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99508DD" w14:textId="77777777" w:rsidR="00E36621" w:rsidRDefault="00BD0784" w:rsidP="004E3A70">
      <w:pPr>
        <w:pStyle w:val="ab"/>
      </w:pPr>
      <w:r>
        <w:rPr>
          <w:noProof/>
          <w:lang w:eastAsia="ru-RU"/>
        </w:rPr>
        <mc:AlternateContent>
          <mc:Choice Requires="wps">
            <w:drawing>
              <wp:anchor distT="0" distB="0" distL="114300" distR="114300" simplePos="0" relativeHeight="251658240" behindDoc="1" locked="0" layoutInCell="1" allowOverlap="1" wp14:anchorId="198F33CB" wp14:editId="25C2A254">
                <wp:simplePos x="0" y="0"/>
                <wp:positionH relativeFrom="column">
                  <wp:posOffset>-737235</wp:posOffset>
                </wp:positionH>
                <wp:positionV relativeFrom="paragraph">
                  <wp:posOffset>-386715</wp:posOffset>
                </wp:positionV>
                <wp:extent cx="6886575" cy="10020300"/>
                <wp:effectExtent l="0" t="0" r="0" b="0"/>
                <wp:wrapNone/>
                <wp:docPr id="3" name="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6575" cy="1002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8CF0A2" w14:textId="77777777" w:rsidR="00E06F4A" w:rsidRDefault="00E06F4A" w:rsidP="00E36621"/>
                          <w:p w14:paraId="33F8429B" w14:textId="77777777" w:rsidR="00E06F4A" w:rsidRDefault="00E06F4A" w:rsidP="00E36621"/>
                          <w:p w14:paraId="56200049" w14:textId="77777777" w:rsidR="00E06F4A" w:rsidRPr="009B79B9" w:rsidRDefault="00E06F4A" w:rsidP="00E36621"/>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8F33CB" id="Прямоугольник 16" o:spid="_x0000_s1026" style="position:absolute;margin-left:-58.05pt;margin-top:-30.45pt;width:542.25pt;height:7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" stroked="f">
                <v:path arrowok="t"/>
                <v:textbox>
                  <w:txbxContent>
                    <w:p w14:paraId="428CF0A2" w14:textId="77777777" w:rsidR="00E06F4A" w:rsidRDefault="00E06F4A" w:rsidP="00E36621"/>
                    <w:p w14:paraId="33F8429B" w14:textId="77777777" w:rsidR="00E06F4A" w:rsidRDefault="00E06F4A" w:rsidP="00E36621"/>
                    <w:p w14:paraId="56200049" w14:textId="77777777" w:rsidR="00E06F4A" w:rsidRPr="009B79B9" w:rsidRDefault="00E06F4A" w:rsidP="00E36621"/>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36DA311B" wp14:editId="6B9AA250">
                <wp:simplePos x="0" y="0"/>
                <wp:positionH relativeFrom="page">
                  <wp:posOffset>-35560</wp:posOffset>
                </wp:positionH>
                <wp:positionV relativeFrom="paragraph">
                  <wp:posOffset>-962660</wp:posOffset>
                </wp:positionV>
                <wp:extent cx="7601585" cy="11021060"/>
                <wp:effectExtent l="0" t="0" r="0" b="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E6250C" id="Прямоугольник 15"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" fillcolor="#0b595d" stroked="f">
                <v:fill opacity="6682f"/>
                <w10:wrap anchorx="page"/>
              </v:rect>
            </w:pict>
          </mc:Fallback>
        </mc:AlternateContent>
      </w:r>
    </w:p>
    <w:p w14:paraId="4581F242" w14:textId="77777777" w:rsidR="00E36621" w:rsidRDefault="00E36621" w:rsidP="004E3A70">
      <w:pPr>
        <w:pStyle w:val="ab"/>
      </w:pPr>
    </w:p>
    <w:p w14:paraId="25379E00" w14:textId="77777777" w:rsidR="00E36621" w:rsidRDefault="00E36621" w:rsidP="004E3A70"/>
    <w:tbl>
      <w:tblPr>
        <w:tblpPr w:leftFromText="180" w:rightFromText="180" w:vertAnchor="page" w:horzAnchor="margin" w:tblpY="2575"/>
        <w:tblW w:w="9525" w:type="dxa"/>
        <w:tblLook w:val="00A0" w:firstRow="1" w:lastRow="0" w:firstColumn="1" w:lastColumn="0" w:noHBand="0" w:noVBand="0"/>
      </w:tblPr>
      <w:tblGrid>
        <w:gridCol w:w="4531"/>
        <w:gridCol w:w="2552"/>
        <w:gridCol w:w="2442"/>
      </w:tblGrid>
      <w:tr w:rsidR="00397360" w:rsidRPr="00DC5C3F" w14:paraId="45D99C4A" w14:textId="77777777" w:rsidTr="003279DB">
        <w:trPr>
          <w:trHeight w:val="2690"/>
        </w:trPr>
        <w:tc>
          <w:tcPr>
            <w:tcW w:w="9525" w:type="dxa"/>
            <w:gridSpan w:val="3"/>
          </w:tcPr>
          <w:p w14:paraId="61B53F8A" w14:textId="77777777" w:rsidR="00397360" w:rsidRDefault="00397360" w:rsidP="004E3A70">
            <w:pPr>
              <w:tabs>
                <w:tab w:val="left" w:pos="6135"/>
              </w:tabs>
              <w:jc w:val="center"/>
              <w:rPr>
                <w:b/>
                <w:bCs/>
                <w:color w:val="808080"/>
              </w:rPr>
            </w:pPr>
          </w:p>
          <w:p w14:paraId="01536D4C" w14:textId="77777777" w:rsidR="00397360" w:rsidRDefault="00397360" w:rsidP="004E3A70">
            <w:pPr>
              <w:tabs>
                <w:tab w:val="left" w:pos="6135"/>
              </w:tabs>
              <w:jc w:val="center"/>
              <w:rPr>
                <w:b/>
                <w:bCs/>
                <w:noProof/>
                <w:color w:val="767171"/>
                <w:lang w:eastAsia="ru-RU"/>
              </w:rPr>
            </w:pPr>
            <w:r w:rsidRPr="009B79B9">
              <w:rPr>
                <w:b/>
                <w:bCs/>
                <w:color w:val="808080"/>
              </w:rPr>
              <w:t xml:space="preserve">Клинические </w:t>
            </w:r>
            <w:r w:rsidRPr="009B79B9">
              <w:rPr>
                <w:b/>
                <w:bCs/>
                <w:noProof/>
                <w:color w:val="767171"/>
                <w:lang w:eastAsia="ru-RU"/>
              </w:rPr>
              <w:t>рекомендации</w:t>
            </w:r>
          </w:p>
          <w:p w14:paraId="7894C01E" w14:textId="77777777" w:rsidR="00397360" w:rsidRDefault="00397360" w:rsidP="004E3A70">
            <w:pPr>
              <w:tabs>
                <w:tab w:val="left" w:pos="6135"/>
              </w:tabs>
              <w:jc w:val="center"/>
              <w:rPr>
                <w:b/>
                <w:color w:val="000000"/>
                <w:sz w:val="44"/>
                <w:szCs w:val="44"/>
              </w:rPr>
            </w:pPr>
            <w:r>
              <w:rPr>
                <w:b/>
                <w:bCs/>
                <w:noProof/>
                <w:color w:val="767171"/>
                <w:lang w:eastAsia="ru-RU"/>
              </w:rPr>
              <w:br/>
            </w:r>
            <w:r w:rsidRPr="00A032F4">
              <w:rPr>
                <w:b/>
                <w:color w:val="000000"/>
                <w:sz w:val="44"/>
                <w:szCs w:val="44"/>
              </w:rPr>
              <w:t>Хронический лимфо</w:t>
            </w:r>
            <w:r>
              <w:rPr>
                <w:b/>
                <w:color w:val="000000"/>
                <w:sz w:val="44"/>
                <w:szCs w:val="44"/>
              </w:rPr>
              <w:t xml:space="preserve">цитарный </w:t>
            </w:r>
            <w:r w:rsidRPr="00A032F4">
              <w:rPr>
                <w:b/>
                <w:color w:val="000000"/>
                <w:sz w:val="44"/>
                <w:szCs w:val="44"/>
              </w:rPr>
              <w:t xml:space="preserve">лейкоз / </w:t>
            </w:r>
            <w:r w:rsidRPr="00A032F4">
              <w:rPr>
                <w:b/>
                <w:color w:val="000000"/>
                <w:sz w:val="44"/>
                <w:szCs w:val="44"/>
              </w:rPr>
              <w:br/>
              <w:t>лимфома из малых лимфоцитов</w:t>
            </w:r>
          </w:p>
          <w:p w14:paraId="7D9B31FC" w14:textId="77777777" w:rsidR="00DB46A1" w:rsidRPr="009B79B9" w:rsidRDefault="00DB46A1" w:rsidP="004E3A70">
            <w:pPr>
              <w:tabs>
                <w:tab w:val="left" w:pos="6135"/>
              </w:tabs>
              <w:jc w:val="center"/>
              <w:rPr>
                <w:b/>
                <w:bCs/>
                <w:sz w:val="28"/>
                <w:szCs w:val="28"/>
              </w:rPr>
            </w:pPr>
          </w:p>
        </w:tc>
      </w:tr>
      <w:tr w:rsidR="00E36621" w:rsidRPr="00DC5C3F" w14:paraId="283E9A7A" w14:textId="77777777" w:rsidTr="003279DB">
        <w:trPr>
          <w:trHeight w:val="815"/>
        </w:trPr>
        <w:tc>
          <w:tcPr>
            <w:tcW w:w="4531" w:type="dxa"/>
          </w:tcPr>
          <w:p w14:paraId="484D9395" w14:textId="77777777" w:rsidR="00E36621" w:rsidRPr="00DC5C3F" w:rsidRDefault="00E36621" w:rsidP="005D3BBD">
            <w:pPr>
              <w:tabs>
                <w:tab w:val="left" w:pos="6135"/>
              </w:tabs>
              <w:jc w:val="right"/>
              <w:rPr>
                <w:szCs w:val="28"/>
              </w:rPr>
            </w:pPr>
            <w:r w:rsidRPr="00DC5C3F">
              <w:rPr>
                <w:color w:val="808080"/>
                <w:szCs w:val="28"/>
              </w:rPr>
              <w:t xml:space="preserve">Кодирование по Международной статистической классификации болезней и проблем, связанных со здоровьем: </w:t>
            </w:r>
          </w:p>
          <w:p w14:paraId="632386A8" w14:textId="77777777" w:rsidR="00E36621" w:rsidRPr="00DC5C3F" w:rsidRDefault="00E36621" w:rsidP="005D3BBD">
            <w:pPr>
              <w:pStyle w:val="af2"/>
              <w:spacing w:line="360" w:lineRule="auto"/>
              <w:jc w:val="right"/>
              <w:rPr>
                <w:sz w:val="24"/>
                <w:szCs w:val="28"/>
              </w:rPr>
            </w:pPr>
          </w:p>
        </w:tc>
        <w:tc>
          <w:tcPr>
            <w:tcW w:w="4994" w:type="dxa"/>
            <w:gridSpan w:val="2"/>
          </w:tcPr>
          <w:p w14:paraId="64F1B877" w14:textId="77777777" w:rsidR="00E36621" w:rsidRPr="00397360" w:rsidRDefault="00E36621" w:rsidP="005D3BBD">
            <w:pPr>
              <w:tabs>
                <w:tab w:val="left" w:pos="6135"/>
              </w:tabs>
              <w:jc w:val="left"/>
              <w:rPr>
                <w:bCs/>
                <w:szCs w:val="24"/>
              </w:rPr>
            </w:pPr>
            <w:r w:rsidRPr="00397360">
              <w:rPr>
                <w:rStyle w:val="pop-slug-vol"/>
                <w:bCs/>
                <w:szCs w:val="24"/>
              </w:rPr>
              <w:t>C91.1</w:t>
            </w:r>
          </w:p>
        </w:tc>
      </w:tr>
      <w:tr w:rsidR="00E36621" w:rsidRPr="00DC5C3F" w14:paraId="7AF71377" w14:textId="77777777" w:rsidTr="003279DB">
        <w:trPr>
          <w:trHeight w:val="583"/>
        </w:trPr>
        <w:tc>
          <w:tcPr>
            <w:tcW w:w="4531" w:type="dxa"/>
          </w:tcPr>
          <w:p w14:paraId="04B90DB8" w14:textId="77777777" w:rsidR="00E36621" w:rsidRPr="00DC5C3F" w:rsidRDefault="00E36621" w:rsidP="005D3BBD">
            <w:pPr>
              <w:tabs>
                <w:tab w:val="left" w:pos="6135"/>
              </w:tabs>
              <w:jc w:val="right"/>
              <w:rPr>
                <w:color w:val="808080"/>
                <w:szCs w:val="28"/>
              </w:rPr>
            </w:pPr>
            <w:r w:rsidRPr="00DC5C3F">
              <w:rPr>
                <w:rStyle w:val="pop-slug-vol"/>
                <w:color w:val="767171"/>
                <w:szCs w:val="28"/>
              </w:rPr>
              <w:t>Возрастная группа:</w:t>
            </w:r>
            <w:r w:rsidR="00DD3D1E">
              <w:rPr>
                <w:rStyle w:val="pop-slug-vol"/>
                <w:b/>
                <w:color w:val="767171"/>
                <w:szCs w:val="28"/>
              </w:rPr>
              <w:t xml:space="preserve"> </w:t>
            </w:r>
          </w:p>
        </w:tc>
        <w:tc>
          <w:tcPr>
            <w:tcW w:w="4994" w:type="dxa"/>
            <w:gridSpan w:val="2"/>
          </w:tcPr>
          <w:p w14:paraId="4A5005B0" w14:textId="77777777" w:rsidR="00E36621" w:rsidRPr="00397360" w:rsidRDefault="00E36621" w:rsidP="005D3BBD">
            <w:pPr>
              <w:tabs>
                <w:tab w:val="left" w:pos="6135"/>
              </w:tabs>
              <w:jc w:val="left"/>
              <w:rPr>
                <w:color w:val="808080"/>
                <w:szCs w:val="28"/>
              </w:rPr>
            </w:pPr>
            <w:r w:rsidRPr="00397360">
              <w:t>взрослые</w:t>
            </w:r>
          </w:p>
        </w:tc>
      </w:tr>
      <w:tr w:rsidR="00E36621" w:rsidRPr="00DC5C3F" w14:paraId="720B00D2" w14:textId="77777777" w:rsidTr="003279DB">
        <w:trPr>
          <w:trHeight w:val="608"/>
        </w:trPr>
        <w:tc>
          <w:tcPr>
            <w:tcW w:w="4531" w:type="dxa"/>
          </w:tcPr>
          <w:p w14:paraId="73B2B6F6" w14:textId="77777777" w:rsidR="00E36621" w:rsidRPr="00DC5C3F" w:rsidRDefault="00E36621" w:rsidP="005D3BBD">
            <w:pPr>
              <w:tabs>
                <w:tab w:val="left" w:pos="6135"/>
              </w:tabs>
              <w:jc w:val="right"/>
              <w:rPr>
                <w:color w:val="808080"/>
                <w:szCs w:val="28"/>
              </w:rPr>
            </w:pPr>
            <w:r w:rsidRPr="00DC5C3F">
              <w:rPr>
                <w:color w:val="808080"/>
              </w:rPr>
              <w:t>Год утверждения:</w:t>
            </w:r>
          </w:p>
        </w:tc>
        <w:tc>
          <w:tcPr>
            <w:tcW w:w="4994" w:type="dxa"/>
            <w:gridSpan w:val="2"/>
          </w:tcPr>
          <w:p w14:paraId="2A21E997" w14:textId="77777777" w:rsidR="00E36621" w:rsidRPr="00397360" w:rsidRDefault="00E36621" w:rsidP="005D3BBD">
            <w:pPr>
              <w:tabs>
                <w:tab w:val="left" w:pos="6135"/>
              </w:tabs>
              <w:jc w:val="left"/>
            </w:pPr>
          </w:p>
        </w:tc>
      </w:tr>
      <w:tr w:rsidR="00E36621" w:rsidRPr="00DC5C3F" w14:paraId="3D726ED4" w14:textId="77777777" w:rsidTr="003279DB">
        <w:trPr>
          <w:trHeight w:val="501"/>
        </w:trPr>
        <w:tc>
          <w:tcPr>
            <w:tcW w:w="9525" w:type="dxa"/>
            <w:gridSpan w:val="3"/>
          </w:tcPr>
          <w:p w14:paraId="2B2B769F" w14:textId="77777777" w:rsidR="00E36621" w:rsidRPr="00DC5C3F" w:rsidRDefault="00E36621" w:rsidP="004E3A70">
            <w:pPr>
              <w:tabs>
                <w:tab w:val="left" w:pos="6135"/>
              </w:tabs>
              <w:rPr>
                <w:color w:val="FF0000"/>
                <w:sz w:val="20"/>
                <w:szCs w:val="20"/>
              </w:rPr>
            </w:pPr>
            <w:r w:rsidRPr="00DC5C3F">
              <w:rPr>
                <w:color w:val="808080"/>
              </w:rPr>
              <w:t>Разработчик</w:t>
            </w:r>
            <w:r>
              <w:rPr>
                <w:color w:val="808080"/>
              </w:rPr>
              <w:t>и</w:t>
            </w:r>
            <w:r w:rsidRPr="00DC5C3F">
              <w:rPr>
                <w:color w:val="808080"/>
              </w:rPr>
              <w:t xml:space="preserve"> клинической рекомендации:</w:t>
            </w:r>
            <w:r w:rsidRPr="00DC5C3F">
              <w:rPr>
                <w:color w:val="FF0000"/>
                <w:sz w:val="20"/>
                <w:szCs w:val="20"/>
              </w:rPr>
              <w:t xml:space="preserve"> </w:t>
            </w:r>
          </w:p>
        </w:tc>
      </w:tr>
      <w:tr w:rsidR="00664B10" w:rsidRPr="00DC5C3F" w14:paraId="4233EE80" w14:textId="77777777" w:rsidTr="003279DB">
        <w:trPr>
          <w:trHeight w:val="4170"/>
        </w:trPr>
        <w:tc>
          <w:tcPr>
            <w:tcW w:w="7083" w:type="dxa"/>
            <w:gridSpan w:val="2"/>
          </w:tcPr>
          <w:p w14:paraId="3A053D85" w14:textId="77777777" w:rsidR="00664B10" w:rsidRPr="00EC4374" w:rsidRDefault="00664B10" w:rsidP="00664B10">
            <w:pPr>
              <w:pStyle w:val="ab"/>
              <w:numPr>
                <w:ilvl w:val="0"/>
                <w:numId w:val="49"/>
              </w:numPr>
              <w:ind w:left="459"/>
              <w:rPr>
                <w:szCs w:val="24"/>
              </w:rPr>
            </w:pPr>
            <w:r w:rsidRPr="00EC4374">
              <w:rPr>
                <w:szCs w:val="24"/>
              </w:rPr>
              <w:t>Российское общество онкогематологов</w:t>
            </w:r>
          </w:p>
          <w:p w14:paraId="7615DA60" w14:textId="77777777" w:rsidR="00664B10" w:rsidRPr="00EC4374" w:rsidRDefault="00664B10" w:rsidP="00664B10">
            <w:pPr>
              <w:pStyle w:val="ab"/>
              <w:ind w:left="459"/>
              <w:rPr>
                <w:szCs w:val="24"/>
              </w:rPr>
            </w:pPr>
            <w:r w:rsidRPr="00EC4374">
              <w:rPr>
                <w:szCs w:val="24"/>
              </w:rPr>
              <w:t>Председатель РООГ, академик РАН, д.м.н., проф.</w:t>
            </w:r>
          </w:p>
          <w:p w14:paraId="3F678485" w14:textId="77777777" w:rsidR="00664B10" w:rsidRPr="00EC4374" w:rsidRDefault="00664B10" w:rsidP="00664B10">
            <w:pPr>
              <w:pStyle w:val="ab"/>
              <w:ind w:left="459"/>
              <w:rPr>
                <w:b/>
                <w:color w:val="000000" w:themeColor="text1"/>
                <w:szCs w:val="24"/>
              </w:rPr>
            </w:pPr>
          </w:p>
          <w:p w14:paraId="0153AEAC" w14:textId="77777777" w:rsidR="00664B10" w:rsidRPr="00EC4374" w:rsidRDefault="00664B10" w:rsidP="00664B10">
            <w:pPr>
              <w:pStyle w:val="ab"/>
              <w:numPr>
                <w:ilvl w:val="0"/>
                <w:numId w:val="49"/>
              </w:numPr>
              <w:ind w:left="459"/>
              <w:rPr>
                <w:b/>
                <w:color w:val="000000" w:themeColor="text1"/>
                <w:szCs w:val="24"/>
              </w:rPr>
            </w:pPr>
            <w:r w:rsidRPr="00EC4374">
              <w:rPr>
                <w:color w:val="000000" w:themeColor="text1"/>
                <w:szCs w:val="24"/>
              </w:rPr>
              <w:t>Ассоциация содействия развитию гематологии и трансплантации костного мозга «</w:t>
            </w:r>
            <w:r w:rsidRPr="00EC4374">
              <w:rPr>
                <w:bCs/>
                <w:color w:val="000000" w:themeColor="text1"/>
                <w:szCs w:val="24"/>
              </w:rPr>
              <w:t>Национальное гематологическое общество»</w:t>
            </w:r>
            <w:r w:rsidRPr="00EC4374">
              <w:rPr>
                <w:color w:val="000000" w:themeColor="text1"/>
                <w:szCs w:val="24"/>
              </w:rPr>
              <w:t xml:space="preserve"> </w:t>
            </w:r>
          </w:p>
          <w:p w14:paraId="0260B37C" w14:textId="77777777" w:rsidR="00664B10" w:rsidRPr="00EC4374" w:rsidRDefault="00664B10" w:rsidP="00664B10">
            <w:pPr>
              <w:pStyle w:val="ab"/>
              <w:ind w:left="459"/>
              <w:rPr>
                <w:bCs/>
                <w:color w:val="000000" w:themeColor="text1"/>
                <w:szCs w:val="24"/>
              </w:rPr>
            </w:pPr>
            <w:r w:rsidRPr="00EC4374">
              <w:rPr>
                <w:bCs/>
                <w:color w:val="000000" w:themeColor="text1"/>
                <w:szCs w:val="24"/>
              </w:rPr>
              <w:t>Председатель ассоциации НГО, д.м.н., проф.</w:t>
            </w:r>
          </w:p>
          <w:p w14:paraId="52D25BF6" w14:textId="77777777" w:rsidR="00664B10" w:rsidRPr="00EC4374" w:rsidRDefault="00664B10" w:rsidP="00664B10">
            <w:pPr>
              <w:pStyle w:val="ab"/>
              <w:ind w:left="459"/>
              <w:rPr>
                <w:b/>
                <w:szCs w:val="24"/>
              </w:rPr>
            </w:pPr>
          </w:p>
          <w:p w14:paraId="6B1ECF61" w14:textId="77777777" w:rsidR="00664B10" w:rsidRPr="00EC4374" w:rsidRDefault="00664B10" w:rsidP="00664B10">
            <w:pPr>
              <w:pStyle w:val="ab"/>
              <w:numPr>
                <w:ilvl w:val="0"/>
                <w:numId w:val="49"/>
              </w:numPr>
              <w:ind w:left="459"/>
              <w:rPr>
                <w:b/>
                <w:szCs w:val="24"/>
              </w:rPr>
            </w:pPr>
            <w:r w:rsidRPr="00EC4374">
              <w:rPr>
                <w:szCs w:val="24"/>
              </w:rPr>
              <w:t>Ассоциация онкологов России</w:t>
            </w:r>
          </w:p>
          <w:p w14:paraId="45DFC924" w14:textId="6ACCD2C4" w:rsidR="00664B10" w:rsidRPr="00664B10" w:rsidRDefault="00664B10" w:rsidP="00664B10">
            <w:pPr>
              <w:pStyle w:val="ab"/>
              <w:ind w:left="459"/>
              <w:rPr>
                <w:bCs/>
                <w:szCs w:val="24"/>
              </w:rPr>
            </w:pPr>
            <w:r w:rsidRPr="00EC4374">
              <w:rPr>
                <w:bCs/>
                <w:szCs w:val="24"/>
              </w:rPr>
              <w:t>Президент АОР, академик РАН, д.м.н., проф.</w:t>
            </w:r>
          </w:p>
        </w:tc>
        <w:tc>
          <w:tcPr>
            <w:tcW w:w="2442" w:type="dxa"/>
          </w:tcPr>
          <w:p w14:paraId="1F061BFD" w14:textId="77777777" w:rsidR="00664B10" w:rsidRPr="002A6D97" w:rsidRDefault="00664B10" w:rsidP="00664B10">
            <w:pPr>
              <w:pStyle w:val="ab"/>
              <w:jc w:val="right"/>
              <w:rPr>
                <w:bCs/>
                <w:szCs w:val="24"/>
              </w:rPr>
            </w:pPr>
          </w:p>
          <w:p w14:paraId="486C7B85" w14:textId="77777777" w:rsidR="00664B10" w:rsidRDefault="00664B10" w:rsidP="00664B10">
            <w:pPr>
              <w:pStyle w:val="ab"/>
              <w:jc w:val="right"/>
              <w:rPr>
                <w:bCs/>
                <w:szCs w:val="24"/>
              </w:rPr>
            </w:pPr>
            <w:r w:rsidRPr="002A6D97">
              <w:rPr>
                <w:bCs/>
                <w:szCs w:val="24"/>
              </w:rPr>
              <w:t>И.В. Поддубная</w:t>
            </w:r>
          </w:p>
          <w:p w14:paraId="04CB8984" w14:textId="77777777" w:rsidR="00664B10" w:rsidRDefault="00664B10" w:rsidP="00664B10">
            <w:pPr>
              <w:pStyle w:val="ab"/>
              <w:jc w:val="right"/>
              <w:rPr>
                <w:bCs/>
                <w:szCs w:val="24"/>
              </w:rPr>
            </w:pPr>
          </w:p>
          <w:p w14:paraId="0F674B86" w14:textId="77777777" w:rsidR="00664B10" w:rsidRDefault="00664B10" w:rsidP="00664B10">
            <w:pPr>
              <w:pStyle w:val="ab"/>
              <w:jc w:val="right"/>
              <w:rPr>
                <w:bCs/>
                <w:szCs w:val="24"/>
              </w:rPr>
            </w:pPr>
          </w:p>
          <w:p w14:paraId="08C8FA7F" w14:textId="77777777" w:rsidR="00664B10" w:rsidRDefault="00664B10" w:rsidP="00664B10">
            <w:pPr>
              <w:pStyle w:val="ab"/>
              <w:jc w:val="right"/>
              <w:rPr>
                <w:bCs/>
                <w:szCs w:val="24"/>
              </w:rPr>
            </w:pPr>
          </w:p>
          <w:p w14:paraId="213E9110" w14:textId="77777777" w:rsidR="00664B10" w:rsidRDefault="00664B10" w:rsidP="00664B10">
            <w:pPr>
              <w:pStyle w:val="ab"/>
              <w:jc w:val="right"/>
              <w:rPr>
                <w:bCs/>
                <w:szCs w:val="24"/>
              </w:rPr>
            </w:pPr>
          </w:p>
          <w:p w14:paraId="784FCBC1" w14:textId="77777777" w:rsidR="00664B10" w:rsidRDefault="00664B10" w:rsidP="00664B10">
            <w:pPr>
              <w:pStyle w:val="ab"/>
              <w:jc w:val="right"/>
              <w:rPr>
                <w:bCs/>
                <w:szCs w:val="24"/>
              </w:rPr>
            </w:pPr>
            <w:r>
              <w:rPr>
                <w:bCs/>
                <w:szCs w:val="24"/>
              </w:rPr>
              <w:t>Е.Н. Паровичникова</w:t>
            </w:r>
          </w:p>
          <w:p w14:paraId="2848AD1E" w14:textId="77777777" w:rsidR="00664B10" w:rsidRPr="00292E00" w:rsidRDefault="00664B10" w:rsidP="00664B10">
            <w:pPr>
              <w:pStyle w:val="ab"/>
              <w:jc w:val="right"/>
              <w:rPr>
                <w:bCs/>
                <w:szCs w:val="24"/>
              </w:rPr>
            </w:pPr>
          </w:p>
          <w:p w14:paraId="07261113" w14:textId="77777777" w:rsidR="00664B10" w:rsidRDefault="00664B10" w:rsidP="00664B10">
            <w:pPr>
              <w:pStyle w:val="ab"/>
              <w:jc w:val="right"/>
              <w:rPr>
                <w:bCs/>
                <w:szCs w:val="24"/>
              </w:rPr>
            </w:pPr>
          </w:p>
          <w:p w14:paraId="20002FBB" w14:textId="5A69A9B7" w:rsidR="00664B10" w:rsidRPr="00DC5C3F" w:rsidRDefault="00664B10" w:rsidP="00664B10">
            <w:pPr>
              <w:pStyle w:val="ab"/>
              <w:jc w:val="right"/>
              <w:rPr>
                <w:b/>
                <w:sz w:val="28"/>
              </w:rPr>
            </w:pPr>
            <w:r>
              <w:rPr>
                <w:bCs/>
                <w:szCs w:val="24"/>
              </w:rPr>
              <w:t>А.Д. Каприн</w:t>
            </w:r>
          </w:p>
        </w:tc>
      </w:tr>
    </w:tbl>
    <w:p w14:paraId="5D518EF9" w14:textId="77777777" w:rsidR="00217639" w:rsidRPr="0030568B" w:rsidRDefault="00E36621" w:rsidP="005D3BBD">
      <w:pPr>
        <w:pStyle w:val="1"/>
        <w:spacing w:before="0" w:after="0"/>
        <w:rPr>
          <w:bCs/>
          <w:sz w:val="24"/>
          <w:szCs w:val="24"/>
        </w:rPr>
      </w:pPr>
      <w:r>
        <w:br w:type="page"/>
      </w:r>
      <w:bookmarkStart w:id="1" w:name="_Toc23601709"/>
      <w:bookmarkStart w:id="2" w:name="_Toc100658197"/>
      <w:r w:rsidR="00217639" w:rsidRPr="0026358C">
        <w:rPr>
          <w:bCs/>
          <w:sz w:val="24"/>
          <w:szCs w:val="24"/>
        </w:rPr>
        <w:lastRenderedPageBreak/>
        <w:t>Оглавление</w:t>
      </w:r>
      <w:bookmarkEnd w:id="1"/>
      <w:bookmarkEnd w:id="2"/>
    </w:p>
    <w:p w14:paraId="1CE6C492" w14:textId="77777777" w:rsidR="00397360" w:rsidRPr="00397360" w:rsidRDefault="00397360" w:rsidP="004E3A70">
      <w:pPr>
        <w:jc w:val="center"/>
        <w:rPr>
          <w:b/>
        </w:rPr>
      </w:pPr>
    </w:p>
    <w:p w14:paraId="45591A43" w14:textId="1F9AF7E1" w:rsidR="00BE72A2" w:rsidRDefault="000B0AC3">
      <w:pPr>
        <w:pStyle w:val="12"/>
        <w:tabs>
          <w:tab w:val="right" w:leader="dot" w:pos="9345"/>
        </w:tabs>
        <w:rPr>
          <w:rFonts w:asciiTheme="minorHAnsi" w:eastAsiaTheme="minorEastAsia" w:hAnsiTheme="minorHAnsi" w:cstheme="minorBidi"/>
          <w:noProof/>
          <w:szCs w:val="24"/>
          <w:lang w:eastAsia="ru-RU"/>
        </w:rPr>
      </w:pPr>
      <w:r>
        <w:rPr>
          <w:b/>
          <w:bCs/>
        </w:rPr>
        <w:fldChar w:fldCharType="begin"/>
      </w:r>
      <w:r w:rsidR="00437AD9">
        <w:rPr>
          <w:b/>
          <w:bCs/>
        </w:rPr>
        <w:instrText xml:space="preserve"> TOC \o "1-2" \h \z \u </w:instrText>
      </w:r>
      <w:r>
        <w:rPr>
          <w:b/>
          <w:bCs/>
        </w:rPr>
        <w:fldChar w:fldCharType="separate"/>
      </w:r>
      <w:hyperlink w:anchor="_Toc100658197" w:history="1">
        <w:r w:rsidR="00BE72A2" w:rsidRPr="00A40A06">
          <w:rPr>
            <w:rStyle w:val="af0"/>
            <w:bCs/>
            <w:noProof/>
          </w:rPr>
          <w:t>Оглавление</w:t>
        </w:r>
        <w:r w:rsidR="00BE72A2">
          <w:rPr>
            <w:noProof/>
            <w:webHidden/>
          </w:rPr>
          <w:tab/>
        </w:r>
        <w:r w:rsidR="00BE72A2">
          <w:rPr>
            <w:noProof/>
            <w:webHidden/>
          </w:rPr>
          <w:fldChar w:fldCharType="begin"/>
        </w:r>
        <w:r w:rsidR="00BE72A2">
          <w:rPr>
            <w:noProof/>
            <w:webHidden/>
          </w:rPr>
          <w:instrText xml:space="preserve"> PAGEREF _Toc100658197 \h </w:instrText>
        </w:r>
        <w:r w:rsidR="00BE72A2">
          <w:rPr>
            <w:noProof/>
            <w:webHidden/>
          </w:rPr>
        </w:r>
        <w:r w:rsidR="00BE72A2">
          <w:rPr>
            <w:noProof/>
            <w:webHidden/>
          </w:rPr>
          <w:fldChar w:fldCharType="separate"/>
        </w:r>
        <w:r w:rsidR="003279DB">
          <w:rPr>
            <w:noProof/>
            <w:webHidden/>
          </w:rPr>
          <w:t>2</w:t>
        </w:r>
        <w:r w:rsidR="00BE72A2">
          <w:rPr>
            <w:noProof/>
            <w:webHidden/>
          </w:rPr>
          <w:fldChar w:fldCharType="end"/>
        </w:r>
      </w:hyperlink>
    </w:p>
    <w:p w14:paraId="065163AB" w14:textId="62E6061D"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198" w:history="1">
        <w:r w:rsidR="00BE72A2" w:rsidRPr="00A40A06">
          <w:rPr>
            <w:rStyle w:val="af0"/>
            <w:noProof/>
          </w:rPr>
          <w:t>Список сокращений</w:t>
        </w:r>
        <w:r w:rsidR="00BE72A2">
          <w:rPr>
            <w:noProof/>
            <w:webHidden/>
          </w:rPr>
          <w:tab/>
        </w:r>
        <w:r w:rsidR="00BE72A2">
          <w:rPr>
            <w:noProof/>
            <w:webHidden/>
          </w:rPr>
          <w:fldChar w:fldCharType="begin"/>
        </w:r>
        <w:r w:rsidR="00BE72A2">
          <w:rPr>
            <w:noProof/>
            <w:webHidden/>
          </w:rPr>
          <w:instrText xml:space="preserve"> PAGEREF _Toc100658198 \h </w:instrText>
        </w:r>
        <w:r w:rsidR="00BE72A2">
          <w:rPr>
            <w:noProof/>
            <w:webHidden/>
          </w:rPr>
        </w:r>
        <w:r w:rsidR="00BE72A2">
          <w:rPr>
            <w:noProof/>
            <w:webHidden/>
          </w:rPr>
          <w:fldChar w:fldCharType="separate"/>
        </w:r>
        <w:r w:rsidR="003279DB">
          <w:rPr>
            <w:noProof/>
            <w:webHidden/>
          </w:rPr>
          <w:t>5</w:t>
        </w:r>
        <w:r w:rsidR="00BE72A2">
          <w:rPr>
            <w:noProof/>
            <w:webHidden/>
          </w:rPr>
          <w:fldChar w:fldCharType="end"/>
        </w:r>
      </w:hyperlink>
    </w:p>
    <w:p w14:paraId="7B695D1A" w14:textId="7352F793"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199" w:history="1">
        <w:r w:rsidR="00BE72A2" w:rsidRPr="00A40A06">
          <w:rPr>
            <w:rStyle w:val="af0"/>
            <w:rFonts w:ascii="Times New Roman CYR" w:hAnsi="Times New Roman CYR" w:cs="Times New Roman CYR"/>
            <w:noProof/>
          </w:rPr>
          <w:t>Термины и определения</w:t>
        </w:r>
        <w:r w:rsidR="00BE72A2">
          <w:rPr>
            <w:noProof/>
            <w:webHidden/>
          </w:rPr>
          <w:tab/>
        </w:r>
        <w:r w:rsidR="00BE72A2">
          <w:rPr>
            <w:noProof/>
            <w:webHidden/>
          </w:rPr>
          <w:fldChar w:fldCharType="begin"/>
        </w:r>
        <w:r w:rsidR="00BE72A2">
          <w:rPr>
            <w:noProof/>
            <w:webHidden/>
          </w:rPr>
          <w:instrText xml:space="preserve"> PAGEREF _Toc100658199 \h </w:instrText>
        </w:r>
        <w:r w:rsidR="00BE72A2">
          <w:rPr>
            <w:noProof/>
            <w:webHidden/>
          </w:rPr>
        </w:r>
        <w:r w:rsidR="00BE72A2">
          <w:rPr>
            <w:noProof/>
            <w:webHidden/>
          </w:rPr>
          <w:fldChar w:fldCharType="separate"/>
        </w:r>
        <w:r w:rsidR="003279DB">
          <w:rPr>
            <w:noProof/>
            <w:webHidden/>
          </w:rPr>
          <w:t>8</w:t>
        </w:r>
        <w:r w:rsidR="00BE72A2">
          <w:rPr>
            <w:noProof/>
            <w:webHidden/>
          </w:rPr>
          <w:fldChar w:fldCharType="end"/>
        </w:r>
      </w:hyperlink>
    </w:p>
    <w:p w14:paraId="1425A150" w14:textId="3EF94AF8"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00" w:history="1">
        <w:r w:rsidR="00BE72A2" w:rsidRPr="00A40A06">
          <w:rPr>
            <w:rStyle w:val="af0"/>
            <w:noProof/>
          </w:rPr>
          <w:t>1. Краткая информация по заболеванию или состоянию  (группе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0 \h </w:instrText>
        </w:r>
        <w:r w:rsidR="00BE72A2">
          <w:rPr>
            <w:noProof/>
            <w:webHidden/>
          </w:rPr>
        </w:r>
        <w:r w:rsidR="00BE72A2">
          <w:rPr>
            <w:noProof/>
            <w:webHidden/>
          </w:rPr>
          <w:fldChar w:fldCharType="separate"/>
        </w:r>
        <w:r w:rsidR="003279DB">
          <w:rPr>
            <w:noProof/>
            <w:webHidden/>
          </w:rPr>
          <w:t>9</w:t>
        </w:r>
        <w:r w:rsidR="00BE72A2">
          <w:rPr>
            <w:noProof/>
            <w:webHidden/>
          </w:rPr>
          <w:fldChar w:fldCharType="end"/>
        </w:r>
      </w:hyperlink>
    </w:p>
    <w:p w14:paraId="02AA3F13" w14:textId="1D9DA2D1"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1" w:history="1">
        <w:r w:rsidR="00BE72A2" w:rsidRPr="00A40A06">
          <w:rPr>
            <w:rStyle w:val="af0"/>
            <w:noProof/>
          </w:rPr>
          <w:t>1.1. Определение заболевания или состояния (группы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1 \h </w:instrText>
        </w:r>
        <w:r w:rsidR="00BE72A2">
          <w:rPr>
            <w:noProof/>
            <w:webHidden/>
          </w:rPr>
        </w:r>
        <w:r w:rsidR="00BE72A2">
          <w:rPr>
            <w:noProof/>
            <w:webHidden/>
          </w:rPr>
          <w:fldChar w:fldCharType="separate"/>
        </w:r>
        <w:r w:rsidR="003279DB">
          <w:rPr>
            <w:noProof/>
            <w:webHidden/>
          </w:rPr>
          <w:t>9</w:t>
        </w:r>
        <w:r w:rsidR="00BE72A2">
          <w:rPr>
            <w:noProof/>
            <w:webHidden/>
          </w:rPr>
          <w:fldChar w:fldCharType="end"/>
        </w:r>
      </w:hyperlink>
    </w:p>
    <w:p w14:paraId="58427A8B" w14:textId="02F9BB4D"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2" w:history="1">
        <w:r w:rsidR="00BE72A2" w:rsidRPr="00A40A06">
          <w:rPr>
            <w:rStyle w:val="af0"/>
            <w:noProof/>
          </w:rPr>
          <w:t>1.2. Этиология и патогенез заболевания или состояния (группы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2 \h </w:instrText>
        </w:r>
        <w:r w:rsidR="00BE72A2">
          <w:rPr>
            <w:noProof/>
            <w:webHidden/>
          </w:rPr>
        </w:r>
        <w:r w:rsidR="00BE72A2">
          <w:rPr>
            <w:noProof/>
            <w:webHidden/>
          </w:rPr>
          <w:fldChar w:fldCharType="separate"/>
        </w:r>
        <w:r w:rsidR="003279DB">
          <w:rPr>
            <w:noProof/>
            <w:webHidden/>
          </w:rPr>
          <w:t>9</w:t>
        </w:r>
        <w:r w:rsidR="00BE72A2">
          <w:rPr>
            <w:noProof/>
            <w:webHidden/>
          </w:rPr>
          <w:fldChar w:fldCharType="end"/>
        </w:r>
      </w:hyperlink>
    </w:p>
    <w:p w14:paraId="0963FAA6" w14:textId="444B5E67"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3" w:history="1">
        <w:r w:rsidR="00BE72A2" w:rsidRPr="00A40A06">
          <w:rPr>
            <w:rStyle w:val="af0"/>
            <w:noProof/>
          </w:rPr>
          <w:t>1.3. Эпидемиология заболевания или состояния (группы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3 \h </w:instrText>
        </w:r>
        <w:r w:rsidR="00BE72A2">
          <w:rPr>
            <w:noProof/>
            <w:webHidden/>
          </w:rPr>
        </w:r>
        <w:r w:rsidR="00BE72A2">
          <w:rPr>
            <w:noProof/>
            <w:webHidden/>
          </w:rPr>
          <w:fldChar w:fldCharType="separate"/>
        </w:r>
        <w:r w:rsidR="003279DB">
          <w:rPr>
            <w:noProof/>
            <w:webHidden/>
          </w:rPr>
          <w:t>10</w:t>
        </w:r>
        <w:r w:rsidR="00BE72A2">
          <w:rPr>
            <w:noProof/>
            <w:webHidden/>
          </w:rPr>
          <w:fldChar w:fldCharType="end"/>
        </w:r>
      </w:hyperlink>
    </w:p>
    <w:p w14:paraId="5B9355BF" w14:textId="0CB7A94C"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4" w:history="1">
        <w:r w:rsidR="00BE72A2" w:rsidRPr="00A40A06">
          <w:rPr>
            <w:rStyle w:val="af0"/>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BE72A2">
          <w:rPr>
            <w:noProof/>
            <w:webHidden/>
          </w:rPr>
          <w:tab/>
        </w:r>
        <w:r w:rsidR="00BE72A2">
          <w:rPr>
            <w:noProof/>
            <w:webHidden/>
          </w:rPr>
          <w:fldChar w:fldCharType="begin"/>
        </w:r>
        <w:r w:rsidR="00BE72A2">
          <w:rPr>
            <w:noProof/>
            <w:webHidden/>
          </w:rPr>
          <w:instrText xml:space="preserve"> PAGEREF _Toc100658204 \h </w:instrText>
        </w:r>
        <w:r w:rsidR="00BE72A2">
          <w:rPr>
            <w:noProof/>
            <w:webHidden/>
          </w:rPr>
        </w:r>
        <w:r w:rsidR="00BE72A2">
          <w:rPr>
            <w:noProof/>
            <w:webHidden/>
          </w:rPr>
          <w:fldChar w:fldCharType="separate"/>
        </w:r>
        <w:r w:rsidR="003279DB">
          <w:rPr>
            <w:noProof/>
            <w:webHidden/>
          </w:rPr>
          <w:t>10</w:t>
        </w:r>
        <w:r w:rsidR="00BE72A2">
          <w:rPr>
            <w:noProof/>
            <w:webHidden/>
          </w:rPr>
          <w:fldChar w:fldCharType="end"/>
        </w:r>
      </w:hyperlink>
    </w:p>
    <w:p w14:paraId="3E4D5701" w14:textId="343866E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5" w:history="1">
        <w:r w:rsidR="00BE72A2" w:rsidRPr="00A40A06">
          <w:rPr>
            <w:rStyle w:val="af0"/>
            <w:noProof/>
          </w:rPr>
          <w:t>1.5. Классификация заболевания или состояния (группы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5 \h </w:instrText>
        </w:r>
        <w:r w:rsidR="00BE72A2">
          <w:rPr>
            <w:noProof/>
            <w:webHidden/>
          </w:rPr>
        </w:r>
        <w:r w:rsidR="00BE72A2">
          <w:rPr>
            <w:noProof/>
            <w:webHidden/>
          </w:rPr>
          <w:fldChar w:fldCharType="separate"/>
        </w:r>
        <w:r w:rsidR="003279DB">
          <w:rPr>
            <w:noProof/>
            <w:webHidden/>
          </w:rPr>
          <w:t>10</w:t>
        </w:r>
        <w:r w:rsidR="00BE72A2">
          <w:rPr>
            <w:noProof/>
            <w:webHidden/>
          </w:rPr>
          <w:fldChar w:fldCharType="end"/>
        </w:r>
      </w:hyperlink>
    </w:p>
    <w:p w14:paraId="380F9A4E" w14:textId="1CF3FE72"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6" w:history="1">
        <w:r w:rsidR="00BE72A2" w:rsidRPr="00A40A06">
          <w:rPr>
            <w:rStyle w:val="af0"/>
            <w:noProof/>
          </w:rPr>
          <w:t>1.6. Клиническая картина заболевания или состояния (группы заболеваний или состояний)</w:t>
        </w:r>
        <w:r w:rsidR="00BE72A2">
          <w:rPr>
            <w:noProof/>
            <w:webHidden/>
          </w:rPr>
          <w:tab/>
        </w:r>
        <w:r w:rsidR="00BE72A2">
          <w:rPr>
            <w:noProof/>
            <w:webHidden/>
          </w:rPr>
          <w:fldChar w:fldCharType="begin"/>
        </w:r>
        <w:r w:rsidR="00BE72A2">
          <w:rPr>
            <w:noProof/>
            <w:webHidden/>
          </w:rPr>
          <w:instrText xml:space="preserve"> PAGEREF _Toc100658206 \h </w:instrText>
        </w:r>
        <w:r w:rsidR="00BE72A2">
          <w:rPr>
            <w:noProof/>
            <w:webHidden/>
          </w:rPr>
        </w:r>
        <w:r w:rsidR="00BE72A2">
          <w:rPr>
            <w:noProof/>
            <w:webHidden/>
          </w:rPr>
          <w:fldChar w:fldCharType="separate"/>
        </w:r>
        <w:r w:rsidR="003279DB">
          <w:rPr>
            <w:noProof/>
            <w:webHidden/>
          </w:rPr>
          <w:t>12</w:t>
        </w:r>
        <w:r w:rsidR="00BE72A2">
          <w:rPr>
            <w:noProof/>
            <w:webHidden/>
          </w:rPr>
          <w:fldChar w:fldCharType="end"/>
        </w:r>
      </w:hyperlink>
    </w:p>
    <w:p w14:paraId="499F6D1D" w14:textId="45975B26"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07" w:history="1">
        <w:r w:rsidR="00BE72A2" w:rsidRPr="00A40A06">
          <w:rPr>
            <w:rStyle w:val="af0"/>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BE72A2">
          <w:rPr>
            <w:noProof/>
            <w:webHidden/>
          </w:rPr>
          <w:tab/>
        </w:r>
        <w:r w:rsidR="00BE72A2">
          <w:rPr>
            <w:noProof/>
            <w:webHidden/>
          </w:rPr>
          <w:fldChar w:fldCharType="begin"/>
        </w:r>
        <w:r w:rsidR="00BE72A2">
          <w:rPr>
            <w:noProof/>
            <w:webHidden/>
          </w:rPr>
          <w:instrText xml:space="preserve"> PAGEREF _Toc100658207 \h </w:instrText>
        </w:r>
        <w:r w:rsidR="00BE72A2">
          <w:rPr>
            <w:noProof/>
            <w:webHidden/>
          </w:rPr>
        </w:r>
        <w:r w:rsidR="00BE72A2">
          <w:rPr>
            <w:noProof/>
            <w:webHidden/>
          </w:rPr>
          <w:fldChar w:fldCharType="separate"/>
        </w:r>
        <w:r w:rsidR="003279DB">
          <w:rPr>
            <w:noProof/>
            <w:webHidden/>
          </w:rPr>
          <w:t>12</w:t>
        </w:r>
        <w:r w:rsidR="00BE72A2">
          <w:rPr>
            <w:noProof/>
            <w:webHidden/>
          </w:rPr>
          <w:fldChar w:fldCharType="end"/>
        </w:r>
      </w:hyperlink>
    </w:p>
    <w:p w14:paraId="0429D605" w14:textId="789ABCD6"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8" w:history="1">
        <w:r w:rsidR="00BE72A2" w:rsidRPr="00A40A06">
          <w:rPr>
            <w:rStyle w:val="af0"/>
            <w:noProof/>
          </w:rPr>
          <w:t>2.1. Жалобы и анамнез</w:t>
        </w:r>
        <w:r w:rsidR="00BE72A2">
          <w:rPr>
            <w:noProof/>
            <w:webHidden/>
          </w:rPr>
          <w:tab/>
        </w:r>
        <w:r w:rsidR="00BE72A2">
          <w:rPr>
            <w:noProof/>
            <w:webHidden/>
          </w:rPr>
          <w:fldChar w:fldCharType="begin"/>
        </w:r>
        <w:r w:rsidR="00BE72A2">
          <w:rPr>
            <w:noProof/>
            <w:webHidden/>
          </w:rPr>
          <w:instrText xml:space="preserve"> PAGEREF _Toc100658208 \h </w:instrText>
        </w:r>
        <w:r w:rsidR="00BE72A2">
          <w:rPr>
            <w:noProof/>
            <w:webHidden/>
          </w:rPr>
        </w:r>
        <w:r w:rsidR="00BE72A2">
          <w:rPr>
            <w:noProof/>
            <w:webHidden/>
          </w:rPr>
          <w:fldChar w:fldCharType="separate"/>
        </w:r>
        <w:r w:rsidR="003279DB">
          <w:rPr>
            <w:noProof/>
            <w:webHidden/>
          </w:rPr>
          <w:t>13</w:t>
        </w:r>
        <w:r w:rsidR="00BE72A2">
          <w:rPr>
            <w:noProof/>
            <w:webHidden/>
          </w:rPr>
          <w:fldChar w:fldCharType="end"/>
        </w:r>
      </w:hyperlink>
    </w:p>
    <w:p w14:paraId="5404212F" w14:textId="599A0A1D"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09" w:history="1">
        <w:r w:rsidR="00BE72A2" w:rsidRPr="00A40A06">
          <w:rPr>
            <w:rStyle w:val="af0"/>
            <w:noProof/>
          </w:rPr>
          <w:t>2.2. Физикальное обследование</w:t>
        </w:r>
        <w:r w:rsidR="00BE72A2">
          <w:rPr>
            <w:noProof/>
            <w:webHidden/>
          </w:rPr>
          <w:tab/>
        </w:r>
        <w:r w:rsidR="00BE72A2">
          <w:rPr>
            <w:noProof/>
            <w:webHidden/>
          </w:rPr>
          <w:fldChar w:fldCharType="begin"/>
        </w:r>
        <w:r w:rsidR="00BE72A2">
          <w:rPr>
            <w:noProof/>
            <w:webHidden/>
          </w:rPr>
          <w:instrText xml:space="preserve"> PAGEREF _Toc100658209 \h </w:instrText>
        </w:r>
        <w:r w:rsidR="00BE72A2">
          <w:rPr>
            <w:noProof/>
            <w:webHidden/>
          </w:rPr>
        </w:r>
        <w:r w:rsidR="00BE72A2">
          <w:rPr>
            <w:noProof/>
            <w:webHidden/>
          </w:rPr>
          <w:fldChar w:fldCharType="separate"/>
        </w:r>
        <w:r w:rsidR="003279DB">
          <w:rPr>
            <w:noProof/>
            <w:webHidden/>
          </w:rPr>
          <w:t>14</w:t>
        </w:r>
        <w:r w:rsidR="00BE72A2">
          <w:rPr>
            <w:noProof/>
            <w:webHidden/>
          </w:rPr>
          <w:fldChar w:fldCharType="end"/>
        </w:r>
      </w:hyperlink>
    </w:p>
    <w:p w14:paraId="3D79D7B9" w14:textId="089E4717"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0" w:history="1">
        <w:r w:rsidR="00BE72A2" w:rsidRPr="00A40A06">
          <w:rPr>
            <w:rStyle w:val="af0"/>
            <w:noProof/>
          </w:rPr>
          <w:t>2.3. Лабораторные диагностические исследования</w:t>
        </w:r>
        <w:r w:rsidR="00BE72A2">
          <w:rPr>
            <w:noProof/>
            <w:webHidden/>
          </w:rPr>
          <w:tab/>
        </w:r>
        <w:r w:rsidR="00BE72A2">
          <w:rPr>
            <w:noProof/>
            <w:webHidden/>
          </w:rPr>
          <w:fldChar w:fldCharType="begin"/>
        </w:r>
        <w:r w:rsidR="00BE72A2">
          <w:rPr>
            <w:noProof/>
            <w:webHidden/>
          </w:rPr>
          <w:instrText xml:space="preserve"> PAGEREF _Toc100658210 \h </w:instrText>
        </w:r>
        <w:r w:rsidR="00BE72A2">
          <w:rPr>
            <w:noProof/>
            <w:webHidden/>
          </w:rPr>
        </w:r>
        <w:r w:rsidR="00BE72A2">
          <w:rPr>
            <w:noProof/>
            <w:webHidden/>
          </w:rPr>
          <w:fldChar w:fldCharType="separate"/>
        </w:r>
        <w:r w:rsidR="003279DB">
          <w:rPr>
            <w:noProof/>
            <w:webHidden/>
          </w:rPr>
          <w:t>14</w:t>
        </w:r>
        <w:r w:rsidR="00BE72A2">
          <w:rPr>
            <w:noProof/>
            <w:webHidden/>
          </w:rPr>
          <w:fldChar w:fldCharType="end"/>
        </w:r>
      </w:hyperlink>
    </w:p>
    <w:p w14:paraId="0655B146" w14:textId="7004ACD9"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1" w:history="1">
        <w:r w:rsidR="00BE72A2" w:rsidRPr="00A40A06">
          <w:rPr>
            <w:rStyle w:val="af0"/>
            <w:noProof/>
          </w:rPr>
          <w:t>2.4. Инструментальные диагностические исследования</w:t>
        </w:r>
        <w:r w:rsidR="00BE72A2">
          <w:rPr>
            <w:noProof/>
            <w:webHidden/>
          </w:rPr>
          <w:tab/>
        </w:r>
        <w:r w:rsidR="00BE72A2">
          <w:rPr>
            <w:noProof/>
            <w:webHidden/>
          </w:rPr>
          <w:fldChar w:fldCharType="begin"/>
        </w:r>
        <w:r w:rsidR="00BE72A2">
          <w:rPr>
            <w:noProof/>
            <w:webHidden/>
          </w:rPr>
          <w:instrText xml:space="preserve"> PAGEREF _Toc100658211 \h </w:instrText>
        </w:r>
        <w:r w:rsidR="00BE72A2">
          <w:rPr>
            <w:noProof/>
            <w:webHidden/>
          </w:rPr>
        </w:r>
        <w:r w:rsidR="00BE72A2">
          <w:rPr>
            <w:noProof/>
            <w:webHidden/>
          </w:rPr>
          <w:fldChar w:fldCharType="separate"/>
        </w:r>
        <w:r w:rsidR="003279DB">
          <w:rPr>
            <w:noProof/>
            <w:webHidden/>
          </w:rPr>
          <w:t>22</w:t>
        </w:r>
        <w:r w:rsidR="00BE72A2">
          <w:rPr>
            <w:noProof/>
            <w:webHidden/>
          </w:rPr>
          <w:fldChar w:fldCharType="end"/>
        </w:r>
      </w:hyperlink>
    </w:p>
    <w:p w14:paraId="207E6E79" w14:textId="729E5A65"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2" w:history="1">
        <w:r w:rsidR="00BE72A2" w:rsidRPr="00A40A06">
          <w:rPr>
            <w:rStyle w:val="af0"/>
            <w:noProof/>
          </w:rPr>
          <w:t>2.5. Иные диагностические исследования</w:t>
        </w:r>
        <w:r w:rsidR="00BE72A2">
          <w:rPr>
            <w:noProof/>
            <w:webHidden/>
          </w:rPr>
          <w:tab/>
        </w:r>
        <w:r w:rsidR="00BE72A2">
          <w:rPr>
            <w:noProof/>
            <w:webHidden/>
          </w:rPr>
          <w:fldChar w:fldCharType="begin"/>
        </w:r>
        <w:r w:rsidR="00BE72A2">
          <w:rPr>
            <w:noProof/>
            <w:webHidden/>
          </w:rPr>
          <w:instrText xml:space="preserve"> PAGEREF _Toc100658212 \h </w:instrText>
        </w:r>
        <w:r w:rsidR="00BE72A2">
          <w:rPr>
            <w:noProof/>
            <w:webHidden/>
          </w:rPr>
        </w:r>
        <w:r w:rsidR="00BE72A2">
          <w:rPr>
            <w:noProof/>
            <w:webHidden/>
          </w:rPr>
          <w:fldChar w:fldCharType="separate"/>
        </w:r>
        <w:r w:rsidR="003279DB">
          <w:rPr>
            <w:noProof/>
            <w:webHidden/>
          </w:rPr>
          <w:t>23</w:t>
        </w:r>
        <w:r w:rsidR="00BE72A2">
          <w:rPr>
            <w:noProof/>
            <w:webHidden/>
          </w:rPr>
          <w:fldChar w:fldCharType="end"/>
        </w:r>
      </w:hyperlink>
    </w:p>
    <w:p w14:paraId="2D60D998" w14:textId="2F091DA1"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13" w:history="1">
        <w:r w:rsidR="00BE72A2" w:rsidRPr="00A40A06">
          <w:rPr>
            <w:rStyle w:val="af0"/>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BE72A2">
          <w:rPr>
            <w:noProof/>
            <w:webHidden/>
          </w:rPr>
          <w:tab/>
        </w:r>
        <w:r w:rsidR="00BE72A2">
          <w:rPr>
            <w:noProof/>
            <w:webHidden/>
          </w:rPr>
          <w:fldChar w:fldCharType="begin"/>
        </w:r>
        <w:r w:rsidR="00BE72A2">
          <w:rPr>
            <w:noProof/>
            <w:webHidden/>
          </w:rPr>
          <w:instrText xml:space="preserve"> PAGEREF _Toc100658213 \h </w:instrText>
        </w:r>
        <w:r w:rsidR="00BE72A2">
          <w:rPr>
            <w:noProof/>
            <w:webHidden/>
          </w:rPr>
        </w:r>
        <w:r w:rsidR="00BE72A2">
          <w:rPr>
            <w:noProof/>
            <w:webHidden/>
          </w:rPr>
          <w:fldChar w:fldCharType="separate"/>
        </w:r>
        <w:r w:rsidR="003279DB">
          <w:rPr>
            <w:noProof/>
            <w:webHidden/>
          </w:rPr>
          <w:t>24</w:t>
        </w:r>
        <w:r w:rsidR="00BE72A2">
          <w:rPr>
            <w:noProof/>
            <w:webHidden/>
          </w:rPr>
          <w:fldChar w:fldCharType="end"/>
        </w:r>
      </w:hyperlink>
    </w:p>
    <w:p w14:paraId="77887A8D" w14:textId="3CF6449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4" w:history="1">
        <w:r w:rsidR="00BE72A2" w:rsidRPr="00A40A06">
          <w:rPr>
            <w:rStyle w:val="af0"/>
            <w:noProof/>
          </w:rPr>
          <w:t>3.1. Показания к началу терапии В-клеточного ХЛЛ</w:t>
        </w:r>
        <w:r w:rsidR="00BE72A2">
          <w:rPr>
            <w:noProof/>
            <w:webHidden/>
          </w:rPr>
          <w:tab/>
        </w:r>
        <w:r w:rsidR="00BE72A2">
          <w:rPr>
            <w:noProof/>
            <w:webHidden/>
          </w:rPr>
          <w:fldChar w:fldCharType="begin"/>
        </w:r>
        <w:r w:rsidR="00BE72A2">
          <w:rPr>
            <w:noProof/>
            <w:webHidden/>
          </w:rPr>
          <w:instrText xml:space="preserve"> PAGEREF _Toc100658214 \h </w:instrText>
        </w:r>
        <w:r w:rsidR="00BE72A2">
          <w:rPr>
            <w:noProof/>
            <w:webHidden/>
          </w:rPr>
        </w:r>
        <w:r w:rsidR="00BE72A2">
          <w:rPr>
            <w:noProof/>
            <w:webHidden/>
          </w:rPr>
          <w:fldChar w:fldCharType="separate"/>
        </w:r>
        <w:r w:rsidR="003279DB">
          <w:rPr>
            <w:noProof/>
            <w:webHidden/>
          </w:rPr>
          <w:t>24</w:t>
        </w:r>
        <w:r w:rsidR="00BE72A2">
          <w:rPr>
            <w:noProof/>
            <w:webHidden/>
          </w:rPr>
          <w:fldChar w:fldCharType="end"/>
        </w:r>
      </w:hyperlink>
    </w:p>
    <w:p w14:paraId="49D2675C" w14:textId="7CA8E1A3"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5" w:history="1">
        <w:r w:rsidR="00BE72A2" w:rsidRPr="00A40A06">
          <w:rPr>
            <w:rStyle w:val="af0"/>
            <w:noProof/>
          </w:rPr>
          <w:t>3.2. Первая линия лечения ХЛЛ</w:t>
        </w:r>
        <w:r w:rsidR="00BE72A2">
          <w:rPr>
            <w:noProof/>
            <w:webHidden/>
          </w:rPr>
          <w:tab/>
        </w:r>
        <w:r w:rsidR="00BE72A2">
          <w:rPr>
            <w:noProof/>
            <w:webHidden/>
          </w:rPr>
          <w:fldChar w:fldCharType="begin"/>
        </w:r>
        <w:r w:rsidR="00BE72A2">
          <w:rPr>
            <w:noProof/>
            <w:webHidden/>
          </w:rPr>
          <w:instrText xml:space="preserve"> PAGEREF _Toc100658215 \h </w:instrText>
        </w:r>
        <w:r w:rsidR="00BE72A2">
          <w:rPr>
            <w:noProof/>
            <w:webHidden/>
          </w:rPr>
        </w:r>
        <w:r w:rsidR="00BE72A2">
          <w:rPr>
            <w:noProof/>
            <w:webHidden/>
          </w:rPr>
          <w:fldChar w:fldCharType="separate"/>
        </w:r>
        <w:r w:rsidR="003279DB">
          <w:rPr>
            <w:noProof/>
            <w:webHidden/>
          </w:rPr>
          <w:t>25</w:t>
        </w:r>
        <w:r w:rsidR="00BE72A2">
          <w:rPr>
            <w:noProof/>
            <w:webHidden/>
          </w:rPr>
          <w:fldChar w:fldCharType="end"/>
        </w:r>
      </w:hyperlink>
    </w:p>
    <w:p w14:paraId="27D4233E" w14:textId="7487B1F5"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6" w:history="1">
        <w:r w:rsidR="00BE72A2" w:rsidRPr="00A40A06">
          <w:rPr>
            <w:rStyle w:val="af0"/>
            <w:noProof/>
          </w:rPr>
          <w:t>3.3. Выбор терапии рецидива ХЛЛ (2 и последующие линии)</w:t>
        </w:r>
        <w:r w:rsidR="00BE72A2">
          <w:rPr>
            <w:noProof/>
            <w:webHidden/>
          </w:rPr>
          <w:tab/>
        </w:r>
        <w:r w:rsidR="00BE72A2">
          <w:rPr>
            <w:noProof/>
            <w:webHidden/>
          </w:rPr>
          <w:fldChar w:fldCharType="begin"/>
        </w:r>
        <w:r w:rsidR="00BE72A2">
          <w:rPr>
            <w:noProof/>
            <w:webHidden/>
          </w:rPr>
          <w:instrText xml:space="preserve"> PAGEREF _Toc100658216 \h </w:instrText>
        </w:r>
        <w:r w:rsidR="00BE72A2">
          <w:rPr>
            <w:noProof/>
            <w:webHidden/>
          </w:rPr>
        </w:r>
        <w:r w:rsidR="00BE72A2">
          <w:rPr>
            <w:noProof/>
            <w:webHidden/>
          </w:rPr>
          <w:fldChar w:fldCharType="separate"/>
        </w:r>
        <w:r w:rsidR="003279DB">
          <w:rPr>
            <w:noProof/>
            <w:webHidden/>
          </w:rPr>
          <w:t>33</w:t>
        </w:r>
        <w:r w:rsidR="00BE72A2">
          <w:rPr>
            <w:noProof/>
            <w:webHidden/>
          </w:rPr>
          <w:fldChar w:fldCharType="end"/>
        </w:r>
      </w:hyperlink>
    </w:p>
    <w:p w14:paraId="1058CDCE" w14:textId="15495C4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7" w:history="1">
        <w:r w:rsidR="00BE72A2" w:rsidRPr="00A40A06">
          <w:rPr>
            <w:rStyle w:val="af0"/>
            <w:noProof/>
          </w:rPr>
          <w:t>3.4. Сопутствующая и сопроводительная терапия</w:t>
        </w:r>
        <w:r w:rsidR="00BE72A2">
          <w:rPr>
            <w:noProof/>
            <w:webHidden/>
          </w:rPr>
          <w:tab/>
        </w:r>
        <w:r w:rsidR="00BE72A2">
          <w:rPr>
            <w:noProof/>
            <w:webHidden/>
          </w:rPr>
          <w:fldChar w:fldCharType="begin"/>
        </w:r>
        <w:r w:rsidR="00BE72A2">
          <w:rPr>
            <w:noProof/>
            <w:webHidden/>
          </w:rPr>
          <w:instrText xml:space="preserve"> PAGEREF _Toc100658217 \h </w:instrText>
        </w:r>
        <w:r w:rsidR="00BE72A2">
          <w:rPr>
            <w:noProof/>
            <w:webHidden/>
          </w:rPr>
        </w:r>
        <w:r w:rsidR="00BE72A2">
          <w:rPr>
            <w:noProof/>
            <w:webHidden/>
          </w:rPr>
          <w:fldChar w:fldCharType="separate"/>
        </w:r>
        <w:r w:rsidR="003279DB">
          <w:rPr>
            <w:noProof/>
            <w:webHidden/>
          </w:rPr>
          <w:t>36</w:t>
        </w:r>
        <w:r w:rsidR="00BE72A2">
          <w:rPr>
            <w:noProof/>
            <w:webHidden/>
          </w:rPr>
          <w:fldChar w:fldCharType="end"/>
        </w:r>
      </w:hyperlink>
    </w:p>
    <w:p w14:paraId="39DC07DE" w14:textId="4560E821"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18" w:history="1">
        <w:r w:rsidR="00BE72A2" w:rsidRPr="00A40A06">
          <w:rPr>
            <w:rStyle w:val="af0"/>
            <w:noProof/>
          </w:rPr>
          <w:t>3.5. Оценка ответа на лечение</w:t>
        </w:r>
        <w:r w:rsidR="00BE72A2">
          <w:rPr>
            <w:noProof/>
            <w:webHidden/>
          </w:rPr>
          <w:tab/>
        </w:r>
        <w:r w:rsidR="00BE72A2">
          <w:rPr>
            <w:noProof/>
            <w:webHidden/>
          </w:rPr>
          <w:fldChar w:fldCharType="begin"/>
        </w:r>
        <w:r w:rsidR="00BE72A2">
          <w:rPr>
            <w:noProof/>
            <w:webHidden/>
          </w:rPr>
          <w:instrText xml:space="preserve"> PAGEREF _Toc100658218 \h </w:instrText>
        </w:r>
        <w:r w:rsidR="00BE72A2">
          <w:rPr>
            <w:noProof/>
            <w:webHidden/>
          </w:rPr>
        </w:r>
        <w:r w:rsidR="00BE72A2">
          <w:rPr>
            <w:noProof/>
            <w:webHidden/>
          </w:rPr>
          <w:fldChar w:fldCharType="separate"/>
        </w:r>
        <w:r w:rsidR="003279DB">
          <w:rPr>
            <w:noProof/>
            <w:webHidden/>
          </w:rPr>
          <w:t>38</w:t>
        </w:r>
        <w:r w:rsidR="00BE72A2">
          <w:rPr>
            <w:noProof/>
            <w:webHidden/>
          </w:rPr>
          <w:fldChar w:fldCharType="end"/>
        </w:r>
      </w:hyperlink>
    </w:p>
    <w:p w14:paraId="492693AF" w14:textId="31995863"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19" w:history="1">
        <w:r w:rsidR="00BE72A2" w:rsidRPr="00A40A06">
          <w:rPr>
            <w:rStyle w:val="af0"/>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BE72A2">
          <w:rPr>
            <w:noProof/>
            <w:webHidden/>
          </w:rPr>
          <w:tab/>
        </w:r>
        <w:r w:rsidR="00BE72A2">
          <w:rPr>
            <w:noProof/>
            <w:webHidden/>
          </w:rPr>
          <w:fldChar w:fldCharType="begin"/>
        </w:r>
        <w:r w:rsidR="00BE72A2">
          <w:rPr>
            <w:noProof/>
            <w:webHidden/>
          </w:rPr>
          <w:instrText xml:space="preserve"> PAGEREF _Toc100658219 \h </w:instrText>
        </w:r>
        <w:r w:rsidR="00BE72A2">
          <w:rPr>
            <w:noProof/>
            <w:webHidden/>
          </w:rPr>
        </w:r>
        <w:r w:rsidR="00BE72A2">
          <w:rPr>
            <w:noProof/>
            <w:webHidden/>
          </w:rPr>
          <w:fldChar w:fldCharType="separate"/>
        </w:r>
        <w:r w:rsidR="003279DB">
          <w:rPr>
            <w:noProof/>
            <w:webHidden/>
          </w:rPr>
          <w:t>39</w:t>
        </w:r>
        <w:r w:rsidR="00BE72A2">
          <w:rPr>
            <w:noProof/>
            <w:webHidden/>
          </w:rPr>
          <w:fldChar w:fldCharType="end"/>
        </w:r>
      </w:hyperlink>
    </w:p>
    <w:p w14:paraId="67FC77B7" w14:textId="5D2E170D"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0" w:history="1">
        <w:r w:rsidR="00BE72A2" w:rsidRPr="00A40A06">
          <w:rPr>
            <w:rStyle w:val="af0"/>
            <w:noProof/>
          </w:rPr>
          <w:t>5. Профилактика и диспансерное наблюдение,  медицинские показания и противопоказания  к применению методов профилактики</w:t>
        </w:r>
        <w:r w:rsidR="00BE72A2">
          <w:rPr>
            <w:noProof/>
            <w:webHidden/>
          </w:rPr>
          <w:tab/>
        </w:r>
        <w:r w:rsidR="00BE72A2">
          <w:rPr>
            <w:noProof/>
            <w:webHidden/>
          </w:rPr>
          <w:fldChar w:fldCharType="begin"/>
        </w:r>
        <w:r w:rsidR="00BE72A2">
          <w:rPr>
            <w:noProof/>
            <w:webHidden/>
          </w:rPr>
          <w:instrText xml:space="preserve"> PAGEREF _Toc100658220 \h </w:instrText>
        </w:r>
        <w:r w:rsidR="00BE72A2">
          <w:rPr>
            <w:noProof/>
            <w:webHidden/>
          </w:rPr>
        </w:r>
        <w:r w:rsidR="00BE72A2">
          <w:rPr>
            <w:noProof/>
            <w:webHidden/>
          </w:rPr>
          <w:fldChar w:fldCharType="separate"/>
        </w:r>
        <w:r w:rsidR="003279DB">
          <w:rPr>
            <w:noProof/>
            <w:webHidden/>
          </w:rPr>
          <w:t>39</w:t>
        </w:r>
        <w:r w:rsidR="00BE72A2">
          <w:rPr>
            <w:noProof/>
            <w:webHidden/>
          </w:rPr>
          <w:fldChar w:fldCharType="end"/>
        </w:r>
      </w:hyperlink>
    </w:p>
    <w:p w14:paraId="5B898AD6" w14:textId="7FF4B76E"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1" w:history="1">
        <w:r w:rsidR="00BE72A2" w:rsidRPr="00A40A06">
          <w:rPr>
            <w:rStyle w:val="af0"/>
            <w:noProof/>
          </w:rPr>
          <w:t>6. Организация оказания медицинской помощи</w:t>
        </w:r>
        <w:r w:rsidR="00BE72A2">
          <w:rPr>
            <w:noProof/>
            <w:webHidden/>
          </w:rPr>
          <w:tab/>
        </w:r>
        <w:r w:rsidR="00BE72A2">
          <w:rPr>
            <w:noProof/>
            <w:webHidden/>
          </w:rPr>
          <w:fldChar w:fldCharType="begin"/>
        </w:r>
        <w:r w:rsidR="00BE72A2">
          <w:rPr>
            <w:noProof/>
            <w:webHidden/>
          </w:rPr>
          <w:instrText xml:space="preserve"> PAGEREF _Toc100658221 \h </w:instrText>
        </w:r>
        <w:r w:rsidR="00BE72A2">
          <w:rPr>
            <w:noProof/>
            <w:webHidden/>
          </w:rPr>
        </w:r>
        <w:r w:rsidR="00BE72A2">
          <w:rPr>
            <w:noProof/>
            <w:webHidden/>
          </w:rPr>
          <w:fldChar w:fldCharType="separate"/>
        </w:r>
        <w:r w:rsidR="003279DB">
          <w:rPr>
            <w:noProof/>
            <w:webHidden/>
          </w:rPr>
          <w:t>40</w:t>
        </w:r>
        <w:r w:rsidR="00BE72A2">
          <w:rPr>
            <w:noProof/>
            <w:webHidden/>
          </w:rPr>
          <w:fldChar w:fldCharType="end"/>
        </w:r>
      </w:hyperlink>
    </w:p>
    <w:p w14:paraId="46A00809" w14:textId="0180EBCC"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2" w:history="1">
        <w:r w:rsidR="00BE72A2" w:rsidRPr="00A40A06">
          <w:rPr>
            <w:rStyle w:val="af0"/>
            <w:rFonts w:eastAsia="GalsLightC"/>
            <w:noProof/>
          </w:rPr>
          <w:t>7. Дополнительная информация (в том числе факторы, влияющие на исход заболевания или состояния)</w:t>
        </w:r>
        <w:r w:rsidR="00BE72A2">
          <w:rPr>
            <w:noProof/>
            <w:webHidden/>
          </w:rPr>
          <w:tab/>
        </w:r>
        <w:r w:rsidR="00BE72A2">
          <w:rPr>
            <w:noProof/>
            <w:webHidden/>
          </w:rPr>
          <w:fldChar w:fldCharType="begin"/>
        </w:r>
        <w:r w:rsidR="00BE72A2">
          <w:rPr>
            <w:noProof/>
            <w:webHidden/>
          </w:rPr>
          <w:instrText xml:space="preserve"> PAGEREF _Toc100658222 \h </w:instrText>
        </w:r>
        <w:r w:rsidR="00BE72A2">
          <w:rPr>
            <w:noProof/>
            <w:webHidden/>
          </w:rPr>
        </w:r>
        <w:r w:rsidR="00BE72A2">
          <w:rPr>
            <w:noProof/>
            <w:webHidden/>
          </w:rPr>
          <w:fldChar w:fldCharType="separate"/>
        </w:r>
        <w:r w:rsidR="003279DB">
          <w:rPr>
            <w:noProof/>
            <w:webHidden/>
          </w:rPr>
          <w:t>43</w:t>
        </w:r>
        <w:r w:rsidR="00BE72A2">
          <w:rPr>
            <w:noProof/>
            <w:webHidden/>
          </w:rPr>
          <w:fldChar w:fldCharType="end"/>
        </w:r>
      </w:hyperlink>
    </w:p>
    <w:p w14:paraId="04612860" w14:textId="17A87678"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23" w:history="1">
        <w:r w:rsidR="00BE72A2" w:rsidRPr="00A40A06">
          <w:rPr>
            <w:rStyle w:val="af0"/>
            <w:noProof/>
          </w:rPr>
          <w:t>7.1. Стадирование лимфомы из малых лимфоцитов</w:t>
        </w:r>
        <w:r w:rsidR="00BE72A2">
          <w:rPr>
            <w:noProof/>
            <w:webHidden/>
          </w:rPr>
          <w:tab/>
        </w:r>
        <w:r w:rsidR="00BE72A2">
          <w:rPr>
            <w:noProof/>
            <w:webHidden/>
          </w:rPr>
          <w:fldChar w:fldCharType="begin"/>
        </w:r>
        <w:r w:rsidR="00BE72A2">
          <w:rPr>
            <w:noProof/>
            <w:webHidden/>
          </w:rPr>
          <w:instrText xml:space="preserve"> PAGEREF _Toc100658223 \h </w:instrText>
        </w:r>
        <w:r w:rsidR="00BE72A2">
          <w:rPr>
            <w:noProof/>
            <w:webHidden/>
          </w:rPr>
        </w:r>
        <w:r w:rsidR="00BE72A2">
          <w:rPr>
            <w:noProof/>
            <w:webHidden/>
          </w:rPr>
          <w:fldChar w:fldCharType="separate"/>
        </w:r>
        <w:r w:rsidR="003279DB">
          <w:rPr>
            <w:noProof/>
            <w:webHidden/>
          </w:rPr>
          <w:t>43</w:t>
        </w:r>
        <w:r w:rsidR="00BE72A2">
          <w:rPr>
            <w:noProof/>
            <w:webHidden/>
          </w:rPr>
          <w:fldChar w:fldCharType="end"/>
        </w:r>
      </w:hyperlink>
    </w:p>
    <w:p w14:paraId="1E569BF5" w14:textId="00E4EDF4"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24" w:history="1">
        <w:r w:rsidR="00BE72A2" w:rsidRPr="00A40A06">
          <w:rPr>
            <w:rStyle w:val="af0"/>
            <w:noProof/>
          </w:rPr>
          <w:t>7.2. Общая выживаемость пациентов в группах по МПИ</w:t>
        </w:r>
        <w:r w:rsidR="00BE72A2">
          <w:rPr>
            <w:noProof/>
            <w:webHidden/>
          </w:rPr>
          <w:tab/>
        </w:r>
        <w:r w:rsidR="00BE72A2">
          <w:rPr>
            <w:noProof/>
            <w:webHidden/>
          </w:rPr>
          <w:fldChar w:fldCharType="begin"/>
        </w:r>
        <w:r w:rsidR="00BE72A2">
          <w:rPr>
            <w:noProof/>
            <w:webHidden/>
          </w:rPr>
          <w:instrText xml:space="preserve"> PAGEREF _Toc100658224 \h </w:instrText>
        </w:r>
        <w:r w:rsidR="00BE72A2">
          <w:rPr>
            <w:noProof/>
            <w:webHidden/>
          </w:rPr>
        </w:r>
        <w:r w:rsidR="00BE72A2">
          <w:rPr>
            <w:noProof/>
            <w:webHidden/>
          </w:rPr>
          <w:fldChar w:fldCharType="separate"/>
        </w:r>
        <w:r w:rsidR="003279DB">
          <w:rPr>
            <w:noProof/>
            <w:webHidden/>
          </w:rPr>
          <w:t>45</w:t>
        </w:r>
        <w:r w:rsidR="00BE72A2">
          <w:rPr>
            <w:noProof/>
            <w:webHidden/>
          </w:rPr>
          <w:fldChar w:fldCharType="end"/>
        </w:r>
      </w:hyperlink>
    </w:p>
    <w:p w14:paraId="7BA9B881" w14:textId="579204E1"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25" w:history="1">
        <w:r w:rsidR="00BE72A2" w:rsidRPr="00A40A06">
          <w:rPr>
            <w:rStyle w:val="af0"/>
            <w:noProof/>
          </w:rPr>
          <w:t>7.3. Оценка ответа на лечение при ХЛЛ</w:t>
        </w:r>
        <w:r w:rsidR="00BE72A2">
          <w:rPr>
            <w:noProof/>
            <w:webHidden/>
          </w:rPr>
          <w:tab/>
        </w:r>
        <w:r w:rsidR="00BE72A2">
          <w:rPr>
            <w:noProof/>
            <w:webHidden/>
          </w:rPr>
          <w:fldChar w:fldCharType="begin"/>
        </w:r>
        <w:r w:rsidR="00BE72A2">
          <w:rPr>
            <w:noProof/>
            <w:webHidden/>
          </w:rPr>
          <w:instrText xml:space="preserve"> PAGEREF _Toc100658225 \h </w:instrText>
        </w:r>
        <w:r w:rsidR="00BE72A2">
          <w:rPr>
            <w:noProof/>
            <w:webHidden/>
          </w:rPr>
        </w:r>
        <w:r w:rsidR="00BE72A2">
          <w:rPr>
            <w:noProof/>
            <w:webHidden/>
          </w:rPr>
          <w:fldChar w:fldCharType="separate"/>
        </w:r>
        <w:r w:rsidR="003279DB">
          <w:rPr>
            <w:noProof/>
            <w:webHidden/>
          </w:rPr>
          <w:t>45</w:t>
        </w:r>
        <w:r w:rsidR="00BE72A2">
          <w:rPr>
            <w:noProof/>
            <w:webHidden/>
          </w:rPr>
          <w:fldChar w:fldCharType="end"/>
        </w:r>
      </w:hyperlink>
    </w:p>
    <w:p w14:paraId="3918170A" w14:textId="6FBF69D7"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6" w:history="1">
        <w:r w:rsidR="00BE72A2" w:rsidRPr="00A40A06">
          <w:rPr>
            <w:rStyle w:val="af0"/>
            <w:noProof/>
          </w:rPr>
          <w:t>Критерии оценки качества медицинской помощи</w:t>
        </w:r>
        <w:r w:rsidR="00BE72A2">
          <w:rPr>
            <w:noProof/>
            <w:webHidden/>
          </w:rPr>
          <w:tab/>
        </w:r>
        <w:r w:rsidR="00BE72A2">
          <w:rPr>
            <w:noProof/>
            <w:webHidden/>
          </w:rPr>
          <w:fldChar w:fldCharType="begin"/>
        </w:r>
        <w:r w:rsidR="00BE72A2">
          <w:rPr>
            <w:noProof/>
            <w:webHidden/>
          </w:rPr>
          <w:instrText xml:space="preserve"> PAGEREF _Toc100658226 \h </w:instrText>
        </w:r>
        <w:r w:rsidR="00BE72A2">
          <w:rPr>
            <w:noProof/>
            <w:webHidden/>
          </w:rPr>
        </w:r>
        <w:r w:rsidR="00BE72A2">
          <w:rPr>
            <w:noProof/>
            <w:webHidden/>
          </w:rPr>
          <w:fldChar w:fldCharType="separate"/>
        </w:r>
        <w:r w:rsidR="003279DB">
          <w:rPr>
            <w:noProof/>
            <w:webHidden/>
          </w:rPr>
          <w:t>46</w:t>
        </w:r>
        <w:r w:rsidR="00BE72A2">
          <w:rPr>
            <w:noProof/>
            <w:webHidden/>
          </w:rPr>
          <w:fldChar w:fldCharType="end"/>
        </w:r>
      </w:hyperlink>
    </w:p>
    <w:p w14:paraId="6C389CF1" w14:textId="12D2F1D6"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7" w:history="1">
        <w:r w:rsidR="00BE72A2" w:rsidRPr="00A40A06">
          <w:rPr>
            <w:rStyle w:val="af0"/>
            <w:noProof/>
          </w:rPr>
          <w:t>Список литературы</w:t>
        </w:r>
        <w:r w:rsidR="00BE72A2">
          <w:rPr>
            <w:noProof/>
            <w:webHidden/>
          </w:rPr>
          <w:tab/>
        </w:r>
        <w:r w:rsidR="00BE72A2">
          <w:rPr>
            <w:noProof/>
            <w:webHidden/>
          </w:rPr>
          <w:fldChar w:fldCharType="begin"/>
        </w:r>
        <w:r w:rsidR="00BE72A2">
          <w:rPr>
            <w:noProof/>
            <w:webHidden/>
          </w:rPr>
          <w:instrText xml:space="preserve"> PAGEREF _Toc100658227 \h </w:instrText>
        </w:r>
        <w:r w:rsidR="00BE72A2">
          <w:rPr>
            <w:noProof/>
            <w:webHidden/>
          </w:rPr>
        </w:r>
        <w:r w:rsidR="00BE72A2">
          <w:rPr>
            <w:noProof/>
            <w:webHidden/>
          </w:rPr>
          <w:fldChar w:fldCharType="separate"/>
        </w:r>
        <w:r w:rsidR="003279DB">
          <w:rPr>
            <w:noProof/>
            <w:webHidden/>
          </w:rPr>
          <w:t>47</w:t>
        </w:r>
        <w:r w:rsidR="00BE72A2">
          <w:rPr>
            <w:noProof/>
            <w:webHidden/>
          </w:rPr>
          <w:fldChar w:fldCharType="end"/>
        </w:r>
      </w:hyperlink>
    </w:p>
    <w:p w14:paraId="52E9C03D" w14:textId="71DB233F"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8" w:history="1">
        <w:r w:rsidR="00BE72A2" w:rsidRPr="00A40A06">
          <w:rPr>
            <w:rStyle w:val="af0"/>
            <w:noProof/>
          </w:rPr>
          <w:t>Приложение А2. Методология разработки клинических рекомендаций</w:t>
        </w:r>
        <w:r w:rsidR="00BE72A2">
          <w:rPr>
            <w:noProof/>
            <w:webHidden/>
          </w:rPr>
          <w:tab/>
        </w:r>
        <w:r w:rsidR="00BE72A2">
          <w:rPr>
            <w:noProof/>
            <w:webHidden/>
          </w:rPr>
          <w:fldChar w:fldCharType="begin"/>
        </w:r>
        <w:r w:rsidR="00BE72A2">
          <w:rPr>
            <w:noProof/>
            <w:webHidden/>
          </w:rPr>
          <w:instrText xml:space="preserve"> PAGEREF _Toc100658228 \h </w:instrText>
        </w:r>
        <w:r w:rsidR="00BE72A2">
          <w:rPr>
            <w:noProof/>
            <w:webHidden/>
          </w:rPr>
        </w:r>
        <w:r w:rsidR="00BE72A2">
          <w:rPr>
            <w:noProof/>
            <w:webHidden/>
          </w:rPr>
          <w:fldChar w:fldCharType="separate"/>
        </w:r>
        <w:r w:rsidR="003279DB">
          <w:rPr>
            <w:noProof/>
            <w:webHidden/>
          </w:rPr>
          <w:t>57</w:t>
        </w:r>
        <w:r w:rsidR="00BE72A2">
          <w:rPr>
            <w:noProof/>
            <w:webHidden/>
          </w:rPr>
          <w:fldChar w:fldCharType="end"/>
        </w:r>
      </w:hyperlink>
    </w:p>
    <w:p w14:paraId="6C80B335" w14:textId="1002C1A1"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29" w:history="1">
        <w:r w:rsidR="00BE72A2" w:rsidRPr="00A40A06">
          <w:rPr>
            <w:rStyle w:val="af0"/>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BE72A2">
          <w:rPr>
            <w:noProof/>
            <w:webHidden/>
          </w:rPr>
          <w:tab/>
        </w:r>
        <w:r w:rsidR="00BE72A2">
          <w:rPr>
            <w:noProof/>
            <w:webHidden/>
          </w:rPr>
          <w:fldChar w:fldCharType="begin"/>
        </w:r>
        <w:r w:rsidR="00BE72A2">
          <w:rPr>
            <w:noProof/>
            <w:webHidden/>
          </w:rPr>
          <w:instrText xml:space="preserve"> PAGEREF _Toc100658229 \h </w:instrText>
        </w:r>
        <w:r w:rsidR="00BE72A2">
          <w:rPr>
            <w:noProof/>
            <w:webHidden/>
          </w:rPr>
        </w:r>
        <w:r w:rsidR="00BE72A2">
          <w:rPr>
            <w:noProof/>
            <w:webHidden/>
          </w:rPr>
          <w:fldChar w:fldCharType="separate"/>
        </w:r>
        <w:r w:rsidR="003279DB">
          <w:rPr>
            <w:noProof/>
            <w:webHidden/>
          </w:rPr>
          <w:t>61</w:t>
        </w:r>
        <w:r w:rsidR="00BE72A2">
          <w:rPr>
            <w:noProof/>
            <w:webHidden/>
          </w:rPr>
          <w:fldChar w:fldCharType="end"/>
        </w:r>
      </w:hyperlink>
    </w:p>
    <w:p w14:paraId="2067EA4C" w14:textId="08238A1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0" w:history="1">
        <w:r w:rsidR="00BE72A2" w:rsidRPr="00A40A06">
          <w:rPr>
            <w:rStyle w:val="af0"/>
            <w:noProof/>
          </w:rPr>
          <w:t>Приложение А3.1. Значение маркеров вируса гепатита В при ХЛЛ</w:t>
        </w:r>
        <w:r w:rsidR="00BE72A2">
          <w:rPr>
            <w:noProof/>
            <w:webHidden/>
          </w:rPr>
          <w:tab/>
        </w:r>
        <w:r w:rsidR="00BE72A2">
          <w:rPr>
            <w:noProof/>
            <w:webHidden/>
          </w:rPr>
          <w:fldChar w:fldCharType="begin"/>
        </w:r>
        <w:r w:rsidR="00BE72A2">
          <w:rPr>
            <w:noProof/>
            <w:webHidden/>
          </w:rPr>
          <w:instrText xml:space="preserve"> PAGEREF _Toc100658230 \h </w:instrText>
        </w:r>
        <w:r w:rsidR="00BE72A2">
          <w:rPr>
            <w:noProof/>
            <w:webHidden/>
          </w:rPr>
        </w:r>
        <w:r w:rsidR="00BE72A2">
          <w:rPr>
            <w:noProof/>
            <w:webHidden/>
          </w:rPr>
          <w:fldChar w:fldCharType="separate"/>
        </w:r>
        <w:r w:rsidR="003279DB">
          <w:rPr>
            <w:noProof/>
            <w:webHidden/>
          </w:rPr>
          <w:t>61</w:t>
        </w:r>
        <w:r w:rsidR="00BE72A2">
          <w:rPr>
            <w:noProof/>
            <w:webHidden/>
          </w:rPr>
          <w:fldChar w:fldCharType="end"/>
        </w:r>
      </w:hyperlink>
    </w:p>
    <w:p w14:paraId="4D942AC5" w14:textId="433EA12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1" w:history="1">
        <w:r w:rsidR="00BE72A2" w:rsidRPr="00A40A06">
          <w:rPr>
            <w:rStyle w:val="af0"/>
            <w:noProof/>
          </w:rPr>
          <w:t>Приложение А3.2. Показания к началу лечения ХЛЛ/ЛМЛ</w:t>
        </w:r>
        <w:r w:rsidR="00BE72A2">
          <w:rPr>
            <w:noProof/>
            <w:webHidden/>
          </w:rPr>
          <w:tab/>
        </w:r>
        <w:r w:rsidR="00BE72A2">
          <w:rPr>
            <w:noProof/>
            <w:webHidden/>
          </w:rPr>
          <w:fldChar w:fldCharType="begin"/>
        </w:r>
        <w:r w:rsidR="00BE72A2">
          <w:rPr>
            <w:noProof/>
            <w:webHidden/>
          </w:rPr>
          <w:instrText xml:space="preserve"> PAGEREF _Toc100658231 \h </w:instrText>
        </w:r>
        <w:r w:rsidR="00BE72A2">
          <w:rPr>
            <w:noProof/>
            <w:webHidden/>
          </w:rPr>
        </w:r>
        <w:r w:rsidR="00BE72A2">
          <w:rPr>
            <w:noProof/>
            <w:webHidden/>
          </w:rPr>
          <w:fldChar w:fldCharType="separate"/>
        </w:r>
        <w:r w:rsidR="003279DB">
          <w:rPr>
            <w:noProof/>
            <w:webHidden/>
          </w:rPr>
          <w:t>62</w:t>
        </w:r>
        <w:r w:rsidR="00BE72A2">
          <w:rPr>
            <w:noProof/>
            <w:webHidden/>
          </w:rPr>
          <w:fldChar w:fldCharType="end"/>
        </w:r>
      </w:hyperlink>
    </w:p>
    <w:p w14:paraId="48399425" w14:textId="36B3050B"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2" w:history="1">
        <w:r w:rsidR="00BE72A2" w:rsidRPr="00A40A06">
          <w:rPr>
            <w:rStyle w:val="af0"/>
            <w:noProof/>
          </w:rPr>
          <w:t>Приложение А3.3. Режимы лекарственного лечения ХЛЛ</w:t>
        </w:r>
        <w:r w:rsidR="00BE72A2">
          <w:rPr>
            <w:noProof/>
            <w:webHidden/>
          </w:rPr>
          <w:tab/>
        </w:r>
        <w:r w:rsidR="00BE72A2">
          <w:rPr>
            <w:noProof/>
            <w:webHidden/>
          </w:rPr>
          <w:fldChar w:fldCharType="begin"/>
        </w:r>
        <w:r w:rsidR="00BE72A2">
          <w:rPr>
            <w:noProof/>
            <w:webHidden/>
          </w:rPr>
          <w:instrText xml:space="preserve"> PAGEREF _Toc100658232 \h </w:instrText>
        </w:r>
        <w:r w:rsidR="00BE72A2">
          <w:rPr>
            <w:noProof/>
            <w:webHidden/>
          </w:rPr>
        </w:r>
        <w:r w:rsidR="00BE72A2">
          <w:rPr>
            <w:noProof/>
            <w:webHidden/>
          </w:rPr>
          <w:fldChar w:fldCharType="separate"/>
        </w:r>
        <w:r w:rsidR="003279DB">
          <w:rPr>
            <w:noProof/>
            <w:webHidden/>
          </w:rPr>
          <w:t>62</w:t>
        </w:r>
        <w:r w:rsidR="00BE72A2">
          <w:rPr>
            <w:noProof/>
            <w:webHidden/>
          </w:rPr>
          <w:fldChar w:fldCharType="end"/>
        </w:r>
      </w:hyperlink>
    </w:p>
    <w:p w14:paraId="63F51B58" w14:textId="6B3DD96F"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3" w:history="1">
        <w:r w:rsidR="00BE72A2" w:rsidRPr="00A40A06">
          <w:rPr>
            <w:rStyle w:val="af0"/>
            <w:noProof/>
          </w:rPr>
          <w:t xml:space="preserve">Приложение А3.4. </w:t>
        </w:r>
        <w:r w:rsidR="00BE72A2" w:rsidRPr="00A40A06">
          <w:rPr>
            <w:rStyle w:val="af0"/>
            <w:rFonts w:eastAsia="Arial Unicode MS"/>
            <w:noProof/>
          </w:rPr>
          <w:t>Сопроводительная терапия при введении моноклональных антител у пациентов с ХЛЛ/ЛМЛ.</w:t>
        </w:r>
        <w:r w:rsidR="00BE72A2">
          <w:rPr>
            <w:noProof/>
            <w:webHidden/>
          </w:rPr>
          <w:tab/>
        </w:r>
        <w:r w:rsidR="00BE72A2">
          <w:rPr>
            <w:noProof/>
            <w:webHidden/>
          </w:rPr>
          <w:fldChar w:fldCharType="begin"/>
        </w:r>
        <w:r w:rsidR="00BE72A2">
          <w:rPr>
            <w:noProof/>
            <w:webHidden/>
          </w:rPr>
          <w:instrText xml:space="preserve"> PAGEREF _Toc100658233 \h </w:instrText>
        </w:r>
        <w:r w:rsidR="00BE72A2">
          <w:rPr>
            <w:noProof/>
            <w:webHidden/>
          </w:rPr>
        </w:r>
        <w:r w:rsidR="00BE72A2">
          <w:rPr>
            <w:noProof/>
            <w:webHidden/>
          </w:rPr>
          <w:fldChar w:fldCharType="separate"/>
        </w:r>
        <w:r w:rsidR="003279DB">
          <w:rPr>
            <w:noProof/>
            <w:webHidden/>
          </w:rPr>
          <w:t>66</w:t>
        </w:r>
        <w:r w:rsidR="00BE72A2">
          <w:rPr>
            <w:noProof/>
            <w:webHidden/>
          </w:rPr>
          <w:fldChar w:fldCharType="end"/>
        </w:r>
      </w:hyperlink>
    </w:p>
    <w:p w14:paraId="4D26D8E2" w14:textId="1C3CE43E"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4" w:history="1">
        <w:r w:rsidR="00BE72A2" w:rsidRPr="00A40A06">
          <w:rPr>
            <w:rStyle w:val="af0"/>
            <w:noProof/>
          </w:rPr>
          <w:t>Приложение А3.5. Профилактика инфекционных осложнений</w:t>
        </w:r>
        <w:r w:rsidR="00BE72A2">
          <w:rPr>
            <w:noProof/>
            <w:webHidden/>
          </w:rPr>
          <w:tab/>
        </w:r>
        <w:r w:rsidR="00BE72A2">
          <w:rPr>
            <w:noProof/>
            <w:webHidden/>
          </w:rPr>
          <w:fldChar w:fldCharType="begin"/>
        </w:r>
        <w:r w:rsidR="00BE72A2">
          <w:rPr>
            <w:noProof/>
            <w:webHidden/>
          </w:rPr>
          <w:instrText xml:space="preserve"> PAGEREF _Toc100658234 \h </w:instrText>
        </w:r>
        <w:r w:rsidR="00BE72A2">
          <w:rPr>
            <w:noProof/>
            <w:webHidden/>
          </w:rPr>
        </w:r>
        <w:r w:rsidR="00BE72A2">
          <w:rPr>
            <w:noProof/>
            <w:webHidden/>
          </w:rPr>
          <w:fldChar w:fldCharType="separate"/>
        </w:r>
        <w:r w:rsidR="003279DB">
          <w:rPr>
            <w:noProof/>
            <w:webHidden/>
          </w:rPr>
          <w:t>73</w:t>
        </w:r>
        <w:r w:rsidR="00BE72A2">
          <w:rPr>
            <w:noProof/>
            <w:webHidden/>
          </w:rPr>
          <w:fldChar w:fldCharType="end"/>
        </w:r>
      </w:hyperlink>
    </w:p>
    <w:p w14:paraId="665B2EBD" w14:textId="767E8684"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35" w:history="1">
        <w:r w:rsidR="00BE72A2" w:rsidRPr="00A40A06">
          <w:rPr>
            <w:rStyle w:val="af0"/>
            <w:noProof/>
          </w:rPr>
          <w:t>Приложение Б. Алгоритмы действий врача</w:t>
        </w:r>
        <w:r w:rsidR="00BE72A2">
          <w:rPr>
            <w:noProof/>
            <w:webHidden/>
          </w:rPr>
          <w:tab/>
        </w:r>
        <w:r w:rsidR="00BE72A2">
          <w:rPr>
            <w:noProof/>
            <w:webHidden/>
          </w:rPr>
          <w:fldChar w:fldCharType="begin"/>
        </w:r>
        <w:r w:rsidR="00BE72A2">
          <w:rPr>
            <w:noProof/>
            <w:webHidden/>
          </w:rPr>
          <w:instrText xml:space="preserve"> PAGEREF _Toc100658235 \h </w:instrText>
        </w:r>
        <w:r w:rsidR="00BE72A2">
          <w:rPr>
            <w:noProof/>
            <w:webHidden/>
          </w:rPr>
        </w:r>
        <w:r w:rsidR="00BE72A2">
          <w:rPr>
            <w:noProof/>
            <w:webHidden/>
          </w:rPr>
          <w:fldChar w:fldCharType="separate"/>
        </w:r>
        <w:r w:rsidR="003279DB">
          <w:rPr>
            <w:noProof/>
            <w:webHidden/>
          </w:rPr>
          <w:t>96</w:t>
        </w:r>
        <w:r w:rsidR="00BE72A2">
          <w:rPr>
            <w:noProof/>
            <w:webHidden/>
          </w:rPr>
          <w:fldChar w:fldCharType="end"/>
        </w:r>
      </w:hyperlink>
    </w:p>
    <w:p w14:paraId="531D044A" w14:textId="3F0218F0"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6" w:history="1">
        <w:r w:rsidR="00BE72A2" w:rsidRPr="00A40A06">
          <w:rPr>
            <w:rStyle w:val="af0"/>
            <w:noProof/>
          </w:rPr>
          <w:t>Приложение Б1. Алгоритм выбора первой линии терапии пациента с ХЛЛ/ЛМЛ</w:t>
        </w:r>
        <w:r w:rsidR="00BE72A2">
          <w:rPr>
            <w:noProof/>
            <w:webHidden/>
          </w:rPr>
          <w:tab/>
        </w:r>
        <w:r w:rsidR="00BE72A2">
          <w:rPr>
            <w:noProof/>
            <w:webHidden/>
          </w:rPr>
          <w:fldChar w:fldCharType="begin"/>
        </w:r>
        <w:r w:rsidR="00BE72A2">
          <w:rPr>
            <w:noProof/>
            <w:webHidden/>
          </w:rPr>
          <w:instrText xml:space="preserve"> PAGEREF _Toc100658236 \h </w:instrText>
        </w:r>
        <w:r w:rsidR="00BE72A2">
          <w:rPr>
            <w:noProof/>
            <w:webHidden/>
          </w:rPr>
        </w:r>
        <w:r w:rsidR="00BE72A2">
          <w:rPr>
            <w:noProof/>
            <w:webHidden/>
          </w:rPr>
          <w:fldChar w:fldCharType="separate"/>
        </w:r>
        <w:r w:rsidR="003279DB">
          <w:rPr>
            <w:noProof/>
            <w:webHidden/>
          </w:rPr>
          <w:t>96</w:t>
        </w:r>
        <w:r w:rsidR="00BE72A2">
          <w:rPr>
            <w:noProof/>
            <w:webHidden/>
          </w:rPr>
          <w:fldChar w:fldCharType="end"/>
        </w:r>
      </w:hyperlink>
    </w:p>
    <w:p w14:paraId="1B3A7FD9" w14:textId="26A2A96D"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37" w:history="1">
        <w:r w:rsidR="00BE72A2" w:rsidRPr="00A40A06">
          <w:rPr>
            <w:rStyle w:val="af0"/>
            <w:noProof/>
          </w:rPr>
          <w:t>Приложение Б2. Алгоритм выбора терапии рецидива ХЛЛ/ЛМЛ</w:t>
        </w:r>
        <w:r w:rsidR="00BE72A2">
          <w:rPr>
            <w:noProof/>
            <w:webHidden/>
          </w:rPr>
          <w:tab/>
        </w:r>
        <w:r w:rsidR="00BE72A2">
          <w:rPr>
            <w:noProof/>
            <w:webHidden/>
          </w:rPr>
          <w:fldChar w:fldCharType="begin"/>
        </w:r>
        <w:r w:rsidR="00BE72A2">
          <w:rPr>
            <w:noProof/>
            <w:webHidden/>
          </w:rPr>
          <w:instrText xml:space="preserve"> PAGEREF _Toc100658237 \h </w:instrText>
        </w:r>
        <w:r w:rsidR="00BE72A2">
          <w:rPr>
            <w:noProof/>
            <w:webHidden/>
          </w:rPr>
        </w:r>
        <w:r w:rsidR="00BE72A2">
          <w:rPr>
            <w:noProof/>
            <w:webHidden/>
          </w:rPr>
          <w:fldChar w:fldCharType="separate"/>
        </w:r>
        <w:r w:rsidR="003279DB">
          <w:rPr>
            <w:noProof/>
            <w:webHidden/>
          </w:rPr>
          <w:t>96</w:t>
        </w:r>
        <w:r w:rsidR="00BE72A2">
          <w:rPr>
            <w:noProof/>
            <w:webHidden/>
          </w:rPr>
          <w:fldChar w:fldCharType="end"/>
        </w:r>
      </w:hyperlink>
    </w:p>
    <w:p w14:paraId="2E477010" w14:textId="48425701"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38" w:history="1">
        <w:r w:rsidR="00BE72A2" w:rsidRPr="00A40A06">
          <w:rPr>
            <w:rStyle w:val="af0"/>
            <w:noProof/>
          </w:rPr>
          <w:t>Приложение В. Информация для пациентов</w:t>
        </w:r>
        <w:r w:rsidR="00BE72A2">
          <w:rPr>
            <w:noProof/>
            <w:webHidden/>
          </w:rPr>
          <w:tab/>
        </w:r>
        <w:r w:rsidR="00BE72A2">
          <w:rPr>
            <w:noProof/>
            <w:webHidden/>
          </w:rPr>
          <w:fldChar w:fldCharType="begin"/>
        </w:r>
        <w:r w:rsidR="00BE72A2">
          <w:rPr>
            <w:noProof/>
            <w:webHidden/>
          </w:rPr>
          <w:instrText xml:space="preserve"> PAGEREF _Toc100658238 \h </w:instrText>
        </w:r>
        <w:r w:rsidR="00BE72A2">
          <w:rPr>
            <w:noProof/>
            <w:webHidden/>
          </w:rPr>
        </w:r>
        <w:r w:rsidR="00BE72A2">
          <w:rPr>
            <w:noProof/>
            <w:webHidden/>
          </w:rPr>
          <w:fldChar w:fldCharType="separate"/>
        </w:r>
        <w:r w:rsidR="003279DB">
          <w:rPr>
            <w:noProof/>
            <w:webHidden/>
          </w:rPr>
          <w:t>98</w:t>
        </w:r>
        <w:r w:rsidR="00BE72A2">
          <w:rPr>
            <w:noProof/>
            <w:webHidden/>
          </w:rPr>
          <w:fldChar w:fldCharType="end"/>
        </w:r>
      </w:hyperlink>
    </w:p>
    <w:p w14:paraId="05A2F38D" w14:textId="7C5868F9" w:rsidR="00BE72A2" w:rsidRDefault="008E32A2">
      <w:pPr>
        <w:pStyle w:val="12"/>
        <w:tabs>
          <w:tab w:val="right" w:leader="dot" w:pos="9345"/>
        </w:tabs>
        <w:rPr>
          <w:rFonts w:asciiTheme="minorHAnsi" w:eastAsiaTheme="minorEastAsia" w:hAnsiTheme="minorHAnsi" w:cstheme="minorBidi"/>
          <w:noProof/>
          <w:szCs w:val="24"/>
          <w:lang w:eastAsia="ru-RU"/>
        </w:rPr>
      </w:pPr>
      <w:hyperlink w:anchor="_Toc100658239" w:history="1">
        <w:r w:rsidR="00BE72A2" w:rsidRPr="00A40A06">
          <w:rPr>
            <w:rStyle w:val="af0"/>
            <w:noProof/>
          </w:rPr>
          <w:t>Приложение Г. Шкалы оценки, вопросники  и другие оценочные инструменты состояния пациента, приведенные в клинических рекомендациях</w:t>
        </w:r>
        <w:r w:rsidR="00BE72A2">
          <w:rPr>
            <w:noProof/>
            <w:webHidden/>
          </w:rPr>
          <w:tab/>
        </w:r>
        <w:r w:rsidR="00BE72A2">
          <w:rPr>
            <w:noProof/>
            <w:webHidden/>
          </w:rPr>
          <w:fldChar w:fldCharType="begin"/>
        </w:r>
        <w:r w:rsidR="00BE72A2">
          <w:rPr>
            <w:noProof/>
            <w:webHidden/>
          </w:rPr>
          <w:instrText xml:space="preserve"> PAGEREF _Toc100658239 \h </w:instrText>
        </w:r>
        <w:r w:rsidR="00BE72A2">
          <w:rPr>
            <w:noProof/>
            <w:webHidden/>
          </w:rPr>
        </w:r>
        <w:r w:rsidR="00BE72A2">
          <w:rPr>
            <w:noProof/>
            <w:webHidden/>
          </w:rPr>
          <w:fldChar w:fldCharType="separate"/>
        </w:r>
        <w:r w:rsidR="003279DB">
          <w:rPr>
            <w:noProof/>
            <w:webHidden/>
          </w:rPr>
          <w:t>100</w:t>
        </w:r>
        <w:r w:rsidR="00BE72A2">
          <w:rPr>
            <w:noProof/>
            <w:webHidden/>
          </w:rPr>
          <w:fldChar w:fldCharType="end"/>
        </w:r>
      </w:hyperlink>
    </w:p>
    <w:p w14:paraId="5766249D" w14:textId="719327BE"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40" w:history="1">
        <w:r w:rsidR="00BE72A2" w:rsidRPr="00A40A06">
          <w:rPr>
            <w:rStyle w:val="af0"/>
            <w:noProof/>
          </w:rPr>
          <w:t xml:space="preserve">Приложение Г1. Шкала оценки общего состояния пациента </w:t>
        </w:r>
        <w:r w:rsidR="00BE72A2" w:rsidRPr="00A40A06">
          <w:rPr>
            <w:rStyle w:val="af0"/>
            <w:noProof/>
            <w:lang w:val="en-US"/>
          </w:rPr>
          <w:t>ECOG</w:t>
        </w:r>
        <w:r w:rsidR="00BE72A2">
          <w:rPr>
            <w:noProof/>
            <w:webHidden/>
          </w:rPr>
          <w:tab/>
        </w:r>
        <w:r w:rsidR="00BE72A2">
          <w:rPr>
            <w:noProof/>
            <w:webHidden/>
          </w:rPr>
          <w:fldChar w:fldCharType="begin"/>
        </w:r>
        <w:r w:rsidR="00BE72A2">
          <w:rPr>
            <w:noProof/>
            <w:webHidden/>
          </w:rPr>
          <w:instrText xml:space="preserve"> PAGEREF _Toc100658240 \h </w:instrText>
        </w:r>
        <w:r w:rsidR="00BE72A2">
          <w:rPr>
            <w:noProof/>
            <w:webHidden/>
          </w:rPr>
        </w:r>
        <w:r w:rsidR="00BE72A2">
          <w:rPr>
            <w:noProof/>
            <w:webHidden/>
          </w:rPr>
          <w:fldChar w:fldCharType="separate"/>
        </w:r>
        <w:r w:rsidR="003279DB">
          <w:rPr>
            <w:noProof/>
            <w:webHidden/>
          </w:rPr>
          <w:t>100</w:t>
        </w:r>
        <w:r w:rsidR="00BE72A2">
          <w:rPr>
            <w:noProof/>
            <w:webHidden/>
          </w:rPr>
          <w:fldChar w:fldCharType="end"/>
        </w:r>
      </w:hyperlink>
    </w:p>
    <w:p w14:paraId="04978450" w14:textId="0A51782B" w:rsidR="00BE72A2" w:rsidRDefault="008E32A2">
      <w:pPr>
        <w:pStyle w:val="21"/>
        <w:tabs>
          <w:tab w:val="right" w:leader="dot" w:pos="9345"/>
        </w:tabs>
        <w:rPr>
          <w:rFonts w:asciiTheme="minorHAnsi" w:eastAsiaTheme="minorEastAsia" w:hAnsiTheme="minorHAnsi" w:cstheme="minorBidi"/>
          <w:noProof/>
          <w:szCs w:val="24"/>
          <w:lang w:eastAsia="ru-RU"/>
        </w:rPr>
      </w:pPr>
      <w:hyperlink w:anchor="_Toc100658241" w:history="1">
        <w:r w:rsidR="00BE72A2" w:rsidRPr="00A40A06">
          <w:rPr>
            <w:rStyle w:val="af0"/>
            <w:noProof/>
          </w:rPr>
          <w:t xml:space="preserve">Приложение Г2. Шкала оценки коморбидности </w:t>
        </w:r>
        <w:r w:rsidR="00BE72A2" w:rsidRPr="00A40A06">
          <w:rPr>
            <w:rStyle w:val="af0"/>
            <w:noProof/>
            <w:lang w:val="en-US"/>
          </w:rPr>
          <w:t>CIRS</w:t>
        </w:r>
        <w:r w:rsidR="00BE72A2">
          <w:rPr>
            <w:noProof/>
            <w:webHidden/>
          </w:rPr>
          <w:tab/>
        </w:r>
        <w:r w:rsidR="00BE72A2">
          <w:rPr>
            <w:noProof/>
            <w:webHidden/>
          </w:rPr>
          <w:fldChar w:fldCharType="begin"/>
        </w:r>
        <w:r w:rsidR="00BE72A2">
          <w:rPr>
            <w:noProof/>
            <w:webHidden/>
          </w:rPr>
          <w:instrText xml:space="preserve"> PAGEREF _Toc100658241 \h </w:instrText>
        </w:r>
        <w:r w:rsidR="00BE72A2">
          <w:rPr>
            <w:noProof/>
            <w:webHidden/>
          </w:rPr>
        </w:r>
        <w:r w:rsidR="00BE72A2">
          <w:rPr>
            <w:noProof/>
            <w:webHidden/>
          </w:rPr>
          <w:fldChar w:fldCharType="separate"/>
        </w:r>
        <w:r w:rsidR="003279DB">
          <w:rPr>
            <w:noProof/>
            <w:webHidden/>
          </w:rPr>
          <w:t>100</w:t>
        </w:r>
        <w:r w:rsidR="00BE72A2">
          <w:rPr>
            <w:noProof/>
            <w:webHidden/>
          </w:rPr>
          <w:fldChar w:fldCharType="end"/>
        </w:r>
      </w:hyperlink>
    </w:p>
    <w:p w14:paraId="0266D718" w14:textId="43BBAC68" w:rsidR="004D7374" w:rsidRDefault="000B0AC3" w:rsidP="005D3BBD">
      <w:pPr>
        <w:pStyle w:val="af9"/>
        <w:spacing w:before="0"/>
      </w:pPr>
      <w:r>
        <w:rPr>
          <w:bCs/>
        </w:rPr>
        <w:fldChar w:fldCharType="end"/>
      </w:r>
      <w:bookmarkStart w:id="3" w:name="_Toc520213121"/>
      <w:r w:rsidR="00E36621">
        <w:br w:type="page"/>
      </w:r>
      <w:bookmarkStart w:id="4" w:name="_Toc23601710"/>
      <w:bookmarkStart w:id="5" w:name="_Toc100658198"/>
      <w:r w:rsidR="004D7374">
        <w:lastRenderedPageBreak/>
        <w:t>Список сокращений</w:t>
      </w:r>
      <w:bookmarkEnd w:id="3"/>
      <w:bookmarkEnd w:id="4"/>
      <w:bookmarkEnd w:id="5"/>
    </w:p>
    <w:p w14:paraId="55ED52DF" w14:textId="77777777" w:rsidR="00D620D3" w:rsidRPr="00AB45B2" w:rsidRDefault="00D620D3" w:rsidP="00D620D3">
      <w:pPr>
        <w:rPr>
          <w:szCs w:val="24"/>
        </w:rPr>
      </w:pPr>
      <w:r w:rsidRPr="00AB45B2">
        <w:rPr>
          <w:szCs w:val="24"/>
        </w:rPr>
        <w:t>АВ-блокада – атриовентрикулярная блокада</w:t>
      </w:r>
    </w:p>
    <w:p w14:paraId="0C910D95" w14:textId="57E68E95" w:rsidR="00D620D3" w:rsidRPr="00AB45B2" w:rsidRDefault="00D620D3" w:rsidP="00D620D3">
      <w:pPr>
        <w:rPr>
          <w:szCs w:val="24"/>
        </w:rPr>
      </w:pPr>
      <w:r w:rsidRPr="00AB45B2">
        <w:rPr>
          <w:szCs w:val="24"/>
        </w:rPr>
        <w:t xml:space="preserve">АГ </w:t>
      </w:r>
      <w:r w:rsidR="007858A0">
        <w:rPr>
          <w:szCs w:val="24"/>
        </w:rPr>
        <w:t>–</w:t>
      </w:r>
      <w:r w:rsidRPr="00AB45B2">
        <w:rPr>
          <w:szCs w:val="24"/>
        </w:rPr>
        <w:t xml:space="preserve"> артериальная гипертензия</w:t>
      </w:r>
    </w:p>
    <w:p w14:paraId="33C2B511" w14:textId="14EDE628" w:rsidR="00D620D3" w:rsidRDefault="00D620D3" w:rsidP="00D620D3">
      <w:pPr>
        <w:rPr>
          <w:szCs w:val="24"/>
        </w:rPr>
      </w:pPr>
      <w:r w:rsidRPr="00AB45B2">
        <w:rPr>
          <w:szCs w:val="24"/>
        </w:rPr>
        <w:t xml:space="preserve">АД </w:t>
      </w:r>
      <w:r w:rsidR="007858A0">
        <w:rPr>
          <w:szCs w:val="24"/>
        </w:rPr>
        <w:t>–</w:t>
      </w:r>
      <w:r w:rsidRPr="00AB45B2">
        <w:rPr>
          <w:szCs w:val="24"/>
        </w:rPr>
        <w:t xml:space="preserve"> артериальное давление</w:t>
      </w:r>
    </w:p>
    <w:p w14:paraId="3E5677D4" w14:textId="5CCCEB43" w:rsidR="007629D4" w:rsidRDefault="007629D4" w:rsidP="005D3BBD">
      <w:pPr>
        <w:contextualSpacing/>
      </w:pPr>
      <w:r>
        <w:t>АЛТ – аланинаминотрансфераза</w:t>
      </w:r>
    </w:p>
    <w:p w14:paraId="1A51ECCD" w14:textId="27AD7024" w:rsidR="007858A0" w:rsidRDefault="007858A0" w:rsidP="007858A0">
      <w:pPr>
        <w:rPr>
          <w:szCs w:val="24"/>
        </w:rPr>
      </w:pPr>
      <w:r w:rsidRPr="00AB45B2">
        <w:rPr>
          <w:szCs w:val="24"/>
        </w:rPr>
        <w:t xml:space="preserve">АРА </w:t>
      </w:r>
      <w:r>
        <w:rPr>
          <w:szCs w:val="24"/>
        </w:rPr>
        <w:t>–</w:t>
      </w:r>
      <w:r w:rsidRPr="00AB45B2">
        <w:rPr>
          <w:szCs w:val="24"/>
        </w:rPr>
        <w:t xml:space="preserve"> антагонисты рецепторов ангиотензина </w:t>
      </w:r>
      <w:r w:rsidRPr="00AB45B2">
        <w:rPr>
          <w:szCs w:val="24"/>
          <w:lang w:val="en-US"/>
        </w:rPr>
        <w:t>II</w:t>
      </w:r>
    </w:p>
    <w:p w14:paraId="163FDE21" w14:textId="77777777" w:rsidR="007629D4" w:rsidRDefault="007629D4" w:rsidP="005D3BBD">
      <w:pPr>
        <w:contextualSpacing/>
      </w:pPr>
      <w:r>
        <w:t>АСТ – аспартатаминотрансфераза</w:t>
      </w:r>
    </w:p>
    <w:p w14:paraId="2B3967DD" w14:textId="77777777" w:rsidR="00F46609" w:rsidRDefault="00F46609" w:rsidP="005D3BBD">
      <w:pPr>
        <w:contextualSpacing/>
      </w:pPr>
      <w:r>
        <w:t>АЧТВ – активированное частичное тромбопластиновое время</w:t>
      </w:r>
    </w:p>
    <w:p w14:paraId="1CF65267" w14:textId="18D04B48" w:rsidR="00BF22C9" w:rsidRPr="00761653" w:rsidRDefault="00BF22C9" w:rsidP="00BF22C9">
      <w:r w:rsidRPr="00761653">
        <w:t>БАЛ – бронхоальвеолярный лаваж</w:t>
      </w:r>
    </w:p>
    <w:p w14:paraId="4CF0A108" w14:textId="77777777" w:rsidR="00BF22C9" w:rsidRPr="00761653" w:rsidRDefault="00BF22C9" w:rsidP="00BF22C9">
      <w:r w:rsidRPr="00761653">
        <w:t>БЛРС – β-лактамазы расширенного спектра</w:t>
      </w:r>
    </w:p>
    <w:p w14:paraId="5A4F6FBB" w14:textId="4B1AA1BA" w:rsidR="007858A0" w:rsidRPr="007858A0" w:rsidRDefault="007858A0" w:rsidP="005D3BBD">
      <w:pPr>
        <w:rPr>
          <w:szCs w:val="24"/>
        </w:rPr>
      </w:pPr>
      <w:r w:rsidRPr="00AB45B2">
        <w:rPr>
          <w:szCs w:val="24"/>
        </w:rPr>
        <w:t xml:space="preserve">БПА </w:t>
      </w:r>
      <w:r>
        <w:rPr>
          <w:szCs w:val="24"/>
        </w:rPr>
        <w:t>–</w:t>
      </w:r>
      <w:r w:rsidRPr="00AB45B2">
        <w:rPr>
          <w:szCs w:val="24"/>
        </w:rPr>
        <w:t xml:space="preserve"> болезнь периферических артерий</w:t>
      </w:r>
    </w:p>
    <w:p w14:paraId="545254E3" w14:textId="5D6DD9F5" w:rsidR="004D7374" w:rsidRDefault="004D7374" w:rsidP="005D3BBD">
      <w:pPr>
        <w:contextualSpacing/>
      </w:pPr>
      <w:r>
        <w:t>ВБП – выживаемость без прогрессирования</w:t>
      </w:r>
    </w:p>
    <w:p w14:paraId="51839636" w14:textId="504B505A" w:rsidR="00C466A6" w:rsidRDefault="00C466A6" w:rsidP="00C466A6">
      <w:pPr>
        <w:widowControl w:val="0"/>
        <w:autoSpaceDE w:val="0"/>
        <w:autoSpaceDN w:val="0"/>
        <w:adjustRightInd w:val="0"/>
        <w:ind w:right="51"/>
        <w:contextualSpacing/>
        <w:rPr>
          <w:bCs/>
        </w:rPr>
      </w:pPr>
      <w:r w:rsidRPr="00DA2BC8">
        <w:rPr>
          <w:bCs/>
        </w:rPr>
        <w:t>ВИЧ – вирус иммунодефицита человека</w:t>
      </w:r>
    </w:p>
    <w:p w14:paraId="33B94FA6" w14:textId="77777777" w:rsidR="00C873C3" w:rsidRPr="00DA2BC8" w:rsidRDefault="00C873C3" w:rsidP="00C873C3">
      <w:pPr>
        <w:widowControl w:val="0"/>
        <w:autoSpaceDE w:val="0"/>
        <w:autoSpaceDN w:val="0"/>
        <w:adjustRightInd w:val="0"/>
        <w:ind w:right="51"/>
        <w:contextualSpacing/>
        <w:rPr>
          <w:bCs/>
        </w:rPr>
      </w:pPr>
      <w:r w:rsidRPr="00DA2BC8">
        <w:rPr>
          <w:bCs/>
        </w:rPr>
        <w:t>ГСК – гемопоэтические стволовые клетки</w:t>
      </w:r>
    </w:p>
    <w:p w14:paraId="758F6CDE" w14:textId="77777777" w:rsidR="004D7374" w:rsidRDefault="004D7374" w:rsidP="005D3BBD">
      <w:pPr>
        <w:contextualSpacing/>
      </w:pPr>
      <w:r>
        <w:t>ДИ – доверительный интервал</w:t>
      </w:r>
    </w:p>
    <w:p w14:paraId="13F7CE4F" w14:textId="77777777" w:rsidR="00BF22C9" w:rsidRPr="00761653" w:rsidRDefault="00BF22C9" w:rsidP="00BF22C9">
      <w:r w:rsidRPr="00761653">
        <w:t>ДНК – дезоксирибонуклеиновая кислота</w:t>
      </w:r>
    </w:p>
    <w:p w14:paraId="08BE1872" w14:textId="2D38DB3A" w:rsidR="005A2BA9" w:rsidRPr="005A2BA9" w:rsidRDefault="005A2BA9" w:rsidP="00BF22C9">
      <w:pPr>
        <w:rPr>
          <w:szCs w:val="24"/>
        </w:rPr>
      </w:pPr>
      <w:r w:rsidRPr="00AB45B2">
        <w:rPr>
          <w:szCs w:val="24"/>
        </w:rPr>
        <w:t xml:space="preserve">иАПФ </w:t>
      </w:r>
      <w:r>
        <w:rPr>
          <w:szCs w:val="24"/>
        </w:rPr>
        <w:t>–</w:t>
      </w:r>
      <w:r w:rsidRPr="00AB45B2">
        <w:rPr>
          <w:szCs w:val="24"/>
        </w:rPr>
        <w:t xml:space="preserve"> ингибиторы ангиотензин превращающего фермента</w:t>
      </w:r>
    </w:p>
    <w:p w14:paraId="203D987D" w14:textId="494A792B" w:rsidR="005A2BA9" w:rsidRPr="005A2BA9" w:rsidRDefault="005A2BA9" w:rsidP="00BF22C9">
      <w:pPr>
        <w:rPr>
          <w:szCs w:val="24"/>
        </w:rPr>
      </w:pPr>
      <w:r w:rsidRPr="00AB45B2">
        <w:rPr>
          <w:szCs w:val="24"/>
        </w:rPr>
        <w:t xml:space="preserve">ИБС </w:t>
      </w:r>
      <w:r>
        <w:rPr>
          <w:szCs w:val="24"/>
        </w:rPr>
        <w:t>–</w:t>
      </w:r>
      <w:r w:rsidRPr="00AB45B2">
        <w:rPr>
          <w:szCs w:val="24"/>
        </w:rPr>
        <w:t xml:space="preserve"> ишемическая болезнь сердца</w:t>
      </w:r>
    </w:p>
    <w:p w14:paraId="6517C2AD" w14:textId="77777777" w:rsidR="005A2BA9" w:rsidRDefault="005A2BA9" w:rsidP="005A2BA9">
      <w:pPr>
        <w:rPr>
          <w:szCs w:val="24"/>
        </w:rPr>
      </w:pPr>
      <w:r w:rsidRPr="00AB45B2">
        <w:rPr>
          <w:szCs w:val="24"/>
        </w:rPr>
        <w:t xml:space="preserve">КАГ </w:t>
      </w:r>
      <w:r>
        <w:rPr>
          <w:szCs w:val="24"/>
        </w:rPr>
        <w:t>–</w:t>
      </w:r>
      <w:r w:rsidRPr="00AB45B2">
        <w:rPr>
          <w:szCs w:val="24"/>
        </w:rPr>
        <w:t xml:space="preserve"> коронароангиография</w:t>
      </w:r>
    </w:p>
    <w:p w14:paraId="00659EC6" w14:textId="0E74FEC1" w:rsidR="00BF22C9" w:rsidRPr="00761653" w:rsidRDefault="00BF22C9" w:rsidP="00BF22C9">
      <w:r w:rsidRPr="00761653">
        <w:t>КОЕ – колониеобразующая единица</w:t>
      </w:r>
    </w:p>
    <w:p w14:paraId="1A5069C7" w14:textId="2360B28F" w:rsidR="005554E5" w:rsidRDefault="005554E5" w:rsidP="005D3BBD">
      <w:pPr>
        <w:contextualSpacing/>
      </w:pPr>
      <w:r>
        <w:t>КТ – компьютерная томография</w:t>
      </w:r>
    </w:p>
    <w:p w14:paraId="73D427E3" w14:textId="77777777" w:rsidR="005A2BA9" w:rsidRPr="00AB45B2" w:rsidRDefault="005A2BA9" w:rsidP="005A2BA9">
      <w:pPr>
        <w:rPr>
          <w:szCs w:val="24"/>
        </w:rPr>
      </w:pPr>
      <w:r w:rsidRPr="00AB45B2">
        <w:rPr>
          <w:szCs w:val="24"/>
        </w:rPr>
        <w:t xml:space="preserve">КФК общ. </w:t>
      </w:r>
      <w:r>
        <w:rPr>
          <w:szCs w:val="24"/>
        </w:rPr>
        <w:t>–</w:t>
      </w:r>
      <w:r w:rsidRPr="00AB45B2">
        <w:rPr>
          <w:szCs w:val="24"/>
        </w:rPr>
        <w:t xml:space="preserve"> креатинфосфокиназа общая</w:t>
      </w:r>
    </w:p>
    <w:p w14:paraId="2D0B2507" w14:textId="77777777" w:rsidR="005A2BA9" w:rsidRPr="00AB45B2" w:rsidRDefault="005A2BA9" w:rsidP="005A2BA9">
      <w:pPr>
        <w:rPr>
          <w:szCs w:val="24"/>
        </w:rPr>
      </w:pPr>
      <w:r w:rsidRPr="00AB45B2">
        <w:rPr>
          <w:szCs w:val="24"/>
        </w:rPr>
        <w:t>КФК-МБ – фракция креатинкиназы, являющаяся специфичным и чувствительным инди-катором повреждения миокарда.</w:t>
      </w:r>
    </w:p>
    <w:p w14:paraId="19F6A4C7" w14:textId="41473C99" w:rsidR="004D7374" w:rsidRDefault="004D7374" w:rsidP="005D3BBD">
      <w:pPr>
        <w:contextualSpacing/>
      </w:pPr>
      <w:r>
        <w:t>ЛМЛ – лимфома из малых лимфоцитов</w:t>
      </w:r>
    </w:p>
    <w:p w14:paraId="64EC9D76" w14:textId="7079D950" w:rsidR="005A2BA9" w:rsidRPr="005A2BA9" w:rsidRDefault="005A2BA9" w:rsidP="005D3BBD">
      <w:pPr>
        <w:rPr>
          <w:szCs w:val="24"/>
        </w:rPr>
      </w:pPr>
      <w:r w:rsidRPr="00AB45B2">
        <w:rPr>
          <w:szCs w:val="24"/>
        </w:rPr>
        <w:t xml:space="preserve">ЛПНП </w:t>
      </w:r>
      <w:r>
        <w:rPr>
          <w:szCs w:val="24"/>
        </w:rPr>
        <w:t>–</w:t>
      </w:r>
      <w:r w:rsidRPr="00AB45B2">
        <w:rPr>
          <w:szCs w:val="24"/>
        </w:rPr>
        <w:t xml:space="preserve"> липопротеиды низкой плотности</w:t>
      </w:r>
    </w:p>
    <w:p w14:paraId="261C2396" w14:textId="77777777" w:rsidR="000C05AF" w:rsidRDefault="000C05AF" w:rsidP="005D3BBD">
      <w:pPr>
        <w:contextualSpacing/>
      </w:pPr>
      <w:r>
        <w:t>МВКЛ – моноклональный В-клеточный лимфоцитоз</w:t>
      </w:r>
    </w:p>
    <w:p w14:paraId="3CC81E77" w14:textId="77777777" w:rsidR="00BF22C9" w:rsidRDefault="00BF22C9" w:rsidP="00BF22C9">
      <w:r w:rsidRPr="00761653">
        <w:t>МЕ – международная единица</w:t>
      </w:r>
    </w:p>
    <w:p w14:paraId="208DFB4C" w14:textId="08BB1801" w:rsidR="00F46609" w:rsidRDefault="00F46609" w:rsidP="005D3BBD">
      <w:pPr>
        <w:contextualSpacing/>
      </w:pPr>
      <w:r>
        <w:t>МНО – международное нормализованное отношение</w:t>
      </w:r>
    </w:p>
    <w:p w14:paraId="01EE693B" w14:textId="77777777" w:rsidR="004D7374" w:rsidRDefault="004D7374" w:rsidP="005D3BBD">
      <w:pPr>
        <w:contextualSpacing/>
      </w:pPr>
      <w:r>
        <w:t>МОБ – минимальная остаточная болезнь</w:t>
      </w:r>
    </w:p>
    <w:p w14:paraId="3247AF03" w14:textId="77777777" w:rsidR="004D7374" w:rsidRDefault="004D7374" w:rsidP="005D3BBD">
      <w:pPr>
        <w:contextualSpacing/>
      </w:pPr>
      <w:r>
        <w:t>МПИ – международный прогностический индекс</w:t>
      </w:r>
    </w:p>
    <w:p w14:paraId="654F8B41" w14:textId="77777777" w:rsidR="00BF22C9" w:rsidRPr="00761653" w:rsidRDefault="00BF22C9" w:rsidP="00BF22C9">
      <w:r w:rsidRPr="00761653">
        <w:rPr>
          <w:bCs/>
          <w:iCs/>
        </w:rPr>
        <w:t>МПК – минимальная подавляющая концентрация</w:t>
      </w:r>
    </w:p>
    <w:p w14:paraId="6204D7B1" w14:textId="77777777" w:rsidR="00BF22C9" w:rsidRPr="00761653" w:rsidRDefault="00BF22C9" w:rsidP="00BF22C9">
      <w:r w:rsidRPr="00761653">
        <w:t>МРТ – магнитно-резонансная томография</w:t>
      </w:r>
    </w:p>
    <w:p w14:paraId="0311D0E0" w14:textId="75E00954" w:rsidR="004D7374" w:rsidRDefault="004D7374" w:rsidP="005D3BBD">
      <w:pPr>
        <w:contextualSpacing/>
      </w:pPr>
      <w:r>
        <w:t>ОВ – общая выживаемость</w:t>
      </w:r>
    </w:p>
    <w:p w14:paraId="1B04C4C5" w14:textId="1BAC2094" w:rsidR="00A76E18" w:rsidRDefault="00A76E18" w:rsidP="005D3BBD">
      <w:r w:rsidRPr="00053026">
        <w:t>ОМЛ – острый миелоидный лейкоз</w:t>
      </w:r>
    </w:p>
    <w:p w14:paraId="0C2B8661" w14:textId="77777777" w:rsidR="000D4986" w:rsidRDefault="000D4986" w:rsidP="000D4986">
      <w:pPr>
        <w:rPr>
          <w:szCs w:val="24"/>
        </w:rPr>
      </w:pPr>
      <w:r>
        <w:rPr>
          <w:szCs w:val="24"/>
        </w:rPr>
        <w:lastRenderedPageBreak/>
        <w:t>ОКС–- острый коронарный синдром</w:t>
      </w:r>
    </w:p>
    <w:p w14:paraId="7CCEFBCB" w14:textId="77777777" w:rsidR="000D4986" w:rsidRPr="00AB45B2" w:rsidRDefault="000D4986" w:rsidP="000D4986">
      <w:pPr>
        <w:rPr>
          <w:szCs w:val="24"/>
        </w:rPr>
      </w:pPr>
      <w:r>
        <w:rPr>
          <w:szCs w:val="24"/>
        </w:rPr>
        <w:t>ОПН – острая почечная недостаточность</w:t>
      </w:r>
    </w:p>
    <w:p w14:paraId="5D86D021" w14:textId="0D6DB1DA" w:rsidR="001F4A9B" w:rsidRDefault="001F4A9B" w:rsidP="005D3BBD">
      <w:pPr>
        <w:contextualSpacing/>
      </w:pPr>
      <w:r>
        <w:t>ОР – отношение рисков</w:t>
      </w:r>
    </w:p>
    <w:p w14:paraId="444CB09E" w14:textId="6A60C038" w:rsidR="00A76E18" w:rsidRDefault="00D94B05" w:rsidP="005D3BBD">
      <w:r w:rsidRPr="00053026">
        <w:t>ПХТ – полихимиотерапия</w:t>
      </w:r>
    </w:p>
    <w:p w14:paraId="21E1584A" w14:textId="78BDEE22" w:rsidR="00BF22C9" w:rsidRDefault="00BF22C9" w:rsidP="00BF22C9">
      <w:r w:rsidRPr="00761653">
        <w:t>ПЦР – полимеразная цепная реакция</w:t>
      </w:r>
    </w:p>
    <w:p w14:paraId="391A83C0" w14:textId="77777777" w:rsidR="00C873C3" w:rsidRPr="00DA2BC8" w:rsidRDefault="00C873C3" w:rsidP="00C873C3">
      <w:pPr>
        <w:widowControl w:val="0"/>
        <w:autoSpaceDE w:val="0"/>
        <w:autoSpaceDN w:val="0"/>
        <w:adjustRightInd w:val="0"/>
        <w:ind w:right="51"/>
        <w:contextualSpacing/>
        <w:rPr>
          <w:bCs/>
        </w:rPr>
      </w:pPr>
      <w:r w:rsidRPr="00DA2BC8">
        <w:rPr>
          <w:bCs/>
        </w:rPr>
        <w:t>pРНК – рибосомная рибонуклеиновая кислота</w:t>
      </w:r>
    </w:p>
    <w:p w14:paraId="7F59224F" w14:textId="75000F9B" w:rsidR="00D94B05" w:rsidRDefault="00D94B05" w:rsidP="00BF22C9">
      <w:r w:rsidRPr="00053026">
        <w:t>РТПХ – реакция «трансплантат против хозяина»</w:t>
      </w:r>
    </w:p>
    <w:p w14:paraId="1E63A7D2" w14:textId="4FF6CB8C" w:rsidR="00D94B05" w:rsidRPr="00761653" w:rsidRDefault="00D94B05" w:rsidP="00BF22C9">
      <w:r w:rsidRPr="00053026">
        <w:t>СМЖ</w:t>
      </w:r>
      <w:r>
        <w:t xml:space="preserve"> – спинномозговая жидкость</w:t>
      </w:r>
    </w:p>
    <w:p w14:paraId="4CE911AD" w14:textId="77777777" w:rsidR="00BF22C9" w:rsidRPr="00761653" w:rsidRDefault="00BF22C9" w:rsidP="00BF22C9">
      <w:r w:rsidRPr="00761653">
        <w:t>ТГСК – трансплантация гемопоэтических стволовых клеток</w:t>
      </w:r>
    </w:p>
    <w:p w14:paraId="63694E4D" w14:textId="77777777" w:rsidR="008569ED" w:rsidRDefault="008569ED" w:rsidP="008569ED">
      <w:pPr>
        <w:rPr>
          <w:szCs w:val="24"/>
        </w:rPr>
      </w:pPr>
      <w:r>
        <w:rPr>
          <w:szCs w:val="24"/>
        </w:rPr>
        <w:t xml:space="preserve">ФВЛЖ </w:t>
      </w:r>
      <w:r w:rsidRPr="00AB45B2">
        <w:rPr>
          <w:szCs w:val="24"/>
        </w:rPr>
        <w:t>– фракция выброса</w:t>
      </w:r>
      <w:r>
        <w:rPr>
          <w:szCs w:val="24"/>
        </w:rPr>
        <w:t xml:space="preserve"> левого желудочка</w:t>
      </w:r>
    </w:p>
    <w:p w14:paraId="22E26C81" w14:textId="73B3FECC" w:rsidR="008569ED" w:rsidRPr="008569ED" w:rsidRDefault="008569ED" w:rsidP="005D3BBD">
      <w:pPr>
        <w:rPr>
          <w:szCs w:val="24"/>
        </w:rPr>
      </w:pPr>
      <w:r w:rsidRPr="00AB45B2">
        <w:rPr>
          <w:szCs w:val="24"/>
        </w:rPr>
        <w:t>ФП – фибрилляция предсердий</w:t>
      </w:r>
    </w:p>
    <w:p w14:paraId="17EB6905" w14:textId="4E3002A6" w:rsidR="000F2499" w:rsidRDefault="000F2499" w:rsidP="005D3BBD">
      <w:pPr>
        <w:contextualSpacing/>
      </w:pPr>
      <w:r>
        <w:t>УЗИ – ультразвуковое исследование</w:t>
      </w:r>
    </w:p>
    <w:p w14:paraId="1E944642" w14:textId="77777777" w:rsidR="008569ED" w:rsidRPr="00AB45B2" w:rsidRDefault="008569ED" w:rsidP="008569ED">
      <w:pPr>
        <w:rPr>
          <w:szCs w:val="24"/>
        </w:rPr>
      </w:pPr>
      <w:r>
        <w:rPr>
          <w:szCs w:val="24"/>
        </w:rPr>
        <w:t>ХБП – хроническая болезнь почек</w:t>
      </w:r>
    </w:p>
    <w:p w14:paraId="4A8C8AA0" w14:textId="77777777" w:rsidR="008569ED" w:rsidRDefault="008569ED" w:rsidP="008569ED">
      <w:pPr>
        <w:contextualSpacing/>
      </w:pPr>
      <w:r w:rsidRPr="00D012C9">
        <w:t>ХЛЛ –</w:t>
      </w:r>
      <w:r>
        <w:t xml:space="preserve">хронический </w:t>
      </w:r>
      <w:r w:rsidRPr="00D012C9">
        <w:t>лимфоцитарный лейкоз</w:t>
      </w:r>
    </w:p>
    <w:p w14:paraId="65A8D418" w14:textId="77777777" w:rsidR="008569ED" w:rsidRDefault="008569ED" w:rsidP="008569ED">
      <w:pPr>
        <w:rPr>
          <w:szCs w:val="24"/>
        </w:rPr>
      </w:pPr>
      <w:r>
        <w:rPr>
          <w:szCs w:val="24"/>
        </w:rPr>
        <w:t>ХПН – хроническая почечная недостаточность</w:t>
      </w:r>
    </w:p>
    <w:p w14:paraId="6BF624E8" w14:textId="77777777" w:rsidR="008569ED" w:rsidRDefault="008569ED" w:rsidP="008569ED">
      <w:pPr>
        <w:rPr>
          <w:szCs w:val="24"/>
        </w:rPr>
      </w:pPr>
      <w:r w:rsidRPr="00AB45B2">
        <w:rPr>
          <w:szCs w:val="24"/>
        </w:rPr>
        <w:t>ХСН – хроническая сердечная недостаточность</w:t>
      </w:r>
    </w:p>
    <w:p w14:paraId="0F896B34" w14:textId="77777777" w:rsidR="00BF22C9" w:rsidRPr="00761653" w:rsidRDefault="00BF22C9" w:rsidP="00BF22C9">
      <w:r w:rsidRPr="00761653">
        <w:t>ЦВК – центральный венозный катетер</w:t>
      </w:r>
    </w:p>
    <w:p w14:paraId="5AE3C3E5" w14:textId="430103FC" w:rsidR="00BF22C9" w:rsidRDefault="00BF22C9" w:rsidP="00BF22C9">
      <w:r w:rsidRPr="00761653">
        <w:t>ЦНС – центральная нервная система</w:t>
      </w:r>
    </w:p>
    <w:p w14:paraId="178FE57D" w14:textId="77777777" w:rsidR="008569ED" w:rsidRPr="00AB45B2" w:rsidRDefault="008569ED" w:rsidP="008569ED">
      <w:pPr>
        <w:rPr>
          <w:szCs w:val="24"/>
        </w:rPr>
      </w:pPr>
      <w:r w:rsidRPr="00AB45B2">
        <w:rPr>
          <w:szCs w:val="24"/>
        </w:rPr>
        <w:t>ЧПЭХО-КГ – чреспищеводная эхокардиография</w:t>
      </w:r>
    </w:p>
    <w:p w14:paraId="1902B2BE" w14:textId="79B82EFE" w:rsidR="008569ED" w:rsidRPr="008569ED" w:rsidRDefault="008569ED" w:rsidP="00BF22C9">
      <w:pPr>
        <w:rPr>
          <w:szCs w:val="24"/>
        </w:rPr>
      </w:pPr>
      <w:r w:rsidRPr="00AB45B2">
        <w:rPr>
          <w:szCs w:val="24"/>
        </w:rPr>
        <w:t>ЧСС – частота сердечных сокращений</w:t>
      </w:r>
    </w:p>
    <w:p w14:paraId="2533BE70" w14:textId="77777777" w:rsidR="00CF39E4" w:rsidRPr="00AB45B2" w:rsidRDefault="00CF39E4" w:rsidP="00CF39E4">
      <w:pPr>
        <w:rPr>
          <w:szCs w:val="24"/>
        </w:rPr>
      </w:pPr>
      <w:r w:rsidRPr="00AB45B2">
        <w:rPr>
          <w:szCs w:val="24"/>
        </w:rPr>
        <w:t>ЭКГ – электрокардиография</w:t>
      </w:r>
    </w:p>
    <w:p w14:paraId="78611105" w14:textId="60470185" w:rsidR="00BF22C9" w:rsidRPr="00761653" w:rsidRDefault="00BF22C9" w:rsidP="00BF22C9">
      <w:r w:rsidRPr="00761653">
        <w:t>ЭхоКГ – эхокардиография</w:t>
      </w:r>
    </w:p>
    <w:p w14:paraId="592FA52F" w14:textId="77777777" w:rsidR="00E85D5F" w:rsidRPr="00AD4D8E" w:rsidRDefault="00BF22C9" w:rsidP="00E85D5F">
      <w:pPr>
        <w:rPr>
          <w:i/>
        </w:rPr>
      </w:pPr>
      <w:r w:rsidRPr="005D3BBD">
        <w:rPr>
          <w:i/>
          <w:lang w:val="en-US"/>
        </w:rPr>
        <w:t>A</w:t>
      </w:r>
      <w:r w:rsidRPr="00AD4D8E">
        <w:rPr>
          <w:i/>
        </w:rPr>
        <w:t xml:space="preserve">. </w:t>
      </w:r>
      <w:r w:rsidRPr="005D3BBD">
        <w:rPr>
          <w:i/>
          <w:lang w:val="en-US"/>
        </w:rPr>
        <w:t>baumannii</w:t>
      </w:r>
      <w:r w:rsidRPr="00AD4D8E">
        <w:t xml:space="preserve"> – </w:t>
      </w:r>
      <w:r w:rsidRPr="005D3BBD">
        <w:rPr>
          <w:i/>
          <w:lang w:val="en-US"/>
        </w:rPr>
        <w:t>Acinetobacter</w:t>
      </w:r>
      <w:r w:rsidRPr="00AD4D8E">
        <w:rPr>
          <w:i/>
        </w:rPr>
        <w:t xml:space="preserve"> </w:t>
      </w:r>
      <w:r w:rsidRPr="005D3BBD">
        <w:rPr>
          <w:i/>
          <w:lang w:val="en-US"/>
        </w:rPr>
        <w:t>baumannii</w:t>
      </w:r>
    </w:p>
    <w:p w14:paraId="7C08E930" w14:textId="77777777" w:rsidR="00E85D5F" w:rsidRDefault="00BF22C9" w:rsidP="00E85D5F">
      <w:pPr>
        <w:rPr>
          <w:i/>
          <w:lang w:val="en-US"/>
        </w:rPr>
      </w:pPr>
      <w:r w:rsidRPr="005613A8">
        <w:rPr>
          <w:i/>
          <w:lang w:val="en-US"/>
        </w:rPr>
        <w:t>C. albicans – Candida albicans</w:t>
      </w:r>
      <w:r w:rsidR="00E85D5F" w:rsidRPr="00E85D5F">
        <w:rPr>
          <w:bCs/>
          <w:i/>
          <w:lang w:val="en-US"/>
        </w:rPr>
        <w:t xml:space="preserve"> </w:t>
      </w:r>
    </w:p>
    <w:p w14:paraId="443BF4F2" w14:textId="684D642C" w:rsidR="00E85D5F" w:rsidRPr="00E85D5F" w:rsidRDefault="00E85D5F" w:rsidP="00E85D5F">
      <w:pPr>
        <w:rPr>
          <w:i/>
          <w:lang w:val="en-US"/>
        </w:rPr>
      </w:pPr>
      <w:r w:rsidRPr="00DA2BC8">
        <w:rPr>
          <w:bCs/>
          <w:i/>
        </w:rPr>
        <w:t>С</w:t>
      </w:r>
      <w:r w:rsidRPr="005D3BBD">
        <w:rPr>
          <w:bCs/>
          <w:i/>
          <w:lang w:val="en-US"/>
        </w:rPr>
        <w:t>. albidus – Cryptococcus albidus</w:t>
      </w:r>
    </w:p>
    <w:p w14:paraId="30F69FF4" w14:textId="77777777" w:rsidR="00E85D5F" w:rsidRDefault="00E85D5F" w:rsidP="00E85D5F">
      <w:pPr>
        <w:rPr>
          <w:i/>
          <w:lang w:val="en-US"/>
        </w:rPr>
      </w:pPr>
      <w:r w:rsidRPr="005613A8">
        <w:rPr>
          <w:i/>
          <w:lang w:val="en-US"/>
        </w:rPr>
        <w:t>C. difficile – Clostridioides difficile</w:t>
      </w:r>
    </w:p>
    <w:p w14:paraId="326D5A2C"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attii – Cryptococcus gattii</w:t>
      </w:r>
    </w:p>
    <w:p w14:paraId="28292985"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labrata – Candida glabrata</w:t>
      </w:r>
    </w:p>
    <w:p w14:paraId="4E2A9D7F"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krusei – Candida krusei</w:t>
      </w:r>
    </w:p>
    <w:p w14:paraId="53E8E43B"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laurentii – Cryptococcus laurentii</w:t>
      </w:r>
    </w:p>
    <w:p w14:paraId="15FCEF04" w14:textId="77777777" w:rsidR="00BF22C9" w:rsidRPr="005613A8" w:rsidRDefault="00BF22C9" w:rsidP="00BF22C9">
      <w:pPr>
        <w:rPr>
          <w:i/>
          <w:lang w:val="en-US"/>
        </w:rPr>
      </w:pPr>
      <w:r w:rsidRPr="005613A8">
        <w:rPr>
          <w:i/>
          <w:lang w:val="en-US"/>
        </w:rPr>
        <w:t>C. neumonia – Chlamydophila neumonia</w:t>
      </w:r>
    </w:p>
    <w:p w14:paraId="5B726F61" w14:textId="0E9A6F07" w:rsidR="00E36621" w:rsidRPr="00AD4D8E" w:rsidRDefault="00E36621" w:rsidP="005D3BBD">
      <w:pPr>
        <w:contextualSpacing/>
      </w:pPr>
      <w:r w:rsidRPr="005D3BBD">
        <w:rPr>
          <w:lang w:val="en-US"/>
        </w:rPr>
        <w:t>Chl</w:t>
      </w:r>
      <w:r w:rsidRPr="00AD4D8E">
        <w:t>-</w:t>
      </w:r>
      <w:r w:rsidRPr="005D3BBD">
        <w:rPr>
          <w:lang w:val="en-US"/>
        </w:rPr>
        <w:t>G</w:t>
      </w:r>
      <w:r w:rsidRPr="00AD4D8E">
        <w:t xml:space="preserve"> – </w:t>
      </w:r>
      <w:r>
        <w:t>режим</w:t>
      </w:r>
      <w:r w:rsidRPr="00AD4D8E">
        <w:t xml:space="preserve"> </w:t>
      </w:r>
      <w:r>
        <w:t>иммунохимиотерапии</w:t>
      </w:r>
      <w:r w:rsidRPr="00AD4D8E">
        <w:t xml:space="preserve">, </w:t>
      </w:r>
      <w:r>
        <w:t>включающий</w:t>
      </w:r>
      <w:r w:rsidRPr="00AD4D8E">
        <w:t xml:space="preserve"> </w:t>
      </w:r>
      <w:r>
        <w:t>обинутузумаб</w:t>
      </w:r>
      <w:r w:rsidRPr="00AD4D8E">
        <w:t xml:space="preserve">** </w:t>
      </w:r>
      <w:r>
        <w:t>и</w:t>
      </w:r>
      <w:r w:rsidRPr="00AD4D8E">
        <w:t xml:space="preserve"> </w:t>
      </w:r>
      <w:r>
        <w:t>хлорамб</w:t>
      </w:r>
      <w:r w:rsidR="00AA4B03">
        <w:t>уцил</w:t>
      </w:r>
      <w:r w:rsidR="00AA4B03" w:rsidRPr="00AD4D8E">
        <w:t>** (</w:t>
      </w:r>
      <w:r w:rsidR="00AA4B03">
        <w:t>схемы</w:t>
      </w:r>
      <w:r w:rsidR="00AA4B03" w:rsidRPr="00AD4D8E">
        <w:t xml:space="preserve"> </w:t>
      </w:r>
      <w:r w:rsidR="00AA4B03">
        <w:t>режимов</w:t>
      </w:r>
      <w:r w:rsidR="00AA4B03" w:rsidRPr="00AD4D8E">
        <w:t xml:space="preserve"> </w:t>
      </w:r>
      <w:r w:rsidR="00AA4B03">
        <w:t>лечения</w:t>
      </w:r>
      <w:r w:rsidR="00AA4B03" w:rsidRPr="00AD4D8E">
        <w:t xml:space="preserve"> </w:t>
      </w:r>
      <w:r>
        <w:t>см</w:t>
      </w:r>
      <w:r w:rsidRPr="00AD4D8E">
        <w:t xml:space="preserve">. </w:t>
      </w:r>
      <w:r w:rsidR="00AA4B03">
        <w:t>в</w:t>
      </w:r>
      <w:r w:rsidR="00AA4B03" w:rsidRPr="00AD4D8E">
        <w:t xml:space="preserve"> </w:t>
      </w:r>
      <w:r>
        <w:t>приложени</w:t>
      </w:r>
      <w:r w:rsidR="00AA4B03">
        <w:t>и</w:t>
      </w:r>
      <w:r w:rsidRPr="00AD4D8E">
        <w:t xml:space="preserve"> </w:t>
      </w:r>
      <w:r>
        <w:t>А</w:t>
      </w:r>
      <w:r w:rsidRPr="00AD4D8E">
        <w:t>3.3)</w:t>
      </w:r>
    </w:p>
    <w:p w14:paraId="5027C6DC" w14:textId="77777777" w:rsidR="00E36621" w:rsidRDefault="00E36621" w:rsidP="005D3BBD">
      <w:pPr>
        <w:contextualSpacing/>
      </w:pPr>
      <w:r>
        <w:t>Chl-R</w:t>
      </w:r>
      <w:r w:rsidRPr="00F842BB">
        <w:t xml:space="preserve"> – </w:t>
      </w:r>
      <w:r>
        <w:t xml:space="preserve">режим иммунохимиотерапии, включающий ритуксимаб** и хлорамбуцил** (схемы режимов лечения см. </w:t>
      </w:r>
      <w:r w:rsidR="00AA4B03">
        <w:t>в приложении</w:t>
      </w:r>
      <w:r>
        <w:t xml:space="preserve"> А3.3)</w:t>
      </w:r>
    </w:p>
    <w:p w14:paraId="3F39633F" w14:textId="0A3F8203" w:rsidR="00BF22C9" w:rsidRDefault="00BF22C9" w:rsidP="00BF22C9">
      <w:pPr>
        <w:rPr>
          <w:lang w:val="en-US"/>
        </w:rPr>
      </w:pPr>
      <w:r w:rsidRPr="005613A8">
        <w:rPr>
          <w:lang w:val="en-US"/>
        </w:rPr>
        <w:lastRenderedPageBreak/>
        <w:t>CIM – carbapenem inactivation method</w:t>
      </w:r>
    </w:p>
    <w:p w14:paraId="416B5ADF" w14:textId="37B88C09" w:rsidR="00D94B05" w:rsidRPr="00FC43B1" w:rsidRDefault="00D94B05" w:rsidP="00BF22C9">
      <w:pPr>
        <w:rPr>
          <w:lang w:val="en-US"/>
        </w:rPr>
      </w:pPr>
      <w:r w:rsidRPr="00FC43B1">
        <w:rPr>
          <w:lang w:val="en-US"/>
        </w:rPr>
        <w:t>CMV – cytomegalovirus</w:t>
      </w:r>
    </w:p>
    <w:p w14:paraId="2104D1F8" w14:textId="7202182F" w:rsidR="00E36621" w:rsidRPr="005D3BBD" w:rsidRDefault="00E36621" w:rsidP="005D3BBD">
      <w:pPr>
        <w:contextualSpacing/>
        <w:rPr>
          <w:lang w:val="en-US"/>
        </w:rPr>
      </w:pPr>
      <w:r w:rsidRPr="005D3BBD">
        <w:rPr>
          <w:lang w:val="en-US"/>
        </w:rPr>
        <w:t xml:space="preserve">CTC – </w:t>
      </w:r>
      <w:r>
        <w:t>общие</w:t>
      </w:r>
      <w:r w:rsidRPr="005D3BBD">
        <w:rPr>
          <w:lang w:val="en-US"/>
        </w:rPr>
        <w:t xml:space="preserve"> </w:t>
      </w:r>
      <w:r>
        <w:t>критерии</w:t>
      </w:r>
      <w:r w:rsidRPr="005D3BBD">
        <w:rPr>
          <w:lang w:val="en-US"/>
        </w:rPr>
        <w:t xml:space="preserve"> </w:t>
      </w:r>
      <w:r>
        <w:t>токсичности</w:t>
      </w:r>
      <w:r w:rsidRPr="005D3BBD">
        <w:rPr>
          <w:lang w:val="en-US"/>
        </w:rPr>
        <w:t xml:space="preserve"> </w:t>
      </w:r>
    </w:p>
    <w:p w14:paraId="393ABD94" w14:textId="77777777" w:rsidR="00BF22C9" w:rsidRPr="005613A8" w:rsidRDefault="00BF22C9" w:rsidP="00BF22C9">
      <w:pPr>
        <w:rPr>
          <w:i/>
          <w:lang w:val="en-US"/>
        </w:rPr>
      </w:pPr>
      <w:r w:rsidRPr="005613A8">
        <w:rPr>
          <w:i/>
          <w:lang w:val="en-US"/>
        </w:rPr>
        <w:t>E. faecalis – Enterococcus faecalis</w:t>
      </w:r>
    </w:p>
    <w:p w14:paraId="1D87B63A" w14:textId="77777777" w:rsidR="00BF22C9" w:rsidRPr="005613A8" w:rsidRDefault="00BF22C9" w:rsidP="00BF22C9">
      <w:pPr>
        <w:rPr>
          <w:i/>
          <w:lang w:val="en-US"/>
        </w:rPr>
      </w:pPr>
      <w:r w:rsidRPr="005613A8">
        <w:rPr>
          <w:i/>
          <w:lang w:val="en-US"/>
        </w:rPr>
        <w:t>E. faecium – Enterococcus faecium</w:t>
      </w:r>
    </w:p>
    <w:p w14:paraId="7A669247" w14:textId="11E19EFC" w:rsidR="00BF22C9" w:rsidRDefault="00BF22C9" w:rsidP="00BF22C9">
      <w:pPr>
        <w:rPr>
          <w:i/>
          <w:lang w:val="en-US"/>
        </w:rPr>
      </w:pPr>
      <w:r w:rsidRPr="005613A8">
        <w:rPr>
          <w:i/>
          <w:lang w:val="en-US"/>
        </w:rPr>
        <w:t>E. coli – Escherichia coli</w:t>
      </w:r>
    </w:p>
    <w:p w14:paraId="179CDF59" w14:textId="058C3F0A" w:rsidR="00D94B05" w:rsidRPr="00FC43B1" w:rsidRDefault="00D94B05" w:rsidP="00BF22C9">
      <w:pPr>
        <w:rPr>
          <w:lang w:val="en-US"/>
        </w:rPr>
      </w:pPr>
      <w:r w:rsidRPr="00FC43B1">
        <w:rPr>
          <w:lang w:val="en-US"/>
        </w:rPr>
        <w:t>EBV – Epstein-Barr virus</w:t>
      </w:r>
    </w:p>
    <w:p w14:paraId="50F7EE16" w14:textId="2E77DCBE" w:rsidR="00E36621" w:rsidRPr="00FC43B1" w:rsidRDefault="00E36621" w:rsidP="005D3BBD">
      <w:pPr>
        <w:contextualSpacing/>
        <w:rPr>
          <w:lang w:val="en-US"/>
        </w:rPr>
      </w:pPr>
      <w:r w:rsidRPr="005D3BBD">
        <w:rPr>
          <w:lang w:val="en-US"/>
        </w:rPr>
        <w:t>FCR</w:t>
      </w:r>
      <w:r w:rsidRPr="00FC43B1">
        <w:rPr>
          <w:lang w:val="en-US"/>
        </w:rPr>
        <w:t xml:space="preserve"> – </w:t>
      </w:r>
      <w:r>
        <w:t>режим</w:t>
      </w:r>
      <w:r w:rsidRPr="00FC43B1">
        <w:rPr>
          <w:lang w:val="en-US"/>
        </w:rPr>
        <w:t xml:space="preserve"> </w:t>
      </w:r>
      <w:r>
        <w:t>иммунохимиотерапии</w:t>
      </w:r>
      <w:r w:rsidRPr="00FC43B1">
        <w:rPr>
          <w:lang w:val="en-US"/>
        </w:rPr>
        <w:t xml:space="preserve">, </w:t>
      </w:r>
      <w:r>
        <w:t>включающий</w:t>
      </w:r>
      <w:r w:rsidRPr="00FC43B1">
        <w:rPr>
          <w:lang w:val="en-US"/>
        </w:rPr>
        <w:t xml:space="preserve"> </w:t>
      </w:r>
      <w:r>
        <w:t>ритуксимаб</w:t>
      </w:r>
      <w:r w:rsidRPr="00FC43B1">
        <w:rPr>
          <w:lang w:val="en-US"/>
        </w:rPr>
        <w:t xml:space="preserve">**, </w:t>
      </w:r>
      <w:r>
        <w:t>флударабин</w:t>
      </w:r>
      <w:r w:rsidRPr="00FC43B1">
        <w:rPr>
          <w:lang w:val="en-US"/>
        </w:rPr>
        <w:t xml:space="preserve">** </w:t>
      </w:r>
      <w:r>
        <w:t>и</w:t>
      </w:r>
      <w:r w:rsidRPr="00FC43B1">
        <w:rPr>
          <w:lang w:val="en-US"/>
        </w:rPr>
        <w:t xml:space="preserve"> </w:t>
      </w:r>
      <w:r>
        <w:t>циклофосфамид</w:t>
      </w:r>
      <w:r w:rsidRPr="00FC43B1">
        <w:rPr>
          <w:lang w:val="en-US"/>
        </w:rPr>
        <w:t>** (</w:t>
      </w:r>
      <w:r w:rsidR="00AA4B03">
        <w:t>схемы</w:t>
      </w:r>
      <w:r w:rsidR="00AA4B03" w:rsidRPr="00FC43B1">
        <w:rPr>
          <w:lang w:val="en-US"/>
        </w:rPr>
        <w:t xml:space="preserve"> </w:t>
      </w:r>
      <w:r w:rsidR="00AA4B03">
        <w:t>режимов</w:t>
      </w:r>
      <w:r w:rsidR="00AA4B03" w:rsidRPr="00FC43B1">
        <w:rPr>
          <w:lang w:val="en-US"/>
        </w:rPr>
        <w:t xml:space="preserve"> </w:t>
      </w:r>
      <w:r w:rsidR="00AA4B03">
        <w:t>лечения</w:t>
      </w:r>
      <w:r w:rsidR="00AA4B03" w:rsidRPr="00FC43B1">
        <w:rPr>
          <w:lang w:val="en-US"/>
        </w:rPr>
        <w:t xml:space="preserve"> </w:t>
      </w:r>
      <w:r w:rsidR="00AA4B03">
        <w:t>см</w:t>
      </w:r>
      <w:r w:rsidR="00AA4B03" w:rsidRPr="00FC43B1">
        <w:rPr>
          <w:lang w:val="en-US"/>
        </w:rPr>
        <w:t xml:space="preserve">. </w:t>
      </w:r>
      <w:r w:rsidR="00AA4B03">
        <w:t>в</w:t>
      </w:r>
      <w:r w:rsidR="00AA4B03" w:rsidRPr="00FC43B1">
        <w:rPr>
          <w:lang w:val="en-US"/>
        </w:rPr>
        <w:t xml:space="preserve"> </w:t>
      </w:r>
      <w:r w:rsidR="00AA4B03">
        <w:t>приложении</w:t>
      </w:r>
      <w:r w:rsidR="00AA4B03" w:rsidRPr="00FC43B1">
        <w:rPr>
          <w:lang w:val="en-US"/>
        </w:rPr>
        <w:t xml:space="preserve"> </w:t>
      </w:r>
      <w:r>
        <w:t>А</w:t>
      </w:r>
      <w:r w:rsidRPr="00FC43B1">
        <w:rPr>
          <w:lang w:val="en-US"/>
        </w:rPr>
        <w:t xml:space="preserve">3.3) </w:t>
      </w:r>
    </w:p>
    <w:p w14:paraId="52759769" w14:textId="77777777" w:rsidR="00E36621" w:rsidRDefault="00E36621" w:rsidP="005D3BBD">
      <w:pPr>
        <w:contextualSpacing/>
      </w:pPr>
      <w:r>
        <w:t>FCR-Lite – режим иммунохимиотерапии, включающий ритуксимаб**, флударабин** и циклофосфамид** с редукцией доз цитостатических препаратов (</w:t>
      </w:r>
      <w:r w:rsidR="00AA4B03">
        <w:t xml:space="preserve">схемы режимов лечения см. в приложении </w:t>
      </w:r>
      <w:r>
        <w:t>А3.3)</w:t>
      </w:r>
    </w:p>
    <w:p w14:paraId="043E73AF" w14:textId="4010880E" w:rsidR="00830499" w:rsidRDefault="00830499" w:rsidP="005D3BBD">
      <w:pPr>
        <w:contextualSpacing/>
      </w:pPr>
      <w:r w:rsidRPr="00830499">
        <w:t xml:space="preserve">FISH </w:t>
      </w:r>
      <w:r>
        <w:t>– ф</w:t>
      </w:r>
      <w:r w:rsidRPr="00830499">
        <w:t>луоресц</w:t>
      </w:r>
      <w:r>
        <w:t>ентная гибридизаа</w:t>
      </w:r>
      <w:r w:rsidRPr="00830499">
        <w:t xml:space="preserve">ция </w:t>
      </w:r>
      <w:r w:rsidRPr="00830499">
        <w:rPr>
          <w:i/>
        </w:rPr>
        <w:t>in situ</w:t>
      </w:r>
      <w:r w:rsidRPr="00830499">
        <w:t xml:space="preserve"> </w:t>
      </w:r>
    </w:p>
    <w:p w14:paraId="1DA2CDAA" w14:textId="77777777" w:rsidR="00E9471C" w:rsidRPr="00FC43B1" w:rsidRDefault="00E9471C" w:rsidP="00E9471C">
      <w:r w:rsidRPr="005D3BBD">
        <w:rPr>
          <w:lang w:val="en-US"/>
        </w:rPr>
        <w:t>HHV</w:t>
      </w:r>
      <w:r w:rsidRPr="00FC43B1">
        <w:t xml:space="preserve">-6 – </w:t>
      </w:r>
      <w:r w:rsidRPr="005D3BBD">
        <w:rPr>
          <w:lang w:val="en-US"/>
        </w:rPr>
        <w:t>Human</w:t>
      </w:r>
      <w:r w:rsidRPr="00FC43B1">
        <w:t xml:space="preserve"> </w:t>
      </w:r>
      <w:r w:rsidRPr="005D3BBD">
        <w:rPr>
          <w:lang w:val="en-US"/>
        </w:rPr>
        <w:t>herpes</w:t>
      </w:r>
      <w:r w:rsidRPr="00FC43B1">
        <w:t xml:space="preserve"> </w:t>
      </w:r>
      <w:r w:rsidRPr="005D3BBD">
        <w:rPr>
          <w:lang w:val="en-US"/>
        </w:rPr>
        <w:t>virus</w:t>
      </w:r>
      <w:r w:rsidRPr="00FC43B1">
        <w:t xml:space="preserve"> 6</w:t>
      </w:r>
    </w:p>
    <w:p w14:paraId="09B8B7FF" w14:textId="77777777" w:rsidR="00E9471C" w:rsidRPr="005D3BBD" w:rsidRDefault="00E9471C" w:rsidP="00E9471C">
      <w:pPr>
        <w:rPr>
          <w:lang w:val="en-US"/>
        </w:rPr>
      </w:pPr>
      <w:r w:rsidRPr="005D3BBD">
        <w:rPr>
          <w:lang w:val="en-US"/>
        </w:rPr>
        <w:t>HSV – Herpes simplex virus</w:t>
      </w:r>
    </w:p>
    <w:p w14:paraId="554044F8" w14:textId="035D8C23" w:rsidR="00E9471C" w:rsidRPr="00E9471C" w:rsidRDefault="00E9471C" w:rsidP="005D3BBD">
      <w:pPr>
        <w:rPr>
          <w:lang w:val="en-US"/>
        </w:rPr>
      </w:pPr>
      <w:r w:rsidRPr="005D3BBD">
        <w:rPr>
          <w:lang w:val="en-US"/>
        </w:rPr>
        <w:t>HZV – Herpes zoster virus</w:t>
      </w:r>
    </w:p>
    <w:p w14:paraId="6AE8C090" w14:textId="77777777" w:rsidR="00E36621" w:rsidRDefault="00E36621" w:rsidP="005D3BBD">
      <w:pPr>
        <w:contextualSpacing/>
      </w:pPr>
      <w:r>
        <w:t>IGHV – вариабельные участки тяжелых цепей иммуноглобулинов</w:t>
      </w:r>
    </w:p>
    <w:p w14:paraId="7E3032CB" w14:textId="77777777" w:rsidR="007F5246" w:rsidRDefault="007F5246" w:rsidP="005D3BBD">
      <w:pPr>
        <w:contextualSpacing/>
      </w:pPr>
      <w:r>
        <w:t>IWCLL</w:t>
      </w:r>
      <w:r w:rsidRPr="00397360">
        <w:t xml:space="preserve"> – Международн</w:t>
      </w:r>
      <w:r>
        <w:t>ая</w:t>
      </w:r>
      <w:r w:rsidRPr="00397360">
        <w:t xml:space="preserve"> рабоч</w:t>
      </w:r>
      <w:r>
        <w:t>ая</w:t>
      </w:r>
      <w:r w:rsidRPr="00397360">
        <w:t xml:space="preserve"> групп</w:t>
      </w:r>
      <w:r>
        <w:t>а по изучению хронического лимфоцитарного лейкоза</w:t>
      </w:r>
    </w:p>
    <w:p w14:paraId="5C12E30C" w14:textId="77777777" w:rsidR="00BF22C9" w:rsidRPr="005613A8" w:rsidRDefault="00BF22C9" w:rsidP="00BF22C9">
      <w:pPr>
        <w:rPr>
          <w:i/>
          <w:lang w:val="en-US"/>
        </w:rPr>
      </w:pPr>
      <w:r w:rsidRPr="005613A8">
        <w:rPr>
          <w:i/>
          <w:lang w:val="en-US"/>
        </w:rPr>
        <w:t>K. neumonia – Klebsiella neumonia</w:t>
      </w:r>
    </w:p>
    <w:p w14:paraId="5B9D2A3C" w14:textId="77777777" w:rsidR="00BF22C9" w:rsidRPr="005613A8" w:rsidRDefault="00BF22C9" w:rsidP="00BF22C9">
      <w:pPr>
        <w:rPr>
          <w:lang w:val="en-US"/>
        </w:rPr>
      </w:pPr>
      <w:r w:rsidRPr="005613A8">
        <w:rPr>
          <w:lang w:val="en-US"/>
        </w:rPr>
        <w:t xml:space="preserve">KPC – </w:t>
      </w:r>
      <w:r w:rsidRPr="005613A8">
        <w:rPr>
          <w:i/>
          <w:lang w:val="en-US"/>
        </w:rPr>
        <w:t>Klebsiella neumonia</w:t>
      </w:r>
      <w:r w:rsidRPr="005613A8">
        <w:rPr>
          <w:lang w:val="en-US"/>
        </w:rPr>
        <w:t xml:space="preserve"> carbapenemase</w:t>
      </w:r>
    </w:p>
    <w:p w14:paraId="19F01B99" w14:textId="77777777" w:rsidR="00BF22C9" w:rsidRPr="005613A8" w:rsidRDefault="00BF22C9" w:rsidP="00BF22C9">
      <w:pPr>
        <w:rPr>
          <w:i/>
          <w:lang w:val="en-US"/>
        </w:rPr>
      </w:pPr>
      <w:r w:rsidRPr="005613A8">
        <w:rPr>
          <w:i/>
          <w:lang w:val="en-US"/>
        </w:rPr>
        <w:t>L. pneumophila</w:t>
      </w:r>
      <w:r w:rsidRPr="005613A8">
        <w:rPr>
          <w:lang w:val="en-US"/>
        </w:rPr>
        <w:t xml:space="preserve"> – </w:t>
      </w:r>
      <w:r w:rsidRPr="005613A8">
        <w:rPr>
          <w:i/>
          <w:lang w:val="en-US"/>
        </w:rPr>
        <w:t>Legionella pneumophila</w:t>
      </w:r>
    </w:p>
    <w:p w14:paraId="2B5F8ABC" w14:textId="77777777" w:rsidR="00BF22C9" w:rsidRPr="005613A8" w:rsidRDefault="00BF22C9" w:rsidP="00BF22C9">
      <w:pPr>
        <w:rPr>
          <w:i/>
          <w:lang w:val="en-US"/>
        </w:rPr>
      </w:pPr>
      <w:r w:rsidRPr="005613A8">
        <w:rPr>
          <w:i/>
          <w:lang w:val="en-US"/>
        </w:rPr>
        <w:t>L. monocytogenes – Listeria monocytogenes</w:t>
      </w:r>
    </w:p>
    <w:p w14:paraId="0B5A1316" w14:textId="77777777" w:rsidR="00BF22C9" w:rsidRPr="005613A8" w:rsidRDefault="00BF22C9" w:rsidP="00BF22C9">
      <w:pPr>
        <w:rPr>
          <w:lang w:val="en-US"/>
        </w:rPr>
      </w:pPr>
      <w:r w:rsidRPr="005613A8">
        <w:rPr>
          <w:lang w:val="en-US"/>
        </w:rPr>
        <w:t>mCIM – modified carbapenem inactivation method</w:t>
      </w:r>
    </w:p>
    <w:p w14:paraId="41176044"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furfur – Malassezia furfur</w:t>
      </w:r>
    </w:p>
    <w:p w14:paraId="38D4DF27"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pachydermatis – Malassezia pachydermatis</w:t>
      </w:r>
    </w:p>
    <w:p w14:paraId="6C820DB8" w14:textId="77777777" w:rsidR="00E4260E" w:rsidRDefault="00E4260E" w:rsidP="00E4260E">
      <w:pPr>
        <w:rPr>
          <w:i/>
          <w:lang w:val="en-US"/>
        </w:rPr>
      </w:pPr>
      <w:r w:rsidRPr="005613A8">
        <w:rPr>
          <w:i/>
          <w:lang w:val="en-US"/>
        </w:rPr>
        <w:t xml:space="preserve">M. </w:t>
      </w:r>
      <w:r>
        <w:rPr>
          <w:i/>
          <w:lang w:val="en-US"/>
        </w:rPr>
        <w:t>p</w:t>
      </w:r>
      <w:r w:rsidRPr="005613A8">
        <w:rPr>
          <w:i/>
          <w:lang w:val="en-US"/>
        </w:rPr>
        <w:t xml:space="preserve">neumonia – Mycoplasma </w:t>
      </w:r>
      <w:r>
        <w:rPr>
          <w:i/>
          <w:lang w:val="en-US"/>
        </w:rPr>
        <w:t>p</w:t>
      </w:r>
      <w:r w:rsidRPr="005613A8">
        <w:rPr>
          <w:i/>
          <w:lang w:val="en-US"/>
        </w:rPr>
        <w:t>neumonia</w:t>
      </w:r>
    </w:p>
    <w:p w14:paraId="6512AC13" w14:textId="77777777" w:rsidR="00BF22C9" w:rsidRPr="005613A8" w:rsidRDefault="00BF22C9" w:rsidP="00BF22C9">
      <w:pPr>
        <w:rPr>
          <w:lang w:val="en-US"/>
        </w:rPr>
      </w:pPr>
      <w:r w:rsidRPr="005613A8">
        <w:rPr>
          <w:lang w:val="en-US"/>
        </w:rPr>
        <w:t>NDM – New Delhi metallo-</w:t>
      </w:r>
      <w:r w:rsidRPr="00761653">
        <w:t>β</w:t>
      </w:r>
      <w:r w:rsidRPr="005613A8">
        <w:rPr>
          <w:lang w:val="en-US"/>
        </w:rPr>
        <w:t>-lactamase</w:t>
      </w:r>
    </w:p>
    <w:p w14:paraId="1860534F" w14:textId="0748F26D" w:rsidR="00BF22C9" w:rsidRPr="002F68E0" w:rsidRDefault="00BF22C9" w:rsidP="00BF22C9">
      <w:pPr>
        <w:tabs>
          <w:tab w:val="center" w:pos="4890"/>
        </w:tabs>
      </w:pPr>
      <w:r w:rsidRPr="005613A8">
        <w:rPr>
          <w:lang w:val="en-US"/>
        </w:rPr>
        <w:t>OXA</w:t>
      </w:r>
      <w:r w:rsidRPr="002F68E0">
        <w:t xml:space="preserve">-48 – </w:t>
      </w:r>
      <w:r w:rsidRPr="005613A8">
        <w:rPr>
          <w:lang w:val="en-US"/>
        </w:rPr>
        <w:t>oxacillinase</w:t>
      </w:r>
      <w:r w:rsidRPr="002F68E0">
        <w:t>-48</w:t>
      </w:r>
    </w:p>
    <w:p w14:paraId="1488E6F0" w14:textId="7FE21460" w:rsidR="00CF39E4" w:rsidRPr="00CF39E4" w:rsidRDefault="00CF39E4" w:rsidP="00CF39E4">
      <w:pPr>
        <w:rPr>
          <w:szCs w:val="24"/>
        </w:rPr>
      </w:pPr>
      <w:r w:rsidRPr="00AB45B2">
        <w:rPr>
          <w:szCs w:val="24"/>
          <w:lang w:val="en-US"/>
        </w:rPr>
        <w:t>QTc</w:t>
      </w:r>
      <w:r w:rsidRPr="00AB45B2">
        <w:rPr>
          <w:szCs w:val="24"/>
        </w:rPr>
        <w:t xml:space="preserve"> – корригированный интервал </w:t>
      </w:r>
      <w:r w:rsidRPr="00AB45B2">
        <w:rPr>
          <w:szCs w:val="24"/>
          <w:lang w:val="en-US"/>
        </w:rPr>
        <w:t>QT</w:t>
      </w:r>
      <w:r w:rsidRPr="00AB45B2">
        <w:rPr>
          <w:szCs w:val="24"/>
        </w:rPr>
        <w:t xml:space="preserve"> на электрокардиограмме</w:t>
      </w:r>
    </w:p>
    <w:p w14:paraId="5D71C0DA"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R. glutinis  – Rhodotorula glutinis</w:t>
      </w:r>
    </w:p>
    <w:p w14:paraId="4268C196" w14:textId="77777777" w:rsidR="00BF22C9" w:rsidRPr="005613A8" w:rsidRDefault="00BF22C9" w:rsidP="00BF22C9">
      <w:pPr>
        <w:rPr>
          <w:i/>
          <w:lang w:val="en-US"/>
        </w:rPr>
      </w:pPr>
      <w:r w:rsidRPr="005613A8">
        <w:rPr>
          <w:i/>
          <w:lang w:val="en-US"/>
        </w:rPr>
        <w:t>P. jirovecii – Pneumocystis jirovecii</w:t>
      </w:r>
    </w:p>
    <w:p w14:paraId="4BB8290C"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inuta – Rhodotorula minuta</w:t>
      </w:r>
    </w:p>
    <w:p w14:paraId="730B8C8B"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ucilaginosa – Rhodotorula mucilaginosa</w:t>
      </w:r>
    </w:p>
    <w:p w14:paraId="1D1BB2E0" w14:textId="77777777" w:rsidR="00E4260E" w:rsidRPr="002F68E0" w:rsidRDefault="00E4260E" w:rsidP="00D82507">
      <w:pPr>
        <w:widowControl w:val="0"/>
        <w:autoSpaceDE w:val="0"/>
        <w:autoSpaceDN w:val="0"/>
        <w:adjustRightInd w:val="0"/>
        <w:ind w:right="51"/>
        <w:contextualSpacing/>
        <w:rPr>
          <w:bCs/>
          <w:i/>
        </w:rPr>
      </w:pPr>
      <w:r w:rsidRPr="005D3BBD">
        <w:rPr>
          <w:bCs/>
          <w:i/>
          <w:lang w:val="en-US"/>
        </w:rPr>
        <w:t>R</w:t>
      </w:r>
      <w:r w:rsidRPr="002F68E0">
        <w:rPr>
          <w:bCs/>
          <w:i/>
        </w:rPr>
        <w:t xml:space="preserve">. </w:t>
      </w:r>
      <w:r w:rsidRPr="005D3BBD">
        <w:rPr>
          <w:bCs/>
          <w:i/>
          <w:lang w:val="en-US"/>
        </w:rPr>
        <w:t>rubra</w:t>
      </w:r>
      <w:r w:rsidRPr="002F68E0">
        <w:rPr>
          <w:bCs/>
          <w:i/>
        </w:rPr>
        <w:t xml:space="preserve"> – </w:t>
      </w:r>
      <w:r w:rsidRPr="005D3BBD">
        <w:rPr>
          <w:bCs/>
          <w:i/>
          <w:lang w:val="en-US"/>
        </w:rPr>
        <w:t>Rhodotorula</w:t>
      </w:r>
      <w:r w:rsidRPr="002F68E0">
        <w:rPr>
          <w:bCs/>
          <w:i/>
        </w:rPr>
        <w:t xml:space="preserve"> </w:t>
      </w:r>
      <w:r w:rsidRPr="005D3BBD">
        <w:rPr>
          <w:bCs/>
          <w:i/>
          <w:lang w:val="en-US"/>
        </w:rPr>
        <w:t>rubra</w:t>
      </w:r>
    </w:p>
    <w:p w14:paraId="1A1997E6" w14:textId="159BE279" w:rsidR="00E36621" w:rsidRDefault="00E36621" w:rsidP="005D3BBD">
      <w:pPr>
        <w:contextualSpacing/>
      </w:pPr>
      <w:r>
        <w:lastRenderedPageBreak/>
        <w:t>RB – режим иммунохимиотерапии, включающий ритуксимаб** и бендамустин (</w:t>
      </w:r>
      <w:r w:rsidR="00AA4B03">
        <w:t xml:space="preserve">схемы режимов лечения см. в приложении </w:t>
      </w:r>
      <w:r>
        <w:t>А3.3)</w:t>
      </w:r>
    </w:p>
    <w:p w14:paraId="62E519A9" w14:textId="77777777" w:rsidR="00E36621" w:rsidRDefault="00E36621" w:rsidP="005D3BBD">
      <w:pPr>
        <w:contextualSpacing/>
      </w:pPr>
      <w:r>
        <w:t>R-CD – режим иммунохимиотерапии, включающий ритуксимаб**, циклофосфамид** и дексаметазон** (</w:t>
      </w:r>
      <w:r w:rsidR="00AA4B03">
        <w:t xml:space="preserve">схемы режимов лечения см. в приложении </w:t>
      </w:r>
      <w:r>
        <w:t>А3.3)</w:t>
      </w:r>
    </w:p>
    <w:p w14:paraId="0A1650B3" w14:textId="77777777" w:rsidR="00E36621" w:rsidRDefault="00E36621" w:rsidP="005D3BBD">
      <w:pPr>
        <w:contextualSpacing/>
      </w:pPr>
      <w:r>
        <w:t>R-FCM – режим иммунохимиотерапии, включающий ритуксимаб**, флударабин**, циклофосфамид** и митоксантрон** (</w:t>
      </w:r>
      <w:r w:rsidR="00AA4B03">
        <w:t xml:space="preserve">схемы режимов лечения см. в приложении </w:t>
      </w:r>
      <w:r>
        <w:t>А3.3)</w:t>
      </w:r>
    </w:p>
    <w:p w14:paraId="15229083" w14:textId="5A01FD6A" w:rsidR="0030568B" w:rsidRDefault="00E36621">
      <w:pPr>
        <w:contextualSpacing/>
        <w:jc w:val="left"/>
      </w:pPr>
      <w:r>
        <w:t>R-HDMP – режим иммунохимиотерапии, включающий ритуксимаб** и метил</w:t>
      </w:r>
      <w:r w:rsidR="007F5246">
        <w:softHyphen/>
      </w:r>
      <w:r>
        <w:t>преднизолон** (</w:t>
      </w:r>
      <w:r w:rsidR="00AA4B03">
        <w:t xml:space="preserve">схемы режимов лечения см. в приложении </w:t>
      </w:r>
      <w:r>
        <w:t>А3.3)</w:t>
      </w:r>
      <w:bookmarkStart w:id="6" w:name="_Toc520213122"/>
    </w:p>
    <w:p w14:paraId="27966C6A" w14:textId="77777777" w:rsidR="00BF22C9" w:rsidRPr="005613A8" w:rsidRDefault="00BF22C9" w:rsidP="00BF22C9">
      <w:pPr>
        <w:rPr>
          <w:i/>
          <w:lang w:val="en-US"/>
        </w:rPr>
      </w:pPr>
      <w:r w:rsidRPr="005613A8">
        <w:rPr>
          <w:i/>
          <w:lang w:val="en-US"/>
        </w:rPr>
        <w:t>S. aureus – Staphylococcus aureus</w:t>
      </w:r>
    </w:p>
    <w:p w14:paraId="24F8F623"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 xml:space="preserve">S. boulardii – Saccharomyces boulardii </w:t>
      </w:r>
    </w:p>
    <w:p w14:paraId="7E07549C"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S. capitata – Saprochaete capitata</w:t>
      </w:r>
    </w:p>
    <w:p w14:paraId="7F6CD54F" w14:textId="77777777" w:rsidR="00D82507" w:rsidRDefault="00BF22C9" w:rsidP="00D82507">
      <w:pPr>
        <w:rPr>
          <w:i/>
          <w:lang w:val="en-US"/>
        </w:rPr>
      </w:pPr>
      <w:r w:rsidRPr="005613A8">
        <w:rPr>
          <w:i/>
          <w:lang w:val="en-US"/>
        </w:rPr>
        <w:t>S. maltophilia – Stenotrophomonas maltophilia</w:t>
      </w:r>
    </w:p>
    <w:p w14:paraId="3D8E0235" w14:textId="18987104" w:rsidR="00C466A6" w:rsidRDefault="00C466A6" w:rsidP="00D82507">
      <w:pPr>
        <w:rPr>
          <w:bCs/>
          <w:i/>
          <w:lang w:val="en-US"/>
        </w:rPr>
      </w:pPr>
      <w:r w:rsidRPr="005D3BBD">
        <w:rPr>
          <w:bCs/>
          <w:i/>
          <w:lang w:val="en-US"/>
        </w:rPr>
        <w:t>S. prolificans – Scedosporium prolificans</w:t>
      </w:r>
    </w:p>
    <w:p w14:paraId="7A7D5EB4" w14:textId="77777777" w:rsidR="00CF39E4" w:rsidRPr="00CF39E4" w:rsidRDefault="00CF39E4" w:rsidP="00CF39E4">
      <w:pPr>
        <w:rPr>
          <w:szCs w:val="24"/>
          <w:lang w:val="en-US"/>
        </w:rPr>
      </w:pPr>
      <w:r w:rsidRPr="00C2150F">
        <w:rPr>
          <w:szCs w:val="24"/>
          <w:lang w:val="en-US"/>
        </w:rPr>
        <w:t>SCORE</w:t>
      </w:r>
      <w:r w:rsidRPr="00CF39E4">
        <w:rPr>
          <w:szCs w:val="24"/>
          <w:lang w:val="en-US"/>
        </w:rPr>
        <w:t xml:space="preserve"> – </w:t>
      </w:r>
      <w:r w:rsidRPr="00C2150F">
        <w:rPr>
          <w:szCs w:val="24"/>
          <w:lang w:val="en-US"/>
        </w:rPr>
        <w:t>Systematic</w:t>
      </w:r>
      <w:r w:rsidRPr="00CF39E4">
        <w:rPr>
          <w:szCs w:val="24"/>
          <w:lang w:val="en-US"/>
        </w:rPr>
        <w:t xml:space="preserve"> </w:t>
      </w:r>
      <w:r w:rsidRPr="00C2150F">
        <w:rPr>
          <w:szCs w:val="24"/>
          <w:lang w:val="en-US"/>
        </w:rPr>
        <w:t>COronary</w:t>
      </w:r>
      <w:r w:rsidRPr="00CF39E4">
        <w:rPr>
          <w:szCs w:val="24"/>
          <w:lang w:val="en-US"/>
        </w:rPr>
        <w:t xml:space="preserve"> </w:t>
      </w:r>
      <w:r w:rsidRPr="00C2150F">
        <w:rPr>
          <w:szCs w:val="24"/>
          <w:lang w:val="en-US"/>
        </w:rPr>
        <w:t>Risk</w:t>
      </w:r>
      <w:r w:rsidRPr="00CF39E4">
        <w:rPr>
          <w:szCs w:val="24"/>
          <w:lang w:val="en-US"/>
        </w:rPr>
        <w:t xml:space="preserve"> </w:t>
      </w:r>
      <w:r w:rsidRPr="00C2150F">
        <w:rPr>
          <w:szCs w:val="24"/>
          <w:lang w:val="en-US"/>
        </w:rPr>
        <w:t>Evaluation</w:t>
      </w:r>
      <w:r w:rsidRPr="00CF39E4">
        <w:rPr>
          <w:szCs w:val="24"/>
          <w:lang w:val="en-US"/>
        </w:rPr>
        <w:t xml:space="preserve">, </w:t>
      </w:r>
      <w:r>
        <w:rPr>
          <w:szCs w:val="24"/>
        </w:rPr>
        <w:t>шкала</w:t>
      </w:r>
      <w:r w:rsidRPr="00CF39E4">
        <w:rPr>
          <w:szCs w:val="24"/>
          <w:lang w:val="en-US"/>
        </w:rPr>
        <w:t xml:space="preserve"> </w:t>
      </w:r>
      <w:r>
        <w:rPr>
          <w:szCs w:val="24"/>
        </w:rPr>
        <w:t>оценки</w:t>
      </w:r>
      <w:r w:rsidRPr="00CF39E4">
        <w:rPr>
          <w:szCs w:val="24"/>
          <w:lang w:val="en-US"/>
        </w:rPr>
        <w:t xml:space="preserve"> </w:t>
      </w:r>
      <w:r>
        <w:rPr>
          <w:szCs w:val="24"/>
        </w:rPr>
        <w:t>риска</w:t>
      </w:r>
      <w:r w:rsidRPr="00CF39E4">
        <w:rPr>
          <w:szCs w:val="24"/>
          <w:lang w:val="en-US"/>
        </w:rPr>
        <w:t xml:space="preserve"> </w:t>
      </w:r>
      <w:r>
        <w:rPr>
          <w:szCs w:val="24"/>
        </w:rPr>
        <w:t>кардиальных</w:t>
      </w:r>
      <w:r w:rsidRPr="00CF39E4">
        <w:rPr>
          <w:szCs w:val="24"/>
          <w:lang w:val="en-US"/>
        </w:rPr>
        <w:t xml:space="preserve"> </w:t>
      </w:r>
      <w:r>
        <w:rPr>
          <w:szCs w:val="24"/>
        </w:rPr>
        <w:t>нежелательных</w:t>
      </w:r>
      <w:r w:rsidRPr="00CF39E4">
        <w:rPr>
          <w:szCs w:val="24"/>
          <w:lang w:val="en-US"/>
        </w:rPr>
        <w:t xml:space="preserve"> </w:t>
      </w:r>
      <w:r>
        <w:rPr>
          <w:szCs w:val="24"/>
        </w:rPr>
        <w:t>явлений</w:t>
      </w:r>
    </w:p>
    <w:p w14:paraId="5B6112C0" w14:textId="77777777" w:rsidR="00C466A6" w:rsidRPr="00CF39E4" w:rsidRDefault="00C466A6" w:rsidP="00BF22C9">
      <w:pPr>
        <w:rPr>
          <w:i/>
          <w:lang w:val="en-US"/>
        </w:rPr>
      </w:pPr>
    </w:p>
    <w:p w14:paraId="6A0EAEE1" w14:textId="25F1DC22" w:rsidR="004D7374" w:rsidRPr="002F68E0" w:rsidRDefault="004D7374" w:rsidP="005D3BBD">
      <w:pPr>
        <w:pStyle w:val="af9"/>
        <w:spacing w:before="0"/>
        <w:rPr>
          <w:rStyle w:val="10"/>
          <w:rFonts w:eastAsia="Calibri"/>
          <w:b/>
          <w:sz w:val="24"/>
          <w:szCs w:val="24"/>
        </w:rPr>
      </w:pPr>
      <w:bookmarkStart w:id="7" w:name="_Toc23601711"/>
      <w:bookmarkStart w:id="8" w:name="_Toc100658199"/>
      <w:r w:rsidRPr="00EF27D9">
        <w:rPr>
          <w:rStyle w:val="10"/>
          <w:rFonts w:eastAsia="Calibri"/>
          <w:b/>
          <w:sz w:val="24"/>
        </w:rPr>
        <w:t>Термины</w:t>
      </w:r>
      <w:r w:rsidRPr="002F68E0">
        <w:rPr>
          <w:rStyle w:val="10"/>
          <w:rFonts w:eastAsia="Calibri"/>
          <w:b/>
          <w:sz w:val="24"/>
        </w:rPr>
        <w:t xml:space="preserve"> </w:t>
      </w:r>
      <w:r w:rsidRPr="00EF27D9">
        <w:rPr>
          <w:rStyle w:val="10"/>
          <w:rFonts w:eastAsia="Calibri"/>
          <w:b/>
          <w:sz w:val="24"/>
        </w:rPr>
        <w:t>и</w:t>
      </w:r>
      <w:r w:rsidRPr="002F68E0">
        <w:rPr>
          <w:rStyle w:val="10"/>
          <w:rFonts w:eastAsia="Calibri"/>
          <w:b/>
          <w:sz w:val="24"/>
        </w:rPr>
        <w:t xml:space="preserve"> </w:t>
      </w:r>
      <w:r w:rsidRPr="00EF27D9">
        <w:rPr>
          <w:rStyle w:val="10"/>
          <w:rFonts w:eastAsia="Calibri"/>
          <w:b/>
          <w:sz w:val="24"/>
        </w:rPr>
        <w:t>определения</w:t>
      </w:r>
      <w:bookmarkEnd w:id="6"/>
      <w:bookmarkEnd w:id="7"/>
      <w:bookmarkEnd w:id="8"/>
    </w:p>
    <w:p w14:paraId="5057DDE8" w14:textId="77777777" w:rsidR="004D7374" w:rsidRDefault="004D7374">
      <w:pPr>
        <w:ind w:firstLine="709"/>
        <w:contextualSpacing/>
      </w:pPr>
      <w:r w:rsidRPr="004D7374">
        <w:rPr>
          <w:b/>
        </w:rPr>
        <w:t>ECOG</w:t>
      </w:r>
      <w:r>
        <w:t xml:space="preserve"> – оценка общего состояния пациента по шкале, разработанной Восточной объединенной онкологической группой (Eastern</w:t>
      </w:r>
      <w:r w:rsidR="008F42D8">
        <w:t xml:space="preserve"> </w:t>
      </w:r>
      <w:r>
        <w:t>Cooperative</w:t>
      </w:r>
      <w:r w:rsidR="008F42D8">
        <w:t xml:space="preserve"> </w:t>
      </w:r>
      <w:r>
        <w:t>Oncology</w:t>
      </w:r>
      <w:r w:rsidR="008F42D8">
        <w:t xml:space="preserve"> </w:t>
      </w:r>
      <w:r>
        <w:t xml:space="preserve">Group) </w:t>
      </w:r>
      <w:r w:rsidR="00F07AA9">
        <w:t>(</w:t>
      </w:r>
      <w:r>
        <w:t>см.</w:t>
      </w:r>
      <w:r w:rsidR="00F07AA9">
        <w:t> </w:t>
      </w:r>
      <w:r>
        <w:t>приложение Г1</w:t>
      </w:r>
      <w:r w:rsidR="00F07AA9">
        <w:t>)</w:t>
      </w:r>
      <w:r>
        <w:t>.</w:t>
      </w:r>
    </w:p>
    <w:p w14:paraId="55E8E3E6" w14:textId="77777777" w:rsidR="00873DA3" w:rsidRPr="003147A2" w:rsidRDefault="00873DA3">
      <w:pPr>
        <w:ind w:firstLine="709"/>
        <w:contextualSpacing/>
      </w:pPr>
      <w:r>
        <w:rPr>
          <w:b/>
        </w:rPr>
        <w:t xml:space="preserve">В-симптомы </w:t>
      </w:r>
      <w:r w:rsidRPr="003147A2">
        <w:t xml:space="preserve">– </w:t>
      </w:r>
      <w:r w:rsidR="003B230C" w:rsidRPr="003147A2">
        <w:t>неспецифические</w:t>
      </w:r>
      <w:r w:rsidRPr="003147A2">
        <w:t xml:space="preserve"> симптомы опухолевой интоксикации, включающие лихорадку </w:t>
      </w:r>
      <w:r w:rsidR="00F07AA9">
        <w:t xml:space="preserve">(температуру тела </w:t>
      </w:r>
      <w:r w:rsidRPr="00602B3B">
        <w:t>выше 38°С</w:t>
      </w:r>
      <w:r w:rsidR="00F07AA9">
        <w:t>)</w:t>
      </w:r>
      <w:r w:rsidRPr="00602B3B">
        <w:t xml:space="preserve"> </w:t>
      </w:r>
      <w:r w:rsidR="004A1FA5">
        <w:t xml:space="preserve">более 2 </w:t>
      </w:r>
      <w:r w:rsidR="00F07AA9">
        <w:t>нед.</w:t>
      </w:r>
      <w:r w:rsidR="004A1FA5">
        <w:t xml:space="preserve"> подряд</w:t>
      </w:r>
      <w:r w:rsidR="00F07AA9">
        <w:t xml:space="preserve"> без признаков воспаления, ночные профузные поты,</w:t>
      </w:r>
      <w:r w:rsidRPr="003147A2">
        <w:t xml:space="preserve"> похудание на 10</w:t>
      </w:r>
      <w:r w:rsidR="00DD3D1E">
        <w:t xml:space="preserve"> %</w:t>
      </w:r>
      <w:r w:rsidRPr="003147A2">
        <w:t xml:space="preserve"> массы тела за последние 6 мес.</w:t>
      </w:r>
    </w:p>
    <w:p w14:paraId="627BC77E" w14:textId="77777777" w:rsidR="004D7374" w:rsidRDefault="004D7374">
      <w:pPr>
        <w:ind w:firstLine="709"/>
        <w:contextualSpacing/>
      </w:pPr>
      <w:r w:rsidRPr="004D7374">
        <w:rPr>
          <w:b/>
        </w:rPr>
        <w:t>Лимфома из малых лимфоцитов</w:t>
      </w:r>
      <w:r>
        <w:t xml:space="preserve"> – это В-клеточная опухол</w:t>
      </w:r>
      <w:r w:rsidR="005208EC">
        <w:t>ь</w:t>
      </w:r>
      <w:r>
        <w:t xml:space="preserve"> из </w:t>
      </w:r>
      <w:r w:rsidR="005208EC">
        <w:t>малых В-лимфоцитов с иммунофенотипом хронического лимфоцитарного лейкоза</w:t>
      </w:r>
      <w:r w:rsidR="00032FC0">
        <w:t>, характери</w:t>
      </w:r>
      <w:r w:rsidR="00F07AA9">
        <w:softHyphen/>
      </w:r>
      <w:r w:rsidR="00032FC0">
        <w:t>зу</w:t>
      </w:r>
      <w:r w:rsidR="00CC2A3D">
        <w:t>ющаяся</w:t>
      </w:r>
      <w:r w:rsidR="00032FC0">
        <w:t xml:space="preserve"> </w:t>
      </w:r>
      <w:r w:rsidR="00032FC0" w:rsidRPr="00032FC0">
        <w:t>наличи</w:t>
      </w:r>
      <w:r w:rsidR="00032FC0">
        <w:t>ем</w:t>
      </w:r>
      <w:r w:rsidR="00032FC0" w:rsidRPr="00032FC0">
        <w:t xml:space="preserve"> лимфаденопатии и/или спленомегалии с содержанием В-лимфоцитов в периферической крови </w:t>
      </w:r>
      <w:r w:rsidR="00CC2A3D">
        <w:t>≤</w:t>
      </w:r>
      <w:r w:rsidR="00032FC0" w:rsidRPr="00032FC0">
        <w:t>5</w:t>
      </w:r>
      <w:r w:rsidR="003F71E8">
        <w:t xml:space="preserve"> </w:t>
      </w:r>
      <w:r w:rsidR="000648CB">
        <w:t>×</w:t>
      </w:r>
      <w:r w:rsidR="003F71E8">
        <w:t xml:space="preserve"> </w:t>
      </w:r>
      <w:r w:rsidR="00032FC0">
        <w:t>10</w:t>
      </w:r>
      <w:r w:rsidR="00032FC0" w:rsidRPr="00D449BB">
        <w:rPr>
          <w:vertAlign w:val="superscript"/>
        </w:rPr>
        <w:t>9</w:t>
      </w:r>
      <w:r w:rsidR="00032FC0">
        <w:t>/л</w:t>
      </w:r>
      <w:r w:rsidR="00032FC0" w:rsidRPr="00007106">
        <w:t xml:space="preserve"> </w:t>
      </w:r>
      <w:r w:rsidR="000137B7">
        <w:t>без морфологических признаков поражения костного мозга</w:t>
      </w:r>
      <w:r w:rsidR="00D449BB" w:rsidRPr="00D449BB">
        <w:t>.</w:t>
      </w:r>
    </w:p>
    <w:p w14:paraId="41A11DEA" w14:textId="77777777" w:rsidR="003F71E8" w:rsidRPr="003F71E8" w:rsidRDefault="003F71E8">
      <w:pPr>
        <w:ind w:firstLine="709"/>
        <w:contextualSpacing/>
        <w:rPr>
          <w:iCs/>
        </w:rPr>
      </w:pPr>
      <w:r w:rsidRPr="003F71E8">
        <w:rPr>
          <w:b/>
          <w:bCs/>
          <w:iCs/>
        </w:rPr>
        <w:t>Синдром Рихтера</w:t>
      </w:r>
      <w:r w:rsidRPr="003F71E8">
        <w:rPr>
          <w:iCs/>
        </w:rPr>
        <w:t xml:space="preserve"> </w:t>
      </w:r>
      <w:r>
        <w:rPr>
          <w:iCs/>
        </w:rPr>
        <w:t>–</w:t>
      </w:r>
      <w:r w:rsidRPr="003F71E8">
        <w:rPr>
          <w:iCs/>
        </w:rPr>
        <w:t xml:space="preserve"> появление крупноклеточной лимфомы на фоне </w:t>
      </w:r>
      <w:r w:rsidR="000648CB">
        <w:t>хронического лимфоцитарного лейкоза</w:t>
      </w:r>
      <w:r>
        <w:rPr>
          <w:iCs/>
        </w:rPr>
        <w:t>.</w:t>
      </w:r>
      <w:r w:rsidRPr="003F71E8">
        <w:rPr>
          <w:iCs/>
        </w:rPr>
        <w:t xml:space="preserve"> </w:t>
      </w:r>
    </w:p>
    <w:p w14:paraId="5D057E7C" w14:textId="77777777" w:rsidR="003F71E8" w:rsidRPr="003F71E8" w:rsidRDefault="003F71E8">
      <w:pPr>
        <w:ind w:firstLine="709"/>
        <w:contextualSpacing/>
        <w:rPr>
          <w:iCs/>
        </w:rPr>
      </w:pPr>
      <w:r w:rsidRPr="003F71E8">
        <w:rPr>
          <w:b/>
          <w:bCs/>
          <w:iCs/>
        </w:rPr>
        <w:t>Ходжкинская трансформация</w:t>
      </w:r>
      <w:r>
        <w:rPr>
          <w:iCs/>
        </w:rPr>
        <w:t xml:space="preserve"> – </w:t>
      </w:r>
      <w:r w:rsidRPr="003F71E8">
        <w:rPr>
          <w:iCs/>
        </w:rPr>
        <w:t xml:space="preserve">появление лимфомы Ходжкина на фоне </w:t>
      </w:r>
      <w:r w:rsidR="000648CB">
        <w:t>хронического лимфоцитарного лейкоза</w:t>
      </w:r>
      <w:r w:rsidRPr="003F71E8">
        <w:rPr>
          <w:iCs/>
        </w:rPr>
        <w:t>.</w:t>
      </w:r>
    </w:p>
    <w:p w14:paraId="36D24B24" w14:textId="42DB0948" w:rsidR="004D7374" w:rsidRPr="00007106" w:rsidRDefault="004D7374">
      <w:pPr>
        <w:ind w:firstLine="709"/>
        <w:contextualSpacing/>
      </w:pPr>
      <w:r w:rsidRPr="004D7374">
        <w:rPr>
          <w:b/>
        </w:rPr>
        <w:t xml:space="preserve">Хронический </w:t>
      </w:r>
      <w:r w:rsidR="00A223BC" w:rsidRPr="00D449BB">
        <w:rPr>
          <w:b/>
        </w:rPr>
        <w:t>лимфоцитарный лейкоз</w:t>
      </w:r>
      <w:r w:rsidR="00A223BC">
        <w:t xml:space="preserve"> </w:t>
      </w:r>
      <w:r>
        <w:t xml:space="preserve">– это опухоль из </w:t>
      </w:r>
      <w:r w:rsidR="005208EC">
        <w:t>малых В-лимфоцитов</w:t>
      </w:r>
      <w:r>
        <w:t xml:space="preserve">, характеризующаяся </w:t>
      </w:r>
      <w:r w:rsidR="00CC2A3D">
        <w:t>пролиферацией и</w:t>
      </w:r>
      <w:r w:rsidR="00883FF1">
        <w:t xml:space="preserve"> накоплением </w:t>
      </w:r>
      <w:r w:rsidR="00CC2A3D">
        <w:t xml:space="preserve">аберрантных лимфоидных </w:t>
      </w:r>
      <w:r w:rsidR="00883FF1">
        <w:t xml:space="preserve">клеток в костном мозге, </w:t>
      </w:r>
      <w:r w:rsidR="00CC2A3D">
        <w:t>кр</w:t>
      </w:r>
      <w:r w:rsidR="00883FF1">
        <w:t>ови, лимфоидных тк</w:t>
      </w:r>
      <w:r w:rsidR="000648CB">
        <w:t>анях;</w:t>
      </w:r>
      <w:r w:rsidR="00883FF1">
        <w:t xml:space="preserve"> </w:t>
      </w:r>
      <w:r w:rsidR="00CC2A3D">
        <w:t xml:space="preserve">критерием </w:t>
      </w:r>
      <w:r w:rsidR="000648CB">
        <w:t>по</w:t>
      </w:r>
      <w:r w:rsidR="00CC2A3D">
        <w:t xml:space="preserve">становки диагноза является </w:t>
      </w:r>
      <w:r w:rsidR="00CC2A3D">
        <w:lastRenderedPageBreak/>
        <w:t xml:space="preserve">обнаружение </w:t>
      </w:r>
      <w:r w:rsidR="005208EC">
        <w:t>абсолютн</w:t>
      </w:r>
      <w:r w:rsidR="00CC2A3D">
        <w:t>ого</w:t>
      </w:r>
      <w:r w:rsidR="005208EC">
        <w:t xml:space="preserve"> В-клеточн</w:t>
      </w:r>
      <w:r w:rsidR="000648CB">
        <w:t>ого лимфоцитоза</w:t>
      </w:r>
      <w:r>
        <w:t xml:space="preserve"> в крови (&gt;</w:t>
      </w:r>
      <w:r w:rsidR="00032FC0" w:rsidRPr="00032FC0">
        <w:t>5</w:t>
      </w:r>
      <w:r w:rsidR="000648CB">
        <w:t xml:space="preserve"> × </w:t>
      </w:r>
      <w:r w:rsidR="00032FC0" w:rsidRPr="00032FC0">
        <w:t>10</w:t>
      </w:r>
      <w:r w:rsidR="00032FC0" w:rsidRPr="00BA5245">
        <w:rPr>
          <w:vertAlign w:val="superscript"/>
        </w:rPr>
        <w:t>9</w:t>
      </w:r>
      <w:r w:rsidR="00032FC0" w:rsidRPr="00032FC0">
        <w:t xml:space="preserve">/л </w:t>
      </w:r>
      <w:r>
        <w:t>моноклональных В-лимфоцитов)</w:t>
      </w:r>
      <w:r w:rsidR="00F63CEF">
        <w:t>.</w:t>
      </w:r>
      <w:r w:rsidR="005208EC">
        <w:t xml:space="preserve"> </w:t>
      </w:r>
      <w:r w:rsidR="000648CB" w:rsidRPr="000648CB">
        <w:t>Хронический лимфоцитарный лейкоз</w:t>
      </w:r>
      <w:r w:rsidR="00CC2A3D" w:rsidRPr="000648CB">
        <w:t xml:space="preserve"> </w:t>
      </w:r>
      <w:r w:rsidR="00CC2A3D" w:rsidRPr="00F63CEF">
        <w:t xml:space="preserve">и </w:t>
      </w:r>
      <w:r w:rsidR="000648CB">
        <w:t>л</w:t>
      </w:r>
      <w:r w:rsidR="000648CB" w:rsidRPr="000648CB">
        <w:t>имфома из малых лимфоцитов</w:t>
      </w:r>
      <w:r w:rsidR="00CC2A3D" w:rsidRPr="000648CB">
        <w:t xml:space="preserve"> </w:t>
      </w:r>
      <w:r w:rsidR="00CC2A3D" w:rsidRPr="00F63CEF">
        <w:t>представляют собой различные проявления одного и того же заболевания</w:t>
      </w:r>
      <w:r w:rsidR="009C7117" w:rsidRPr="009A26D7">
        <w:rPr>
          <w:color w:val="000000" w:themeColor="text1"/>
        </w:rPr>
        <w:t>, что унифицирует подходы к проводимой терапии</w:t>
      </w:r>
      <w:r w:rsidR="00CC2A3D" w:rsidRPr="00F63CEF">
        <w:t>.</w:t>
      </w:r>
      <w:r w:rsidR="000648CB">
        <w:t xml:space="preserve"> </w:t>
      </w:r>
    </w:p>
    <w:p w14:paraId="3C9973BA" w14:textId="77777777" w:rsidR="008D44A6" w:rsidRPr="004753EB" w:rsidRDefault="003A1E47">
      <w:pPr>
        <w:ind w:firstLine="709"/>
        <w:contextualSpacing/>
      </w:pPr>
      <w:r w:rsidRPr="003147A2">
        <w:rPr>
          <w:b/>
        </w:rPr>
        <w:t>Трансформация</w:t>
      </w:r>
      <w:r w:rsidR="00DD3D1E">
        <w:rPr>
          <w:b/>
        </w:rPr>
        <w:t xml:space="preserve"> </w:t>
      </w:r>
      <w:r w:rsidR="004753EB">
        <w:t xml:space="preserve">– развитие диффузной В-клеточной крупноклеточной лимфомы или лимфомы Ходжкина на фоне </w:t>
      </w:r>
      <w:r w:rsidR="000648CB">
        <w:t>х</w:t>
      </w:r>
      <w:r w:rsidR="000648CB" w:rsidRPr="000648CB">
        <w:t>роническ</w:t>
      </w:r>
      <w:r w:rsidR="000648CB">
        <w:t>ого</w:t>
      </w:r>
      <w:r w:rsidR="000648CB" w:rsidRPr="000648CB">
        <w:t xml:space="preserve"> лимфоцитарн</w:t>
      </w:r>
      <w:r w:rsidR="000648CB">
        <w:t>ого</w:t>
      </w:r>
      <w:r w:rsidR="000648CB" w:rsidRPr="000648CB">
        <w:t xml:space="preserve"> лейкоз</w:t>
      </w:r>
      <w:r w:rsidR="000648CB">
        <w:t>а</w:t>
      </w:r>
      <w:r w:rsidR="000648CB" w:rsidRPr="000648CB">
        <w:t xml:space="preserve"> </w:t>
      </w:r>
      <w:r w:rsidR="000648CB" w:rsidRPr="00F63CEF">
        <w:t>и</w:t>
      </w:r>
      <w:r w:rsidR="000648CB">
        <w:t>ли</w:t>
      </w:r>
      <w:r w:rsidR="000648CB" w:rsidRPr="00F63CEF">
        <w:t xml:space="preserve"> </w:t>
      </w:r>
      <w:r w:rsidR="000648CB">
        <w:t>л</w:t>
      </w:r>
      <w:r w:rsidR="000648CB" w:rsidRPr="000648CB">
        <w:t>имфом</w:t>
      </w:r>
      <w:r w:rsidR="000648CB">
        <w:t>ы</w:t>
      </w:r>
      <w:r w:rsidR="000648CB" w:rsidRPr="000648CB">
        <w:t xml:space="preserve"> из малых лимфоцитов</w:t>
      </w:r>
      <w:r w:rsidR="004753EB">
        <w:t xml:space="preserve">. </w:t>
      </w:r>
    </w:p>
    <w:p w14:paraId="5A7C38A8" w14:textId="77777777" w:rsidR="00DC3895" w:rsidRPr="00437AD9" w:rsidRDefault="001C2A64" w:rsidP="005D3BBD">
      <w:pPr>
        <w:pStyle w:val="af9"/>
        <w:spacing w:before="0"/>
      </w:pPr>
      <w:bookmarkStart w:id="9" w:name="_Toc23601712"/>
      <w:bookmarkStart w:id="10" w:name="_Toc100658200"/>
      <w:r>
        <w:t xml:space="preserve">1. </w:t>
      </w:r>
      <w:r w:rsidR="00DC3895" w:rsidRPr="00437AD9">
        <w:t xml:space="preserve">Краткая информация по заболеванию или состоянию </w:t>
      </w:r>
      <w:r w:rsidR="00BE6A1C">
        <w:br/>
      </w:r>
      <w:r w:rsidR="00DC3895" w:rsidRPr="00437AD9">
        <w:t>(группе заболеваний или состояний)</w:t>
      </w:r>
      <w:bookmarkEnd w:id="9"/>
      <w:bookmarkEnd w:id="10"/>
    </w:p>
    <w:p w14:paraId="6A9662EA" w14:textId="77777777" w:rsidR="004D7374" w:rsidRPr="004E3A70" w:rsidRDefault="004D7374">
      <w:pPr>
        <w:pStyle w:val="2"/>
      </w:pPr>
      <w:bookmarkStart w:id="11" w:name="_Toc23601713"/>
      <w:bookmarkStart w:id="12" w:name="_Toc100658201"/>
      <w:r w:rsidRPr="004E3A70">
        <w:t>1.1</w:t>
      </w:r>
      <w:r w:rsidR="00397360" w:rsidRPr="004E3A70">
        <w:t>.</w:t>
      </w:r>
      <w:r w:rsidRPr="004E3A70">
        <w:t xml:space="preserve"> Определени</w:t>
      </w:r>
      <w:r w:rsidR="00BE6A1C" w:rsidRPr="005D3BBD">
        <w:t>е</w:t>
      </w:r>
      <w:r w:rsidR="0030568B" w:rsidRPr="005D3BBD">
        <w:t xml:space="preserve"> заболевания или состояния (группы заболеваний или состояний)</w:t>
      </w:r>
      <w:bookmarkEnd w:id="11"/>
      <w:bookmarkEnd w:id="12"/>
    </w:p>
    <w:p w14:paraId="265D9BB4" w14:textId="77777777" w:rsidR="004D7374" w:rsidRDefault="007F15BE" w:rsidP="004E3A70">
      <w:pPr>
        <w:ind w:firstLine="709"/>
        <w:contextualSpacing/>
      </w:pPr>
      <w:r>
        <w:t>Хронический лимфо</w:t>
      </w:r>
      <w:r w:rsidR="007D1103">
        <w:t xml:space="preserve">цитарный </w:t>
      </w:r>
      <w:r>
        <w:t>лейкоз (ХЛЛ)</w:t>
      </w:r>
      <w:r w:rsidR="000648CB">
        <w:t xml:space="preserve"> и </w:t>
      </w:r>
      <w:r w:rsidR="004D7374">
        <w:t>лимфома из малых лимфоцитов (ЛМЛ)</w:t>
      </w:r>
      <w:r w:rsidR="00DD3D1E">
        <w:t> </w:t>
      </w:r>
      <w:r w:rsidR="004D7374">
        <w:t xml:space="preserve">– это В-клеточные опухоли из </w:t>
      </w:r>
      <w:r w:rsidR="005208EC">
        <w:t>малых В-лимфоцитов</w:t>
      </w:r>
      <w:r w:rsidR="004D7374">
        <w:t xml:space="preserve">. </w:t>
      </w:r>
      <w:r w:rsidR="005208EC">
        <w:t>ХЛЛ</w:t>
      </w:r>
      <w:r w:rsidR="000648CB">
        <w:t xml:space="preserve"> и </w:t>
      </w:r>
      <w:r w:rsidR="005208EC">
        <w:t>ЛМЛ</w:t>
      </w:r>
      <w:r w:rsidR="004D7374">
        <w:t xml:space="preserve"> биологически </w:t>
      </w:r>
      <w:r w:rsidR="004D7374" w:rsidRPr="004A1FA5">
        <w:t xml:space="preserve">представляют собой </w:t>
      </w:r>
      <w:r w:rsidR="000137B7">
        <w:t>одну</w:t>
      </w:r>
      <w:r w:rsidR="00194677">
        <w:t xml:space="preserve"> нозологическую </w:t>
      </w:r>
      <w:r w:rsidR="000137B7">
        <w:t>форму.</w:t>
      </w:r>
      <w:r w:rsidR="00DD3D1E">
        <w:t xml:space="preserve"> </w:t>
      </w:r>
      <w:r w:rsidR="004D7374" w:rsidRPr="004A1FA5">
        <w:t xml:space="preserve">Отличие между ними </w:t>
      </w:r>
      <w:r w:rsidR="000648CB">
        <w:t xml:space="preserve">состоит </w:t>
      </w:r>
      <w:r w:rsidR="004D7374" w:rsidRPr="004A1FA5">
        <w:t xml:space="preserve">в том, что при ХЛЛ в крови </w:t>
      </w:r>
      <w:r w:rsidR="000648CB">
        <w:t>наблюдается</w:t>
      </w:r>
      <w:r w:rsidR="004D7374" w:rsidRPr="004A1FA5">
        <w:t xml:space="preserve"> значительный лимфоцитоз (</w:t>
      </w:r>
      <w:r w:rsidR="004A1FA5" w:rsidRPr="004A1FA5">
        <w:t>≥</w:t>
      </w:r>
      <w:r w:rsidR="004D7374" w:rsidRPr="004A1FA5">
        <w:t xml:space="preserve">5000 моноклональных </w:t>
      </w:r>
      <w:r w:rsidR="000648CB">
        <w:br/>
      </w:r>
      <w:r w:rsidR="004D7374" w:rsidRPr="004A1FA5">
        <w:t>В-лимфоцитов), тогда как при</w:t>
      </w:r>
      <w:r w:rsidR="004D7374">
        <w:t xml:space="preserve"> ЛМЛ </w:t>
      </w:r>
      <w:r w:rsidR="00194677">
        <w:t xml:space="preserve">выявляется поражение лимфатических узлов, селезенки, </w:t>
      </w:r>
      <w:r w:rsidR="000648CB">
        <w:t xml:space="preserve">но </w:t>
      </w:r>
      <w:r w:rsidR="000137B7">
        <w:t xml:space="preserve">содержание клональных В-клеток в крови </w:t>
      </w:r>
      <w:r w:rsidR="000137B7" w:rsidRPr="000137B7">
        <w:t>≤5</w:t>
      </w:r>
      <w:r w:rsidR="007D1103">
        <w:t> </w:t>
      </w:r>
      <w:r w:rsidR="00DD3D1E">
        <w:t>×</w:t>
      </w:r>
      <w:r w:rsidR="007D1103">
        <w:t> </w:t>
      </w:r>
      <w:r w:rsidR="000137B7" w:rsidRPr="000137B7">
        <w:t>10</w:t>
      </w:r>
      <w:r w:rsidR="000137B7" w:rsidRPr="000137B7">
        <w:rPr>
          <w:vertAlign w:val="superscript"/>
        </w:rPr>
        <w:t>9</w:t>
      </w:r>
      <w:r w:rsidR="000137B7" w:rsidRPr="000137B7">
        <w:t>/л</w:t>
      </w:r>
      <w:r w:rsidR="000137B7">
        <w:t>, отсутствуют морфологически</w:t>
      </w:r>
      <w:r w:rsidR="000648CB">
        <w:t>е</w:t>
      </w:r>
      <w:r w:rsidR="000137B7">
        <w:t xml:space="preserve"> признак</w:t>
      </w:r>
      <w:r w:rsidR="000648CB">
        <w:t>и</w:t>
      </w:r>
      <w:r w:rsidR="000137B7">
        <w:t xml:space="preserve"> поражения костного мозга.</w:t>
      </w:r>
    </w:p>
    <w:p w14:paraId="702B030F" w14:textId="77777777" w:rsidR="004D7374" w:rsidRPr="00E92E00" w:rsidRDefault="004D7374" w:rsidP="005D3BBD">
      <w:pPr>
        <w:pStyle w:val="2"/>
      </w:pPr>
      <w:bookmarkStart w:id="13" w:name="_Toc23601714"/>
      <w:bookmarkStart w:id="14" w:name="_Toc100658202"/>
      <w:r w:rsidRPr="004E3A70">
        <w:t>1.2</w:t>
      </w:r>
      <w:r w:rsidR="00397360" w:rsidRPr="004E3A70">
        <w:t>.</w:t>
      </w:r>
      <w:r w:rsidRPr="00830EF8">
        <w:t xml:space="preserve"> Этиология и патогенез</w:t>
      </w:r>
      <w:r w:rsidR="000F2A44" w:rsidRPr="00830EF8">
        <w:t xml:space="preserve"> </w:t>
      </w:r>
      <w:r w:rsidR="0030568B" w:rsidRPr="00E92E00">
        <w:t>заболевания или состояния (группы заболеваний или состояний)</w:t>
      </w:r>
      <w:bookmarkEnd w:id="13"/>
      <w:bookmarkEnd w:id="14"/>
    </w:p>
    <w:p w14:paraId="3D2138E8" w14:textId="77777777" w:rsidR="001A7FF4" w:rsidRPr="0016638B" w:rsidRDefault="000648CB" w:rsidP="004E3A70">
      <w:pPr>
        <w:ind w:firstLine="709"/>
      </w:pPr>
      <w:r>
        <w:t>Молекулярный патогенез ХЛЛ –</w:t>
      </w:r>
      <w:r w:rsidR="00C75BCD" w:rsidRPr="0016638B">
        <w:t xml:space="preserve"> комплексный многоступенчатый процесс, который приводит к репликации клона В-лимфоцитов</w:t>
      </w:r>
      <w:r w:rsidR="008C3A74" w:rsidRPr="0016638B">
        <w:t xml:space="preserve"> </w:t>
      </w:r>
      <w:r w:rsidR="000B0AC3" w:rsidRPr="0016638B">
        <w:fldChar w:fldCharType="begin" w:fldLock="1"/>
      </w:r>
      <w:r w:rsidR="001A7FF4" w:rsidRPr="0016638B">
        <w:instrText>ADDIN CSL_CITATION {"citationItems":[{"id":"ITEM-1","itemData":{"DOI":"10.1016/j.semcancer.2010.08.004","ISSN":"1044579X","abstract":"The key molecule for normal B cells is the surface Ig (sIg) of the B-cell receptor, which influences cell behaviour, even after neoplastic transformation. During B-cell maturation, sIg accumulates somatic mutations in the Ig variable region (V) genes and tumours retain these patterns, thereby revealing the point of differentiation of the B cell of origin. The importance of origin is strikingly illustrated in CLL where the two major subsets with distinctive clinical behaviour express either unmutated (U) or mutated (M) V genes. Biased selection of VDJ genes also occurs in CLL, allowing further identification of the normal B-cell counterparts, with U-CLL apparently derived from circulating naïve B cells. Surface IgM of CLL is functional, with evidence for ongoing interaction with antigen in vivo. Signalling connects to cell survival, proliferation and migration, key determinants of tumour cell behaviour. Probing of B-cell receptor-mediated signalling pathways, either constitutively activated or open for activation, reveals dynamic, possibly repetitive, stimulatory events, likely to occur in tissue sites. Subtle differences in signal responsiveness between U-CLL or M-CLL subsets, together with microenvironmental factors, may explain clinical outcome. Knowledge of the critical signalling pathways should reveal the steps vulnerable to inhibition and allow development of a new range of therapeutic drugs, targeted particularly against the more aggressive subset, U-CLL. © 2010 Elsevier Ltd.","author":[{"dropping-particle":"","family":"Packham","given":"Graham","non-dropping-particle":"","parse-names":false,"suffix":""},{"dropping-particle":"","family":"Stevenson","given":"Freda","non-dropping-particle":"","parse-names":false,"suffix":""}],"container-title":"Seminars in Cancer Biology","id":"ITEM-1","issue":"6","issued":{"date-parts":[["2010","12"]]},"page":"391-399","title":"The role of the B-cell receptor in the pathogenesis of chronic lymphocytic leukaemia","type":"article","volume":"20"},"uris":["http://www.mendeley.com/documents/?uuid=830522e0-49cb-3380-a41f-4db8c7d9791e"]},{"id":"ITEM-2","itemData":{"DOI":"10.1158/0008-5472.CAN-14-0630","ISSN":"15387445","abstract":"Over the last decade, immunogenetic analysis of B-cell receptor immunoglobulins (BcR IG) has proved instrumental in dissecting chronic lymphocytic leukemia (CLL) pathogenesis. Initially, it was the finding that the level of somatic hypermutations in rearranged IG heavy-chain genes could define two CLL subtypes associated with a different clinical course that drew attention. As the years ensued, this not only continued to hold strong, but also revealed an unprecedented BcR restriction (aptly coined as \" stereotypy\"), thus cementing the idea that antigenic elements select the leukemic clones. With all this in mind, in the present review, we focus on the CLL BcR IG, a molecule that clearly lies at the heart of disease pathogenesis, and attempt to distil from past and emerging biologic knowledge the most relevant aspects in the context of the immunogenetics of CLL, while at the same time provoking questions that remain unanswered. We juxtapose CLL with mutated BcR IGs against CLL with unmutated BcR IGs due to their striking clinicobiologic differences; however, when considering ontogeny, common derivation of the two mutational subtypes cannot be excluded. The issue of stereotypy is intertwined throughout and we also raise the subject of isotype-switched CLL, which, despite its rarity, contributes intriguing ontogenetic hints. © 2014 AACR.","author":[{"dropping-particle":"","family":"Vardi","given":"Anna","non-dropping-particle":"","parse-names":false,"suffix":""},{"dropping-particle":"","family":"Agathangelidis","given":"Andreas","non-dropping-particle":"","parse-names":false,"suffix":""},{"dropping-particle":"","family":"Sutton","given":"Lesley Ann","non-dropping-particle":"","parse-names":false,"suffix":""},{"dropping-particle":"","family":"Ghia","given":"Paolo","non-dropping-particle":"","parse-names":false,"suffix":""},{"dropping-particle":"","family":"Rosenquist","given":"Richard","non-dropping-particle":"","parse-names":false,"suffix":""},{"dropping-particle":"","family":"Stamatopoulos","given":"Kostas","non-dropping-particle":"","parse-names":false,"suffix":""}],"container-title":"Cancer Research","id":"ITEM-2","issue":"16","issued":{"date-parts":[["2014","8","15"]]},"page":"4211-4216","publisher":"American Association for Cancer Research Inc.","title":"Immunogenetic studies of chronic lymphocytic leukemia: Revelations and speculations about ontogeny and clinical evolution","type":"article","volume":"74"},"uris":["http://www.mendeley.com/documents/?uuid=bbd755e8-35f4-3510-87ba-154469cdeb86"]},{"id":"ITEM-3","itemData":{"DOI":"10.1182/blood-2007-07-099564","ISSN":"00064971","abstract":"Somatic hypermutation (SHM) features in a series of 1967 immunoglobulin heavy chain gene (IGH) rearrangements obtained from patients with chronic lymphocytic leukemia (CLL) were examined and compared with IGH sequences from non-CLL B cells available in public databases. SHM analysis was performed for all 1290 CLL sequences in this cohort with less than 100% identity to germ line. At the cohort level, SHM patterns were typical of a canonical SHM process. However, important differences emerged from the analysis of certain subgroups of CLL sequences defined by: (1) IGHV gene usage, (2) presence of stereotyped heavy chain complementarity-determining region 3 (HCDR3) sequences, and (3) mutational load. Recurrent, \"stereotyped\" amino acid changes occurred across the entire IGHV region in CLL subsets carrying stereotyped HCDR3 sequences, especially those expressing the IGHV3-21 and IGHV4-34 genes. These mutations are underrepresented among non-CLL sequences and thus can be considered as CLL-biased. Furthermore, it was shown that even a low level of mutations may be functionally relevant, given that stereotyped amino acid changes can be found in subsets of minimally mutated cases. The precise targeting and distinctive features of somatic hypermutation (SHM) in selected subgroups of CLL patients provide further evidence for selection by specific antigenic element(s). © 2008 by The American Society of Hematology.","author":[{"dropping-particle":"","family":"Murray","given":"Fiona","non-dropping-particle":"","parse-names":false,"suffix":""},{"dropping-particle":"","family":"Darzentas","given":"Nikos","non-dropping-particle":"","parse-names":false,"suffix":""},{"dropping-particle":"","family":"Hadzidimitriou","given":"Anastasia","non-dropping-particle":"","parse-names":false,"suffix":""},{"dropping-particle":"","family":"Tobin","given":"Gerard","non-dropping-particle":"","parse-names":false,"suffix":""},{"dropping-particle":"","family":"Boudjogra","given":"Myriam","non-dropping-particle":"","parse-names":false,"suffix":""},{"dropping-particle":"","family":"Scielzo","given":"Cristina","non-dropping-particle":"","parse-names":false,"suffix":""},{"dropping-particle":"","family":"Laoutaris","given":"Nikolaos","non-dropping-particle":"","parse-names":false,"suffix":""},{"dropping-particle":"","family":"Karlsson","given":"Karin","non-dropping-particle":"","parse-names":false,"suffix":""},{"dropping-particle":"","family":"Baran-Marzsak","given":"Fanny","non-dropping-particle":"","parse-names":false,"suffix":""},{"dropping-particle":"","family":"Tsaftaris","given":"Athanasios","non-dropping-particle":"","parse-names":false,"suffix":""},{"dropping-particle":"","family":"Moreno","given":"Carol","non-dropping-particle":"","parse-names":false,"suffix":""},{"dropping-particle":"","family":"Anagnostopoulos","given":"Achilles","non-dropping-particle":"","parse-names":false,"suffix":""},{"dropping-particle":"","family":"Caligaris-Cappio","given":"Federico","non-dropping-particle":"","parse-names":false,"suffix":""},{"dropping-particle":"","family":"Vaur","given":"Dominique","non-dropping-particle":"","parse-names":false,"suffix":""},{"dropping-particle":"","family":"Ouzounis","given":"Christos","non-dropping-particle":"","parse-names":false,"suffix":""},{"dropping-particle":"","family":"Belessi","given":"Chrysoula","non-dropping-particle":"","parse-names":false,"suffix":""},{"dropping-particle":"","family":"Ghia","given":"Paolo","non-dropping-particle":"","parse-names":false,"suffix":""},{"dropping-particle":"","family":"Davi","given":"Fred","non-dropping-particle":"","parse-names":false,"suffix":""},{"dropping-particle":"","family":"Rosenquist","given":"Richard","non-dropping-particle":"","parse-names":false,"suffix":""},{"dropping-particle":"","family":"Stamatopoulos","given":"Kostas","non-dropping-particle":"","parse-names":false,"suffix":""}],"container-title":"Blood","id":"ITEM-3","issue":"3","issued":{"date-parts":[["2008"]]},"page":"1524-1533","title":"Stereotyped patterns of somatic hypermutation in subsets of patients with chronic lymphocytic leukemia: Implications for the role of antigen selection in leukemogenesis","type":"article-journal","volume":"111"},"uris":["http://www.mendeley.com/documents/?uuid=a3b1e906-374a-3e1e-a5fc-aca74df7bc47"]}],"mendeley":{"formattedCitation":"[1–3]","plainTextFormattedCitation":"[1–3]","previouslyFormattedCitation":"[1–3]"},"properties":{"noteIndex":0},"schema":"https://github.com/citation-style-language/schema/raw/master/csl-citation.json"}</w:instrText>
      </w:r>
      <w:r w:rsidR="000B0AC3" w:rsidRPr="0016638B">
        <w:fldChar w:fldCharType="separate"/>
      </w:r>
      <w:r w:rsidR="008C3A74" w:rsidRPr="0016638B">
        <w:rPr>
          <w:noProof/>
        </w:rPr>
        <w:t>[1–3]</w:t>
      </w:r>
      <w:r w:rsidR="000B0AC3" w:rsidRPr="0016638B">
        <w:fldChar w:fldCharType="end"/>
      </w:r>
      <w:r w:rsidR="00C75BCD" w:rsidRPr="0016638B">
        <w:t>. Почти во всех случаях хроническому лимфолейкозу предшествует моноклональный В-клеточный лимфоцитоз (МВКЛ), который обнаруживается высокоточными методами иммунофенотипирования у 5</w:t>
      </w:r>
      <w:r w:rsidR="007D1103" w:rsidRPr="0016638B">
        <w:t>–</w:t>
      </w:r>
      <w:r w:rsidR="00C75BCD" w:rsidRPr="0016638B">
        <w:t>15</w:t>
      </w:r>
      <w:r w:rsidR="00DD3D1E">
        <w:t xml:space="preserve"> %</w:t>
      </w:r>
      <w:r w:rsidR="00C75BCD" w:rsidRPr="0016638B">
        <w:t xml:space="preserve"> лиц старше </w:t>
      </w:r>
      <w:r w:rsidR="008C3A74" w:rsidRPr="0016638B">
        <w:t>4</w:t>
      </w:r>
      <w:r w:rsidR="00C75BCD" w:rsidRPr="0016638B">
        <w:t>0 лет</w:t>
      </w:r>
      <w:r w:rsidR="008C3A74" w:rsidRPr="0016638B">
        <w:t xml:space="preserve">, </w:t>
      </w:r>
      <w:r w:rsidR="001A7FF4" w:rsidRPr="0016638B">
        <w:t>риск развития</w:t>
      </w:r>
      <w:r w:rsidR="008C3A74" w:rsidRPr="0016638B">
        <w:t xml:space="preserve"> МВКЛ увеличивается с возрастом</w:t>
      </w:r>
      <w:r w:rsidR="001A7FF4" w:rsidRPr="0016638B">
        <w:t xml:space="preserve"> </w:t>
      </w:r>
      <w:r w:rsidR="000B0AC3" w:rsidRPr="0016638B">
        <w:fldChar w:fldCharType="begin" w:fldLock="1"/>
      </w:r>
      <w:r w:rsidR="00A33FC0" w:rsidRPr="0016638B">
        <w:instrText xml:space="preserve">ADDIN CSL_CITATION {"citationItems":[{"id":"ITEM-1","itemData":{"DOI":"10.1182/blood-2015-02-585059","ISSN":"15280020","abstract":"Monoclonal B lymphocytosis (MBL) is defined as the presence of a clonal B-cell population in the peripheral blood with fewer than 5 × 10(9)/L B-cells and no other signs of a lymphoproliferative disorder. The majority of cases of MBL have the immunophenotype of chronic lymphocytic leukemia (CLL). MBL can be categorized as either low count or high count based on whether the B-cell count is above or below 0.5 × 10(9)/L. Low-count MBL can be detected in </w:instrText>
      </w:r>
      <w:r w:rsidR="00A33FC0" w:rsidRPr="0016638B">
        <w:rPr>
          <w:rFonts w:ascii="Cambria Math" w:hAnsi="Cambria Math" w:cs="Cambria Math"/>
        </w:rPr>
        <w:instrText>∼</w:instrText>
      </w:r>
      <w:r w:rsidR="00A33FC0" w:rsidRPr="0016638B">
        <w:instrText>5% of adults over the age of 40 years when assessed using standard-sensitivity flow cytometry assays. A number of biological and genetic characteristics distinguish low-count from high-count MBL. Whereas low-count MBL rarely progresses to CLL, high-count MBL progresses to CLL requiring therapy at a rate of 1% to 2% per year. High-count MBL is distinguished from Rai 0 CLL based on whether the B-cell count is above or below 5 × 10(9)/L. Although individuals with both high-count MBL and CLL Rai stage 0 are at increased risk of infections and second cancers, the risk of progression requiring treatment and the potential to shorten life expectancy are greater for CLL. This review highlights challenging questions regarding the classification, risk stratification, management, and supportive care of patients with MBL and CLL.","author":[{"dropping-particle":"","family":"Strati","given":"Paolo","non-dropping-particle":"","parse-names":false,"suffix":""},{"dropping-particle":"","family":"Shanafelt","given":"Tait D.","non-dropping-particle":"","parse-names":false,"suffix":""}],"container-title":"Blood","id":"ITEM-1","issue":"4","issued":{"date-parts":[["2015","7","23"]]},"page":"454-462","publisher":"American Society of Hematology","title":"Monoclonal B-cell lymphocytosis and early-stage chronic lymphocytic leukemia: Diagnosis, natural history, and risk stratification","type":"article","volume":"126"},"uris":["http://www.mendeley.com/documents/?uuid=1aa8dff9-435e-3b9c-aa07-bacd9e18cc38"]}],"mendeley":{"formattedCitation":"[4]","plainTextFormattedCitation":"[4]","previouslyFormattedCitation":"[4]"},"properties":{"noteIndex":0},"schema":"https://github.com/citation-style-language/schema/raw/master/csl-citation.json"}</w:instrText>
      </w:r>
      <w:r w:rsidR="000B0AC3" w:rsidRPr="0016638B">
        <w:fldChar w:fldCharType="separate"/>
      </w:r>
      <w:r w:rsidR="001A7FF4" w:rsidRPr="0016638B">
        <w:rPr>
          <w:noProof/>
        </w:rPr>
        <w:t>[4]</w:t>
      </w:r>
      <w:r w:rsidR="000B0AC3" w:rsidRPr="0016638B">
        <w:fldChar w:fldCharType="end"/>
      </w:r>
      <w:r w:rsidR="00C75BCD" w:rsidRPr="0016638B">
        <w:t xml:space="preserve">. МВКЛ инициируется комплексом факторов, </w:t>
      </w:r>
      <w:r w:rsidR="00BA284D">
        <w:t xml:space="preserve">который </w:t>
      </w:r>
      <w:r w:rsidR="00C75BCD" w:rsidRPr="0016638B">
        <w:t>включа</w:t>
      </w:r>
      <w:r w:rsidR="00BA284D">
        <w:t>ет</w:t>
      </w:r>
      <w:r w:rsidR="00C75BCD" w:rsidRPr="0016638B">
        <w:t xml:space="preserve"> мутации ряда генов, антигенн</w:t>
      </w:r>
      <w:r w:rsidR="00BA284D">
        <w:t>ую</w:t>
      </w:r>
      <w:r w:rsidR="00C75BCD" w:rsidRPr="0016638B">
        <w:t xml:space="preserve"> стимуляци</w:t>
      </w:r>
      <w:r w:rsidR="00BA284D">
        <w:t>ю</w:t>
      </w:r>
      <w:r w:rsidR="00C75BCD" w:rsidRPr="0016638B">
        <w:t>, сигнал</w:t>
      </w:r>
      <w:r w:rsidR="00BA284D">
        <w:t>ы</w:t>
      </w:r>
      <w:r w:rsidR="00BA284D" w:rsidRPr="00BA284D">
        <w:t xml:space="preserve"> </w:t>
      </w:r>
      <w:r w:rsidR="00BA284D">
        <w:t xml:space="preserve">от </w:t>
      </w:r>
      <w:r w:rsidR="00BA284D" w:rsidRPr="0016638B">
        <w:t>микроокружен</w:t>
      </w:r>
      <w:r w:rsidR="00BA284D">
        <w:t>ия</w:t>
      </w:r>
      <w:r w:rsidR="00C75BCD" w:rsidRPr="0016638B">
        <w:t>, эпигенетически</w:t>
      </w:r>
      <w:r w:rsidR="00BA284D">
        <w:t>е</w:t>
      </w:r>
      <w:r w:rsidR="00C75BCD" w:rsidRPr="0016638B">
        <w:t xml:space="preserve"> модификации и, наконец, цитогенетически</w:t>
      </w:r>
      <w:r w:rsidR="00BA284D">
        <w:t>е</w:t>
      </w:r>
      <w:r w:rsidR="00C75BCD" w:rsidRPr="0016638B">
        <w:t xml:space="preserve"> нарушения. В результате появляется клон лимфоцитов с фенотипом клеток ХЛЛ. </w:t>
      </w:r>
      <w:r w:rsidR="00BA284D">
        <w:t>У</w:t>
      </w:r>
      <w:r w:rsidR="00C75BCD" w:rsidRPr="0016638B">
        <w:t>ч</w:t>
      </w:r>
      <w:r w:rsidR="00BA284D">
        <w:t>и</w:t>
      </w:r>
      <w:r w:rsidR="00C75BCD" w:rsidRPr="0016638B">
        <w:t>т</w:t>
      </w:r>
      <w:r w:rsidR="00BA284D">
        <w:t>ывая</w:t>
      </w:r>
      <w:r w:rsidR="00C75BCD" w:rsidRPr="0016638B">
        <w:t xml:space="preserve"> многократно преобладающ</w:t>
      </w:r>
      <w:r w:rsidR="00BA284D">
        <w:t>ую</w:t>
      </w:r>
      <w:r w:rsidR="00C75BCD" w:rsidRPr="0016638B">
        <w:t xml:space="preserve"> частот</w:t>
      </w:r>
      <w:r w:rsidR="00BA284D">
        <w:t>у</w:t>
      </w:r>
      <w:r w:rsidR="00C75BCD" w:rsidRPr="0016638B">
        <w:t xml:space="preserve"> МВКЛ, </w:t>
      </w:r>
      <w:r w:rsidR="00BA284D" w:rsidRPr="0016638B">
        <w:t>к развитию ХЛЛ</w:t>
      </w:r>
      <w:r w:rsidR="00BA284D" w:rsidRPr="00BA284D">
        <w:t xml:space="preserve"> </w:t>
      </w:r>
      <w:r w:rsidR="00BA284D" w:rsidRPr="0016638B">
        <w:t xml:space="preserve">приводят </w:t>
      </w:r>
      <w:r w:rsidR="00C75BCD" w:rsidRPr="0016638B">
        <w:t xml:space="preserve">дополнительные генетические нарушения </w:t>
      </w:r>
      <w:r w:rsidR="00BA284D" w:rsidRPr="0016638B">
        <w:t xml:space="preserve">в </w:t>
      </w:r>
      <w:r w:rsidR="00BA284D">
        <w:t>1</w:t>
      </w:r>
      <w:r w:rsidR="00BA284D" w:rsidRPr="0016638B">
        <w:t xml:space="preserve"> из </w:t>
      </w:r>
      <w:r w:rsidR="00BA284D">
        <w:t>100</w:t>
      </w:r>
      <w:r w:rsidR="00BA284D" w:rsidRPr="0016638B">
        <w:t xml:space="preserve"> случаев МВКЛ</w:t>
      </w:r>
      <w:r w:rsidR="00C75BCD" w:rsidRPr="0016638B">
        <w:t>.</w:t>
      </w:r>
      <w:r w:rsidR="00DD3D1E">
        <w:t xml:space="preserve"> </w:t>
      </w:r>
      <w:r w:rsidR="001F5994" w:rsidRPr="0016638B">
        <w:t xml:space="preserve">Клетки ХЛЛ существенно влияют на микроокружение, инициируя </w:t>
      </w:r>
      <w:r w:rsidR="00BA284D">
        <w:t>появление</w:t>
      </w:r>
      <w:r w:rsidR="001F5994" w:rsidRPr="0016638B">
        <w:t xml:space="preserve"> </w:t>
      </w:r>
      <w:r w:rsidR="001A7FF4" w:rsidRPr="0016638B">
        <w:t xml:space="preserve">особого микроокружения </w:t>
      </w:r>
      <w:r w:rsidR="001F5994" w:rsidRPr="0016638B">
        <w:t>и даже специали</w:t>
      </w:r>
      <w:r w:rsidR="00BA284D">
        <w:softHyphen/>
      </w:r>
      <w:r w:rsidR="001F5994" w:rsidRPr="0016638B">
        <w:t>зированных клеток (</w:t>
      </w:r>
      <w:r w:rsidR="001F5994" w:rsidRPr="0016638B">
        <w:rPr>
          <w:lang w:val="en-US"/>
        </w:rPr>
        <w:t>nurse</w:t>
      </w:r>
      <w:r w:rsidR="001F5994" w:rsidRPr="0016638B">
        <w:t>-</w:t>
      </w:r>
      <w:r w:rsidR="001F5994" w:rsidRPr="0016638B">
        <w:rPr>
          <w:lang w:val="en-US"/>
        </w:rPr>
        <w:t>like</w:t>
      </w:r>
      <w:r w:rsidR="001F5994" w:rsidRPr="0016638B">
        <w:t xml:space="preserve"> </w:t>
      </w:r>
      <w:r w:rsidR="001F5994" w:rsidRPr="0016638B">
        <w:rPr>
          <w:lang w:val="en-US"/>
        </w:rPr>
        <w:t>cells</w:t>
      </w:r>
      <w:r w:rsidR="001F5994" w:rsidRPr="0016638B">
        <w:t>), которые определяют их клональную экспансию и дают возможность переживать генотоксические стрессы</w:t>
      </w:r>
      <w:r w:rsidR="00C75BCD" w:rsidRPr="0016638B">
        <w:t xml:space="preserve">. Время и химиотерапия приводят к </w:t>
      </w:r>
      <w:r w:rsidR="00C75BCD" w:rsidRPr="0016638B">
        <w:lastRenderedPageBreak/>
        <w:t>клональной эволюции с накоплением генетических нарушений, которые делают клетки ХЛЛ все более автономными, быстро</w:t>
      </w:r>
      <w:r w:rsidR="00BA284D">
        <w:t xml:space="preserve"> </w:t>
      </w:r>
      <w:r w:rsidR="00C75BCD" w:rsidRPr="0016638B">
        <w:t xml:space="preserve">делящимися и рефракторными к терапии. </w:t>
      </w:r>
    </w:p>
    <w:p w14:paraId="3E90E9D5" w14:textId="77777777" w:rsidR="00C75BCD" w:rsidRPr="0016638B" w:rsidRDefault="00C75BCD" w:rsidP="00830EF8">
      <w:pPr>
        <w:ind w:firstLine="709"/>
      </w:pPr>
      <w:r w:rsidRPr="0016638B">
        <w:t>Клетки ХЛЛ/ЛМЛ экспрессируют В-клеточные антигенные рецепторы с ограниченным репертуаром специфичности. Постоянная передача сигнала через эти рецепторы и характер этой передачи явля</w:t>
      </w:r>
      <w:r w:rsidR="00A33FC0" w:rsidRPr="0016638B">
        <w:t>ю</w:t>
      </w:r>
      <w:r w:rsidRPr="0016638B">
        <w:t xml:space="preserve">тся ключевым фактором, определяющим жизнеспособность клеток ХЛЛ и также характер </w:t>
      </w:r>
      <w:r w:rsidR="00BA284D">
        <w:t>развития</w:t>
      </w:r>
      <w:r w:rsidRPr="0016638B">
        <w:t xml:space="preserve"> </w:t>
      </w:r>
      <w:r w:rsidR="001F5994" w:rsidRPr="0016638B">
        <w:t>этой опухоли</w:t>
      </w:r>
      <w:r w:rsidRPr="0016638B">
        <w:t xml:space="preserve">. Предполагается, </w:t>
      </w:r>
      <w:r w:rsidR="001F5994" w:rsidRPr="0016638B">
        <w:t xml:space="preserve">что </w:t>
      </w:r>
      <w:r w:rsidRPr="0016638B">
        <w:t>сигнальный путь В-клеточного рецептора не зависит от антигенов, но осуществляется автономно, возможно при взаимодействии клеток ХЛЛ друг с другом</w:t>
      </w:r>
      <w:r w:rsidR="00A33FC0" w:rsidRPr="0016638B">
        <w:t xml:space="preserve"> </w:t>
      </w:r>
      <w:r w:rsidR="000B0AC3" w:rsidRPr="0016638B">
        <w:fldChar w:fldCharType="begin" w:fldLock="1"/>
      </w:r>
      <w:r w:rsidR="00015814">
        <w:instrText>ADDIN CSL_CITATION {"citationItems":[{"id":"ITEM-1","itemData":{"DOI":"10.1146/annurev-pathol-020712-163955","ISSN":"1553-4006","author":[{"dropping-particle":"","family":"Zhang","given":"Suping","non-dropping-particle":"","parse-names":false,"suffix":""},{"dropping-particle":"","family":"Kipps","given":"Thomas J.","non-dropping-particle":"","parse-names":false,"suffix":""}],"container-title":"Annual Review of Pathology: Mechanisms of Disease","id":"ITEM-1","issue":"1","issued":{"date-parts":[["2014","1","24"]]},"page":"103-118","title":"The Pathogenesis of Chronic Lymphocytic Leukemia","type":"article-journal","volume":"9"},"uris":["http://www.mendeley.com/documents/?uuid=c287baf8-912e-3bba-833c-73547f391e3f"]},{"id":"ITEM-2","itemData":{"DOI":"10.1016/j.it.2013.07.002","ISSN":"14714906","abstract":"B cell receptor (BCR) signaling plays an important pathogenic role in chronic lymphocytic leukemia (CLL) and B cell lymphomas, based on structural restrictions of the BCR, and BCR-dependent survival and growth of the malignant B cells. In CLL and lymphoma subtypes, ligand-independent ('tonic') and ligand-dependent BCR signaling have been characterized, which can involve mutations of BCR pathway components or be triggered by (auto)antigens present in the tissue microenvironment. In CLL, based on high response rates and durable remissions in early-stage clinical trials, there is rapid clinical development of inhibitors targeting BCR-associated kinases [Bruton's tyrosine kinase (BTK), phosphoinositide 3-kinase (PI3K)δ], which will change treatment paradigms in CLL and other B cell malignancies. Here, we discuss the evolution of this field, from BCR-related prognostic markers, to mechanisms of BCR activation, and targeting of BCR-associated kinases, the emerging Achilles' heel in CLL pathogenesis. © 2013 Elsevier Ltd.","author":[{"dropping-particle":"","family":"Burger","given":"Jan A.","non-dropping-particle":"","parse-names":false,"suffix":""},{"dropping-particle":"","family":"Chiorazzi","given":"Nicholas","non-dropping-particle":"","parse-names":false,"suffix":""}],"container-title":"Trends in Immunology","id":"ITEM-2","issue":"12","issued":{"date-parts":[["2013","12"]]},"page":"592-601","title":"B cell receptor signaling in chronic lymphocytic leukemia","type":"article","volume":"34"},"uris":["http://www.mendeley.com/documents/?uuid=d59ab3e3-a06f-38a9-b8d4-6417066cbe46"]}],"mendeley":{"formattedCitation":"[5,6]","plainTextFormattedCitation":"[5,6]","previouslyFormattedCitation":"[5,6]"},"properties":{"noteIndex":0},"schema":"https://github.com/citation-style-language/schema/raw/master/csl-citation.json"}</w:instrText>
      </w:r>
      <w:r w:rsidR="000B0AC3" w:rsidRPr="0016638B">
        <w:fldChar w:fldCharType="separate"/>
      </w:r>
      <w:r w:rsidR="00015814" w:rsidRPr="00015814">
        <w:rPr>
          <w:noProof/>
        </w:rPr>
        <w:t>[5,6]</w:t>
      </w:r>
      <w:r w:rsidR="000B0AC3" w:rsidRPr="0016638B">
        <w:fldChar w:fldCharType="end"/>
      </w:r>
      <w:r w:rsidRPr="0016638B">
        <w:t>.</w:t>
      </w:r>
    </w:p>
    <w:p w14:paraId="58676A24" w14:textId="77777777" w:rsidR="004D7374" w:rsidRPr="004E3A70" w:rsidRDefault="004D7374" w:rsidP="005D3BBD">
      <w:pPr>
        <w:pStyle w:val="2"/>
      </w:pPr>
      <w:bookmarkStart w:id="15" w:name="_Toc23601715"/>
      <w:bookmarkStart w:id="16" w:name="_Toc100658203"/>
      <w:r w:rsidRPr="004E3A70">
        <w:t>1.3</w:t>
      </w:r>
      <w:r w:rsidR="00397360" w:rsidRPr="004E3A70">
        <w:t>.</w:t>
      </w:r>
      <w:r w:rsidRPr="004E3A70">
        <w:t xml:space="preserve"> Эпидемиология</w:t>
      </w:r>
      <w:r w:rsidR="0030568B" w:rsidRPr="004E3A70">
        <w:t xml:space="preserve"> заболевания или состояния (группы заболеваний или состояний)</w:t>
      </w:r>
      <w:bookmarkEnd w:id="15"/>
      <w:bookmarkEnd w:id="16"/>
    </w:p>
    <w:p w14:paraId="125FD826" w14:textId="77777777" w:rsidR="004D7374" w:rsidRDefault="004D7374" w:rsidP="004E3A70">
      <w:pPr>
        <w:ind w:firstLine="709"/>
        <w:contextualSpacing/>
      </w:pPr>
      <w:r>
        <w:t>ХЛЛ – самый частый вид лейкоз</w:t>
      </w:r>
      <w:r w:rsidR="0015009B">
        <w:t>а</w:t>
      </w:r>
      <w:r>
        <w:t xml:space="preserve"> у взро</w:t>
      </w:r>
      <w:r w:rsidR="00DD3D1E">
        <w:t xml:space="preserve">слых. В европейских странах заболеваемость им </w:t>
      </w:r>
      <w:r>
        <w:t xml:space="preserve">составляет </w:t>
      </w:r>
      <w:r w:rsidR="0088552E" w:rsidRPr="0016638B">
        <w:t>5</w:t>
      </w:r>
      <w:r w:rsidR="00DD3D1E">
        <w:t xml:space="preserve"> случаев на </w:t>
      </w:r>
      <w:r>
        <w:t xml:space="preserve">100 </w:t>
      </w:r>
      <w:r w:rsidR="00DD3D1E">
        <w:t xml:space="preserve">тыс. человек </w:t>
      </w:r>
      <w:r>
        <w:t>в год</w:t>
      </w:r>
      <w:r w:rsidR="00025CCB">
        <w:t xml:space="preserve">. </w:t>
      </w:r>
      <w:r w:rsidR="00DD3D1E">
        <w:t>З</w:t>
      </w:r>
      <w:r w:rsidR="00025CCB">
        <w:t>аболеваемост</w:t>
      </w:r>
      <w:r w:rsidR="00DD3D1E">
        <w:t>ь</w:t>
      </w:r>
      <w:r w:rsidR="00025CCB">
        <w:t xml:space="preserve"> увеличивается с возрастом</w:t>
      </w:r>
      <w:r>
        <w:t xml:space="preserve">. У лиц старше </w:t>
      </w:r>
      <w:r w:rsidR="00025CCB">
        <w:t>7</w:t>
      </w:r>
      <w:r>
        <w:t xml:space="preserve">0 лет она составляет </w:t>
      </w:r>
      <w:r w:rsidR="00DD3D1E">
        <w:t xml:space="preserve">более </w:t>
      </w:r>
      <w:r w:rsidR="00025CCB">
        <w:t>2</w:t>
      </w:r>
      <w:r>
        <w:t>0</w:t>
      </w:r>
      <w:r w:rsidR="00DD3D1E">
        <w:t xml:space="preserve"> случаев на </w:t>
      </w:r>
      <w:r>
        <w:t xml:space="preserve">100 </w:t>
      </w:r>
      <w:r w:rsidR="00DD3D1E">
        <w:t xml:space="preserve">тыс. человек </w:t>
      </w:r>
      <w:r>
        <w:t xml:space="preserve">в год. Медиана возраста на момент установления диагноза в европейских странах – 69 лет </w:t>
      </w:r>
      <w:r w:rsidR="000B0AC3">
        <w:fldChar w:fldCharType="begin" w:fldLock="1"/>
      </w:r>
      <w:r w:rsidR="000F2A44">
        <w:instrText>ADDIN CSL_CITATION {"citationItems":[{"id":"ITEM-1","itemData":{"DOI":"10.1182/blood-2005-06-2508","ISSN":"00064971","abstract":"Because the causes of most lymphoid neoplasms remain unknown, comparison of incidence patterns by disease subtype may provide critical clues for future etiologic investigations. We therefore conducted a comprehensive assessment of 114,548 lymphoid neoplasms diagnosed during 1992-2001 in 12 Surveillance, Epidemiology, and End Results (SEER) registries according to the internationally recognized World Health Organization (WHO) lymphoma classification introduced in 2001. Cases coded in International Classification of Diseases for Oncology, Second Edition (ICD-O-2), were converted to ICD-O-3 for WHO subtype assignment. Age-specific and age-adjusted rates were compared by sex and race (white, black, Asian). Age-adjusted trends in incidence were estimated by sex and race using weighted least squares log-linear regression. Diverse incidence patterns and trends were observed by lymphoid neoplasm subtype and population. In the elderly (75 years or older), rates of diffuse large B-cell lymphoma (DLBCL) and follicular lymphoma increased 1.4% and 1.8% per year, respectively, whereas rates of chronic lymphocytic leukemia/small lymphocytic lymphoma (CLL/SLL) declined 2.1% per year. Although whites bear the highest incidence burden for most lymphoid neoplasm subtypes, most notably for hairy cell leukemia and follicular lymphoma, black predominance was observed for plasma cell and T-cell neoplasms. Asians have considerably lower rates than whites and blacks for CLL/SLL and Hodgkin lymphoma. We conclude that the striking differences in incidence patterns by histologic subtype strongly suggest that there is etiologic heterogeneity among lymphoid neoplasms and support the pursuit of epidemiologic analysis by subtype.","author":[{"dropping-particle":"","family":"Morton","given":"Lindsay M.","non-dropping-particle":"","parse-names":false,"suffix":""},{"dropping-particle":"","family":"Wang","given":"Sophia S.","non-dropping-particle":"","parse-names":false,"suffix":""},{"dropping-particle":"","family":"Devesa","given":"Susan S.","non-dropping-particle":"","parse-names":false,"suffix":""},{"dropping-particle":"","family":"Hartge","given":"Patricia","non-dropping-particle":"","parse-names":false,"suffix":""},{"dropping-particle":"","family":"Weisenburger","given":"Dennis D.","non-dropping-particle":"","parse-names":false,"suffix":""},{"dropping-particle":"","family":"Linet","given":"Martha S.","non-dropping-particle":"","parse-names":false,"suffix":""}],"container-title":"Blood","id":"ITEM-1","issue":"1","issued":{"date-parts":[["2006","1","1"]]},"page":"265-276","title":"Lymphoma incidence patterns by WHO subtype in the United States, 1992-2001","type":"article-journal","volume":"107"},"uris":["http://www.mendeley.com/documents/?uuid=15802976-4224-3b4f-ba66-28fa4b9804dd"]},{"id":"ITEM-2","itemData":{"DOI":"10.1111/j.1600-0609.2008.01114.x","ISSN":"09024441","abstract":"OBJECTIVE: Whilst Chronic lymphocytic leukaemia (CLL) is considered a rare disease, to our knowledge, the current prevalence of CLL within the European Union (EU) member states is not published. Understanding the number of individuals with CLL is vital to assess disease burden within the wider population. METHODS: Using 2002 data from the International Agency for Research on Cancer, we estimated the number of individuals with CLL (ICD-10 C91.1) from those reported for all leukaemias (C91-95) and extrapolated the figures by the population increase within the EU between 2002 and 2006, the last year with fully updated community population estimates. One- and 5-yr partial prevalence estimates are reported (i.e. the number of individuals still living 1-5 yr post-diagnosis). We then applied proportional estimates from the literature to assess those requiring immediate treatment, those under observation and their likely progression rates. RESULTS: We found that within the 27 EU states plus Iceland, Norway and Lichtenstein, 1- and 5-yr CLL partial prevalence estimates totalled approximately 13,952 and 46,633 individuals respectively in 2006. By applying Binet staging to the 1-yr estimate, 40% of patients will be stage B/C and require immediate treatment. Thus, 5581 individuals may be treated within the first year of diagnosis. Of the 60% (8371) under observation, by 5 yr up to 33% (2763) may have more advanced disease with increased risk of mortality. CONCLUSION: Whilst CLL is a rare disease, the number of individuals burdened by the disease within the EU is considerable and thousands of patients require treatment and physician care, which has cost implications for member states.","author":[{"dropping-particle":"","family":"Watson","given":"Louise","non-dropping-particle":"","parse-names":false,"suffix":""},{"dropping-particle":"","family":"Wyld","given":"Peter","non-dropping-particle":"","parse-names":false,"suffix":""},{"dropping-particle":"","family":"Catovsky","given":"Daniel","non-dropping-particle":"","parse-names":false,"suffix":""}],"container-title":"European Journal of Haematology","id":"ITEM-2","issue":"4","issued":{"date-parts":[["2008","10"]]},"page":"253-258","title":"Disease burden of chronic lymphocytic leukaemia within the European Union","type":"article-journal","volume":"81"},"uris":["http://www.mendeley.com/documents/?uuid=5d69840b-b298-33cd-b84e-f36114e4d3de"]},{"id":"ITEM-3","itemData":{"PMID":"17237035","author":[{"dropping-particle":"","family":"Jemal","given":"A.","non-dropping-particle":"","parse-names":false,"suffix":""},{"dropping-particle":"","family":"Siegel","given":"R.","non-dropping-particle":"","parse-names":false,"suffix":""},{"dropping-particle":"","family":"Ward","given":"E.","non-dropping-particle":"","parse-names":false,"suffix":""},{"dropping-particle":"","family":"Murray","given":"T.","non-dropping-particle":"","parse-names":false,"suffix":""},{"dropping-particle":"","family":"Xu","given":"J.","non-dropping-particle":"","parse-names":false,"suffix":""},{"dropping-particle":"","family":"Thun","given":"M.J.","non-dropping-particle":"","parse-names":false,"suffix":""}],"container-title":"CA: a cancer journal for clinicians","id":"ITEM-3","issue":"1","issued":{"date-parts":[["2007"]]},"page":"43-66","title":"Cancer statistics, 2007.","type":"article-journal","volume":"57"},"uris":["http://www.mendeley.com/documents/?uuid=e874d4ce-8762-484d-907a-6fc171df76ab"]},{"id":"ITEM-4","itemData":{"DOI":"10.1111/j.1365-2141.2007.06856.x","ISSN":"00071048","abstract":"The 2001 World Health Organization classification scheme considers B-cell chronic lymphocytic leukaemia (CLL) and small lymphocytic lymphoma (SLL) in an aggregate category (CLL/SLL) because of shared clinicopathological features. We have estimated age-adjusted incidence rates (IRs) of CLL and SLL in the population-based Surveillance, Epidemiology and End Results Program in the United States to analyse patterns of CLL and SLL separately and jointly. Age-standardized to the 2000 US population, overall IRs were 3.83 per 100 000 person-years for CLL (n = 15 676) and 1.31 for SLL (n = 5382) during 1993-2004. Incidence of the combined entity, CLL/SLL, was 90% higher among males compared to females, and the male:female IR ratio was significantly higher for CLL (1.98) than for SLL (1.67). CLL/SLL IRs were 25% and 77% lower among Blacks and Asian/Pacific Islanders, respectively, compared to Whites. A significant reporting delay was evident for CLL but not for SLL, so that CLL/SLL temporal trends must be interpreted cautiously. CLL and SLL IRs increased exponentially with age among all gender/race groups, with CLL IRs increasing more steeply with advancing age than SLL. Avenues of future research include assessment of delayed- and under-reporting to cancer registries and exploration of race, gender, and age effects in epidemiological studies.","author":[{"dropping-particle":"","family":"Dores","given":"Graça M.","non-dropping-particle":"","parse-names":false,"suffix":""},{"dropping-particle":"","family":"Anderson","given":"William F.","non-dropping-particle":"","parse-names":false,"suffix":""},{"dropping-particle":"","family":"Curtis","given":"Rochelle E.","non-dropping-particle":"","parse-names":false,"suffix":""},{"dropping-particle":"","family":"Landgren","given":"Ola","non-dropping-particle":"","parse-names":false,"suffix":""},{"dropping-particle":"","family":"Ostroumova","given":"Evgenia","non-dropping-particle":"","parse-names":false,"suffix":""},{"dropping-particle":"","family":"Bluhm","given":"Elizabeth C.","non-dropping-particle":"","parse-names":false,"suffix":""},{"dropping-particle":"","family":"Rabkin","given":"Charles S.","non-dropping-particle":"","parse-names":false,"suffix":""},{"dropping-particle":"","family":"Devesa","given":"Susan S.","non-dropping-particle":"","parse-names":false,"suffix":""},{"dropping-particle":"","family":"Linet","given":"Martha S.","non-dropping-particle":"","parse-names":false,"suffix":""}],"container-title":"British Journal of Haematology","id":"ITEM-4","issue":"5","issued":{"date-parts":[["2007","12"]]},"page":"809-819","title":"Chronic lymphocytic leukaemia and small lymphocytic lymphoma: Overview of the descriptive epidemiology","type":"article-journal","volume":"139"},"uris":["http://www.mendeley.com/documents/?uuid=c627013b-6902-38d0-b3c8-4a4075d2576c"]}],"mendeley":{"formattedCitation":"[7–10]","plainTextFormattedCitation":"[7–10]","previouslyFormattedCitation":"[7–10]"},"properties":{"noteIndex":0},"schema":"https://github.com/citation-style-language/schema/raw/master/csl-citation.json"}</w:instrText>
      </w:r>
      <w:r w:rsidR="000B0AC3">
        <w:fldChar w:fldCharType="separate"/>
      </w:r>
      <w:r w:rsidR="000F2A44" w:rsidRPr="000F2A44">
        <w:rPr>
          <w:noProof/>
        </w:rPr>
        <w:t>[7–10]</w:t>
      </w:r>
      <w:r w:rsidR="000B0AC3">
        <w:fldChar w:fldCharType="end"/>
      </w:r>
      <w:r>
        <w:t xml:space="preserve">. </w:t>
      </w:r>
      <w:r w:rsidRPr="00D012C9">
        <w:t>В Российской Федерации ХЛЛ выявляется реже: в 201</w:t>
      </w:r>
      <w:r w:rsidR="000F2A44">
        <w:t>7</w:t>
      </w:r>
      <w:r w:rsidRPr="00D012C9">
        <w:t xml:space="preserve"> г. заболеваемость составила 2,95</w:t>
      </w:r>
      <w:r w:rsidR="00DD3D1E">
        <w:t xml:space="preserve"> случая на </w:t>
      </w:r>
      <w:r w:rsidRPr="00D012C9">
        <w:t xml:space="preserve">100 </w:t>
      </w:r>
      <w:r w:rsidR="00DD3D1E">
        <w:t>тыс. человек</w:t>
      </w:r>
      <w:r w:rsidRPr="00D012C9">
        <w:t xml:space="preserve">, медиана возраста на момент установления диагноза </w:t>
      </w:r>
      <w:r w:rsidR="00BA284D">
        <w:t>–</w:t>
      </w:r>
      <w:r w:rsidRPr="00D012C9">
        <w:t xml:space="preserve"> 68 лет</w:t>
      </w:r>
      <w:r w:rsidR="000F2A44" w:rsidRPr="000F2A44">
        <w:t xml:space="preserve"> </w:t>
      </w:r>
      <w:r w:rsidR="000B0AC3">
        <w:fldChar w:fldCharType="begin" w:fldLock="1"/>
      </w:r>
      <w:r w:rsidR="00DE62FF">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11]","plainTextFormattedCitation":"[11]","previouslyFormattedCitation":"[11]"},"properties":{"noteIndex":0},"schema":"https://github.com/citation-style-language/schema/raw/master/csl-citation.json"}</w:instrText>
      </w:r>
      <w:r w:rsidR="000B0AC3">
        <w:fldChar w:fldCharType="separate"/>
      </w:r>
      <w:r w:rsidR="000F2A44" w:rsidRPr="000F2A44">
        <w:rPr>
          <w:noProof/>
        </w:rPr>
        <w:t>[11]</w:t>
      </w:r>
      <w:r w:rsidR="000B0AC3">
        <w:fldChar w:fldCharType="end"/>
      </w:r>
      <w:r>
        <w:t>.</w:t>
      </w:r>
    </w:p>
    <w:p w14:paraId="01F3E0F5" w14:textId="77777777" w:rsidR="004D7374" w:rsidRPr="004E3A70" w:rsidRDefault="004D7374" w:rsidP="005D3BBD">
      <w:pPr>
        <w:pStyle w:val="2"/>
      </w:pPr>
      <w:bookmarkStart w:id="17" w:name="_Toc23601716"/>
      <w:bookmarkStart w:id="18" w:name="_Toc100658204"/>
      <w:r w:rsidRPr="004E3A70">
        <w:t>1.4</w:t>
      </w:r>
      <w:r w:rsidR="00397360" w:rsidRPr="004E3A70">
        <w:t>.</w:t>
      </w:r>
      <w:r w:rsidRPr="004E3A70">
        <w:t xml:space="preserve"> </w:t>
      </w:r>
      <w:r w:rsidR="0030568B" w:rsidRPr="004E3A70">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7"/>
      <w:bookmarkEnd w:id="18"/>
    </w:p>
    <w:p w14:paraId="0409BE7F" w14:textId="77777777" w:rsidR="00A032F4" w:rsidRDefault="004D7374" w:rsidP="004E3A70">
      <w:r w:rsidRPr="00931A0F">
        <w:t>С91.1</w:t>
      </w:r>
      <w:r w:rsidR="006422C1" w:rsidRPr="006422C1">
        <w:t xml:space="preserve"> – </w:t>
      </w:r>
      <w:r w:rsidR="00BA284D">
        <w:t>Х</w:t>
      </w:r>
      <w:r w:rsidR="006422C1">
        <w:t>ронический лимфоцитарный лейкоз</w:t>
      </w:r>
    </w:p>
    <w:p w14:paraId="04DDB70E" w14:textId="77777777" w:rsidR="004D7374" w:rsidRPr="00830EF8" w:rsidRDefault="004D7374" w:rsidP="005D3BBD">
      <w:pPr>
        <w:pStyle w:val="2"/>
      </w:pPr>
      <w:bookmarkStart w:id="19" w:name="_Toc23601717"/>
      <w:bookmarkStart w:id="20" w:name="_Toc100658205"/>
      <w:r w:rsidRPr="004E3A70">
        <w:t>1.5</w:t>
      </w:r>
      <w:r w:rsidR="00397360" w:rsidRPr="004E3A70">
        <w:t>.</w:t>
      </w:r>
      <w:r w:rsidRPr="004E3A70">
        <w:t xml:space="preserve"> </w:t>
      </w:r>
      <w:r w:rsidR="00DE62FF" w:rsidRPr="004E3A70">
        <w:t>Классификация</w:t>
      </w:r>
      <w:r w:rsidR="0030568B" w:rsidRPr="004E3A70">
        <w:t xml:space="preserve"> заболевания или состояния (группы заболеваний или состояний)</w:t>
      </w:r>
      <w:bookmarkEnd w:id="19"/>
      <w:bookmarkEnd w:id="20"/>
    </w:p>
    <w:p w14:paraId="48C43EEF" w14:textId="77777777" w:rsidR="004D7374" w:rsidRPr="00E0632F" w:rsidRDefault="004D7374" w:rsidP="004E3A70">
      <w:pPr>
        <w:ind w:firstLine="709"/>
        <w:contextualSpacing/>
      </w:pPr>
      <w:r>
        <w:t>ХЛЛ может классифицироваться по стадиям</w:t>
      </w:r>
      <w:r w:rsidR="006422C1">
        <w:t xml:space="preserve"> (см. раздел 1.5.1 Стадирование)</w:t>
      </w:r>
      <w:r>
        <w:t>, а также по группам риска</w:t>
      </w:r>
      <w:r w:rsidR="006422C1">
        <w:t xml:space="preserve"> (см. раздел 1.5.2 Определение групп риска)</w:t>
      </w:r>
      <w:r w:rsidR="00DE62F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E62FF" w:rsidRPr="00DE62FF">
        <w:rPr>
          <w:noProof/>
        </w:rPr>
        <w:t>[12]</w:t>
      </w:r>
      <w:r w:rsidR="000B0AC3">
        <w:fldChar w:fldCharType="end"/>
      </w:r>
      <w:r w:rsidR="006422C1">
        <w:t>.</w:t>
      </w:r>
      <w:r w:rsidR="00DE62FF" w:rsidRPr="00E0632F">
        <w:t xml:space="preserve"> </w:t>
      </w:r>
    </w:p>
    <w:p w14:paraId="2BAF43E0" w14:textId="77777777" w:rsidR="004D7374" w:rsidRPr="005D3BBD" w:rsidRDefault="004D7374" w:rsidP="004E3A70">
      <w:pPr>
        <w:pStyle w:val="3"/>
      </w:pPr>
      <w:r w:rsidRPr="005D3BBD">
        <w:t>1.5.1</w:t>
      </w:r>
      <w:r w:rsidR="00397360" w:rsidRPr="005D3BBD">
        <w:t>.</w:t>
      </w:r>
      <w:r w:rsidRPr="005D3BBD">
        <w:t xml:space="preserve"> Стадирование</w:t>
      </w:r>
      <w:r w:rsidR="0030568B" w:rsidRPr="005D3BBD">
        <w:t xml:space="preserve"> </w:t>
      </w:r>
    </w:p>
    <w:p w14:paraId="7DCBAE48" w14:textId="77777777" w:rsidR="004D7374" w:rsidRDefault="004D7374" w:rsidP="004E3A70">
      <w:pPr>
        <w:ind w:firstLine="709"/>
        <w:contextualSpacing/>
      </w:pPr>
      <w:r>
        <w:t>Стадию ХЛЛ устанавливают на основании физикального исследования и анализа крови по критериям J.L. Binet (табл. 1)</w:t>
      </w:r>
      <w:r w:rsidR="006D166E" w:rsidRPr="00E0632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6D166E" w:rsidRPr="00DE62FF">
        <w:rPr>
          <w:noProof/>
        </w:rPr>
        <w:t>[12]</w:t>
      </w:r>
      <w:r w:rsidR="000B0AC3">
        <w:fldChar w:fldCharType="end"/>
      </w:r>
      <w:r>
        <w:t>. Компьютерная томография</w:t>
      </w:r>
      <w:r w:rsidR="00AA4B03">
        <w:t xml:space="preserve"> (КТ)</w:t>
      </w:r>
      <w:r>
        <w:t xml:space="preserve">, рентгеновское и </w:t>
      </w:r>
      <w:r w:rsidR="000F2499">
        <w:t>ультразвуковое исследование</w:t>
      </w:r>
      <w:r>
        <w:t xml:space="preserve"> </w:t>
      </w:r>
      <w:r w:rsidR="000C05AF">
        <w:t xml:space="preserve">(УЗИ) </w:t>
      </w:r>
      <w:r>
        <w:t xml:space="preserve">для установления стадии не требуется. Стадия констатируется на текущий момент, указывается в диагнозе и </w:t>
      </w:r>
      <w:r w:rsidR="000F2499">
        <w:t>служит ориентиром при определении</w:t>
      </w:r>
      <w:r>
        <w:t xml:space="preserve"> показани</w:t>
      </w:r>
      <w:r w:rsidR="000F2499">
        <w:t>й</w:t>
      </w:r>
      <w:r>
        <w:t xml:space="preserve"> к терапии. </w:t>
      </w:r>
    </w:p>
    <w:p w14:paraId="09E9EC0E" w14:textId="77777777" w:rsidR="003B3C73" w:rsidRPr="003B3C73" w:rsidRDefault="003B3C73" w:rsidP="005D3BBD">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w:t>
      </w:r>
      <w:r>
        <w:rPr>
          <w:bCs/>
          <w:lang w:eastAsia="ru-RU"/>
        </w:rPr>
        <w:t>см.</w:t>
      </w:r>
      <w:r w:rsidR="00145A85">
        <w:rPr>
          <w:bCs/>
          <w:lang w:eastAsia="ru-RU"/>
        </w:rPr>
        <w:t xml:space="preserve"> раздел 7.1 данных рекомендаций</w:t>
      </w:r>
      <w:r w:rsidRPr="0083297F">
        <w:rPr>
          <w:bCs/>
          <w:lang w:eastAsia="ru-RU"/>
        </w:rPr>
        <w:t>)</w:t>
      </w:r>
      <w:r>
        <w:rPr>
          <w:bCs/>
          <w:lang w:eastAsia="ru-RU"/>
        </w:rPr>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E119E23" w14:textId="77777777" w:rsidR="004D7374" w:rsidRPr="00371E34" w:rsidRDefault="004D7374" w:rsidP="004E3A70">
      <w:pPr>
        <w:contextualSpacing/>
        <w:rPr>
          <w:b/>
        </w:rPr>
      </w:pPr>
      <w:r w:rsidRPr="00371E34">
        <w:rPr>
          <w:b/>
        </w:rPr>
        <w:t xml:space="preserve">Таблица 1. Стадии </w:t>
      </w:r>
      <w:r w:rsidR="00371E34">
        <w:rPr>
          <w:b/>
        </w:rPr>
        <w:t>хронического</w:t>
      </w:r>
      <w:r w:rsidR="00371E34" w:rsidRPr="00371E34">
        <w:rPr>
          <w:b/>
        </w:rPr>
        <w:t xml:space="preserve"> лимфоцитарн</w:t>
      </w:r>
      <w:r w:rsidR="00371E34">
        <w:rPr>
          <w:b/>
        </w:rPr>
        <w:t>ого</w:t>
      </w:r>
      <w:r w:rsidR="00371E34" w:rsidRPr="00371E34">
        <w:rPr>
          <w:b/>
        </w:rPr>
        <w:t xml:space="preserve"> лейкоз</w:t>
      </w:r>
      <w:r w:rsidR="00371E34">
        <w:rPr>
          <w:b/>
        </w:rPr>
        <w:t>а</w:t>
      </w:r>
      <w:r w:rsidRPr="00371E34">
        <w:rPr>
          <w:b/>
        </w:rPr>
        <w:t xml:space="preserve"> по Binet</w:t>
      </w:r>
    </w:p>
    <w:tbl>
      <w:tblPr>
        <w:tblW w:w="9329" w:type="dxa"/>
        <w:tblCellMar>
          <w:top w:w="15" w:type="dxa"/>
          <w:left w:w="15" w:type="dxa"/>
          <w:bottom w:w="15" w:type="dxa"/>
          <w:right w:w="15" w:type="dxa"/>
        </w:tblCellMar>
        <w:tblLook w:val="04A0" w:firstRow="1" w:lastRow="0" w:firstColumn="1" w:lastColumn="0" w:noHBand="0" w:noVBand="1"/>
      </w:tblPr>
      <w:tblGrid>
        <w:gridCol w:w="917"/>
        <w:gridCol w:w="4222"/>
        <w:gridCol w:w="2268"/>
        <w:gridCol w:w="1922"/>
      </w:tblGrid>
      <w:tr w:rsidR="00B11FF3" w:rsidRPr="00371E34" w14:paraId="7F6AC784"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4ECA8BD" w14:textId="77777777" w:rsidR="00B11FF3" w:rsidRPr="00371E34" w:rsidRDefault="00B11FF3" w:rsidP="005D3BBD">
            <w:pPr>
              <w:pStyle w:val="11"/>
              <w:spacing w:beforeAutospacing="0" w:afterAutospacing="0" w:line="360" w:lineRule="auto"/>
              <w:jc w:val="center"/>
              <w:rPr>
                <w:b/>
              </w:rPr>
            </w:pPr>
            <w:r w:rsidRPr="00371E34">
              <w:rPr>
                <w:b/>
              </w:rPr>
              <w:lastRenderedPageBreak/>
              <w:t>Стадия</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76123698" w14:textId="77777777" w:rsidR="00B11FF3" w:rsidRPr="00371E34" w:rsidRDefault="00B11FF3" w:rsidP="005D3BBD">
            <w:pPr>
              <w:pStyle w:val="11"/>
              <w:spacing w:beforeAutospacing="0" w:afterAutospacing="0" w:line="360" w:lineRule="auto"/>
              <w:jc w:val="center"/>
              <w:rPr>
                <w:b/>
              </w:rPr>
            </w:pPr>
            <w:r w:rsidRPr="00371E34">
              <w:rPr>
                <w:b/>
              </w:rPr>
              <w:t>Характеристика</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3C5608D" w14:textId="77777777" w:rsidR="00B11FF3" w:rsidRPr="00371E34" w:rsidRDefault="00B11FF3" w:rsidP="005D3BBD">
            <w:pPr>
              <w:pStyle w:val="11"/>
              <w:spacing w:beforeAutospacing="0" w:afterAutospacing="0" w:line="360" w:lineRule="auto"/>
              <w:jc w:val="center"/>
              <w:rPr>
                <w:b/>
              </w:rPr>
            </w:pPr>
            <w:r w:rsidRPr="00371E34">
              <w:rPr>
                <w:b/>
              </w:rPr>
              <w:t>Медиана выживаемости, мес.</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615DA77" w14:textId="77777777" w:rsidR="00B11FF3" w:rsidRPr="00371E34" w:rsidRDefault="00371E34" w:rsidP="005D3BBD">
            <w:pPr>
              <w:pStyle w:val="11"/>
              <w:spacing w:beforeAutospacing="0" w:afterAutospacing="0" w:line="360" w:lineRule="auto"/>
              <w:jc w:val="center"/>
              <w:rPr>
                <w:b/>
              </w:rPr>
            </w:pPr>
            <w:r>
              <w:rPr>
                <w:b/>
              </w:rPr>
              <w:t>Доля</w:t>
            </w:r>
            <w:r w:rsidR="00B11FF3" w:rsidRPr="00371E34">
              <w:rPr>
                <w:b/>
              </w:rPr>
              <w:t xml:space="preserve"> </w:t>
            </w:r>
            <w:r w:rsidR="00573998">
              <w:rPr>
                <w:b/>
              </w:rPr>
              <w:t>пациентов</w:t>
            </w:r>
            <w:r w:rsidR="00573998" w:rsidRPr="00371E34">
              <w:rPr>
                <w:b/>
              </w:rPr>
              <w:t xml:space="preserve"> </w:t>
            </w:r>
            <w:r w:rsidR="000F2499">
              <w:rPr>
                <w:b/>
              </w:rPr>
              <w:br/>
            </w:r>
            <w:r w:rsidR="00B11FF3" w:rsidRPr="00371E34">
              <w:rPr>
                <w:b/>
              </w:rPr>
              <w:t>в дебюте</w:t>
            </w:r>
            <w:r>
              <w:rPr>
                <w:b/>
              </w:rPr>
              <w:t>, %</w:t>
            </w:r>
          </w:p>
        </w:tc>
      </w:tr>
      <w:tr w:rsidR="00B11FF3" w:rsidRPr="005B4606" w14:paraId="6FE8BBC6"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E750D50" w14:textId="77777777" w:rsidR="00B11FF3" w:rsidRPr="00AB6521" w:rsidRDefault="00B11FF3" w:rsidP="005D3BBD">
            <w:pPr>
              <w:pStyle w:val="11"/>
              <w:spacing w:beforeAutospacing="0" w:afterAutospacing="0" w:line="360" w:lineRule="auto"/>
            </w:pPr>
            <w:r w:rsidRPr="00AB6521">
              <w:t>A</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B8C815E" w14:textId="77777777" w:rsidR="00B11FF3" w:rsidRPr="00AB6521" w:rsidRDefault="00B11FF3" w:rsidP="005D3BBD">
            <w:pPr>
              <w:pStyle w:val="11"/>
              <w:spacing w:beforeAutospacing="0" w:afterAutospacing="0" w:line="360" w:lineRule="auto"/>
            </w:pPr>
            <w:r>
              <w:t>Гемоглобин</w:t>
            </w:r>
            <w:r w:rsidR="00371E34">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371E34">
              <w:br/>
            </w:r>
            <w:r w:rsidRPr="00AB6521">
              <w:t>поражено &lt;3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484BBBAE" w14:textId="77777777" w:rsidR="00B11FF3" w:rsidRPr="00D012C9" w:rsidRDefault="00B11FF3" w:rsidP="005D3BBD">
            <w:pPr>
              <w:pStyle w:val="11"/>
              <w:spacing w:beforeAutospacing="0" w:afterAutospacing="0" w:line="360" w:lineRule="auto"/>
              <w:jc w:val="center"/>
            </w:pPr>
            <w:r w:rsidRPr="00D012C9">
              <w:t>&gt;120</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1C6BD575" w14:textId="77777777" w:rsidR="00B11FF3" w:rsidRPr="00D012C9" w:rsidRDefault="00B11FF3" w:rsidP="005D3BBD">
            <w:pPr>
              <w:pStyle w:val="11"/>
              <w:spacing w:beforeAutospacing="0" w:afterAutospacing="0" w:line="360" w:lineRule="auto"/>
              <w:jc w:val="center"/>
            </w:pPr>
            <w:r w:rsidRPr="00D012C9">
              <w:t>60</w:t>
            </w:r>
          </w:p>
        </w:tc>
      </w:tr>
      <w:tr w:rsidR="00B11FF3" w:rsidRPr="005B4606" w14:paraId="781163A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7885B4" w14:textId="77777777" w:rsidR="00B11FF3" w:rsidRPr="00AB6521" w:rsidRDefault="00B11FF3" w:rsidP="005D3BBD">
            <w:pPr>
              <w:pStyle w:val="11"/>
              <w:spacing w:beforeAutospacing="0" w:afterAutospacing="0" w:line="360" w:lineRule="auto"/>
            </w:pPr>
            <w:r w:rsidRPr="00AB6521">
              <w:t>B</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00AE1E17" w14:textId="77777777" w:rsidR="00B11FF3" w:rsidRPr="00AB6521" w:rsidRDefault="00B11FF3" w:rsidP="005D3BBD">
            <w:pPr>
              <w:pStyle w:val="11"/>
              <w:spacing w:beforeAutospacing="0" w:afterAutospacing="0" w:line="360" w:lineRule="auto"/>
            </w:pPr>
            <w:r>
              <w:t>Гемоглобин</w:t>
            </w:r>
            <w:r w:rsidR="000F2499">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0F2499">
              <w:br/>
            </w:r>
            <w:r w:rsidRPr="00AB6521">
              <w:t xml:space="preserve">поражено </w:t>
            </w:r>
            <w:r w:rsidRPr="00D012C9">
              <w:t>&gt;3</w:t>
            </w:r>
            <w:r w:rsidRPr="00AB6521">
              <w:t xml:space="preserve">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2C507B6" w14:textId="77777777" w:rsidR="00B11FF3" w:rsidRPr="00D012C9" w:rsidRDefault="00B11FF3" w:rsidP="005D3BBD">
            <w:pPr>
              <w:pStyle w:val="11"/>
              <w:spacing w:beforeAutospacing="0" w:afterAutospacing="0" w:line="360" w:lineRule="auto"/>
              <w:jc w:val="center"/>
            </w:pPr>
            <w:r w:rsidRPr="00D012C9">
              <w:t>61</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BC5A32A" w14:textId="77777777" w:rsidR="00B11FF3" w:rsidRPr="00D012C9" w:rsidRDefault="00B11FF3" w:rsidP="005D3BBD">
            <w:pPr>
              <w:pStyle w:val="11"/>
              <w:spacing w:beforeAutospacing="0" w:afterAutospacing="0" w:line="360" w:lineRule="auto"/>
              <w:jc w:val="center"/>
            </w:pPr>
            <w:r w:rsidRPr="00D012C9">
              <w:t>30</w:t>
            </w:r>
          </w:p>
        </w:tc>
      </w:tr>
      <w:tr w:rsidR="00B11FF3" w:rsidRPr="005B4606" w14:paraId="1FE36C9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27DFB8" w14:textId="77777777" w:rsidR="00B11FF3" w:rsidRPr="00AB6521" w:rsidRDefault="00B11FF3" w:rsidP="005D3BBD">
            <w:pPr>
              <w:pStyle w:val="11"/>
              <w:spacing w:beforeAutospacing="0" w:afterAutospacing="0" w:line="360" w:lineRule="auto"/>
            </w:pPr>
            <w:r w:rsidRPr="00AB6521">
              <w:t>C</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6ABE7394" w14:textId="77777777" w:rsidR="00B11FF3" w:rsidRPr="00AB6521" w:rsidRDefault="000F2499" w:rsidP="005D3BBD">
            <w:pPr>
              <w:pStyle w:val="11"/>
              <w:spacing w:beforeAutospacing="0" w:afterAutospacing="0" w:line="360" w:lineRule="auto"/>
            </w:pPr>
            <w:r>
              <w:t>Гемоглобин &lt;</w:t>
            </w:r>
            <w:r w:rsidR="00B11FF3" w:rsidRPr="00AB6521">
              <w:t xml:space="preserve">100 г/л </w:t>
            </w:r>
            <w:r>
              <w:br/>
            </w:r>
            <w:r w:rsidR="00B11FF3" w:rsidRPr="00AB6521">
              <w:rPr>
                <w:rStyle w:val="a3"/>
              </w:rPr>
              <w:t xml:space="preserve">или </w:t>
            </w:r>
            <w:r>
              <w:rPr>
                <w:rStyle w:val="a3"/>
              </w:rPr>
              <w:br/>
            </w:r>
            <w:r>
              <w:t>уровень тромбоцитов &lt;</w:t>
            </w:r>
            <w:r w:rsidR="00B11FF3" w:rsidRPr="00AB6521">
              <w:t>100</w:t>
            </w:r>
            <w:r w:rsidR="000648CB">
              <w:t xml:space="preserve"> × </w:t>
            </w:r>
            <w:r w:rsidR="00B11FF3" w:rsidRPr="00AB6521">
              <w:t>10</w:t>
            </w:r>
            <w:r w:rsidR="00B11FF3" w:rsidRPr="00AB6521">
              <w:rPr>
                <w:vertAlign w:val="superscript"/>
              </w:rPr>
              <w:t>9</w:t>
            </w:r>
            <w:r w:rsidR="00B11FF3" w:rsidRPr="00AB6521">
              <w:t>/л</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764D786" w14:textId="77777777" w:rsidR="00B11FF3" w:rsidRPr="00D012C9" w:rsidRDefault="00B11FF3" w:rsidP="005D3BBD">
            <w:pPr>
              <w:pStyle w:val="11"/>
              <w:spacing w:beforeAutospacing="0" w:afterAutospacing="0" w:line="360" w:lineRule="auto"/>
              <w:jc w:val="center"/>
            </w:pPr>
            <w:r w:rsidRPr="00D012C9">
              <w:t>32</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62ACF297" w14:textId="77777777" w:rsidR="00B11FF3" w:rsidRPr="00D012C9" w:rsidRDefault="00B11FF3" w:rsidP="005D3BBD">
            <w:pPr>
              <w:pStyle w:val="11"/>
              <w:spacing w:beforeAutospacing="0" w:afterAutospacing="0" w:line="360" w:lineRule="auto"/>
              <w:jc w:val="center"/>
            </w:pPr>
            <w:r w:rsidRPr="00D012C9">
              <w:t>10</w:t>
            </w:r>
          </w:p>
        </w:tc>
      </w:tr>
    </w:tbl>
    <w:p w14:paraId="72C8A4C1" w14:textId="77777777" w:rsidR="004D7374" w:rsidRDefault="004D7374" w:rsidP="005D3BBD">
      <w:r w:rsidRPr="000F2499">
        <w:rPr>
          <w:spacing w:val="-2"/>
        </w:rPr>
        <w:t>*Лимфатические области:</w:t>
      </w:r>
      <w:r w:rsidR="000F2499" w:rsidRPr="000F2499">
        <w:rPr>
          <w:spacing w:val="-2"/>
        </w:rPr>
        <w:t xml:space="preserve"> </w:t>
      </w:r>
      <w:r w:rsidR="00C20509">
        <w:rPr>
          <w:spacing w:val="-2"/>
        </w:rPr>
        <w:t xml:space="preserve">шейные лимфатические </w:t>
      </w:r>
      <w:r w:rsidRPr="000F2499">
        <w:rPr>
          <w:spacing w:val="-2"/>
        </w:rPr>
        <w:t>узлы</w:t>
      </w:r>
      <w:r w:rsidR="000F2499" w:rsidRPr="000F2499">
        <w:rPr>
          <w:spacing w:val="-2"/>
        </w:rPr>
        <w:t xml:space="preserve">, </w:t>
      </w:r>
      <w:r w:rsidRPr="000F2499">
        <w:rPr>
          <w:spacing w:val="-2"/>
        </w:rPr>
        <w:t xml:space="preserve">подмышечные </w:t>
      </w:r>
      <w:r w:rsidR="00C20509">
        <w:rPr>
          <w:spacing w:val="-2"/>
        </w:rPr>
        <w:t xml:space="preserve">лимфатические </w:t>
      </w:r>
      <w:r w:rsidR="00C20509" w:rsidRPr="000F2499">
        <w:rPr>
          <w:spacing w:val="-2"/>
        </w:rPr>
        <w:t xml:space="preserve">узлы </w:t>
      </w:r>
      <w:r w:rsidRPr="000F2499">
        <w:rPr>
          <w:spacing w:val="-2"/>
        </w:rPr>
        <w:t xml:space="preserve">(c </w:t>
      </w:r>
      <w:r w:rsidR="000F2499" w:rsidRPr="000F2499">
        <w:rPr>
          <w:spacing w:val="-2"/>
        </w:rPr>
        <w:t>1</w:t>
      </w:r>
      <w:r w:rsidRPr="000F2499">
        <w:rPr>
          <w:spacing w:val="-2"/>
        </w:rPr>
        <w:t xml:space="preserve"> или </w:t>
      </w:r>
      <w:r w:rsidR="00F07AA9" w:rsidRPr="000F2499">
        <w:rPr>
          <w:spacing w:val="-2"/>
        </w:rPr>
        <w:t>2</w:t>
      </w:r>
      <w:r w:rsidR="000F2499" w:rsidRPr="000F2499">
        <w:rPr>
          <w:spacing w:val="-2"/>
        </w:rPr>
        <w:t xml:space="preserve"> сторон),</w:t>
      </w:r>
      <w:r w:rsidR="000F2499">
        <w:t xml:space="preserve"> </w:t>
      </w:r>
      <w:r>
        <w:t xml:space="preserve">паховые </w:t>
      </w:r>
      <w:r w:rsidR="00C20509">
        <w:rPr>
          <w:spacing w:val="-2"/>
        </w:rPr>
        <w:t xml:space="preserve">лимфатические </w:t>
      </w:r>
      <w:r w:rsidR="00C20509" w:rsidRPr="000F2499">
        <w:rPr>
          <w:spacing w:val="-2"/>
        </w:rPr>
        <w:t>узлы</w:t>
      </w:r>
      <w:r w:rsidR="00C20509">
        <w:t xml:space="preserve"> </w:t>
      </w:r>
      <w:r>
        <w:t xml:space="preserve">(c </w:t>
      </w:r>
      <w:r w:rsidR="000F2499">
        <w:t>1</w:t>
      </w:r>
      <w:r>
        <w:t xml:space="preserve"> или </w:t>
      </w:r>
      <w:r w:rsidR="00F07AA9">
        <w:t>2</w:t>
      </w:r>
      <w:r w:rsidR="000F2499">
        <w:t xml:space="preserve"> сторон), печень, </w:t>
      </w:r>
      <w:r>
        <w:t>селезенка.</w:t>
      </w:r>
    </w:p>
    <w:p w14:paraId="01B8F319" w14:textId="77777777" w:rsidR="00BE72A2" w:rsidRDefault="00BE72A2" w:rsidP="00BE72A2">
      <w:pPr>
        <w:pStyle w:val="aff3"/>
        <w:rPr>
          <w:b/>
          <w:bCs/>
          <w:u w:val="single"/>
        </w:rPr>
      </w:pPr>
    </w:p>
    <w:p w14:paraId="16657527" w14:textId="261B55D7" w:rsidR="004D7374" w:rsidRPr="00BE72A2" w:rsidRDefault="004D7374" w:rsidP="00BE72A2">
      <w:pPr>
        <w:pStyle w:val="aff3"/>
        <w:rPr>
          <w:b/>
          <w:bCs/>
          <w:u w:val="single"/>
        </w:rPr>
      </w:pPr>
      <w:r w:rsidRPr="00BE72A2">
        <w:rPr>
          <w:b/>
          <w:bCs/>
          <w:u w:val="single"/>
        </w:rPr>
        <w:t>1.5.2</w:t>
      </w:r>
      <w:r w:rsidR="00397360" w:rsidRPr="00BE72A2">
        <w:rPr>
          <w:b/>
          <w:bCs/>
          <w:u w:val="single"/>
        </w:rPr>
        <w:t>.</w:t>
      </w:r>
      <w:r w:rsidRPr="00BE72A2">
        <w:rPr>
          <w:b/>
          <w:bCs/>
          <w:u w:val="single"/>
        </w:rPr>
        <w:t xml:space="preserve"> Определение групп риска</w:t>
      </w:r>
    </w:p>
    <w:p w14:paraId="4D4C2884" w14:textId="11E969A4" w:rsidR="004D7374" w:rsidRDefault="004D7374" w:rsidP="004E3A70">
      <w:pPr>
        <w:ind w:firstLine="709"/>
        <w:contextualSpacing/>
      </w:pPr>
      <w:r>
        <w:t xml:space="preserve">Международный прогностический индекс (МПИ) для ХЛЛ разработан на основании анализа выживаемости 3472 пациентов, включенных в </w:t>
      </w:r>
      <w:r w:rsidR="00371E34">
        <w:t>8</w:t>
      </w:r>
      <w:r w:rsidR="003B3C73">
        <w:t xml:space="preserve"> исследований, которые проведены</w:t>
      </w:r>
      <w:r>
        <w:t xml:space="preserve"> в Европе и США</w:t>
      </w:r>
      <w:r w:rsidR="000E06DC" w:rsidRPr="000E06DC">
        <w:t xml:space="preserve"> </w:t>
      </w:r>
      <w:r w:rsidR="000B0AC3">
        <w:fldChar w:fldCharType="begin" w:fldLock="1"/>
      </w:r>
      <w:r w:rsidR="00B93BE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0E06DC" w:rsidRPr="000E06DC">
        <w:rPr>
          <w:noProof/>
        </w:rPr>
        <w:t>[14]</w:t>
      </w:r>
      <w:r w:rsidR="000B0AC3">
        <w:fldChar w:fldCharType="end"/>
      </w:r>
      <w:r>
        <w:t>.</w:t>
      </w:r>
      <w:r w:rsidR="00B811B1">
        <w:t xml:space="preserve"> </w:t>
      </w:r>
      <w:r>
        <w:t xml:space="preserve">Индекс </w:t>
      </w:r>
      <w:r w:rsidR="003B3C73">
        <w:t>учитывает</w:t>
      </w:r>
      <w:r>
        <w:t xml:space="preserve"> </w:t>
      </w:r>
      <w:r w:rsidR="00371E34">
        <w:t>5</w:t>
      </w:r>
      <w:r>
        <w:t xml:space="preserve"> параметр</w:t>
      </w:r>
      <w:r w:rsidR="003B3C73">
        <w:t>ов</w:t>
      </w:r>
      <w:r>
        <w:t xml:space="preserve">: </w:t>
      </w:r>
    </w:p>
    <w:p w14:paraId="7DBB3780" w14:textId="77777777" w:rsidR="004D7374" w:rsidRDefault="004D7374" w:rsidP="004F6F41">
      <w:pPr>
        <w:pStyle w:val="a4"/>
        <w:numPr>
          <w:ilvl w:val="0"/>
          <w:numId w:val="19"/>
        </w:numPr>
        <w:spacing w:before="0"/>
        <w:contextualSpacing/>
      </w:pPr>
      <w:r>
        <w:t xml:space="preserve">наличие del(17p) и/или мутаций </w:t>
      </w:r>
      <w:r w:rsidRPr="003B3C73">
        <w:rPr>
          <w:i/>
        </w:rPr>
        <w:t>TP53</w:t>
      </w:r>
      <w:r>
        <w:t>,</w:t>
      </w:r>
    </w:p>
    <w:p w14:paraId="124D2AC1" w14:textId="77777777" w:rsidR="004D7374" w:rsidRDefault="004D7374" w:rsidP="004F6F41">
      <w:pPr>
        <w:pStyle w:val="a4"/>
        <w:numPr>
          <w:ilvl w:val="0"/>
          <w:numId w:val="19"/>
        </w:numPr>
        <w:spacing w:before="0"/>
        <w:contextualSpacing/>
      </w:pPr>
      <w:r>
        <w:t>мутационный статус генов вариабельного региона иммуноглобулинов</w:t>
      </w:r>
      <w:r w:rsidR="00CE6AE9" w:rsidRPr="00397360">
        <w:t xml:space="preserve"> (</w:t>
      </w:r>
      <w:r w:rsidR="00CE6AE9">
        <w:rPr>
          <w:lang w:val="en-US"/>
        </w:rPr>
        <w:t>IGHV</w:t>
      </w:r>
      <w:r w:rsidR="00CE6AE9" w:rsidRPr="00397360">
        <w:t>)</w:t>
      </w:r>
      <w:r>
        <w:t>,</w:t>
      </w:r>
    </w:p>
    <w:p w14:paraId="356DEE54" w14:textId="77777777" w:rsidR="004D7374" w:rsidRDefault="004D7374" w:rsidP="004F6F41">
      <w:pPr>
        <w:pStyle w:val="a4"/>
        <w:numPr>
          <w:ilvl w:val="0"/>
          <w:numId w:val="19"/>
        </w:numPr>
        <w:spacing w:before="0"/>
        <w:contextualSpacing/>
      </w:pPr>
      <w:r>
        <w:t xml:space="preserve">уровень </w:t>
      </w:r>
      <w:r w:rsidR="003B3C73">
        <w:t>β</w:t>
      </w:r>
      <w:r>
        <w:t>2-микроглобулина,</w:t>
      </w:r>
    </w:p>
    <w:p w14:paraId="555CD98A" w14:textId="77777777" w:rsidR="004D7374" w:rsidRDefault="004D7374" w:rsidP="004F6F41">
      <w:pPr>
        <w:pStyle w:val="a4"/>
        <w:numPr>
          <w:ilvl w:val="0"/>
          <w:numId w:val="19"/>
        </w:numPr>
        <w:spacing w:before="0"/>
        <w:contextualSpacing/>
      </w:pPr>
      <w:r>
        <w:t>стади</w:t>
      </w:r>
      <w:r w:rsidR="003B3C73">
        <w:t>ю</w:t>
      </w:r>
      <w:r>
        <w:t>,</w:t>
      </w:r>
    </w:p>
    <w:p w14:paraId="661278D8" w14:textId="77777777" w:rsidR="004D7374" w:rsidRDefault="004D7374" w:rsidP="004F6F41">
      <w:pPr>
        <w:pStyle w:val="a4"/>
        <w:numPr>
          <w:ilvl w:val="0"/>
          <w:numId w:val="19"/>
        </w:numPr>
        <w:spacing w:before="0"/>
        <w:contextualSpacing/>
      </w:pPr>
      <w:r>
        <w:t xml:space="preserve">возраст пациентов. </w:t>
      </w:r>
    </w:p>
    <w:p w14:paraId="608BC572" w14:textId="77777777" w:rsidR="009A26D7" w:rsidRDefault="004D7374" w:rsidP="00B04401">
      <w:pPr>
        <w:ind w:firstLine="709"/>
        <w:contextualSpacing/>
      </w:pPr>
      <w:r>
        <w:t xml:space="preserve">Каждому из этих </w:t>
      </w:r>
      <w:r w:rsidR="003B3C73">
        <w:t>параметров</w:t>
      </w:r>
      <w:r>
        <w:t xml:space="preserve"> присвоен балл, отражающий отношение рисков </w:t>
      </w:r>
      <w:r w:rsidR="001F4A9B">
        <w:t xml:space="preserve">(ОР) </w:t>
      </w:r>
      <w:r w:rsidR="00912FAC">
        <w:t>прогрессии или смерти (табл.</w:t>
      </w:r>
      <w:r w:rsidR="00AE2EE4">
        <w:t xml:space="preserve"> 2</w:t>
      </w:r>
      <w:r>
        <w:t>). МПИ для ХЛ</w:t>
      </w:r>
      <w:r w:rsidR="003B3C73">
        <w:t>Л позволяет распре</w:t>
      </w:r>
      <w:r>
        <w:t xml:space="preserve">делить пациентов </w:t>
      </w:r>
      <w:r w:rsidR="003B3C73">
        <w:t>по</w:t>
      </w:r>
      <w:r>
        <w:t xml:space="preserve"> </w:t>
      </w:r>
      <w:r w:rsidR="003B3C73">
        <w:t>4 группам</w:t>
      </w:r>
      <w:r>
        <w:t>: с низким риском прогресси</w:t>
      </w:r>
      <w:r w:rsidR="003B3C73">
        <w:t>рования</w:t>
      </w:r>
      <w:r>
        <w:t xml:space="preserve"> (0–1 балл), с промежуточным риском </w:t>
      </w:r>
      <w:r w:rsidR="003B3C73">
        <w:t xml:space="preserve">прогрессирования </w:t>
      </w:r>
      <w:r>
        <w:t xml:space="preserve">(2–3 балла), с высоким риском </w:t>
      </w:r>
      <w:r w:rsidR="003B3C73">
        <w:t xml:space="preserve">прогрессирования </w:t>
      </w:r>
      <w:r>
        <w:t xml:space="preserve">(4–6 баллов) и с очень высоким риском </w:t>
      </w:r>
      <w:r w:rsidR="003B3C73">
        <w:t xml:space="preserve">прогрессирования </w:t>
      </w:r>
      <w:r>
        <w:t>(7–10 баллов). Общая выживаемость (ОВ) в э</w:t>
      </w:r>
      <w:r w:rsidR="00912FAC">
        <w:t xml:space="preserve">тих группах </w:t>
      </w:r>
      <w:r w:rsidR="003B3C73">
        <w:t>приведена</w:t>
      </w:r>
      <w:r w:rsidR="00912FAC">
        <w:t xml:space="preserve"> в</w:t>
      </w:r>
      <w:r w:rsidR="00145A85">
        <w:t xml:space="preserve"> разделе 7.2 данных рекомендаций</w:t>
      </w:r>
      <w:r>
        <w:t xml:space="preserve">. </w:t>
      </w:r>
    </w:p>
    <w:p w14:paraId="6DB2DE04" w14:textId="67FFEF4A" w:rsidR="004D7374" w:rsidRPr="009A26D7" w:rsidRDefault="00B811B1" w:rsidP="00B04401">
      <w:pPr>
        <w:ind w:firstLine="709"/>
        <w:contextualSpacing/>
        <w:rPr>
          <w:color w:val="000000" w:themeColor="text1"/>
        </w:rPr>
      </w:pPr>
      <w:r w:rsidRPr="009A26D7">
        <w:rPr>
          <w:color w:val="000000" w:themeColor="text1"/>
        </w:rPr>
        <w:t>Неообходимо обратить внимание, что данная шкала применима только для нелеченных пациентов и для пациентов, не получающих таргетные препараты, поскольку многофакторный ретроспективный анализ проводился на больных, получавших ИХТ/ХТ в до</w:t>
      </w:r>
      <w:r w:rsidR="004046A9" w:rsidRPr="009A26D7">
        <w:rPr>
          <w:color w:val="000000" w:themeColor="text1"/>
        </w:rPr>
        <w:t xml:space="preserve"> использования таргетных препаратов в терапии ХЛЛ</w:t>
      </w:r>
      <w:r w:rsidRPr="009A26D7">
        <w:rPr>
          <w:color w:val="000000" w:themeColor="text1"/>
        </w:rPr>
        <w:t>, котор</w:t>
      </w:r>
      <w:r w:rsidR="004046A9" w:rsidRPr="009A26D7">
        <w:rPr>
          <w:color w:val="000000" w:themeColor="text1"/>
        </w:rPr>
        <w:t>ые</w:t>
      </w:r>
      <w:r w:rsidRPr="009A26D7">
        <w:rPr>
          <w:color w:val="000000" w:themeColor="text1"/>
        </w:rPr>
        <w:t xml:space="preserve"> нивелировал</w:t>
      </w:r>
      <w:r w:rsidR="004046A9" w:rsidRPr="009A26D7">
        <w:rPr>
          <w:color w:val="000000" w:themeColor="text1"/>
        </w:rPr>
        <w:t>и</w:t>
      </w:r>
      <w:r w:rsidRPr="009A26D7">
        <w:rPr>
          <w:color w:val="000000" w:themeColor="text1"/>
        </w:rPr>
        <w:t xml:space="preserve"> значение многих неблагоприятных прогностических факторов.</w:t>
      </w:r>
    </w:p>
    <w:p w14:paraId="01FC40B5" w14:textId="77777777" w:rsidR="003B3C73" w:rsidRDefault="003B3C73" w:rsidP="00B04401">
      <w:pPr>
        <w:ind w:firstLine="709"/>
        <w:contextualSpacing/>
      </w:pPr>
    </w:p>
    <w:p w14:paraId="454B1FF8" w14:textId="77777777" w:rsidR="004D7374" w:rsidRPr="00B93B9E" w:rsidRDefault="004D7374" w:rsidP="003F5F47">
      <w:pPr>
        <w:contextualSpacing/>
        <w:rPr>
          <w:b/>
        </w:rPr>
      </w:pPr>
      <w:r w:rsidRPr="00B93B9E">
        <w:rPr>
          <w:b/>
        </w:rPr>
        <w:t>Таблица 2. Международный прогностический индекс</w:t>
      </w:r>
    </w:p>
    <w:tbl>
      <w:tblPr>
        <w:tblW w:w="51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802"/>
        <w:gridCol w:w="3239"/>
        <w:gridCol w:w="1482"/>
        <w:gridCol w:w="1112"/>
      </w:tblGrid>
      <w:tr w:rsidR="00B033C3" w:rsidRPr="00371E34" w14:paraId="180F86C1" w14:textId="77777777" w:rsidTr="00B033C3">
        <w:trPr>
          <w:trHeight w:val="349"/>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E163A1F" w14:textId="77777777" w:rsidR="00AE2EE4" w:rsidRPr="00371E34" w:rsidRDefault="00AE2EE4" w:rsidP="005D3BBD">
            <w:pPr>
              <w:contextualSpacing/>
              <w:jc w:val="center"/>
              <w:rPr>
                <w:b/>
              </w:rPr>
            </w:pPr>
            <w:r w:rsidRPr="00371E34">
              <w:rPr>
                <w:rFonts w:eastAsia="MS PGothic"/>
                <w:b/>
                <w:kern w:val="24"/>
              </w:rPr>
              <w:t>Параметр</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5C09D9D" w14:textId="77777777" w:rsidR="00AE2EE4" w:rsidRPr="00371E34" w:rsidRDefault="003B3C73" w:rsidP="005D3BBD">
            <w:pPr>
              <w:contextualSpacing/>
              <w:jc w:val="center"/>
              <w:rPr>
                <w:b/>
              </w:rPr>
            </w:pPr>
            <w:r>
              <w:rPr>
                <w:rFonts w:eastAsia="MS PGothic"/>
                <w:b/>
                <w:kern w:val="24"/>
              </w:rPr>
              <w:t>Отрицательное</w:t>
            </w:r>
            <w:r w:rsidR="00AE2EE4" w:rsidRPr="00371E34">
              <w:rPr>
                <w:rFonts w:eastAsia="MS PGothic"/>
                <w:b/>
                <w:kern w:val="24"/>
              </w:rPr>
              <w:t xml:space="preserve"> значение</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296B6EAC" w14:textId="77777777" w:rsidR="00AE2EE4" w:rsidRPr="00371E34" w:rsidRDefault="00AE2EE4" w:rsidP="005D3BBD">
            <w:pPr>
              <w:contextualSpacing/>
              <w:jc w:val="center"/>
              <w:rPr>
                <w:b/>
              </w:rPr>
            </w:pPr>
            <w:r w:rsidRPr="00371E34">
              <w:rPr>
                <w:rFonts w:eastAsia="MS PGothic"/>
                <w:b/>
                <w:kern w:val="24"/>
              </w:rPr>
              <w:t>О</w:t>
            </w:r>
            <w:r w:rsidR="003B3C73">
              <w:rPr>
                <w:rFonts w:eastAsia="MS PGothic"/>
                <w:b/>
                <w:kern w:val="24"/>
              </w:rPr>
              <w:t>тношение рисков</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19817FC6" w14:textId="77777777" w:rsidR="00AE2EE4" w:rsidRPr="00371E34" w:rsidRDefault="00AE2EE4" w:rsidP="005D3BBD">
            <w:pPr>
              <w:contextualSpacing/>
              <w:jc w:val="center"/>
              <w:rPr>
                <w:b/>
              </w:rPr>
            </w:pPr>
            <w:r w:rsidRPr="00371E34">
              <w:rPr>
                <w:rFonts w:eastAsia="MS PGothic"/>
                <w:b/>
                <w:kern w:val="24"/>
              </w:rPr>
              <w:t>Баллы</w:t>
            </w:r>
          </w:p>
        </w:tc>
      </w:tr>
      <w:tr w:rsidR="00B033C3" w:rsidRPr="005B4606" w14:paraId="795CF799" w14:textId="77777777" w:rsidTr="00B033C3">
        <w:trPr>
          <w:trHeight w:val="288"/>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B159F4" w14:textId="77777777" w:rsidR="00AE2EE4" w:rsidRPr="00AB6521" w:rsidRDefault="00AE2EE4" w:rsidP="005D3BBD">
            <w:pPr>
              <w:contextualSpacing/>
            </w:pPr>
            <w:r w:rsidRPr="003B3C73">
              <w:rPr>
                <w:rFonts w:eastAsia="MS PGothic"/>
                <w:i/>
                <w:kern w:val="24"/>
              </w:rPr>
              <w:t>TP53</w:t>
            </w:r>
            <w:r w:rsidRPr="00AB6521">
              <w:rPr>
                <w:rFonts w:eastAsia="MS PGothic"/>
                <w:kern w:val="24"/>
              </w:rPr>
              <w:t xml:space="preserve"> (17p)</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CD4B62F" w14:textId="77777777" w:rsidR="00AE2EE4" w:rsidRPr="00AB6521" w:rsidRDefault="00AE2EE4" w:rsidP="005D3BBD">
            <w:pPr>
              <w:contextualSpacing/>
            </w:pPr>
            <w:r w:rsidRPr="00AB6521">
              <w:rPr>
                <w:rFonts w:eastAsia="MS PGothic"/>
                <w:kern w:val="24"/>
              </w:rPr>
              <w:t>Делеция/мутация</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75E3365" w14:textId="77777777" w:rsidR="00AE2EE4" w:rsidRPr="00AB6521" w:rsidRDefault="00AE2EE4" w:rsidP="005D3BBD">
            <w:pPr>
              <w:contextualSpacing/>
              <w:jc w:val="center"/>
            </w:pPr>
            <w:r w:rsidRPr="00AB6521">
              <w:rPr>
                <w:rFonts w:eastAsia="MS PGothic"/>
                <w:kern w:val="24"/>
              </w:rPr>
              <w:t>4,2</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3E66928" w14:textId="77777777" w:rsidR="00AE2EE4" w:rsidRPr="00AB6521" w:rsidRDefault="00AE2EE4" w:rsidP="005D3BBD">
            <w:pPr>
              <w:contextualSpacing/>
              <w:jc w:val="center"/>
            </w:pPr>
            <w:r w:rsidRPr="00AB6521">
              <w:rPr>
                <w:rFonts w:eastAsia="MS PGothic"/>
                <w:kern w:val="24"/>
              </w:rPr>
              <w:t>4</w:t>
            </w:r>
          </w:p>
        </w:tc>
      </w:tr>
      <w:tr w:rsidR="00B033C3" w:rsidRPr="005B4606" w14:paraId="02E6EFC2" w14:textId="77777777" w:rsidTr="00B033C3">
        <w:trPr>
          <w:trHeight w:val="255"/>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E93A123" w14:textId="77777777" w:rsidR="00AE2EE4" w:rsidRPr="00AB6521" w:rsidRDefault="00AE2EE4" w:rsidP="005D3BBD">
            <w:pPr>
              <w:contextualSpacing/>
            </w:pPr>
            <w:r w:rsidRPr="00AB6521">
              <w:rPr>
                <w:rFonts w:eastAsia="MS PGothic"/>
                <w:kern w:val="24"/>
              </w:rPr>
              <w:t xml:space="preserve">Статус </w:t>
            </w:r>
            <w:r w:rsidRPr="00830499">
              <w:rPr>
                <w:rFonts w:eastAsia="MS PGothic"/>
                <w:i/>
                <w:kern w:val="24"/>
              </w:rPr>
              <w:t>IGHV</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099C5F6" w14:textId="77777777" w:rsidR="00AE2EE4" w:rsidRPr="00AB6521" w:rsidRDefault="00AE2EE4" w:rsidP="005D3BBD">
            <w:pPr>
              <w:contextualSpacing/>
            </w:pPr>
            <w:r w:rsidRPr="00AB6521">
              <w:rPr>
                <w:rFonts w:eastAsia="MS PGothic"/>
                <w:kern w:val="24"/>
              </w:rPr>
              <w:t>Без мутаций</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4C26CA" w14:textId="77777777" w:rsidR="00AE2EE4" w:rsidRPr="00AB6521" w:rsidRDefault="00AE2EE4" w:rsidP="005D3BBD">
            <w:pPr>
              <w:contextualSpacing/>
              <w:jc w:val="center"/>
            </w:pPr>
            <w:r w:rsidRPr="00AB6521">
              <w:rPr>
                <w:rFonts w:eastAsia="MS PGothic"/>
                <w:kern w:val="24"/>
              </w:rPr>
              <w:t>2,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278E49B" w14:textId="77777777" w:rsidR="00AE2EE4" w:rsidRPr="00AB6521" w:rsidRDefault="00AE2EE4" w:rsidP="005D3BBD">
            <w:pPr>
              <w:contextualSpacing/>
              <w:jc w:val="center"/>
            </w:pPr>
            <w:r w:rsidRPr="00AB6521">
              <w:rPr>
                <w:rFonts w:eastAsia="MS PGothic"/>
                <w:kern w:val="24"/>
              </w:rPr>
              <w:t>2</w:t>
            </w:r>
          </w:p>
        </w:tc>
      </w:tr>
      <w:tr w:rsidR="00B033C3" w:rsidRPr="005B4606" w14:paraId="05BDB74F"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0888E63" w14:textId="77777777" w:rsidR="00AE2EE4" w:rsidRPr="00AB6521" w:rsidRDefault="003B3C73" w:rsidP="005D3BBD">
            <w:pPr>
              <w:contextualSpacing/>
            </w:pPr>
            <w:r>
              <w:rPr>
                <w:rFonts w:eastAsia="MS PGothic"/>
                <w:kern w:val="24"/>
              </w:rPr>
              <w:t xml:space="preserve">Уровень </w:t>
            </w:r>
            <w:r>
              <w:t>β2-микроглобулина</w:t>
            </w:r>
            <w:r w:rsidR="00AE2EE4" w:rsidRPr="00AB6521">
              <w:rPr>
                <w:rFonts w:eastAsia="MS PGothic"/>
                <w:kern w:val="24"/>
              </w:rPr>
              <w:t>, мг/л</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1CB4C8D" w14:textId="77777777" w:rsidR="00AE2EE4" w:rsidRPr="00AB6521" w:rsidRDefault="00AE2EE4" w:rsidP="005D3BBD">
            <w:pPr>
              <w:contextualSpacing/>
            </w:pPr>
            <w:r w:rsidRPr="00AB6521">
              <w:rPr>
                <w:rFonts w:eastAsia="MS PGothic"/>
                <w:kern w:val="24"/>
              </w:rPr>
              <w:t>&gt;3,5</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F448CDF" w14:textId="77777777" w:rsidR="00AE2EE4" w:rsidRPr="00AB6521" w:rsidRDefault="00AE2EE4" w:rsidP="005D3BBD">
            <w:pPr>
              <w:contextualSpacing/>
              <w:jc w:val="center"/>
            </w:pPr>
            <w:r w:rsidRPr="00AB6521">
              <w:rPr>
                <w:rFonts w:eastAsia="MS PGothic"/>
                <w:kern w:val="24"/>
              </w:rPr>
              <w:t>2,0</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3DD2412" w14:textId="77777777" w:rsidR="00AE2EE4" w:rsidRPr="00AB6521" w:rsidRDefault="00AE2EE4" w:rsidP="005D3BBD">
            <w:pPr>
              <w:contextualSpacing/>
              <w:jc w:val="center"/>
            </w:pPr>
            <w:r w:rsidRPr="00AB6521">
              <w:rPr>
                <w:rFonts w:eastAsia="MS PGothic"/>
                <w:kern w:val="24"/>
              </w:rPr>
              <w:t>2</w:t>
            </w:r>
          </w:p>
        </w:tc>
      </w:tr>
      <w:tr w:rsidR="00B033C3" w:rsidRPr="005B4606" w14:paraId="237B7B8C"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A2E1369" w14:textId="77777777" w:rsidR="00AE2EE4" w:rsidRPr="00AB6521" w:rsidRDefault="00AE2EE4" w:rsidP="005D3BBD">
            <w:pPr>
              <w:contextualSpacing/>
            </w:pPr>
            <w:r w:rsidRPr="00AB6521">
              <w:rPr>
                <w:rFonts w:eastAsia="MS PGothic"/>
                <w:kern w:val="24"/>
              </w:rPr>
              <w:t>Стадия</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4AB8873" w14:textId="77777777" w:rsidR="00AE2EE4" w:rsidRPr="003518E9" w:rsidRDefault="00AE2EE4" w:rsidP="005D3BBD">
            <w:pPr>
              <w:contextualSpacing/>
            </w:pPr>
            <w:r w:rsidRPr="00AB6521">
              <w:rPr>
                <w:rFonts w:eastAsia="MS PGothic"/>
                <w:kern w:val="24"/>
              </w:rPr>
              <w:t>B/С</w:t>
            </w:r>
            <w:r w:rsidR="003518E9">
              <w:rPr>
                <w:rFonts w:eastAsia="MS PGothic"/>
                <w:kern w:val="24"/>
              </w:rPr>
              <w:t xml:space="preserve"> по </w:t>
            </w:r>
            <w:r w:rsidR="003518E9">
              <w:rPr>
                <w:rFonts w:eastAsia="MS PGothic"/>
                <w:kern w:val="24"/>
                <w:lang w:val="en-US"/>
              </w:rPr>
              <w:t>Binet</w:t>
            </w:r>
            <w:r w:rsidR="003518E9" w:rsidRPr="003518E9">
              <w:rPr>
                <w:rFonts w:eastAsia="MS PGothic"/>
                <w:kern w:val="24"/>
              </w:rPr>
              <w:t xml:space="preserve"> </w:t>
            </w:r>
            <w:r w:rsidRPr="00AB6521">
              <w:rPr>
                <w:rFonts w:eastAsia="MS PGothic"/>
                <w:kern w:val="24"/>
              </w:rPr>
              <w:t>и</w:t>
            </w:r>
            <w:r w:rsidR="004B53D6">
              <w:rPr>
                <w:rFonts w:eastAsia="MS PGothic"/>
                <w:kern w:val="24"/>
              </w:rPr>
              <w:t xml:space="preserve">ли </w:t>
            </w:r>
            <w:r w:rsidR="003518E9">
              <w:rPr>
                <w:rFonts w:eastAsia="MS PGothic"/>
                <w:kern w:val="24"/>
                <w:lang w:val="en-US"/>
              </w:rPr>
              <w:t>I</w:t>
            </w:r>
            <w:r w:rsidR="003518E9" w:rsidRPr="003518E9">
              <w:rPr>
                <w:rFonts w:eastAsia="MS PGothic"/>
                <w:kern w:val="24"/>
              </w:rPr>
              <w:t>–</w:t>
            </w:r>
            <w:r w:rsidR="003518E9">
              <w:rPr>
                <w:rFonts w:eastAsia="MS PGothic"/>
                <w:kern w:val="24"/>
                <w:lang w:val="en-US"/>
              </w:rPr>
              <w:t>IV</w:t>
            </w:r>
            <w:r w:rsidR="003518E9" w:rsidRPr="003518E9">
              <w:rPr>
                <w:rFonts w:eastAsia="MS PGothic"/>
                <w:kern w:val="24"/>
              </w:rPr>
              <w:t xml:space="preserve"> </w:t>
            </w:r>
            <w:r w:rsidR="003518E9">
              <w:rPr>
                <w:rFonts w:eastAsia="MS PGothic"/>
                <w:kern w:val="24"/>
              </w:rPr>
              <w:t xml:space="preserve">по </w:t>
            </w:r>
            <w:r w:rsidR="003518E9">
              <w:rPr>
                <w:rFonts w:eastAsia="MS PGothic"/>
                <w:kern w:val="24"/>
                <w:lang w:val="en-US"/>
              </w:rPr>
              <w:t>Rai</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39E6D6F" w14:textId="77777777" w:rsidR="00AE2EE4" w:rsidRPr="00AB6521" w:rsidRDefault="00AE2EE4" w:rsidP="005D3BBD">
            <w:pPr>
              <w:contextualSpacing/>
              <w:jc w:val="center"/>
            </w:pPr>
            <w:r w:rsidRPr="00AB6521">
              <w:rPr>
                <w:rFonts w:eastAsia="MS PGothic"/>
                <w:kern w:val="24"/>
              </w:rPr>
              <w:t>1,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FD90401" w14:textId="77777777" w:rsidR="00AE2EE4" w:rsidRPr="00AB6521" w:rsidRDefault="00AE2EE4" w:rsidP="005D3BBD">
            <w:pPr>
              <w:contextualSpacing/>
              <w:jc w:val="center"/>
            </w:pPr>
            <w:r w:rsidRPr="00AB6521">
              <w:rPr>
                <w:rFonts w:eastAsia="MS PGothic"/>
                <w:kern w:val="24"/>
              </w:rPr>
              <w:t>1</w:t>
            </w:r>
          </w:p>
        </w:tc>
      </w:tr>
      <w:tr w:rsidR="00B033C3" w:rsidRPr="005B4606" w14:paraId="467A560D" w14:textId="77777777" w:rsidTr="00B033C3">
        <w:trPr>
          <w:trHeight w:val="27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33F73E3" w14:textId="77777777" w:rsidR="00AE2EE4" w:rsidRPr="00AB6521" w:rsidRDefault="00AE2EE4" w:rsidP="005D3BBD">
            <w:pPr>
              <w:contextualSpacing/>
            </w:pPr>
            <w:r w:rsidRPr="00AB6521">
              <w:rPr>
                <w:rFonts w:eastAsia="MS PGothic"/>
                <w:kern w:val="24"/>
              </w:rPr>
              <w:t>Возраст</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44DB6FD" w14:textId="77777777" w:rsidR="00AE2EE4" w:rsidRPr="00AB6521" w:rsidRDefault="00AE2EE4" w:rsidP="005D3BBD">
            <w:pPr>
              <w:contextualSpacing/>
            </w:pPr>
            <w:r w:rsidRPr="00AB6521">
              <w:rPr>
                <w:rFonts w:eastAsia="MS PGothic"/>
                <w:kern w:val="24"/>
              </w:rPr>
              <w:t>&gt;65 лет</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471D47C" w14:textId="77777777" w:rsidR="00AE2EE4" w:rsidRPr="00AB6521" w:rsidRDefault="00AE2EE4" w:rsidP="005D3BBD">
            <w:pPr>
              <w:contextualSpacing/>
              <w:jc w:val="center"/>
            </w:pPr>
            <w:r w:rsidRPr="00AB6521">
              <w:rPr>
                <w:rFonts w:eastAsia="MS PGothic"/>
                <w:kern w:val="24"/>
              </w:rPr>
              <w:t>1,7</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DF18B50" w14:textId="77777777" w:rsidR="00AE2EE4" w:rsidRPr="00AB6521" w:rsidRDefault="00AE2EE4" w:rsidP="005D3BBD">
            <w:pPr>
              <w:contextualSpacing/>
              <w:jc w:val="center"/>
            </w:pPr>
            <w:r w:rsidRPr="00AB6521">
              <w:rPr>
                <w:rFonts w:eastAsia="MS PGothic"/>
                <w:kern w:val="24"/>
              </w:rPr>
              <w:t>1</w:t>
            </w:r>
          </w:p>
        </w:tc>
      </w:tr>
      <w:tr w:rsidR="00B033C3" w:rsidRPr="005B4606" w14:paraId="71AB0184" w14:textId="77777777" w:rsidTr="00B033C3">
        <w:trPr>
          <w:trHeight w:val="214"/>
        </w:trPr>
        <w:tc>
          <w:tcPr>
            <w:tcW w:w="4423"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E441054" w14:textId="77777777" w:rsidR="00AE2EE4" w:rsidRPr="00AB6521" w:rsidRDefault="00AE2EE4" w:rsidP="005D3BBD">
            <w:pPr>
              <w:contextualSpacing/>
            </w:pPr>
            <w:r w:rsidRPr="00AB6521">
              <w:rPr>
                <w:rFonts w:eastAsia="MS PGothic"/>
                <w:b/>
                <w:bCs/>
                <w:kern w:val="24"/>
              </w:rPr>
              <w:t>Возможные значения шкалы</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74335E06" w14:textId="77777777" w:rsidR="00AE2EE4" w:rsidRPr="00AB6521" w:rsidRDefault="00AE2EE4" w:rsidP="005D3BBD">
            <w:pPr>
              <w:contextualSpacing/>
              <w:jc w:val="center"/>
            </w:pPr>
            <w:r w:rsidRPr="00AB6521">
              <w:rPr>
                <w:rFonts w:eastAsia="MS PGothic"/>
                <w:b/>
                <w:bCs/>
                <w:kern w:val="24"/>
              </w:rPr>
              <w:t>0–10</w:t>
            </w:r>
          </w:p>
        </w:tc>
      </w:tr>
    </w:tbl>
    <w:p w14:paraId="4866102D" w14:textId="77777777" w:rsidR="005438C8" w:rsidRDefault="005438C8" w:rsidP="004E3A70">
      <w:bookmarkStart w:id="21" w:name="_Toc531609325"/>
    </w:p>
    <w:p w14:paraId="0E87657E" w14:textId="77777777" w:rsidR="00BE6F76" w:rsidRPr="00F748FB" w:rsidRDefault="00BE6F76" w:rsidP="005D3BBD">
      <w:pPr>
        <w:pStyle w:val="2"/>
      </w:pPr>
      <w:bookmarkStart w:id="22" w:name="_Toc23601718"/>
      <w:bookmarkStart w:id="23" w:name="_Toc100658206"/>
      <w:r w:rsidRPr="004E3A70">
        <w:t>1.6</w:t>
      </w:r>
      <w:r w:rsidR="00397360" w:rsidRPr="004E3A70">
        <w:t>.</w:t>
      </w:r>
      <w:r w:rsidRPr="00F748FB">
        <w:t xml:space="preserve"> Клиническая картина</w:t>
      </w:r>
      <w:bookmarkEnd w:id="21"/>
      <w:r w:rsidR="0030568B" w:rsidRPr="00F748FB">
        <w:t xml:space="preserve"> заболевания или состояния (группы заболеваний или состояний)</w:t>
      </w:r>
      <w:bookmarkEnd w:id="22"/>
      <w:bookmarkEnd w:id="23"/>
    </w:p>
    <w:p w14:paraId="7B4D4FC3" w14:textId="2C0614CE" w:rsidR="00020931" w:rsidRDefault="003322AC" w:rsidP="004E3A70">
      <w:pPr>
        <w:ind w:firstLine="709"/>
        <w:contextualSpacing/>
      </w:pPr>
      <w:r w:rsidRPr="003322AC">
        <w:t xml:space="preserve">Заболевание может протекать бессимптомно или проявляться лимфаденопатией, </w:t>
      </w:r>
      <w:r w:rsidR="00E44215">
        <w:t xml:space="preserve">увеличением миндалин, </w:t>
      </w:r>
      <w:r w:rsidRPr="003322AC">
        <w:t>спленомегалией, гепатомегалией и неспецифическими симптомами, обусловленными анемией (утомляемость, недомогание)</w:t>
      </w:r>
      <w:r w:rsidR="00E44215">
        <w:t xml:space="preserve">, </w:t>
      </w:r>
      <w:r w:rsidRPr="003322AC">
        <w:t>иммуносупрессией (</w:t>
      </w:r>
      <w:r w:rsidR="0015009B">
        <w:t>присоединением инфекционных осложнений</w:t>
      </w:r>
      <w:r w:rsidRPr="003322AC">
        <w:t>)</w:t>
      </w:r>
      <w:r w:rsidR="00E44215">
        <w:t>, интоксикацией (В-симптом</w:t>
      </w:r>
      <w:r w:rsidR="00CE6AE9">
        <w:t>ами</w:t>
      </w:r>
      <w:r w:rsidR="00E44215">
        <w:t xml:space="preserve"> – </w:t>
      </w:r>
      <w:r w:rsidR="00CE6AE9">
        <w:t>температурой тела</w:t>
      </w:r>
      <w:r w:rsidR="00E44215" w:rsidRPr="00E44215">
        <w:t xml:space="preserve"> </w:t>
      </w:r>
      <w:r w:rsidR="00CE6AE9" w:rsidRPr="00397360">
        <w:t>&gt;</w:t>
      </w:r>
      <w:r w:rsidR="00E44215" w:rsidRPr="00964C0B">
        <w:t xml:space="preserve">38°С </w:t>
      </w:r>
      <w:r w:rsidR="004A1FA5">
        <w:t xml:space="preserve">более </w:t>
      </w:r>
      <w:r w:rsidR="00504D96">
        <w:t>2 нед.</w:t>
      </w:r>
      <w:r w:rsidR="004A1FA5">
        <w:t xml:space="preserve"> подряд</w:t>
      </w:r>
      <w:r w:rsidR="00E44215" w:rsidRPr="00E44215">
        <w:t xml:space="preserve"> без признаков воспаления</w:t>
      </w:r>
      <w:r w:rsidR="00242EB0">
        <w:t>,</w:t>
      </w:r>
      <w:r w:rsidR="00E44215" w:rsidRPr="00E44215">
        <w:t xml:space="preserve"> ночны</w:t>
      </w:r>
      <w:r w:rsidR="00242EB0">
        <w:t>ми</w:t>
      </w:r>
      <w:r w:rsidR="00E44215" w:rsidRPr="00E44215">
        <w:t xml:space="preserve"> профузны</w:t>
      </w:r>
      <w:r w:rsidR="00242EB0">
        <w:t>ми</w:t>
      </w:r>
      <w:r w:rsidR="00E44215" w:rsidRPr="00E44215">
        <w:t xml:space="preserve"> пот</w:t>
      </w:r>
      <w:r w:rsidR="00242EB0">
        <w:t>ами,</w:t>
      </w:r>
      <w:r w:rsidR="00E44215" w:rsidRPr="00E44215">
        <w:t xml:space="preserve"> похудание</w:t>
      </w:r>
      <w:r w:rsidR="00242EB0">
        <w:t>м</w:t>
      </w:r>
      <w:r w:rsidR="00E44215" w:rsidRPr="00E44215">
        <w:t xml:space="preserve"> на 10</w:t>
      </w:r>
      <w:r w:rsidR="00DD3D1E">
        <w:t xml:space="preserve"> %</w:t>
      </w:r>
      <w:r w:rsidR="00E44215" w:rsidRPr="00E44215">
        <w:t xml:space="preserve"> массы тела за последние 6 мес</w:t>
      </w:r>
      <w:r w:rsidR="00504D96">
        <w:t>.</w:t>
      </w:r>
      <w:r w:rsidR="00E44215" w:rsidRPr="00E44215">
        <w:t>)</w:t>
      </w:r>
      <w:r w:rsidR="00E44215">
        <w:t>.</w:t>
      </w:r>
    </w:p>
    <w:p w14:paraId="0058F3D6" w14:textId="77777777" w:rsidR="00E46EDF" w:rsidRDefault="00E46EDF" w:rsidP="004E3A70">
      <w:pPr>
        <w:ind w:firstLine="709"/>
        <w:contextualSpacing/>
      </w:pPr>
    </w:p>
    <w:p w14:paraId="5FF9E67F" w14:textId="77777777" w:rsidR="001A5F7C" w:rsidRPr="00397360" w:rsidRDefault="004D7374" w:rsidP="005D3BBD">
      <w:pPr>
        <w:pStyle w:val="af9"/>
      </w:pPr>
      <w:bookmarkStart w:id="24" w:name="_Toc520213124"/>
      <w:bookmarkStart w:id="25" w:name="_Toc23601719"/>
      <w:bookmarkStart w:id="26" w:name="_Toc100658207"/>
      <w:r w:rsidRPr="00397360">
        <w:t xml:space="preserve">2. </w:t>
      </w:r>
      <w:bookmarkEnd w:id="24"/>
      <w:r w:rsidR="001A5F7C" w:rsidRPr="00397360">
        <w:t xml:space="preserve">Диагностика заболевания или состояния (группы заболеваний </w:t>
      </w:r>
      <w:r w:rsidR="00242EB0" w:rsidRPr="00397360">
        <w:br/>
      </w:r>
      <w:r w:rsidR="001A5F7C" w:rsidRPr="00397360">
        <w:t xml:space="preserve">или состояний), медицинские показания и противопоказания </w:t>
      </w:r>
      <w:r w:rsidR="00242EB0" w:rsidRPr="00397360">
        <w:br/>
      </w:r>
      <w:r w:rsidR="001A5F7C" w:rsidRPr="00397360">
        <w:t>к применению методов диагностики</w:t>
      </w:r>
      <w:bookmarkEnd w:id="25"/>
      <w:bookmarkEnd w:id="26"/>
    </w:p>
    <w:p w14:paraId="110C7D51" w14:textId="77777777" w:rsidR="00B93BEE" w:rsidRPr="00242EB0" w:rsidRDefault="00B93BEE" w:rsidP="004E3A70">
      <w:pPr>
        <w:rPr>
          <w:b/>
          <w:i/>
        </w:rPr>
      </w:pPr>
      <w:r w:rsidRPr="00242EB0">
        <w:rPr>
          <w:b/>
          <w:i/>
        </w:rPr>
        <w:t>Критерии установл</w:t>
      </w:r>
      <w:r w:rsidR="00242EB0">
        <w:rPr>
          <w:b/>
          <w:i/>
        </w:rPr>
        <w:t>ения диагноза/состояния</w:t>
      </w:r>
    </w:p>
    <w:p w14:paraId="27304479" w14:textId="77777777" w:rsidR="00B93BEE" w:rsidRPr="00242EB0" w:rsidRDefault="00B93BEE" w:rsidP="00830EF8">
      <w:pPr>
        <w:ind w:firstLine="709"/>
        <w:rPr>
          <w:i/>
        </w:rPr>
      </w:pPr>
      <w:r w:rsidRPr="00242EB0">
        <w:rPr>
          <w:i/>
        </w:rPr>
        <w:t xml:space="preserve">Для постановки диагноза </w:t>
      </w:r>
      <w:r w:rsidR="000648CB" w:rsidRPr="00242EB0">
        <w:rPr>
          <w:i/>
        </w:rPr>
        <w:t xml:space="preserve">ХЛЛ </w:t>
      </w:r>
      <w:r w:rsidRPr="00242EB0">
        <w:rPr>
          <w:i/>
        </w:rPr>
        <w:t xml:space="preserve">требуются общий анализ крови и иммунофенотипическое исследование с использованием многоцветной проточной цитометрии, которое предпочтительнее выполнять по крови. </w:t>
      </w:r>
    </w:p>
    <w:p w14:paraId="01BFAAB4" w14:textId="3AA57AC3" w:rsidR="00B93BEE" w:rsidRPr="00242EB0" w:rsidRDefault="00B93BEE" w:rsidP="00830EF8">
      <w:pPr>
        <w:ind w:firstLine="709"/>
        <w:rPr>
          <w:i/>
        </w:rPr>
      </w:pPr>
      <w:r w:rsidRPr="00242EB0">
        <w:rPr>
          <w:i/>
        </w:rPr>
        <w:t>Диагностические критерии ХЛЛ (ВОЗ, 2016)</w:t>
      </w:r>
      <w:r w:rsidRPr="00242EB0">
        <w:rPr>
          <w:i/>
          <w:lang w:val="en-US"/>
        </w:rPr>
        <w:t xml:space="preserve"> </w:t>
      </w:r>
      <w:r w:rsidR="000B0AC3" w:rsidRPr="00242EB0">
        <w:rPr>
          <w:i/>
          <w:lang w:val="en-US"/>
        </w:rPr>
        <w:fldChar w:fldCharType="begin" w:fldLock="1"/>
      </w:r>
      <w:r w:rsidR="00362BA7">
        <w:rPr>
          <w:i/>
          <w:lang w:val="en-US"/>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15]","plainTextFormattedCitation":"[15]","previouslyFormattedCitation":"[15]"},"properties":{"noteIndex":0},"schema":"https://github.com/citation-style-language/schema/raw/master/csl-citation.json"}</w:instrText>
      </w:r>
      <w:r w:rsidR="000B0AC3" w:rsidRPr="00242EB0">
        <w:rPr>
          <w:i/>
          <w:lang w:val="en-US"/>
        </w:rPr>
        <w:fldChar w:fldCharType="separate"/>
      </w:r>
      <w:r w:rsidRPr="00242EB0">
        <w:rPr>
          <w:i/>
          <w:noProof/>
          <w:lang w:val="en-US"/>
        </w:rPr>
        <w:t>[15]</w:t>
      </w:r>
      <w:r w:rsidR="000B0AC3" w:rsidRPr="00242EB0">
        <w:rPr>
          <w:i/>
          <w:lang w:val="en-US"/>
        </w:rPr>
        <w:fldChar w:fldCharType="end"/>
      </w:r>
      <w:r w:rsidRPr="00242EB0">
        <w:rPr>
          <w:i/>
        </w:rPr>
        <w:t>:</w:t>
      </w:r>
    </w:p>
    <w:p w14:paraId="31047F94" w14:textId="77777777" w:rsidR="00B93BEE" w:rsidRPr="00242EB0" w:rsidRDefault="000648CB" w:rsidP="004F6F41">
      <w:pPr>
        <w:pStyle w:val="a4"/>
        <w:numPr>
          <w:ilvl w:val="0"/>
          <w:numId w:val="14"/>
        </w:numPr>
        <w:spacing w:before="0"/>
        <w:rPr>
          <w:i/>
        </w:rPr>
      </w:pPr>
      <w:r w:rsidRPr="00242EB0">
        <w:rPr>
          <w:i/>
        </w:rPr>
        <w:t xml:space="preserve">МВКЛ </w:t>
      </w:r>
      <w:r w:rsidR="00B93BEE" w:rsidRPr="00242EB0">
        <w:rPr>
          <w:i/>
        </w:rPr>
        <w:t>&gt;5</w:t>
      </w:r>
      <w:r w:rsidR="00B93BEE" w:rsidRPr="00242EB0">
        <w:rPr>
          <w:i/>
          <w:lang w:val="en-US"/>
        </w:rPr>
        <w:t> </w:t>
      </w:r>
      <w:r w:rsidR="00B93BEE" w:rsidRPr="00242EB0">
        <w:rPr>
          <w:i/>
        </w:rPr>
        <w:t>000 в 1 мкл крови</w:t>
      </w:r>
      <w:r w:rsidR="00242EB0">
        <w:rPr>
          <w:i/>
        </w:rPr>
        <w:t>;</w:t>
      </w:r>
    </w:p>
    <w:p w14:paraId="149F0F7C" w14:textId="77777777" w:rsidR="00B93BEE" w:rsidRPr="00242EB0" w:rsidRDefault="00242EB0" w:rsidP="004F6F41">
      <w:pPr>
        <w:pStyle w:val="a4"/>
        <w:numPr>
          <w:ilvl w:val="0"/>
          <w:numId w:val="14"/>
        </w:numPr>
        <w:spacing w:before="0"/>
        <w:rPr>
          <w:i/>
          <w:lang w:val="en-US"/>
        </w:rPr>
      </w:pPr>
      <w:r>
        <w:rPr>
          <w:i/>
        </w:rPr>
        <w:lastRenderedPageBreak/>
        <w:t>ф</w:t>
      </w:r>
      <w:r w:rsidR="00B93BEE" w:rsidRPr="00242EB0">
        <w:rPr>
          <w:i/>
        </w:rPr>
        <w:t>енотип</w:t>
      </w:r>
      <w:r w:rsidR="00B93BEE" w:rsidRPr="00242EB0">
        <w:rPr>
          <w:i/>
          <w:lang w:val="en-US"/>
        </w:rPr>
        <w:t xml:space="preserve"> </w:t>
      </w:r>
      <w:r w:rsidR="00B93BEE" w:rsidRPr="00242EB0">
        <w:rPr>
          <w:i/>
        </w:rPr>
        <w:t>С</w:t>
      </w:r>
      <w:r w:rsidR="00B93BEE" w:rsidRPr="00242EB0">
        <w:rPr>
          <w:i/>
          <w:lang w:val="en-US"/>
        </w:rPr>
        <w:t>D19+, CD5+, CD23+, CD79b+dim, CD20+dim, CD22+dim, sIg dim, CD81dim, CD160dim</w:t>
      </w:r>
      <w:r w:rsidRPr="00397360">
        <w:rPr>
          <w:i/>
          <w:lang w:val="en-US"/>
        </w:rPr>
        <w:t>;</w:t>
      </w:r>
    </w:p>
    <w:p w14:paraId="3521D3CD" w14:textId="77777777" w:rsidR="00B93BEE" w:rsidRPr="00242EB0" w:rsidRDefault="00242EB0" w:rsidP="004F6F41">
      <w:pPr>
        <w:pStyle w:val="a4"/>
        <w:numPr>
          <w:ilvl w:val="0"/>
          <w:numId w:val="14"/>
        </w:numPr>
        <w:spacing w:before="0"/>
        <w:rPr>
          <w:i/>
        </w:rPr>
      </w:pPr>
      <w:r>
        <w:rPr>
          <w:i/>
        </w:rPr>
        <w:t>р</w:t>
      </w:r>
      <w:r w:rsidR="00B93BEE" w:rsidRPr="00242EB0">
        <w:rPr>
          <w:i/>
        </w:rPr>
        <w:t>естрикция легких цепей (каппа либо лямбда)</w:t>
      </w:r>
      <w:r>
        <w:rPr>
          <w:i/>
        </w:rPr>
        <w:t>;</w:t>
      </w:r>
    </w:p>
    <w:p w14:paraId="6DC72B73" w14:textId="77777777" w:rsidR="00B93BEE" w:rsidRPr="00242EB0" w:rsidRDefault="00242EB0" w:rsidP="004F6F41">
      <w:pPr>
        <w:pStyle w:val="a4"/>
        <w:numPr>
          <w:ilvl w:val="0"/>
          <w:numId w:val="14"/>
        </w:numPr>
        <w:spacing w:before="0"/>
        <w:rPr>
          <w:i/>
        </w:rPr>
      </w:pPr>
      <w:r>
        <w:rPr>
          <w:i/>
          <w:lang w:val="en-US"/>
        </w:rPr>
        <w:t>&gt;</w:t>
      </w:r>
      <w:r w:rsidR="00B93BEE" w:rsidRPr="00242EB0">
        <w:rPr>
          <w:i/>
        </w:rPr>
        <w:t>30</w:t>
      </w:r>
      <w:r w:rsidR="00DD3D1E" w:rsidRPr="00242EB0">
        <w:rPr>
          <w:i/>
        </w:rPr>
        <w:t xml:space="preserve"> %</w:t>
      </w:r>
      <w:r w:rsidR="00B93BEE" w:rsidRPr="00242EB0">
        <w:rPr>
          <w:i/>
        </w:rPr>
        <w:t xml:space="preserve"> лимфоцитов в костном мозге</w:t>
      </w:r>
      <w:r>
        <w:rPr>
          <w:i/>
        </w:rPr>
        <w:t>;</w:t>
      </w:r>
    </w:p>
    <w:p w14:paraId="0CDABBAA" w14:textId="77777777" w:rsidR="00B93BEE" w:rsidRPr="00242EB0" w:rsidRDefault="00242EB0" w:rsidP="004F6F41">
      <w:pPr>
        <w:pStyle w:val="a4"/>
        <w:numPr>
          <w:ilvl w:val="0"/>
          <w:numId w:val="14"/>
        </w:numPr>
        <w:spacing w:before="0"/>
        <w:rPr>
          <w:i/>
        </w:rPr>
      </w:pPr>
      <w:r>
        <w:rPr>
          <w:i/>
        </w:rPr>
        <w:t>д</w:t>
      </w:r>
      <w:r w:rsidR="00B93BEE" w:rsidRPr="00242EB0">
        <w:rPr>
          <w:i/>
        </w:rPr>
        <w:t>иагноз ХЛЛ не устанавливается при наличии цитопении или связанных с заболеванием симптомов при</w:t>
      </w:r>
      <w:r>
        <w:rPr>
          <w:i/>
        </w:rPr>
        <w:t xml:space="preserve"> количестве</w:t>
      </w:r>
      <w:r w:rsidR="00B93BEE" w:rsidRPr="00242EB0">
        <w:rPr>
          <w:i/>
        </w:rPr>
        <w:t xml:space="preserve"> </w:t>
      </w:r>
      <w:r w:rsidRPr="00242EB0">
        <w:rPr>
          <w:i/>
        </w:rPr>
        <w:t xml:space="preserve">моноклональных В-лимфоцитов </w:t>
      </w:r>
      <w:r w:rsidR="00B93BEE" w:rsidRPr="00242EB0">
        <w:rPr>
          <w:i/>
        </w:rPr>
        <w:t>&lt;5</w:t>
      </w:r>
      <w:r w:rsidR="00B93BEE" w:rsidRPr="00242EB0">
        <w:rPr>
          <w:i/>
          <w:lang w:val="en-US"/>
        </w:rPr>
        <w:t> </w:t>
      </w:r>
      <w:r w:rsidR="00B93BEE" w:rsidRPr="00242EB0">
        <w:rPr>
          <w:i/>
        </w:rPr>
        <w:t>000/мкл</w:t>
      </w:r>
      <w:r>
        <w:rPr>
          <w:i/>
        </w:rPr>
        <w:t>.</w:t>
      </w:r>
    </w:p>
    <w:p w14:paraId="3E5E16FD" w14:textId="77777777" w:rsidR="00B93BEE" w:rsidRPr="00242EB0" w:rsidRDefault="00B93BEE" w:rsidP="003F5F47">
      <w:pPr>
        <w:ind w:firstLine="709"/>
        <w:rPr>
          <w:i/>
        </w:rPr>
      </w:pPr>
      <w:r w:rsidRPr="00242EB0">
        <w:rPr>
          <w:i/>
        </w:rPr>
        <w:t xml:space="preserve">Диагноз устанавливают при выявлении в крови </w:t>
      </w:r>
      <w:r w:rsidR="00242EB0" w:rsidRPr="00397360">
        <w:rPr>
          <w:i/>
        </w:rPr>
        <w:t>&gt;</w:t>
      </w:r>
      <w:r w:rsidRPr="00242EB0">
        <w:rPr>
          <w:i/>
        </w:rPr>
        <w:t>5</w:t>
      </w:r>
      <w:r w:rsidRPr="00242EB0">
        <w:rPr>
          <w:i/>
          <w:lang w:val="en-US"/>
        </w:rPr>
        <w:t> </w:t>
      </w:r>
      <w:r w:rsidRPr="00242EB0">
        <w:rPr>
          <w:i/>
        </w:rPr>
        <w:t>000 В-лимфоцит</w:t>
      </w:r>
      <w:r w:rsidR="00242EB0">
        <w:rPr>
          <w:i/>
        </w:rPr>
        <w:t>ов в 1 мкл периферической крови</w:t>
      </w:r>
      <w:r w:rsidRPr="00242EB0">
        <w:rPr>
          <w:i/>
        </w:rPr>
        <w:t xml:space="preserve"> при условии, что лимфоцитоз сохраняется более 3 мес. Клональность В-лимфоцитов должна быть подтверждена с помощью иммунофено</w:t>
      </w:r>
      <w:r w:rsidR="00242EB0">
        <w:rPr>
          <w:i/>
        </w:rPr>
        <w:softHyphen/>
      </w:r>
      <w:r w:rsidRPr="00242EB0">
        <w:rPr>
          <w:i/>
        </w:rPr>
        <w:t>типирования.</w:t>
      </w:r>
    </w:p>
    <w:p w14:paraId="3AA4C486" w14:textId="77777777" w:rsidR="00B93BEE" w:rsidRPr="00242EB0" w:rsidRDefault="00B93BEE" w:rsidP="003F5F47">
      <w:pPr>
        <w:ind w:firstLine="709"/>
        <w:rPr>
          <w:i/>
          <w:iCs/>
        </w:rPr>
      </w:pPr>
      <w:r w:rsidRPr="00242EB0">
        <w:rPr>
          <w:i/>
          <w:iCs/>
        </w:rPr>
        <w:t>ЛМЛ диагностируется при наличии лимфаденопатии, и/или спленомегалии, и/или цитопении, вызванной поражением костного мозга, при условии, что абсолютное число моноклональных В-лимфоцитов в крови не превышает 5</w:t>
      </w:r>
      <w:r w:rsidRPr="00242EB0">
        <w:rPr>
          <w:i/>
          <w:iCs/>
          <w:lang w:val="en-US"/>
        </w:rPr>
        <w:t> </w:t>
      </w:r>
      <w:r w:rsidRPr="00242EB0">
        <w:rPr>
          <w:i/>
          <w:iCs/>
        </w:rPr>
        <w:t>000 в 1 мкл. Иммуно</w:t>
      </w:r>
      <w:r w:rsidR="00242EB0">
        <w:rPr>
          <w:i/>
          <w:iCs/>
        </w:rPr>
        <w:softHyphen/>
      </w:r>
      <w:r w:rsidRPr="00242EB0">
        <w:rPr>
          <w:i/>
          <w:iCs/>
        </w:rPr>
        <w:t>гистохимический фенотип опухолевых В-лимфоцитов соответствует ХЛЛ. Диагноз должен быть подтвержден биопсией лимфатического узла, костного мозга или пораженного органа.</w:t>
      </w:r>
    </w:p>
    <w:p w14:paraId="5E140FA3" w14:textId="77777777" w:rsidR="004D7374" w:rsidRPr="004E3A70" w:rsidRDefault="00C606B8" w:rsidP="003F5F47">
      <w:pPr>
        <w:pStyle w:val="2"/>
      </w:pPr>
      <w:bookmarkStart w:id="27" w:name="_Toc23601720"/>
      <w:bookmarkStart w:id="28" w:name="_Toc100658208"/>
      <w:r w:rsidRPr="004E3A70">
        <w:t>2.1. Жалобы и анамнез</w:t>
      </w:r>
      <w:bookmarkEnd w:id="27"/>
      <w:bookmarkEnd w:id="28"/>
    </w:p>
    <w:p w14:paraId="42A8BA94" w14:textId="77777777" w:rsidR="004D7374" w:rsidRPr="00B93BEE" w:rsidRDefault="004E6BF1" w:rsidP="004F6F41">
      <w:pPr>
        <w:pStyle w:val="a4"/>
        <w:numPr>
          <w:ilvl w:val="0"/>
          <w:numId w:val="30"/>
        </w:numPr>
        <w:spacing w:before="0"/>
        <w:ind w:left="709"/>
      </w:pPr>
      <w:r w:rsidRPr="00504D96">
        <w:t>Всем</w:t>
      </w:r>
      <w:r w:rsidRPr="00B93BEE">
        <w:t xml:space="preserve"> </w:t>
      </w:r>
      <w:r w:rsidR="00B93BEE" w:rsidRPr="00B93BEE">
        <w:t xml:space="preserve">пациентам с подозрением на ХЛЛ, а также всем пациентам с верифицированным ХЛЛ при каждом приеме у гематолога </w:t>
      </w:r>
      <w:r w:rsidR="00B93BEE" w:rsidRPr="009A26D7">
        <w:rPr>
          <w:b/>
          <w:bCs/>
        </w:rPr>
        <w:t>рекомендуется</w:t>
      </w:r>
      <w:r w:rsidR="00B93BEE" w:rsidRPr="00B93BEE">
        <w:t xml:space="preserve"> сбор анамнеза и жалоб при заболеваниях органов кроветворения и крови для оценки состояния пациента, а также для </w:t>
      </w:r>
      <w:r w:rsidR="00C20509">
        <w:t>выявления</w:t>
      </w:r>
      <w:r w:rsidR="00B93BEE" w:rsidRPr="00B93BEE">
        <w:t xml:space="preserve"> факторов, которые могут оказать влияние на </w:t>
      </w:r>
      <w:r w:rsidR="00C20509">
        <w:t>выбор</w:t>
      </w:r>
      <w:r w:rsidR="00B93BEE" w:rsidRPr="00B93BEE">
        <w:t xml:space="preserve"> лечебной тактики пациента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AE2EE4" w:rsidRPr="00B93BEE">
        <w:t>.</w:t>
      </w:r>
    </w:p>
    <w:p w14:paraId="5E0A9BDA" w14:textId="77777777" w:rsidR="004D7374" w:rsidRPr="00C20509" w:rsidRDefault="005C7FBA" w:rsidP="009A26D7">
      <w:pPr>
        <w:ind w:left="709"/>
        <w:contextualSpacing/>
        <w:rPr>
          <w:b/>
          <w:spacing w:val="-4"/>
        </w:rPr>
      </w:pPr>
      <w:r w:rsidRPr="00C20509">
        <w:rPr>
          <w:b/>
          <w:spacing w:val="-4"/>
        </w:rPr>
        <w:t xml:space="preserve">Уровень убедительности рекомендаций </w:t>
      </w:r>
      <w:r w:rsidR="00C20509" w:rsidRPr="00C20509">
        <w:rPr>
          <w:b/>
          <w:spacing w:val="-4"/>
        </w:rPr>
        <w:t xml:space="preserve">– </w:t>
      </w:r>
      <w:r w:rsidRPr="00C20509">
        <w:rPr>
          <w:b/>
          <w:spacing w:val="-4"/>
        </w:rPr>
        <w:t xml:space="preserve">С (уровень достоверности доказательств </w:t>
      </w:r>
      <w:r w:rsidR="00C20509" w:rsidRPr="00C20509">
        <w:rPr>
          <w:b/>
          <w:spacing w:val="-4"/>
        </w:rPr>
        <w:t xml:space="preserve">– </w:t>
      </w:r>
      <w:r w:rsidRPr="00C20509">
        <w:rPr>
          <w:b/>
          <w:spacing w:val="-4"/>
        </w:rPr>
        <w:t>5).</w:t>
      </w:r>
    </w:p>
    <w:p w14:paraId="5809DD19" w14:textId="1F64C613" w:rsidR="004D7374" w:rsidRPr="009A26D7" w:rsidRDefault="004D7374" w:rsidP="009A26D7">
      <w:pPr>
        <w:ind w:firstLine="709"/>
        <w:contextualSpacing/>
        <w:rPr>
          <w:i/>
          <w:color w:val="000000" w:themeColor="text1"/>
        </w:rPr>
      </w:pPr>
      <w:r w:rsidRPr="00AE2EE4">
        <w:rPr>
          <w:b/>
        </w:rPr>
        <w:t>Комментарии:</w:t>
      </w:r>
      <w:r w:rsidR="001565DE">
        <w:rPr>
          <w:b/>
        </w:rPr>
        <w:t xml:space="preserve"> </w:t>
      </w:r>
      <w:r w:rsidR="00B93BEE" w:rsidRPr="003147A2">
        <w:rPr>
          <w:i/>
        </w:rPr>
        <w:t xml:space="preserve">при </w:t>
      </w:r>
      <w:r w:rsidR="00E01E1F" w:rsidRPr="003147A2">
        <w:rPr>
          <w:i/>
        </w:rPr>
        <w:t>сборе анамнеза необходимо</w:t>
      </w:r>
      <w:r w:rsidR="001565DE">
        <w:rPr>
          <w:i/>
        </w:rPr>
        <w:t xml:space="preserve"> </w:t>
      </w:r>
      <w:r w:rsidR="009B309C">
        <w:rPr>
          <w:i/>
        </w:rPr>
        <w:t xml:space="preserve">уточнить </w:t>
      </w:r>
      <w:r w:rsidR="00CB2DF7">
        <w:rPr>
          <w:i/>
        </w:rPr>
        <w:t xml:space="preserve">наличие </w:t>
      </w:r>
      <w:r w:rsidR="001565DE">
        <w:rPr>
          <w:i/>
        </w:rPr>
        <w:t xml:space="preserve">в </w:t>
      </w:r>
      <w:r w:rsidR="001565DE" w:rsidRPr="003147A2">
        <w:rPr>
          <w:i/>
        </w:rPr>
        <w:t>семейном</w:t>
      </w:r>
      <w:r w:rsidR="009B309C">
        <w:rPr>
          <w:i/>
        </w:rPr>
        <w:t xml:space="preserve"> анамнезе заболеваний органов кроветворения и крови.</w:t>
      </w:r>
      <w:r w:rsidR="001565DE">
        <w:rPr>
          <w:i/>
        </w:rPr>
        <w:t xml:space="preserve"> </w:t>
      </w:r>
      <w:r w:rsidRPr="00E01E1F">
        <w:rPr>
          <w:i/>
        </w:rPr>
        <w:t>Жалобы могут отсутствовать, и тогда признаки заболевания выявляются при случайном о</w:t>
      </w:r>
      <w:r w:rsidR="00AE2EE4" w:rsidRPr="00E01E1F">
        <w:rPr>
          <w:i/>
        </w:rPr>
        <w:t xml:space="preserve">бследовании. Может </w:t>
      </w:r>
      <w:r w:rsidR="00C20509">
        <w:rPr>
          <w:i/>
        </w:rPr>
        <w:t>быть выявлено</w:t>
      </w:r>
      <w:r w:rsidR="00AE2EE4" w:rsidRPr="00E01E1F">
        <w:rPr>
          <w:i/>
        </w:rPr>
        <w:t xml:space="preserve"> </w:t>
      </w:r>
      <w:r w:rsidRPr="00E01E1F">
        <w:rPr>
          <w:i/>
        </w:rPr>
        <w:t>бессимптомное увеличение лимф</w:t>
      </w:r>
      <w:r w:rsidR="00C20509">
        <w:rPr>
          <w:i/>
        </w:rPr>
        <w:t xml:space="preserve">атических </w:t>
      </w:r>
      <w:r w:rsidR="00AE2EE4" w:rsidRPr="00141F87">
        <w:rPr>
          <w:i/>
        </w:rPr>
        <w:t xml:space="preserve">узлов любой локализации. </w:t>
      </w:r>
      <w:r w:rsidRPr="00155FD9">
        <w:rPr>
          <w:i/>
        </w:rPr>
        <w:t>Могут присутст</w:t>
      </w:r>
      <w:r w:rsidR="00C20509">
        <w:rPr>
          <w:i/>
        </w:rPr>
        <w:softHyphen/>
      </w:r>
      <w:r w:rsidRPr="00155FD9">
        <w:rPr>
          <w:i/>
        </w:rPr>
        <w:t xml:space="preserve">вовать любые жалобы, связанные с </w:t>
      </w:r>
      <w:r w:rsidRPr="00CD4CDC">
        <w:rPr>
          <w:i/>
        </w:rPr>
        <w:t>вовлечением органов и тканей.</w:t>
      </w:r>
      <w:r w:rsidR="00E01E1F" w:rsidRPr="00CD4CDC">
        <w:rPr>
          <w:i/>
        </w:rPr>
        <w:t xml:space="preserve"> При сборе жалоб о</w:t>
      </w:r>
      <w:r w:rsidR="00E01E1F" w:rsidRPr="003147A2">
        <w:rPr>
          <w:i/>
        </w:rPr>
        <w:t>соб</w:t>
      </w:r>
      <w:r w:rsidR="00C20509">
        <w:rPr>
          <w:i/>
        </w:rPr>
        <w:t>ое внимание необходимо</w:t>
      </w:r>
      <w:r w:rsidR="00E01E1F" w:rsidRPr="003147A2">
        <w:rPr>
          <w:i/>
        </w:rPr>
        <w:t xml:space="preserve"> </w:t>
      </w:r>
      <w:r w:rsidR="00C20509">
        <w:rPr>
          <w:i/>
        </w:rPr>
        <w:t xml:space="preserve">уделить выявлению </w:t>
      </w:r>
      <w:r w:rsidR="00E01E1F" w:rsidRPr="003147A2">
        <w:rPr>
          <w:i/>
        </w:rPr>
        <w:t>неспецифически</w:t>
      </w:r>
      <w:r w:rsidR="00C20509">
        <w:rPr>
          <w:i/>
        </w:rPr>
        <w:t>х</w:t>
      </w:r>
      <w:r w:rsidR="00E01E1F" w:rsidRPr="003147A2">
        <w:rPr>
          <w:i/>
        </w:rPr>
        <w:t xml:space="preserve"> симптом</w:t>
      </w:r>
      <w:r w:rsidR="00C20509">
        <w:rPr>
          <w:i/>
        </w:rPr>
        <w:t>ов</w:t>
      </w:r>
      <w:r w:rsidR="00E01E1F" w:rsidRPr="003147A2">
        <w:rPr>
          <w:i/>
        </w:rPr>
        <w:t xml:space="preserve"> интоксикации (</w:t>
      </w:r>
      <w:r w:rsidR="00C20509">
        <w:rPr>
          <w:i/>
        </w:rPr>
        <w:t>температуры тела</w:t>
      </w:r>
      <w:r w:rsidR="00E01E1F" w:rsidRPr="003147A2">
        <w:rPr>
          <w:i/>
        </w:rPr>
        <w:t xml:space="preserve"> </w:t>
      </w:r>
      <w:r w:rsidR="00C20509" w:rsidRPr="00397360">
        <w:rPr>
          <w:i/>
        </w:rPr>
        <w:t>&gt;</w:t>
      </w:r>
      <w:r w:rsidR="00E01E1F" w:rsidRPr="00CB1E71">
        <w:rPr>
          <w:i/>
        </w:rPr>
        <w:t xml:space="preserve">38°С </w:t>
      </w:r>
      <w:r w:rsidR="007F43CF">
        <w:rPr>
          <w:i/>
        </w:rPr>
        <w:t xml:space="preserve">более </w:t>
      </w:r>
      <w:r w:rsidR="00F07AA9">
        <w:rPr>
          <w:i/>
        </w:rPr>
        <w:t>2</w:t>
      </w:r>
      <w:r w:rsidR="007F43CF">
        <w:rPr>
          <w:i/>
        </w:rPr>
        <w:t xml:space="preserve"> </w:t>
      </w:r>
      <w:r w:rsidR="00F07AA9">
        <w:rPr>
          <w:i/>
        </w:rPr>
        <w:t>нед.</w:t>
      </w:r>
      <w:r w:rsidR="009B27D2">
        <w:rPr>
          <w:i/>
        </w:rPr>
        <w:t xml:space="preserve"> подряд</w:t>
      </w:r>
      <w:r w:rsidR="00E01E1F" w:rsidRPr="003147A2">
        <w:rPr>
          <w:i/>
        </w:rPr>
        <w:t xml:space="preserve"> без признаков воспаления</w:t>
      </w:r>
      <w:r w:rsidR="00C20509">
        <w:rPr>
          <w:i/>
        </w:rPr>
        <w:t>,</w:t>
      </w:r>
      <w:r w:rsidR="00E01E1F" w:rsidRPr="003147A2">
        <w:rPr>
          <w:i/>
        </w:rPr>
        <w:t xml:space="preserve"> ночны</w:t>
      </w:r>
      <w:r w:rsidR="00C20509">
        <w:rPr>
          <w:i/>
        </w:rPr>
        <w:t>х</w:t>
      </w:r>
      <w:r w:rsidR="00E01E1F" w:rsidRPr="003147A2">
        <w:rPr>
          <w:i/>
        </w:rPr>
        <w:t xml:space="preserve"> профузны</w:t>
      </w:r>
      <w:r w:rsidR="00C20509">
        <w:rPr>
          <w:i/>
        </w:rPr>
        <w:t>х потов</w:t>
      </w:r>
      <w:r w:rsidR="00E01E1F" w:rsidRPr="003147A2">
        <w:rPr>
          <w:i/>
        </w:rPr>
        <w:t>; похудани</w:t>
      </w:r>
      <w:r w:rsidR="00C20509">
        <w:rPr>
          <w:i/>
        </w:rPr>
        <w:t>я</w:t>
      </w:r>
      <w:r w:rsidR="00E01E1F" w:rsidRPr="003147A2">
        <w:rPr>
          <w:i/>
        </w:rPr>
        <w:t xml:space="preserve"> на 10</w:t>
      </w:r>
      <w:r w:rsidR="00DD3D1E">
        <w:rPr>
          <w:i/>
        </w:rPr>
        <w:t xml:space="preserve"> %</w:t>
      </w:r>
      <w:r w:rsidR="00F07AA9">
        <w:rPr>
          <w:i/>
        </w:rPr>
        <w:t xml:space="preserve"> массы тела за последние 6 мес.</w:t>
      </w:r>
      <w:r w:rsidR="00E01E1F" w:rsidRPr="00C20509">
        <w:rPr>
          <w:i/>
        </w:rPr>
        <w:t>)</w:t>
      </w:r>
      <w:r w:rsidR="00931A0F">
        <w:rPr>
          <w:i/>
        </w:rPr>
        <w:t>.</w:t>
      </w:r>
      <w:r w:rsidR="00B811B1" w:rsidRPr="00B811B1">
        <w:t xml:space="preserve"> </w:t>
      </w:r>
      <w:r w:rsidR="00B811B1" w:rsidRPr="009A26D7">
        <w:rPr>
          <w:i/>
          <w:color w:val="000000" w:themeColor="text1"/>
        </w:rPr>
        <w:t xml:space="preserve">При наличии </w:t>
      </w:r>
      <w:r w:rsidR="00B811B1" w:rsidRPr="009A26D7">
        <w:rPr>
          <w:i/>
          <w:color w:val="000000" w:themeColor="text1"/>
        </w:rPr>
        <w:lastRenderedPageBreak/>
        <w:t>лихорадки, которая может служить основанием для начала специфической терапии, необходим тщательный скрининг с целью исключения инфекционной патологии.</w:t>
      </w:r>
    </w:p>
    <w:p w14:paraId="0D73FF4C" w14:textId="77777777" w:rsidR="004D7374" w:rsidRPr="004E3A70" w:rsidRDefault="004D7374" w:rsidP="005D3BBD">
      <w:pPr>
        <w:pStyle w:val="2"/>
      </w:pPr>
      <w:bookmarkStart w:id="29" w:name="_Toc23601721"/>
      <w:bookmarkStart w:id="30" w:name="_Toc100658209"/>
      <w:r w:rsidRPr="004E3A70">
        <w:t>2.2. Физикальное обследование</w:t>
      </w:r>
      <w:bookmarkEnd w:id="29"/>
      <w:bookmarkEnd w:id="30"/>
    </w:p>
    <w:p w14:paraId="3615B9B6" w14:textId="77777777" w:rsidR="004D7374" w:rsidRDefault="00C20509" w:rsidP="004F6F41">
      <w:pPr>
        <w:pStyle w:val="a4"/>
        <w:numPr>
          <w:ilvl w:val="0"/>
          <w:numId w:val="30"/>
        </w:numPr>
        <w:spacing w:before="0"/>
        <w:ind w:left="709"/>
      </w:pPr>
      <w:r>
        <w:t>В</w:t>
      </w:r>
      <w:r w:rsidR="004D7374">
        <w:t>се</w:t>
      </w:r>
      <w:r>
        <w:t>м</w:t>
      </w:r>
      <w:r w:rsidR="004D7374">
        <w:t xml:space="preserve"> пациент</w:t>
      </w:r>
      <w:r>
        <w:t>ам</w:t>
      </w:r>
      <w:r w:rsidR="004D7374">
        <w:t xml:space="preserve"> с подозрением на ХЛЛ/ЛМЛ или выявленным ХЛЛ/ЛМЛ при первичном или повторном приеме, при контрольных обследованиях и при подозрении на рецидив</w:t>
      </w:r>
      <w:r w:rsidR="000772E3">
        <w:t xml:space="preserve">/прогрессирование </w:t>
      </w:r>
      <w:r w:rsidR="004D7374">
        <w:t xml:space="preserve">заболевания </w:t>
      </w:r>
      <w:r w:rsidR="004D7374" w:rsidRPr="00625BFF">
        <w:rPr>
          <w:b/>
          <w:bCs/>
        </w:rPr>
        <w:t>рекомендуется</w:t>
      </w:r>
      <w:r w:rsidR="004D7374">
        <w:t xml:space="preserve"> </w:t>
      </w:r>
      <w:bookmarkStart w:id="31" w:name="_Hlk532293045"/>
      <w:r w:rsidR="0089510D">
        <w:t>выполнение</w:t>
      </w:r>
      <w:r w:rsidR="00E14FC2">
        <w:t xml:space="preserve"> визуального </w:t>
      </w:r>
      <w:r>
        <w:t xml:space="preserve">терапевтического </w:t>
      </w:r>
      <w:r w:rsidR="00E14FC2">
        <w:t xml:space="preserve">осмотра, </w:t>
      </w:r>
      <w:r>
        <w:t xml:space="preserve">терапевтической </w:t>
      </w:r>
      <w:r w:rsidR="00E14FC2">
        <w:t xml:space="preserve">пальпации и </w:t>
      </w:r>
      <w:bookmarkEnd w:id="31"/>
      <w:r>
        <w:t xml:space="preserve">терапевтической </w:t>
      </w:r>
      <w:r w:rsidR="000772E3">
        <w:t xml:space="preserve">аускультации </w:t>
      </w:r>
      <w:r w:rsidR="000772E3" w:rsidRPr="00934BAD">
        <w:t>для уточнения распространенности заболевания</w:t>
      </w:r>
      <w:r w:rsidR="004D7374" w:rsidRPr="00934BAD">
        <w:t xml:space="preserve"> </w:t>
      </w:r>
      <w:r w:rsidR="000772E3" w:rsidRPr="00934BAD">
        <w:t>и оценки состояния пациента</w:t>
      </w:r>
      <w:r>
        <w:t>, в том числе отдельных</w:t>
      </w:r>
      <w:r w:rsidR="000772E3" w:rsidRPr="00934BAD">
        <w:t xml:space="preserve"> орган</w:t>
      </w:r>
      <w:r>
        <w:t>ов</w:t>
      </w:r>
      <w:r w:rsidR="000772E3" w:rsidRPr="00934BAD">
        <w:t xml:space="preserve"> и систем</w:t>
      </w:r>
      <w:r w:rsidR="00B93BEE">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0772E3" w:rsidRPr="00934BAD">
        <w:t>.</w:t>
      </w:r>
      <w:r w:rsidR="000772E3" w:rsidRPr="000772E3">
        <w:t xml:space="preserve"> </w:t>
      </w:r>
    </w:p>
    <w:p w14:paraId="7A82504F" w14:textId="77777777" w:rsidR="005C7FBA" w:rsidRPr="008C576B" w:rsidRDefault="005C7FBA" w:rsidP="009A26D7">
      <w:pPr>
        <w:ind w:left="709"/>
        <w:contextualSpacing/>
        <w:rPr>
          <w:b/>
          <w:spacing w:val="-4"/>
        </w:rPr>
      </w:pPr>
      <w:r w:rsidRPr="008C576B">
        <w:rPr>
          <w:b/>
          <w:spacing w:val="-4"/>
        </w:rPr>
        <w:t xml:space="preserve">Уровень убедительности рекомендаций </w:t>
      </w:r>
      <w:r w:rsidR="00C20509" w:rsidRPr="008C576B">
        <w:rPr>
          <w:b/>
          <w:spacing w:val="-4"/>
        </w:rPr>
        <w:t xml:space="preserve">– </w:t>
      </w:r>
      <w:r w:rsidRPr="008C576B">
        <w:rPr>
          <w:b/>
          <w:spacing w:val="-4"/>
        </w:rPr>
        <w:t>С (уровень достоверности доказательств</w:t>
      </w:r>
      <w:r w:rsidR="00C20509" w:rsidRPr="008C576B">
        <w:rPr>
          <w:b/>
          <w:spacing w:val="-4"/>
        </w:rPr>
        <w:t xml:space="preserve"> –</w:t>
      </w:r>
      <w:r w:rsidRPr="008C576B">
        <w:rPr>
          <w:b/>
          <w:spacing w:val="-4"/>
        </w:rPr>
        <w:t xml:space="preserve"> 5).</w:t>
      </w:r>
    </w:p>
    <w:p w14:paraId="744FD4B1" w14:textId="77777777" w:rsidR="00E14FC2" w:rsidRPr="003147A2" w:rsidRDefault="00E14FC2" w:rsidP="005D3BBD">
      <w:pPr>
        <w:ind w:firstLine="709"/>
        <w:contextualSpacing/>
        <w:rPr>
          <w:i/>
        </w:rPr>
      </w:pPr>
      <w:r>
        <w:rPr>
          <w:b/>
        </w:rPr>
        <w:t xml:space="preserve">Комментарий: </w:t>
      </w:r>
      <w:bookmarkStart w:id="32" w:name="_Hlk532293146"/>
      <w:r w:rsidR="00B93BEE">
        <w:rPr>
          <w:i/>
        </w:rPr>
        <w:t xml:space="preserve">при </w:t>
      </w:r>
      <w:r>
        <w:rPr>
          <w:i/>
        </w:rPr>
        <w:t>осмотре необходимо оценить общее состояние пациента по ш</w:t>
      </w:r>
      <w:r w:rsidR="00141F87">
        <w:rPr>
          <w:i/>
        </w:rPr>
        <w:t xml:space="preserve">кале </w:t>
      </w:r>
      <w:r w:rsidR="00141F87">
        <w:rPr>
          <w:i/>
          <w:lang w:val="en-US"/>
        </w:rPr>
        <w:t>ECOG</w:t>
      </w:r>
      <w:r w:rsidR="00141F87">
        <w:rPr>
          <w:i/>
        </w:rPr>
        <w:t xml:space="preserve"> (см. приложение Г</w:t>
      </w:r>
      <w:r w:rsidR="00145A85">
        <w:rPr>
          <w:i/>
        </w:rPr>
        <w:t>1</w:t>
      </w:r>
      <w:r w:rsidR="00141F87">
        <w:rPr>
          <w:i/>
        </w:rPr>
        <w:t>)</w:t>
      </w:r>
      <w:r w:rsidR="00141F87" w:rsidRPr="003147A2">
        <w:rPr>
          <w:i/>
        </w:rPr>
        <w:t xml:space="preserve">, </w:t>
      </w:r>
      <w:r w:rsidR="00141F87">
        <w:rPr>
          <w:i/>
        </w:rPr>
        <w:t>а также осмотреть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32"/>
    </w:p>
    <w:p w14:paraId="359F7D04" w14:textId="77777777" w:rsidR="004D7374" w:rsidRPr="00F748FB" w:rsidRDefault="00BE6A1C" w:rsidP="005D3BBD">
      <w:pPr>
        <w:pStyle w:val="2"/>
      </w:pPr>
      <w:bookmarkStart w:id="33" w:name="_Toc23601722"/>
      <w:bookmarkStart w:id="34" w:name="_Toc100658210"/>
      <w:r w:rsidRPr="004E3A70">
        <w:t xml:space="preserve">2.3. </w:t>
      </w:r>
      <w:r w:rsidR="004D7374" w:rsidRPr="00F748FB">
        <w:t>Лабораторн</w:t>
      </w:r>
      <w:r w:rsidR="00CF20D8" w:rsidRPr="00F748FB">
        <w:t>ые диагностические исследования</w:t>
      </w:r>
      <w:bookmarkEnd w:id="33"/>
      <w:bookmarkEnd w:id="34"/>
    </w:p>
    <w:p w14:paraId="428BDFE4" w14:textId="77777777" w:rsidR="00132B9F" w:rsidRPr="00132B9F" w:rsidRDefault="00132B9F" w:rsidP="005D3BBD">
      <w:pPr>
        <w:pStyle w:val="3"/>
        <w:spacing w:before="0"/>
      </w:pPr>
      <w:r>
        <w:t>2.3.1. Лабораторные исследования для оценки общего состояния пациента</w:t>
      </w:r>
    </w:p>
    <w:p w14:paraId="0B18F4B7" w14:textId="17FF1CF3" w:rsidR="00C3384D" w:rsidRDefault="00132B9F" w:rsidP="004F6F41">
      <w:pPr>
        <w:pStyle w:val="a4"/>
        <w:numPr>
          <w:ilvl w:val="0"/>
          <w:numId w:val="30"/>
        </w:numPr>
        <w:spacing w:before="0"/>
        <w:ind w:left="709"/>
      </w:pPr>
      <w:r>
        <w:t xml:space="preserve">Всем </w:t>
      </w:r>
      <w:r w:rsidRPr="00504D96">
        <w:t>пациентам</w:t>
      </w:r>
      <w:r>
        <w:t xml:space="preserve"> с подозрением на ХЛЛ/ЛМЛ или выявленным ХЛЛ/ЛМЛ при первичном или повторном приеме,</w:t>
      </w:r>
      <w:r w:rsidR="00AA7F1F">
        <w:t xml:space="preserve"> перед проведением противоопухолевой терапии, в процессе лечения,</w:t>
      </w:r>
      <w:r>
        <w:t xml:space="preserve"> пр</w:t>
      </w:r>
      <w:r w:rsidR="00F07AA9">
        <w:t xml:space="preserve">и оценке ремиссии </w:t>
      </w:r>
      <w:r>
        <w:t>после завершения терапии, при контрольных обследованиях</w:t>
      </w:r>
      <w:r w:rsidR="00F748FB" w:rsidRPr="005D3BBD">
        <w:t xml:space="preserve"> </w:t>
      </w:r>
      <w:r w:rsidR="00F748FB">
        <w:t>в процессе динамического наблюдения</w:t>
      </w:r>
      <w:r>
        <w:t xml:space="preserve"> и при подозрении на рецидив заболевания</w:t>
      </w:r>
      <w:r w:rsidR="00AA7F1F">
        <w:t xml:space="preserve"> либо на рефрактерное течение на любом этапе заболевания </w:t>
      </w:r>
      <w:r w:rsidRPr="0099679A">
        <w:rPr>
          <w:b/>
        </w:rPr>
        <w:t>рекомендуется</w:t>
      </w:r>
      <w:r>
        <w:rPr>
          <w:b/>
        </w:rPr>
        <w:t xml:space="preserve"> </w:t>
      </w:r>
      <w:r w:rsidR="00C3384D">
        <w:t xml:space="preserve">выполнить развернутый </w:t>
      </w:r>
      <w:r w:rsidR="006C2557">
        <w:t>общий (</w:t>
      </w:r>
      <w:r w:rsidR="00C3384D">
        <w:t>клинический</w:t>
      </w:r>
      <w:r w:rsidR="006C2557">
        <w:t>)</w:t>
      </w:r>
      <w:r w:rsidR="00C3384D">
        <w:t xml:space="preserve"> анализ крови с определением</w:t>
      </w:r>
      <w:r w:rsidR="008C576B">
        <w:t xml:space="preserve"> уровня</w:t>
      </w:r>
      <w:r w:rsidR="00C3384D">
        <w:t xml:space="preserve"> гемоглобина, </w:t>
      </w:r>
      <w:r w:rsidR="00D016A7">
        <w:t xml:space="preserve">количества </w:t>
      </w:r>
      <w:r w:rsidR="00C3384D">
        <w:t xml:space="preserve">эритроцитов, тромбоцитов, лейкоцитов, подсчетом лейкоцитарной формулы и количества ретикулоцитов для верификации диагноза, уточнения активности заболевания, </w:t>
      </w:r>
      <w:r w:rsidR="00D016A7">
        <w:t xml:space="preserve">определения </w:t>
      </w:r>
      <w:r w:rsidR="00C3384D">
        <w:t>возможности проведения терапии и/или (в сл</w:t>
      </w:r>
      <w:r w:rsidR="00D016A7">
        <w:t>учае ранее проведенной терапии) </w:t>
      </w:r>
      <w:r w:rsidR="00C3384D">
        <w:t xml:space="preserve">– развития нежелательных явлений лечения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C3384D">
        <w:t>.</w:t>
      </w:r>
    </w:p>
    <w:p w14:paraId="5770BD83" w14:textId="77777777" w:rsidR="00C3384D" w:rsidRPr="00D016A7" w:rsidRDefault="00C3384D" w:rsidP="00625BFF">
      <w:pPr>
        <w:ind w:left="709"/>
        <w:contextualSpacing/>
        <w:rPr>
          <w:b/>
          <w:spacing w:val="-4"/>
        </w:rPr>
      </w:pPr>
      <w:r w:rsidRPr="00D016A7">
        <w:rPr>
          <w:b/>
          <w:spacing w:val="-4"/>
        </w:rPr>
        <w:t xml:space="preserve">Уровень убедительности </w:t>
      </w:r>
      <w:r w:rsidR="00C20509" w:rsidRPr="00D016A7">
        <w:rPr>
          <w:b/>
          <w:spacing w:val="-4"/>
        </w:rPr>
        <w:t xml:space="preserve">рекомендаций – </w:t>
      </w:r>
      <w:r w:rsidRPr="00D016A7">
        <w:rPr>
          <w:b/>
          <w:spacing w:val="-4"/>
        </w:rPr>
        <w:t xml:space="preserve">С (уровень достоверности доказательств </w:t>
      </w:r>
      <w:r w:rsidR="00D016A7" w:rsidRPr="00D016A7">
        <w:rPr>
          <w:b/>
          <w:spacing w:val="-4"/>
        </w:rPr>
        <w:t xml:space="preserve">– </w:t>
      </w:r>
      <w:r w:rsidRPr="00D016A7">
        <w:rPr>
          <w:b/>
          <w:spacing w:val="-4"/>
        </w:rPr>
        <w:t>5).</w:t>
      </w:r>
    </w:p>
    <w:p w14:paraId="1B232ACD" w14:textId="77777777" w:rsidR="00C3384D" w:rsidRDefault="00C3384D" w:rsidP="00625BFF">
      <w:pPr>
        <w:ind w:firstLine="709"/>
        <w:contextualSpacing/>
        <w:rPr>
          <w:i/>
        </w:rPr>
      </w:pPr>
      <w:r w:rsidRPr="0099679A">
        <w:rPr>
          <w:b/>
        </w:rPr>
        <w:t>Комментарии:</w:t>
      </w:r>
      <w:r>
        <w:t xml:space="preserve"> </w:t>
      </w:r>
      <w:r w:rsidR="00D016A7">
        <w:rPr>
          <w:i/>
        </w:rPr>
        <w:t>в</w:t>
      </w:r>
      <w:r w:rsidRPr="0099679A">
        <w:rPr>
          <w:i/>
        </w:rPr>
        <w:t xml:space="preserve"> окрашенных препаратах периферической крови клетки ХЛЛ имеют морфологию малых лимфоцитов с узким ободком цитоплазмы, плотным ядром, глыбчатым хроматином, без отчетливого ядрышка. Реже встречается морфология </w:t>
      </w:r>
      <w:r w:rsidRPr="0099679A">
        <w:rPr>
          <w:i/>
        </w:rPr>
        <w:lastRenderedPageBreak/>
        <w:t>активированных лимфоцитов – с более широким ободком цитоплазмы синего цвета или краевой базофилией. Среди лимфоцитов около 5</w:t>
      </w:r>
      <w:r w:rsidR="00DD3D1E">
        <w:rPr>
          <w:i/>
        </w:rPr>
        <w:t xml:space="preserve"> %</w:t>
      </w:r>
      <w:r w:rsidRPr="0099679A">
        <w:rPr>
          <w:i/>
        </w:rPr>
        <w:t xml:space="preserve"> могут составлять атипичные клетки (с расщепленными, складчатыми ядрами), а также пролимфоциты – более крупные клетки с неравномерно распределенным хроматином в ядре, 1</w:t>
      </w:r>
      <w:r w:rsidR="00D016A7">
        <w:rPr>
          <w:i/>
        </w:rPr>
        <w:t>–</w:t>
      </w:r>
      <w:r w:rsidRPr="0099679A">
        <w:rPr>
          <w:i/>
        </w:rPr>
        <w:t>2 нуклеолами, что не противоречит диагнозу ХЛЛ. Для ХЛЛ характерно выявление в крови разрушенных клеток – теней Гумпрехта. При выявлении более 55</w:t>
      </w:r>
      <w:r w:rsidR="00DD3D1E">
        <w:rPr>
          <w:i/>
        </w:rPr>
        <w:t xml:space="preserve"> %</w:t>
      </w:r>
      <w:r w:rsidRPr="0099679A">
        <w:rPr>
          <w:i/>
        </w:rPr>
        <w:t xml:space="preserve"> пролимфоцитов в крови диагностируют пролимфоцитарный лейкоз, вариант которого (В- или Т-клеточный) устанавливается при иммунофенотипировании</w:t>
      </w:r>
      <w:r>
        <w:rPr>
          <w:i/>
        </w:rPr>
        <w:t xml:space="preserve"> </w:t>
      </w:r>
      <w:r w:rsidR="000B0AC3" w:rsidRPr="00B93BEE">
        <w:fldChar w:fldCharType="begin" w:fldLock="1"/>
      </w:r>
      <w:r w:rsidR="00256713">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rsidRPr="00B93BEE">
        <w:fldChar w:fldCharType="separate"/>
      </w:r>
      <w:r w:rsidRPr="00C3384D">
        <w:rPr>
          <w:noProof/>
        </w:rPr>
        <w:t>[16]</w:t>
      </w:r>
      <w:r w:rsidR="000B0AC3" w:rsidRPr="00B93BEE">
        <w:fldChar w:fldCharType="end"/>
      </w:r>
      <w:r w:rsidRPr="0099679A">
        <w:rPr>
          <w:i/>
        </w:rPr>
        <w:t>.</w:t>
      </w:r>
    </w:p>
    <w:p w14:paraId="26FB5943" w14:textId="7F9A8AB9" w:rsidR="004E3A70" w:rsidRPr="00256713" w:rsidRDefault="00132B9F" w:rsidP="004F6F41">
      <w:pPr>
        <w:pStyle w:val="a4"/>
        <w:numPr>
          <w:ilvl w:val="0"/>
          <w:numId w:val="30"/>
        </w:numPr>
        <w:spacing w:before="0"/>
        <w:ind w:left="709"/>
      </w:pPr>
      <w:r w:rsidRPr="00504D96">
        <w:t>Всем</w:t>
      </w:r>
      <w:r>
        <w:t xml:space="preserve"> пациентам с ХЛЛ/ЛМЛ </w:t>
      </w:r>
      <w:r w:rsidR="009C21AC"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rsidR="009209D5" w:rsidRPr="005D3BBD">
        <w:t xml:space="preserve"> </w:t>
      </w:r>
      <w:r w:rsidR="009C21AC">
        <w:t xml:space="preserve"> </w:t>
      </w:r>
      <w:r>
        <w:t xml:space="preserve"> </w:t>
      </w:r>
      <w:r w:rsidR="00256713">
        <w:t xml:space="preserve">для </w:t>
      </w:r>
      <w:r w:rsidR="00D016A7">
        <w:t>оценки</w:t>
      </w:r>
      <w:r w:rsidR="00256713">
        <w:t xml:space="preserve"> общего состояния, определения необходимости проведения </w:t>
      </w:r>
      <w:r w:rsidR="004E6BF1">
        <w:t>сопутствующей</w:t>
      </w:r>
      <w:r w:rsidR="00256713">
        <w:t xml:space="preserve"> или сопроводительной терапии или редукции доз препаратов </w:t>
      </w:r>
      <w:r w:rsidR="00D016A7" w:rsidRPr="00830EF8">
        <w:rPr>
          <w:b/>
        </w:rPr>
        <w:t>рекомендуется</w:t>
      </w:r>
      <w:r w:rsidR="00D016A7" w:rsidRPr="005D3BBD">
        <w:t xml:space="preserve"> </w:t>
      </w:r>
      <w:r w:rsidR="00256713">
        <w:t>выполнение следующих лабораторных исследований:</w:t>
      </w:r>
    </w:p>
    <w:p w14:paraId="49179A0F" w14:textId="2969754C" w:rsidR="004E3A70" w:rsidRDefault="00D016A7" w:rsidP="004F6F41">
      <w:pPr>
        <w:pStyle w:val="a4"/>
        <w:numPr>
          <w:ilvl w:val="1"/>
          <w:numId w:val="30"/>
        </w:numPr>
        <w:spacing w:before="0"/>
        <w:ind w:left="1134"/>
      </w:pPr>
      <w:r>
        <w:t xml:space="preserve">биохимического общетерапевтического </w:t>
      </w:r>
      <w:r w:rsidR="00256713">
        <w:t>анализа крови (</w:t>
      </w:r>
      <w:r>
        <w:t>определ</w:t>
      </w:r>
      <w:r w:rsidR="00C079D2">
        <w:t>яют</w:t>
      </w:r>
      <w:r>
        <w:t xml:space="preserve"> уров</w:t>
      </w:r>
      <w:r w:rsidR="00C079D2">
        <w:t>ень</w:t>
      </w:r>
      <w:r>
        <w:t xml:space="preserve"> </w:t>
      </w:r>
      <w:r w:rsidR="00C079D2">
        <w:t>лактатдегидрогеназы</w:t>
      </w:r>
      <w:r w:rsidR="00256713" w:rsidRPr="00256713">
        <w:t>, мочев</w:t>
      </w:r>
      <w:r w:rsidR="00C079D2">
        <w:t>ой</w:t>
      </w:r>
      <w:r w:rsidR="00256713" w:rsidRPr="00256713">
        <w:t xml:space="preserve"> кислот</w:t>
      </w:r>
      <w:r w:rsidR="00C079D2">
        <w:t>ы</w:t>
      </w:r>
      <w:r w:rsidR="00256713" w:rsidRPr="00256713">
        <w:t>, мочевин</w:t>
      </w:r>
      <w:r w:rsidR="00C079D2">
        <w:t>ы</w:t>
      </w:r>
      <w:r w:rsidR="00256713" w:rsidRPr="00256713">
        <w:t>, креатинин</w:t>
      </w:r>
      <w:r w:rsidR="00C079D2">
        <w:t>а</w:t>
      </w:r>
      <w:r w:rsidR="00256713" w:rsidRPr="00256713">
        <w:t>, общ</w:t>
      </w:r>
      <w:r w:rsidR="00C079D2">
        <w:t>его бел</w:t>
      </w:r>
      <w:r w:rsidR="00256713" w:rsidRPr="00256713">
        <w:t>к</w:t>
      </w:r>
      <w:r w:rsidR="00C079D2">
        <w:t>а</w:t>
      </w:r>
      <w:r w:rsidR="00256713" w:rsidRPr="00256713">
        <w:t>, альбумин</w:t>
      </w:r>
      <w:r w:rsidR="00C079D2">
        <w:t>а</w:t>
      </w:r>
      <w:r w:rsidR="00256713" w:rsidRPr="00256713">
        <w:t>, билирубин</w:t>
      </w:r>
      <w:r w:rsidR="00C079D2">
        <w:t>а</w:t>
      </w:r>
      <w:r w:rsidR="00256713" w:rsidRPr="00256713">
        <w:t xml:space="preserve">, </w:t>
      </w:r>
      <w:r w:rsidR="007629D4" w:rsidRPr="007629D4">
        <w:t>а</w:t>
      </w:r>
      <w:r w:rsidR="007629D4" w:rsidRPr="00475D61">
        <w:t>спартатаминотрансферазы</w:t>
      </w:r>
      <w:r w:rsidR="007629D4" w:rsidRPr="00256713">
        <w:t xml:space="preserve"> </w:t>
      </w:r>
      <w:r w:rsidR="007629D4">
        <w:t>(</w:t>
      </w:r>
      <w:r w:rsidR="00256713" w:rsidRPr="00256713">
        <w:t>АСТ</w:t>
      </w:r>
      <w:r w:rsidR="007629D4">
        <w:t>)</w:t>
      </w:r>
      <w:r w:rsidR="00256713" w:rsidRPr="00256713">
        <w:t xml:space="preserve">, </w:t>
      </w:r>
      <w:r w:rsidR="007629D4" w:rsidRPr="007629D4">
        <w:t>а</w:t>
      </w:r>
      <w:r w:rsidR="007629D4" w:rsidRPr="00475D61">
        <w:t>ланинаминотрансферазы</w:t>
      </w:r>
      <w:r w:rsidR="007629D4" w:rsidRPr="00256713">
        <w:t xml:space="preserve"> </w:t>
      </w:r>
      <w:r w:rsidR="007629D4">
        <w:t>(</w:t>
      </w:r>
      <w:r w:rsidR="00256713" w:rsidRPr="00256713">
        <w:t>АЛТ</w:t>
      </w:r>
      <w:r w:rsidR="007629D4">
        <w:t>)</w:t>
      </w:r>
      <w:r w:rsidR="00256713" w:rsidRPr="00256713">
        <w:t>, щелочн</w:t>
      </w:r>
      <w:r w:rsidR="00C079D2">
        <w:t>ой</w:t>
      </w:r>
      <w:r w:rsidR="00256713" w:rsidRPr="00256713">
        <w:t xml:space="preserve"> фосфатаз</w:t>
      </w:r>
      <w:r w:rsidR="00C079D2">
        <w:t>ы</w:t>
      </w:r>
      <w:r w:rsidR="00256713" w:rsidRPr="00256713">
        <w:t>, кали</w:t>
      </w:r>
      <w:r w:rsidR="00C079D2">
        <w:t>я</w:t>
      </w:r>
      <w:r w:rsidR="00256713" w:rsidRPr="00256713">
        <w:t>, натри</w:t>
      </w:r>
      <w:r w:rsidR="00C079D2">
        <w:t>я</w:t>
      </w:r>
      <w:r w:rsidR="00256713" w:rsidRPr="00256713">
        <w:t>, хлор</w:t>
      </w:r>
      <w:r w:rsidR="00C079D2">
        <w:t>а</w:t>
      </w:r>
      <w:r w:rsidR="00256713" w:rsidRPr="00256713">
        <w:t>, кальци</w:t>
      </w:r>
      <w:r w:rsidR="00C079D2">
        <w:t>я</w:t>
      </w:r>
      <w:r w:rsidR="00256713" w:rsidRPr="00256713">
        <w:t>, β2</w:t>
      </w:r>
      <w:r w:rsidR="00C079D2">
        <w:t>-</w:t>
      </w:r>
      <w:r w:rsidR="00256713" w:rsidRPr="00256713">
        <w:t>микроглобулин</w:t>
      </w:r>
      <w:r w:rsidR="00C079D2">
        <w:t>а</w:t>
      </w:r>
      <w:r w:rsid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256713">
        <w:t>;</w:t>
      </w:r>
    </w:p>
    <w:p w14:paraId="68EDA553" w14:textId="44D09647" w:rsidR="004E3A70" w:rsidRDefault="00256713" w:rsidP="004F6F41">
      <w:pPr>
        <w:pStyle w:val="a4"/>
        <w:numPr>
          <w:ilvl w:val="1"/>
          <w:numId w:val="30"/>
        </w:numPr>
        <w:spacing w:before="0"/>
        <w:ind w:left="1134"/>
      </w:pPr>
      <w:r>
        <w:t xml:space="preserve">коагулограммы </w:t>
      </w:r>
      <w:r w:rsidR="006C2557">
        <w:t xml:space="preserve">(ориентировочного исследования системы гемостаза) </w:t>
      </w:r>
      <w:r>
        <w:t>(</w:t>
      </w:r>
      <w:r w:rsidR="00C079D2">
        <w:t xml:space="preserve">определяют уровень </w:t>
      </w:r>
      <w:r w:rsidRPr="00256713">
        <w:t>протромбин</w:t>
      </w:r>
      <w:r w:rsidR="00C079D2">
        <w:t>а</w:t>
      </w:r>
      <w:r w:rsidRPr="00256713">
        <w:t xml:space="preserve">, </w:t>
      </w:r>
      <w:r w:rsidR="00C079D2" w:rsidRPr="00256713">
        <w:t>фибриноген</w:t>
      </w:r>
      <w:r w:rsidR="00C079D2">
        <w:t>а,</w:t>
      </w:r>
      <w:r w:rsidR="00C079D2" w:rsidRPr="00256713">
        <w:t xml:space="preserve"> антитромбин</w:t>
      </w:r>
      <w:r w:rsidR="00C079D2">
        <w:t>а</w:t>
      </w:r>
      <w:r w:rsidR="00C079D2" w:rsidRPr="00256713">
        <w:t xml:space="preserve"> III, плазминоген</w:t>
      </w:r>
      <w:r w:rsidR="00C079D2">
        <w:t>а</w:t>
      </w:r>
      <w:r w:rsidR="00C079D2" w:rsidRPr="00256713">
        <w:t>, D-димер</w:t>
      </w:r>
      <w:r w:rsidR="00C079D2">
        <w:t xml:space="preserve">а, </w:t>
      </w:r>
      <w:r w:rsidR="006864B8">
        <w:t>международное нормализованное отношение (</w:t>
      </w:r>
      <w:r w:rsidR="00C079D2">
        <w:t>МНО</w:t>
      </w:r>
      <w:r w:rsidR="006864B8">
        <w:t>)</w:t>
      </w:r>
      <w:r w:rsidR="00C079D2">
        <w:t xml:space="preserve">, </w:t>
      </w:r>
      <w:r w:rsidR="005D6AC4">
        <w:t xml:space="preserve">активированное частичное тромбопластиновое время </w:t>
      </w:r>
      <w:r w:rsidR="006864B8">
        <w:t>(</w:t>
      </w:r>
      <w:r w:rsidR="00C079D2">
        <w:t>АЧТВ</w:t>
      </w:r>
      <w:r w:rsidR="006864B8">
        <w:t>)</w:t>
      </w:r>
      <w:r w:rsidRPr="00256713">
        <w:t>, тромбиновое время</w:t>
      </w:r>
      <w:r>
        <w:t>)</w:t>
      </w:r>
      <w:r w:rsidR="00527D8A" w:rsidRPr="00527D8A">
        <w:t xml:space="preserve"> </w:t>
      </w:r>
      <w:r w:rsidR="00527D8A" w:rsidRPr="00B93BEE">
        <w:fldChar w:fldCharType="begin" w:fldLock="1"/>
      </w:r>
      <w:r w:rsidR="00527D8A">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527D8A" w:rsidRPr="00B93BEE">
        <w:fldChar w:fldCharType="separate"/>
      </w:r>
      <w:r w:rsidR="00527D8A" w:rsidRPr="00015814">
        <w:rPr>
          <w:noProof/>
        </w:rPr>
        <w:t>[12,16]</w:t>
      </w:r>
      <w:r w:rsidR="00527D8A" w:rsidRPr="00B93BEE">
        <w:fldChar w:fldCharType="end"/>
      </w:r>
      <w:r w:rsidR="00527D8A">
        <w:t>;</w:t>
      </w:r>
      <w:r w:rsidR="00C41A30">
        <w:t xml:space="preserve"> </w:t>
      </w:r>
    </w:p>
    <w:p w14:paraId="6B61952C" w14:textId="7842AC7A" w:rsidR="004E3A70" w:rsidRDefault="00256713" w:rsidP="004F6F41">
      <w:pPr>
        <w:pStyle w:val="a4"/>
        <w:numPr>
          <w:ilvl w:val="1"/>
          <w:numId w:val="30"/>
        </w:numPr>
        <w:spacing w:before="0"/>
        <w:ind w:left="1134"/>
      </w:pPr>
      <w:r>
        <w:t xml:space="preserve">прямого антиглобулинового теста (прямой пробы Кумбса) для уточнения </w:t>
      </w:r>
      <w:r w:rsidRPr="003A2759">
        <w:rPr>
          <w:color w:val="000000" w:themeColor="text1"/>
        </w:rPr>
        <w:t xml:space="preserve">наличия </w:t>
      </w:r>
      <w:r w:rsidR="006F21A8" w:rsidRPr="003A2759">
        <w:rPr>
          <w:color w:val="000000" w:themeColor="text1"/>
        </w:rPr>
        <w:t xml:space="preserve">предрасположенности к </w:t>
      </w:r>
      <w:r w:rsidRPr="003A2759">
        <w:rPr>
          <w:color w:val="000000" w:themeColor="text1"/>
        </w:rPr>
        <w:t>гемолитически</w:t>
      </w:r>
      <w:r w:rsidR="00E21D1E" w:rsidRPr="003A2759">
        <w:rPr>
          <w:color w:val="000000" w:themeColor="text1"/>
        </w:rPr>
        <w:t>м</w:t>
      </w:r>
      <w:r w:rsidRPr="003A2759">
        <w:rPr>
          <w:color w:val="000000" w:themeColor="text1"/>
        </w:rPr>
        <w:t xml:space="preserve"> осложнени</w:t>
      </w:r>
      <w:r w:rsidR="00E21D1E" w:rsidRPr="003A2759">
        <w:rPr>
          <w:color w:val="000000" w:themeColor="text1"/>
        </w:rPr>
        <w:t>ям</w:t>
      </w:r>
      <w:r w:rsidRPr="003A2759">
        <w:rPr>
          <w:color w:val="000000" w:themeColor="text1"/>
        </w:rPr>
        <w:t xml:space="preserve"> ХЛ</w:t>
      </w:r>
      <w:r>
        <w:t>Л</w:t>
      </w:r>
      <w:r w:rsidRP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33D4D0DE" w14:textId="77777777" w:rsidR="00256713" w:rsidRDefault="00256713" w:rsidP="004F6F41">
      <w:pPr>
        <w:pStyle w:val="a4"/>
        <w:numPr>
          <w:ilvl w:val="1"/>
          <w:numId w:val="30"/>
        </w:numPr>
        <w:spacing w:before="0"/>
        <w:ind w:left="1134"/>
      </w:pPr>
      <w:r>
        <w:t>о</w:t>
      </w:r>
      <w:r w:rsidRPr="00B5142F">
        <w:t>бщ</w:t>
      </w:r>
      <w:r>
        <w:t>его</w:t>
      </w:r>
      <w:r w:rsidRPr="00B5142F">
        <w:t xml:space="preserve"> (клиническ</w:t>
      </w:r>
      <w:r>
        <w:t>ого</w:t>
      </w:r>
      <w:r w:rsidRPr="00B5142F">
        <w:t>) анализ</w:t>
      </w:r>
      <w:r>
        <w:t>а</w:t>
      </w:r>
      <w:r w:rsidRPr="00B5142F">
        <w:t xml:space="preserve"> мочи</w:t>
      </w:r>
      <w:r>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065DADE4" w14:textId="77777777" w:rsidR="00256713" w:rsidRDefault="00256713" w:rsidP="003A2759">
      <w:pPr>
        <w:ind w:left="709"/>
        <w:contextualSpacing/>
        <w:rPr>
          <w:b/>
          <w:spacing w:val="-4"/>
        </w:rPr>
      </w:pPr>
      <w:r w:rsidRPr="00C079D2">
        <w:rPr>
          <w:b/>
          <w:spacing w:val="-4"/>
        </w:rPr>
        <w:t xml:space="preserve">Уровень убедительности </w:t>
      </w:r>
      <w:r w:rsidR="00C20509" w:rsidRPr="00C079D2">
        <w:rPr>
          <w:b/>
          <w:spacing w:val="-4"/>
        </w:rPr>
        <w:t xml:space="preserve">рекомендаций – </w:t>
      </w:r>
      <w:r w:rsidRPr="00C079D2">
        <w:rPr>
          <w:b/>
          <w:spacing w:val="-4"/>
        </w:rPr>
        <w:t xml:space="preserve">С (уровень достоверности </w:t>
      </w:r>
      <w:r w:rsidR="00C20509" w:rsidRPr="00C079D2">
        <w:rPr>
          <w:b/>
          <w:spacing w:val="-4"/>
        </w:rPr>
        <w:t xml:space="preserve">доказательств – </w:t>
      </w:r>
      <w:r w:rsidRPr="00C079D2">
        <w:rPr>
          <w:b/>
          <w:spacing w:val="-4"/>
        </w:rPr>
        <w:t>5).</w:t>
      </w:r>
    </w:p>
    <w:p w14:paraId="57AB101D" w14:textId="120C3558" w:rsidR="00397894" w:rsidRPr="00E92E00" w:rsidRDefault="00A22366" w:rsidP="004F6F41">
      <w:pPr>
        <w:pStyle w:val="a4"/>
        <w:numPr>
          <w:ilvl w:val="0"/>
          <w:numId w:val="30"/>
        </w:numPr>
        <w:spacing w:before="0"/>
        <w:ind w:left="709"/>
      </w:pPr>
      <w:r w:rsidRPr="00E92E00">
        <w:t>Всем пациентам с ХЛЛ/ЛМЛ</w:t>
      </w:r>
      <w:r w:rsidR="00830EF8" w:rsidRPr="00E92E00">
        <w:t xml:space="preserve"> или при подозрении на ХЛЛ/ЛМЛ</w:t>
      </w:r>
      <w:r w:rsidRPr="00E92E00">
        <w:t xml:space="preserve"> </w:t>
      </w:r>
      <w:bookmarkStart w:id="35" w:name="OLE_LINK1"/>
      <w:bookmarkStart w:id="36" w:name="OLE_LINK2"/>
      <w:r w:rsidRPr="005D3BBD">
        <w:t xml:space="preserve">при наличии анемии </w:t>
      </w:r>
      <w:bookmarkEnd w:id="35"/>
      <w:bookmarkEnd w:id="36"/>
      <w:r w:rsidRPr="00E92E00">
        <w:rPr>
          <w:b/>
        </w:rPr>
        <w:t>рекомендуется</w:t>
      </w:r>
      <w:r w:rsidR="00830EF8" w:rsidRPr="00E92E00">
        <w:t xml:space="preserve"> с целью дифференциальной диагностики анемии выполение</w:t>
      </w:r>
      <w:r w:rsidR="00B04401">
        <w:t xml:space="preserve"> следующих лабораторных исследований</w:t>
      </w:r>
      <w:r w:rsidR="00830EF8" w:rsidRPr="00E92E00">
        <w:t xml:space="preserve"> </w:t>
      </w:r>
      <w:r w:rsidR="00830EF8" w:rsidRPr="00E92E00">
        <w:fldChar w:fldCharType="begin" w:fldLock="1"/>
      </w:r>
      <w:r w:rsidR="003F5F47">
        <w:instrText>ADDIN CSL_CITATION {"citationItems":[{"id":"ITEM-1","itemData":{"author":[{"dropping-particle":"","family":"Мещерякова","given":"Л.Н.","non-dropping-particle":"","parse-names":false,"suffix":""},{"dropping-particle":"","family":"Левина","given":"А.А.","non-dropping-particle":"","parse-names":false,"suffix":""},{"dropping-particle":"","family":"Цыбульская","given":"М.М.","non-dropping-particle":"","parse-names":false,"suffix":""},{"dropping-particle":"","family":"Соколова","given":"Т.В.","non-dropping-particle":"","parse-names":false,"suffix":""}],"container-title":"Онкогематология","id":"ITEM-1","issue":"2","issued":{"date-parts":[["2015"]]},"page":"46-50","title":"Лабораторные возможности дифференциальной диагностики анемий","type":"article-journal","volume":"10"},"uris":["http://www.mendeley.com/documents/?uuid=5e9a3aa1-94b4-4e2b-a96e-73dffd1dff23"]}],"mendeley":{"formattedCitation":"[17]","plainTextFormattedCitation":"[17]","previouslyFormattedCitation":"[17]"},"properties":{"noteIndex":0},"schema":"https://github.com/citation-style-language/schema/raw/master/csl-citation.json"}</w:instrText>
      </w:r>
      <w:r w:rsidR="00830EF8" w:rsidRPr="00E92E00">
        <w:fldChar w:fldCharType="separate"/>
      </w:r>
      <w:r w:rsidR="00830EF8" w:rsidRPr="00E92E00">
        <w:rPr>
          <w:noProof/>
        </w:rPr>
        <w:t>[17]</w:t>
      </w:r>
      <w:r w:rsidR="00830EF8" w:rsidRPr="00E92E00">
        <w:fldChar w:fldCharType="end"/>
      </w:r>
      <w:r w:rsidRPr="00E92E00">
        <w:t xml:space="preserve">: </w:t>
      </w:r>
    </w:p>
    <w:p w14:paraId="1E6FD673" w14:textId="7967396C" w:rsidR="00A22366" w:rsidRPr="005D3BBD" w:rsidRDefault="00830EF8" w:rsidP="004F6F41">
      <w:pPr>
        <w:pStyle w:val="a4"/>
        <w:numPr>
          <w:ilvl w:val="0"/>
          <w:numId w:val="28"/>
        </w:numPr>
        <w:spacing w:before="0"/>
        <w:ind w:left="1134"/>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железа сыворотки крови</w:t>
      </w:r>
    </w:p>
    <w:p w14:paraId="57F84811" w14:textId="0812D6E1" w:rsidR="00A22366" w:rsidRPr="005D3BBD" w:rsidRDefault="00830EF8" w:rsidP="004F6F41">
      <w:pPr>
        <w:pStyle w:val="a4"/>
        <w:numPr>
          <w:ilvl w:val="0"/>
          <w:numId w:val="28"/>
        </w:numPr>
        <w:spacing w:before="0"/>
        <w:ind w:left="1134"/>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ферритина в крови</w:t>
      </w:r>
    </w:p>
    <w:p w14:paraId="42DA8865" w14:textId="55CA25EB" w:rsidR="00A22366" w:rsidRPr="005D3BBD" w:rsidRDefault="00830EF8" w:rsidP="004F6F41">
      <w:pPr>
        <w:pStyle w:val="a4"/>
        <w:numPr>
          <w:ilvl w:val="0"/>
          <w:numId w:val="28"/>
        </w:numPr>
        <w:spacing w:before="0"/>
        <w:ind w:left="1134"/>
      </w:pPr>
      <w:r w:rsidRPr="005D3BBD">
        <w:rPr>
          <w:rFonts w:eastAsia="Times New Roman"/>
          <w:color w:val="000000"/>
          <w:lang w:eastAsia="ru-RU"/>
        </w:rPr>
        <w:lastRenderedPageBreak/>
        <w:t xml:space="preserve">исследования </w:t>
      </w:r>
      <w:r w:rsidR="00A22366" w:rsidRPr="005D3BBD">
        <w:rPr>
          <w:rFonts w:eastAsia="Times New Roman"/>
          <w:color w:val="000000"/>
          <w:lang w:eastAsia="ru-RU"/>
        </w:rPr>
        <w:t>уровня фолиевой кислоты в сыворотке крови</w:t>
      </w:r>
    </w:p>
    <w:p w14:paraId="1B9C6E7D" w14:textId="471D7A58" w:rsidR="00A22366" w:rsidRPr="005D3BBD" w:rsidRDefault="00830EF8" w:rsidP="004F6F41">
      <w:pPr>
        <w:pStyle w:val="a4"/>
        <w:numPr>
          <w:ilvl w:val="0"/>
          <w:numId w:val="28"/>
        </w:numPr>
        <w:spacing w:before="0"/>
        <w:ind w:left="1134"/>
      </w:pPr>
      <w:r w:rsidRPr="005D3BBD">
        <w:rPr>
          <w:rFonts w:eastAsia="Times New Roman"/>
          <w:color w:val="000000"/>
          <w:lang w:eastAsia="ru-RU"/>
        </w:rPr>
        <w:t xml:space="preserve">определения </w:t>
      </w:r>
      <w:r w:rsidR="00A22366" w:rsidRPr="005D3BBD">
        <w:rPr>
          <w:rFonts w:eastAsia="Times New Roman"/>
          <w:color w:val="000000"/>
          <w:lang w:eastAsia="ru-RU"/>
        </w:rPr>
        <w:t>уровня витамина B12 (цианокобаламин) в крови</w:t>
      </w:r>
    </w:p>
    <w:p w14:paraId="1414C133" w14:textId="50EB50DE" w:rsidR="00A22366" w:rsidRPr="005D3BBD" w:rsidRDefault="00830EF8" w:rsidP="004F6F41">
      <w:pPr>
        <w:pStyle w:val="a4"/>
        <w:numPr>
          <w:ilvl w:val="0"/>
          <w:numId w:val="28"/>
        </w:numPr>
        <w:spacing w:before="0"/>
        <w:ind w:left="1134"/>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эритропоэтина крови</w:t>
      </w:r>
    </w:p>
    <w:p w14:paraId="056E8375" w14:textId="04A40CD9" w:rsidR="00D153DC" w:rsidRDefault="00D153DC" w:rsidP="003A2759">
      <w:pPr>
        <w:ind w:left="709"/>
        <w:contextualSpacing/>
        <w:rPr>
          <w:b/>
          <w:spacing w:val="-4"/>
        </w:rPr>
      </w:pPr>
      <w:r w:rsidRPr="005D3BBD">
        <w:rPr>
          <w:b/>
          <w:spacing w:val="-4"/>
        </w:rPr>
        <w:t>Уровень убедительности рекомендаций – С (уровень достоверности доказательств – 5).</w:t>
      </w:r>
    </w:p>
    <w:p w14:paraId="2AAA9665" w14:textId="77777777" w:rsidR="00397894" w:rsidRPr="00C079D2" w:rsidRDefault="00397894" w:rsidP="004E3A70">
      <w:pPr>
        <w:contextualSpacing/>
        <w:rPr>
          <w:b/>
          <w:spacing w:val="-4"/>
        </w:rPr>
      </w:pPr>
    </w:p>
    <w:p w14:paraId="52E4C41E" w14:textId="77777777" w:rsidR="00256713" w:rsidRPr="00132B9F" w:rsidRDefault="00256713" w:rsidP="005D3BBD">
      <w:pPr>
        <w:pStyle w:val="3"/>
        <w:spacing w:before="0"/>
      </w:pPr>
      <w:r>
        <w:t xml:space="preserve">2.3.2. Лабораторные исследования </w:t>
      </w:r>
      <w:r w:rsidR="009F638D">
        <w:t>для верификации диагноза и оценки прогностических факторов</w:t>
      </w:r>
    </w:p>
    <w:p w14:paraId="2D4486E5" w14:textId="54308720" w:rsidR="00CD1592" w:rsidRPr="0095233F" w:rsidRDefault="00CD1592" w:rsidP="004F6F41">
      <w:pPr>
        <w:pStyle w:val="a4"/>
        <w:numPr>
          <w:ilvl w:val="0"/>
          <w:numId w:val="30"/>
        </w:numPr>
        <w:spacing w:before="0"/>
        <w:ind w:left="709"/>
      </w:pPr>
      <w:r>
        <w:t xml:space="preserve">При подозрении на ХЛЛ у пациентов с </w:t>
      </w:r>
      <w:r w:rsidR="00741BEA">
        <w:t>числом В-лимфоцитов ≥</w:t>
      </w:r>
      <w:r>
        <w:t xml:space="preserve">5000 в </w:t>
      </w:r>
      <w:r w:rsidR="00741BEA">
        <w:t xml:space="preserve">1 </w:t>
      </w:r>
      <w:r>
        <w:t xml:space="preserve">мкл </w:t>
      </w:r>
      <w:r w:rsidRPr="00B04401">
        <w:rPr>
          <w:b/>
        </w:rPr>
        <w:t>рекомендуется</w:t>
      </w:r>
      <w:r>
        <w:t xml:space="preserve"> выполнить </w:t>
      </w:r>
      <w:r w:rsidRPr="0095233F">
        <w:t>иммунофенотипи</w:t>
      </w:r>
      <w:r w:rsidR="00B57859" w:rsidRPr="0095233F">
        <w:t>рование</w:t>
      </w:r>
      <w:r w:rsidRPr="0095233F">
        <w:t xml:space="preserve"> лимфоцитов крови методом проточной цитофлуо</w:t>
      </w:r>
      <w:r w:rsidR="00741BEA" w:rsidRPr="0095233F">
        <w:softHyphen/>
      </w:r>
      <w:r w:rsidRPr="0095233F">
        <w:t xml:space="preserve">риметрии с целью верификации диагноза </w:t>
      </w:r>
      <w:r w:rsidR="000B0AC3" w:rsidRPr="00BD0784">
        <w:fldChar w:fldCharType="begin" w:fldLock="1"/>
      </w:r>
      <w:r w:rsidR="003F5F47">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BD0784">
        <w:fldChar w:fldCharType="separate"/>
      </w:r>
      <w:r w:rsidR="00830EF8" w:rsidRPr="00830EF8">
        <w:rPr>
          <w:noProof/>
        </w:rPr>
        <w:t>[18]</w:t>
      </w:r>
      <w:r w:rsidR="000B0AC3" w:rsidRPr="00BD0784">
        <w:fldChar w:fldCharType="end"/>
      </w:r>
      <w:r w:rsidR="000B0AC3" w:rsidRPr="00BD0784">
        <w:t>.</w:t>
      </w:r>
    </w:p>
    <w:p w14:paraId="38F7CA6C" w14:textId="77777777" w:rsidR="00CD1592" w:rsidRPr="0095233F" w:rsidRDefault="00CD1592" w:rsidP="003A2759">
      <w:pPr>
        <w:ind w:left="709"/>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Pr="0095233F">
        <w:rPr>
          <w:b/>
          <w:spacing w:val="-4"/>
        </w:rPr>
        <w:t xml:space="preserve">В (уровень достоверности </w:t>
      </w:r>
      <w:r w:rsidR="00C20509" w:rsidRPr="0095233F">
        <w:rPr>
          <w:b/>
          <w:spacing w:val="-4"/>
        </w:rPr>
        <w:t xml:space="preserve">доказательств – </w:t>
      </w:r>
      <w:r w:rsidR="0031704D" w:rsidRPr="0095233F">
        <w:rPr>
          <w:b/>
          <w:spacing w:val="-4"/>
        </w:rPr>
        <w:t>2</w:t>
      </w:r>
      <w:r w:rsidRPr="0095233F">
        <w:rPr>
          <w:b/>
          <w:spacing w:val="-4"/>
        </w:rPr>
        <w:t>).</w:t>
      </w:r>
    </w:p>
    <w:p w14:paraId="151D52CD" w14:textId="3F9A1672" w:rsidR="00CD1592" w:rsidRPr="003A2759" w:rsidRDefault="00CD1592" w:rsidP="003A2759">
      <w:pPr>
        <w:ind w:firstLine="709"/>
        <w:contextualSpacing/>
        <w:rPr>
          <w:i/>
          <w:color w:val="000000" w:themeColor="text1"/>
        </w:rPr>
      </w:pPr>
      <w:r w:rsidRPr="009D6AF4">
        <w:rPr>
          <w:b/>
        </w:rPr>
        <w:t>Комментарии:</w:t>
      </w:r>
      <w:r w:rsidRPr="00086CF8">
        <w:t xml:space="preserve"> </w:t>
      </w:r>
      <w:r w:rsidR="00741BEA" w:rsidRPr="00F242FD">
        <w:rPr>
          <w:i/>
        </w:rPr>
        <w:t>д</w:t>
      </w:r>
      <w:r w:rsidRPr="007C0380">
        <w:rPr>
          <w:i/>
        </w:rPr>
        <w:t>иагноз</w:t>
      </w:r>
      <w:r w:rsidR="00467947">
        <w:rPr>
          <w:i/>
        </w:rPr>
        <w:t xml:space="preserve"> ХЛЛ устанавливают</w:t>
      </w:r>
      <w:r w:rsidRPr="0099679A">
        <w:rPr>
          <w:i/>
        </w:rPr>
        <w:t xml:space="preserve"> при выявлении </w:t>
      </w:r>
      <w:r w:rsidRPr="009B27D2">
        <w:rPr>
          <w:i/>
        </w:rPr>
        <w:t xml:space="preserve">≥5000 </w:t>
      </w:r>
      <w:r w:rsidRPr="0099679A">
        <w:rPr>
          <w:i/>
        </w:rPr>
        <w:t xml:space="preserve">В-лимфоцитов в 1 мкл периферической крови при условии, что лимфоцитоз </w:t>
      </w:r>
      <w:r w:rsidR="00F07AA9">
        <w:rPr>
          <w:i/>
        </w:rPr>
        <w:t>сохраняется более 3 мес</w:t>
      </w:r>
      <w:r w:rsidRPr="00606068">
        <w:rPr>
          <w:i/>
        </w:rPr>
        <w:t>.</w:t>
      </w:r>
      <w:r w:rsidRPr="0099679A">
        <w:rPr>
          <w:i/>
        </w:rPr>
        <w:t xml:space="preserve"> Клональность В-лимфоцитов должна быть подтверждена с помощью иммуно</w:t>
      </w:r>
      <w:r w:rsidR="00741BEA">
        <w:rPr>
          <w:i/>
        </w:rPr>
        <w:softHyphen/>
      </w:r>
      <w:r w:rsidRPr="0099679A">
        <w:rPr>
          <w:i/>
        </w:rPr>
        <w:t>фенотипировани</w:t>
      </w:r>
      <w:r>
        <w:rPr>
          <w:i/>
        </w:rPr>
        <w:t xml:space="preserve">я. </w:t>
      </w:r>
      <w:r w:rsidRPr="0099679A">
        <w:rPr>
          <w:i/>
        </w:rPr>
        <w:t>Рекомендуемая для диагностики ХЛЛ минимальная диагностическая панель должна включать следующие маркеры: CD19, CD</w:t>
      </w:r>
      <w:r w:rsidR="00741BEA">
        <w:rPr>
          <w:i/>
        </w:rPr>
        <w:t>5, CD23, CD20, каппа, лямбда. В </w:t>
      </w:r>
      <w:r w:rsidRPr="0099679A">
        <w:rPr>
          <w:i/>
        </w:rPr>
        <w:t>качестве дополнительных диагностических маркеров рекомендуется использовать CD43, CD200, CD79b, CD81. Часто рекомендуемые, но необязательные для диагностики и мониторирования опухолевой популяции ХЛЛ</w:t>
      </w:r>
      <w:r w:rsidR="00741BEA">
        <w:rPr>
          <w:i/>
        </w:rPr>
        <w:t xml:space="preserve"> маркеры:</w:t>
      </w:r>
      <w:r w:rsidRPr="0099679A">
        <w:rPr>
          <w:i/>
        </w:rPr>
        <w:t xml:space="preserve"> CD22, FMC7, CD38.</w:t>
      </w:r>
      <w:r>
        <w:rPr>
          <w:i/>
        </w:rPr>
        <w:t xml:space="preserve"> </w:t>
      </w:r>
      <w:r w:rsidRPr="0099679A">
        <w:rPr>
          <w:i/>
        </w:rPr>
        <w:t>Классический фенотип клеток ХЛЛ характеризуется экспрессией В-клеточных антигенов CD19, CD20, CD22, CD79b в сочетании с «Т-клеточным» маркером CD5 и активационным</w:t>
      </w:r>
      <w:r w:rsidR="00741BEA">
        <w:rPr>
          <w:i/>
        </w:rPr>
        <w:t xml:space="preserve"> маркером</w:t>
      </w:r>
      <w:r w:rsidRPr="0099679A">
        <w:rPr>
          <w:i/>
        </w:rPr>
        <w:t xml:space="preserve"> CD23. Опухолевые клетки экспрессируют один тип легкой цепи иммуноглобулинов (каппа или лямбда). Интенсивность экспрессии В-клеточных антигенов (CD20, CD22, CD79b), а также поверхностных иммуноглобулинов на клетках ХЛЛ ниже, чем на нормальных </w:t>
      </w:r>
      <w:r w:rsidR="00741BEA">
        <w:rPr>
          <w:i/>
        </w:rPr>
        <w:t>В-лимфоцитах.</w:t>
      </w:r>
      <w:r w:rsidR="00EC7B91">
        <w:rPr>
          <w:i/>
        </w:rPr>
        <w:t xml:space="preserve"> </w:t>
      </w:r>
      <w:r w:rsidR="00741BEA">
        <w:rPr>
          <w:i/>
        </w:rPr>
        <w:t>Тем не менее</w:t>
      </w:r>
      <w:r w:rsidRPr="0099679A">
        <w:rPr>
          <w:i/>
        </w:rPr>
        <w:t xml:space="preserve"> можно встретить </w:t>
      </w:r>
      <w:r w:rsidRPr="003A2759">
        <w:rPr>
          <w:i/>
          <w:color w:val="000000" w:themeColor="text1"/>
        </w:rPr>
        <w:t>немало случаев, когда фенотип опухолевых клеток не вполне соответствует ХЛЛ.</w:t>
      </w:r>
      <w:r w:rsidR="003A2759" w:rsidRPr="003A2759">
        <w:rPr>
          <w:i/>
          <w:color w:val="000000" w:themeColor="text1"/>
        </w:rPr>
        <w:t xml:space="preserve"> </w:t>
      </w:r>
      <w:r w:rsidR="005C1716" w:rsidRPr="003A2759">
        <w:rPr>
          <w:i/>
          <w:color w:val="000000" w:themeColor="text1"/>
        </w:rPr>
        <w:t xml:space="preserve">В </w:t>
      </w:r>
      <w:r w:rsidR="003A2759" w:rsidRPr="003A2759">
        <w:rPr>
          <w:i/>
          <w:color w:val="000000" w:themeColor="text1"/>
        </w:rPr>
        <w:t>таких случаях</w:t>
      </w:r>
      <w:r w:rsidR="005C1716" w:rsidRPr="003A2759">
        <w:rPr>
          <w:i/>
          <w:color w:val="000000" w:themeColor="text1"/>
        </w:rPr>
        <w:t xml:space="preserve"> к</w:t>
      </w:r>
      <w:r w:rsidR="00E21D1E" w:rsidRPr="003A2759">
        <w:rPr>
          <w:i/>
          <w:color w:val="000000" w:themeColor="text1"/>
        </w:rPr>
        <w:t>р</w:t>
      </w:r>
      <w:r w:rsidR="005C1716" w:rsidRPr="003A2759">
        <w:rPr>
          <w:i/>
          <w:color w:val="000000" w:themeColor="text1"/>
        </w:rPr>
        <w:t xml:space="preserve">айне важное </w:t>
      </w:r>
      <w:r w:rsidR="00E21D1E" w:rsidRPr="003A2759">
        <w:rPr>
          <w:i/>
          <w:color w:val="000000" w:themeColor="text1"/>
        </w:rPr>
        <w:t>з</w:t>
      </w:r>
      <w:r w:rsidR="005C1716" w:rsidRPr="003A2759">
        <w:rPr>
          <w:i/>
          <w:color w:val="000000" w:themeColor="text1"/>
        </w:rPr>
        <w:t xml:space="preserve">начение имеет определение экспрессии </w:t>
      </w:r>
      <w:r w:rsidR="005C1716" w:rsidRPr="003A2759">
        <w:rPr>
          <w:i/>
          <w:color w:val="000000" w:themeColor="text1"/>
          <w:lang w:val="en-US"/>
        </w:rPr>
        <w:t>CD</w:t>
      </w:r>
      <w:r w:rsidR="005C1716" w:rsidRPr="003A2759">
        <w:rPr>
          <w:i/>
          <w:color w:val="000000" w:themeColor="text1"/>
        </w:rPr>
        <w:t>200, который всегд</w:t>
      </w:r>
      <w:r w:rsidR="00E21D1E" w:rsidRPr="003A2759">
        <w:rPr>
          <w:i/>
          <w:color w:val="000000" w:themeColor="text1"/>
        </w:rPr>
        <w:t>а</w:t>
      </w:r>
      <w:r w:rsidR="005C1716" w:rsidRPr="003A2759">
        <w:rPr>
          <w:i/>
          <w:color w:val="000000" w:themeColor="text1"/>
        </w:rPr>
        <w:t xml:space="preserve"> ярко экспрессирован на клетках ХЛЛ. </w:t>
      </w:r>
      <w:r w:rsidR="00DD3D1E" w:rsidRPr="003A2759">
        <w:rPr>
          <w:i/>
          <w:color w:val="000000" w:themeColor="text1"/>
        </w:rPr>
        <w:t xml:space="preserve"> </w:t>
      </w:r>
    </w:p>
    <w:p w14:paraId="20FE337A" w14:textId="7CABA178" w:rsidR="00CD1592" w:rsidRDefault="00CD1592" w:rsidP="004F6F41">
      <w:pPr>
        <w:pStyle w:val="a4"/>
        <w:numPr>
          <w:ilvl w:val="0"/>
          <w:numId w:val="30"/>
        </w:numPr>
        <w:spacing w:before="0"/>
        <w:ind w:left="709"/>
      </w:pPr>
      <w:r>
        <w:t>При подозрении на ЛМЛ у пациентов без клинического лимфоцитоза в крови, а также у пациентов</w:t>
      </w:r>
      <w:r w:rsidR="003F5F47">
        <w:t xml:space="preserve"> с</w:t>
      </w:r>
      <w:r>
        <w:t xml:space="preserve"> </w:t>
      </w:r>
      <w:r w:rsidR="009813FB">
        <w:t xml:space="preserve">ХЛЛ/ЛМЛ </w:t>
      </w:r>
      <w:r>
        <w:t xml:space="preserve">с подозрением на трансформацию </w:t>
      </w:r>
      <w:r w:rsidRPr="006F07FF">
        <w:rPr>
          <w:b/>
        </w:rPr>
        <w:t>рекомендуется</w:t>
      </w:r>
      <w:r>
        <w:t xml:space="preserve"> выполнить биопсию лимфатического узла (</w:t>
      </w:r>
      <w:r w:rsidR="009813FB">
        <w:t xml:space="preserve">или иного </w:t>
      </w:r>
      <w:r>
        <w:t>очага поражения</w:t>
      </w:r>
      <w:r w:rsidRPr="003F5F47">
        <w:t>)</w:t>
      </w:r>
      <w:r w:rsidR="004C0497" w:rsidRPr="003F5F47">
        <w:t xml:space="preserve"> и </w:t>
      </w:r>
      <w:r w:rsidR="009813FB" w:rsidRPr="003F5F47">
        <w:t xml:space="preserve">провести </w:t>
      </w:r>
      <w:r w:rsidR="009813FB" w:rsidRPr="005D3BBD">
        <w:t xml:space="preserve">цитологическое исследование биоптатов лимфоузлов </w:t>
      </w:r>
      <w:r w:rsidR="009813FB" w:rsidRPr="003F5F47">
        <w:t>(или иного очага поражения)</w:t>
      </w:r>
      <w:r w:rsidR="009813FB" w:rsidRPr="005D3BBD">
        <w:t>,</w:t>
      </w:r>
      <w:r w:rsidR="009813FB" w:rsidRPr="003F5F47">
        <w:t xml:space="preserve"> </w:t>
      </w:r>
      <w:r w:rsidR="004C0497" w:rsidRPr="003F5F47">
        <w:t xml:space="preserve">патолого-анатомическое исследование биопсийного (операционного) материала </w:t>
      </w:r>
      <w:r w:rsidR="00C20509" w:rsidRPr="005D3BBD">
        <w:lastRenderedPageBreak/>
        <w:t>лимфатического узла</w:t>
      </w:r>
      <w:r w:rsidR="00C20509" w:rsidRPr="003F5F47">
        <w:t xml:space="preserve"> </w:t>
      </w:r>
      <w:r w:rsidR="009813FB" w:rsidRPr="003F5F47">
        <w:t xml:space="preserve">(или иного очага поражения) </w:t>
      </w:r>
      <w:r w:rsidR="004C0497" w:rsidRPr="003F5F47">
        <w:t xml:space="preserve">с применением иммуногистохимических методов </w:t>
      </w:r>
      <w:r w:rsidRPr="003F5F47">
        <w:t>для верификации диагноза</w:t>
      </w:r>
      <w:r w:rsidR="009813FB" w:rsidRPr="003F5F47">
        <w:t xml:space="preserve"> </w:t>
      </w:r>
      <w:r w:rsidR="000B0AC3">
        <w:fldChar w:fldCharType="begin" w:fldLock="1"/>
      </w:r>
      <w:r w:rsidR="003F5F47">
        <w:instrText>ADDIN CSL_CITATION {"citationItems":[{"id":"ITEM-1","itemData":{"DOI":"10.1056/NEJMoa075290","ISSN":"15334406","abstract":"BACKGROUND A diagnosis of chronic lymphocytic leukemia (CLL) requires a count of over 5000 circulating CLL-phenotype cells per cubic millimeter. Asymptomatic persons with fewer CLL-phenotype cells have monoclonal B-cell lymphocytosis (MBL). The goal of this study was to investigate the relation between MBL and CLL. METHODS We investigated 1520 subjects who were 62 to 80 years of age with a normal blood count and 2228 subjects with lymphocytosis (&gt;4000 lymphocytes per cubic millimeter) for the presence of MBL, using flow cytometry. Monoclonal B cells were further characterized by means of cytogenetic and molecular analyses. A representative cohort of 185 subjects with CLL-phenotype MBL and lymphocytosis were monitored for a median of 6.7 years (range, 0.2 to 11.8). RESULTS Monoclonal CLL-phenotype B cells were detected in 5.1% of subjects (78 of 1520) with a normal blood count and 13.9% (309 of 2228) with lymphocytosis. CLL-phenotype MBL had a frequency of 13q14 deletion and trisomy 12 similar to that of CLL and showed a skewed repertoire of the immunoglobulin heavy variable group (IGHV) genes. Among 185 subjects presenting with lymphocytosis, progressive lymphocytosis occurred in 51 (28%), progressive CLL developed in 28 (15%), and chemotherapy was required in 13 (7%). The absolute B-cell count was the only independent prognostic factor associated with progressive lymphocytosis. During follow-up over a median of 6.7 years, 34% of subjects (62 of 185) died, but only 4 of these deaths were due to CLL. Age above 68 years and hemoglobin level below 12.5 g per deciliter were the only independent prognostic factors for death. CONCLUSIONS The CLL-phenotype cells found in the general population and in subjects with lymphocytosis have features in common with CLL cells. CLL requiring treatment develops in subjects with CLL-phenotype MBL and with lymphocytosis at the rate of 1.1% per year.","author":[{"dropping-particle":"","family":"Rawstron","given":"Andy C.","non-dropping-particle":"","parse-names":false,"suffix":""},{"dropping-particle":"","family":"Bennett","given":"Fiona L.","non-dropping-particle":"","parse-names":false,"suffix":""},{"dropping-particle":"","family":"O'Connor","given":"Sheila J.M.","non-dropping-particle":"","parse-names":false,"suffix":""},{"dropping-particle":"","family":"Kwok","given":"Marwan","non-dropping-particle":"","parse-names":false,"suffix":""},{"dropping-particle":"","family":"Fenton","given":"James A.L.","non-dropping-particle":"","parse-names":false,"suffix":""},{"dropping-particle":"","family":"Plummer","given":"Marieth","non-dropping-particle":"","parse-names":false,"suffix":""},{"dropping-particle":"","family":"Tute","given":"Ruth","non-dropping-particle":"De","parse-names":false,"suffix":""},{"dropping-particle":"","family":"Owen","given":"Roger G.","non-dropping-particle":"","parse-names":false,"suffix":""},{"dropping-particle":"","family":"Richards","given":"Stephen J.","non-dropping-particle":"","parse-names":false,"suffix":""},{"dropping-particle":"","family":"Jack","given":"Andrew S.","non-dropping-particle":"","parse-names":false,"suffix":""},{"dropping-particle":"","family":"Hillmen","given":"Peter","non-dropping-particle":"","parse-names":false,"suffix":""}],"container-title":"New England Journal of Medicine","id":"ITEM-1","issue":"6","issued":{"date-parts":[["2008","8","7"]]},"page":"575-583","publisher":"Massachussetts Medical Society","title":"Monoclonal B-cell lymphocytosis and chronic lymphocytic leukemia","type":"article-journal","volume":"359"},"uris":["http://www.mendeley.com/documents/?uuid=671ee34d-ac78-378d-a7ea-ab1420e6af83"]},{"id":"ITEM-2","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2","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3","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179-200","title":"Хронический лимфолейкоз.","type":"chapter"},"uris":["http://www.mendeley.com/documents/?uuid=eabb4618-5f05-4132-a8eb-9c136160a929"]}],"mendeley":{"formattedCitation":"[12,16,19]","plainTextFormattedCitation":"[12,16,19]","previouslyFormattedCitation":"[12,16,19]"},"properties":{"noteIndex":0},"schema":"https://github.com/citation-style-language/schema/raw/master/csl-citation.json"}</w:instrText>
      </w:r>
      <w:r w:rsidR="000B0AC3">
        <w:fldChar w:fldCharType="separate"/>
      </w:r>
      <w:r w:rsidR="00830EF8" w:rsidRPr="00830EF8">
        <w:rPr>
          <w:noProof/>
        </w:rPr>
        <w:t>[12,16,19]</w:t>
      </w:r>
      <w:r w:rsidR="000B0AC3">
        <w:fldChar w:fldCharType="end"/>
      </w:r>
      <w:r>
        <w:t>.</w:t>
      </w:r>
    </w:p>
    <w:p w14:paraId="5309A137" w14:textId="77777777" w:rsidR="00CD1592" w:rsidRPr="00741BEA" w:rsidRDefault="00CD1592" w:rsidP="003A2759">
      <w:pPr>
        <w:ind w:left="709"/>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00B91BC4">
        <w:rPr>
          <w:b/>
          <w:spacing w:val="-4"/>
        </w:rPr>
        <w:t>С</w:t>
      </w:r>
      <w:r w:rsidR="00B91BC4" w:rsidRPr="00741BEA">
        <w:rPr>
          <w:b/>
          <w:spacing w:val="-4"/>
        </w:rPr>
        <w:t xml:space="preserve"> </w:t>
      </w:r>
      <w:r w:rsidRPr="00741BEA">
        <w:rPr>
          <w:b/>
          <w:spacing w:val="-4"/>
        </w:rPr>
        <w:t xml:space="preserve">(уровень достоверности </w:t>
      </w:r>
      <w:r w:rsidR="00C20509" w:rsidRPr="00741BEA">
        <w:rPr>
          <w:b/>
          <w:spacing w:val="-4"/>
        </w:rPr>
        <w:t xml:space="preserve">доказательств – </w:t>
      </w:r>
      <w:r w:rsidR="00B91BC4">
        <w:rPr>
          <w:b/>
          <w:spacing w:val="-4"/>
        </w:rPr>
        <w:t>5</w:t>
      </w:r>
      <w:r w:rsidRPr="00741BEA">
        <w:rPr>
          <w:b/>
          <w:spacing w:val="-4"/>
        </w:rPr>
        <w:t>).</w:t>
      </w:r>
    </w:p>
    <w:p w14:paraId="337AA947" w14:textId="5BB41B54" w:rsidR="00256713" w:rsidRDefault="00CD1592" w:rsidP="003A2759">
      <w:pPr>
        <w:tabs>
          <w:tab w:val="left" w:pos="1400"/>
        </w:tabs>
        <w:ind w:firstLine="709"/>
        <w:contextualSpacing/>
        <w:rPr>
          <w:i/>
        </w:rPr>
      </w:pPr>
      <w:r w:rsidRPr="0099679A">
        <w:rPr>
          <w:b/>
        </w:rPr>
        <w:t>Комментарии:</w:t>
      </w:r>
      <w:r>
        <w:t xml:space="preserve"> </w:t>
      </w:r>
      <w:r w:rsidR="00741BEA">
        <w:rPr>
          <w:i/>
        </w:rPr>
        <w:t>в</w:t>
      </w:r>
      <w:r w:rsidRPr="0099679A">
        <w:rPr>
          <w:i/>
        </w:rPr>
        <w:t xml:space="preserve"> гистологических препаратах морфологический субстрат представлен диффузным ростом небольших лимфоидных клеток с округлыми ядрами, комковатым хроматином, без отчетливых ядрышек. В срезах ткани лимфатического узла нередко присутствуют фолликулоподобные структуры – псевдофолликулы, так называемые зоны роста, представленные увеличенным количеством параиммунобластов, клеток с морфологией пролимфоцитов с различимыми ядрышками. Детальное описание</w:t>
      </w:r>
      <w:r w:rsidR="00ED5B4B">
        <w:rPr>
          <w:i/>
        </w:rPr>
        <w:t xml:space="preserve"> морфологической картиныв</w:t>
      </w:r>
      <w:r w:rsidRPr="0099679A">
        <w:rPr>
          <w:i/>
        </w:rPr>
        <w:t xml:space="preserve"> дается в соответствующих разделах рекомендаций. При прогрессии ХЛЛ размер этих псевдофолликулов увеличивается, они могут сливаться.</w:t>
      </w:r>
      <w:r>
        <w:rPr>
          <w:i/>
        </w:rPr>
        <w:t xml:space="preserve"> У 3–5</w:t>
      </w:r>
      <w:r w:rsidR="00DD3D1E">
        <w:rPr>
          <w:i/>
        </w:rPr>
        <w:t xml:space="preserve"> %</w:t>
      </w:r>
      <w:r w:rsidR="00741BEA">
        <w:rPr>
          <w:i/>
        </w:rPr>
        <w:t xml:space="preserve"> пациентов с ХЛЛ и </w:t>
      </w:r>
      <w:r>
        <w:rPr>
          <w:i/>
        </w:rPr>
        <w:t xml:space="preserve">ЛМЛ </w:t>
      </w:r>
      <w:r w:rsidRPr="0099679A">
        <w:rPr>
          <w:i/>
        </w:rPr>
        <w:t xml:space="preserve">развивается диффузная В-крупноклеточная лимфома или лимфома Ходжкина. Появление </w:t>
      </w:r>
      <w:r w:rsidRPr="005D13CF">
        <w:rPr>
          <w:i/>
          <w:color w:val="000000" w:themeColor="text1"/>
        </w:rPr>
        <w:t xml:space="preserve">крупноклеточной лимфомы на фоне ХЛЛ называется синдромом Рихтера. </w:t>
      </w:r>
      <w:r w:rsidR="005C1716" w:rsidRPr="005D13CF">
        <w:rPr>
          <w:i/>
          <w:color w:val="000000" w:themeColor="text1"/>
        </w:rPr>
        <w:t xml:space="preserve">Отличительной особенностью клеток является сохранение фенотипа исходной популяции. </w:t>
      </w:r>
      <w:r w:rsidRPr="005D13CF">
        <w:rPr>
          <w:i/>
          <w:color w:val="000000" w:themeColor="text1"/>
        </w:rPr>
        <w:t xml:space="preserve">Появление лимфомы </w:t>
      </w:r>
      <w:r w:rsidRPr="0099679A">
        <w:rPr>
          <w:i/>
        </w:rPr>
        <w:t xml:space="preserve">Ходжкина на фоне ХЛЛ называется ходжкинской трансформацией. Во всех случаях локального быстрого увеличения </w:t>
      </w:r>
      <w:r w:rsidR="00C20509" w:rsidRPr="00C20509">
        <w:rPr>
          <w:i/>
          <w:spacing w:val="-2"/>
        </w:rPr>
        <w:t>лимфатически</w:t>
      </w:r>
      <w:r w:rsidR="00C20509">
        <w:rPr>
          <w:i/>
          <w:spacing w:val="-2"/>
        </w:rPr>
        <w:t>х</w:t>
      </w:r>
      <w:r w:rsidR="00C20509" w:rsidRPr="00C20509">
        <w:rPr>
          <w:i/>
          <w:spacing w:val="-2"/>
        </w:rPr>
        <w:t xml:space="preserve"> узл</w:t>
      </w:r>
      <w:r w:rsidR="00C20509">
        <w:rPr>
          <w:i/>
          <w:spacing w:val="-2"/>
        </w:rPr>
        <w:t>ов</w:t>
      </w:r>
      <w:r w:rsidR="00C20509" w:rsidRPr="0099679A">
        <w:rPr>
          <w:i/>
        </w:rPr>
        <w:t xml:space="preserve"> </w:t>
      </w:r>
      <w:r w:rsidRPr="0099679A">
        <w:rPr>
          <w:i/>
        </w:rPr>
        <w:t>или существенного изменения клинической картины болезни (появления В-симптомов – внезапной потери веса, ночной потливости) необходимо выполнить биопсию лимфатического узла, костного мозга или экстранодального очага. Синдром Рихтера констатируется только на основании гистологического исследования.</w:t>
      </w:r>
    </w:p>
    <w:p w14:paraId="67435710" w14:textId="50B6C1B9" w:rsidR="00B04401" w:rsidRPr="000B6BEC" w:rsidRDefault="00B04401" w:rsidP="004F6F41">
      <w:pPr>
        <w:pStyle w:val="a4"/>
        <w:numPr>
          <w:ilvl w:val="0"/>
          <w:numId w:val="30"/>
        </w:numPr>
        <w:spacing w:before="0"/>
        <w:ind w:left="709"/>
        <w:rPr>
          <w:color w:val="000000" w:themeColor="text1"/>
        </w:rPr>
      </w:pPr>
      <w:r w:rsidRPr="000B6BEC">
        <w:rPr>
          <w:color w:val="000000" w:themeColor="text1"/>
        </w:rPr>
        <w:t xml:space="preserve">Всем пациентам с ХЛЛ/ЛМЛ </w:t>
      </w:r>
      <w:r w:rsidR="00E21D1E" w:rsidRPr="000B6BEC">
        <w:rPr>
          <w:color w:val="000000" w:themeColor="text1"/>
        </w:rPr>
        <w:t xml:space="preserve">спустя 2 месяца после окончания терапии при наличии возможности </w:t>
      </w:r>
      <w:r w:rsidRPr="000B6BEC">
        <w:rPr>
          <w:b/>
          <w:color w:val="000000" w:themeColor="text1"/>
        </w:rPr>
        <w:t>рекомендуется</w:t>
      </w:r>
      <w:r w:rsidRPr="000B6BEC">
        <w:rPr>
          <w:color w:val="000000" w:themeColor="text1"/>
        </w:rPr>
        <w:t xml:space="preserve"> иммунофенотипирование биологического материала методом проточной цитофлуориметрии для выявления маркеров минимальной остаточной болезни (МОБ) при гемобластозах</w:t>
      </w:r>
      <w:r w:rsidR="002E61E8" w:rsidRPr="000B6BEC">
        <w:rPr>
          <w:color w:val="000000" w:themeColor="text1"/>
        </w:rPr>
        <w:t xml:space="preserve"> </w:t>
      </w:r>
      <w:r w:rsidRPr="000B6BEC">
        <w:rPr>
          <w:color w:val="000000" w:themeColor="text1"/>
        </w:rPr>
        <w:fldChar w:fldCharType="begin" w:fldLock="1"/>
      </w:r>
      <w:r w:rsidR="003F5F47" w:rsidRPr="000B6BEC">
        <w:rPr>
          <w:color w:val="000000" w:themeColor="text1"/>
        </w:rPr>
        <w:instrText>ADDIN CSL_CITATION {"citationItems":[{"id":"ITEM-1","itemData":{"DOI":"10.1016/j.clml.2019.03.014","ISSN":"2152-2669","PMID":"31027992","abstract":"BACKGROUND Patients with chronic lymphocytic leukemia (CLL) who achieve undetectable minimal residual disease (U-MRD) (ie, &lt; 10-4 detectable leukemic cells in peripheral blood or bone marrow) have better outcomes than those with detectable MRD. To assess the magnitude of improvement of progression-free survival (PFS) or overall survival (OS) in patients who achieved U-MRD after upfront chemotherapy (CT) or chemo-immunotherapy (CIT), we conducted a systematic review and meta-analysis. MATERIALS AND METHODS The screening process adhered to the Preferred Reporting Items for Systematic Reviews and Meta-Analyses Guidelines. The search strategy yielded 365 records, including 22 articles assessed for eligibility. RESULTS Eleven studies comprising 2457 patients with CLL treated in upfront with CT or CIT were considered suitable for inclusion in the quantitative meta-analysis. Nine studies (n = 2088) provided data on the impact of MRD on PFS and 6 (n = 1234) on OS. MRD was the main endpoint in only 2 of these studies (n = 213). Tests of heterogeneity revealed significant differences among studies for PFS and OS, which highlights differences across studies. U-MRD status was associated with significantly better PFS overall (P &lt; .001) and in patients who achieved conventional complete remission (P = .01). Regarding OS, U-MRD predicted longer OS globally (P &lt; .001) but not in patients having achieved complete remission (P = .82). CONCLUSIONS U-MRD status after treatment with CT or CIT in newly diagnosed CLL is associated with long-term survival. These findings provide quantitative evidence to support the integration of MRD assessment as an end point in clinical trials of CLL.","author":[{"dropping-particle":"","family":"Molica","given":"Stefano","non-dropping-particle":"","parse-names":false,"suffix":""},{"dropping-particle":"","family":"Giannarelli","given":"Diana","non-dropping-particle":"","parse-names":false,"suffix":""},{"dropping-particle":"","family":"Montserrat","given":"Emili","non-dropping-particle":"","parse-names":false,"suffix":""}],"container-title":"Clinical lymphoma, myeloma &amp; leukemia","id":"ITEM-1","issue":"7","issued":{"date-parts":[["2019","7"]]},"page":"423-430","title":"Minimal Residual Disease and Survival Outcomes in Patients With Chronic Lymphocytic Leukemia: A Systematic Review and Meta-analysis.","type":"article-journal","volume":"19"},"uris":["http://www.mendeley.com/documents/?uuid=ddd30cf9-3037-3038-b08a-d8cbc9e80204"]}],"mendeley":{"formattedCitation":"[20]","plainTextFormattedCitation":"[20]","previouslyFormattedCitation":"[20]"},"properties":{"noteIndex":0},"schema":"https://github.com/citation-style-language/schema/raw/master/csl-citation.json"}</w:instrText>
      </w:r>
      <w:r w:rsidRPr="000B6BEC">
        <w:rPr>
          <w:color w:val="000000" w:themeColor="text1"/>
        </w:rPr>
        <w:fldChar w:fldCharType="separate"/>
      </w:r>
      <w:r w:rsidRPr="000B6BEC">
        <w:rPr>
          <w:noProof/>
          <w:color w:val="000000" w:themeColor="text1"/>
        </w:rPr>
        <w:t>[20]</w:t>
      </w:r>
      <w:r w:rsidRPr="000B6BEC">
        <w:rPr>
          <w:color w:val="000000" w:themeColor="text1"/>
        </w:rPr>
        <w:fldChar w:fldCharType="end"/>
      </w:r>
      <w:r w:rsidRPr="000B6BEC">
        <w:rPr>
          <w:color w:val="000000" w:themeColor="text1"/>
        </w:rPr>
        <w:t>.</w:t>
      </w:r>
      <w:r w:rsidR="002E61E8" w:rsidRPr="000B6BEC">
        <w:rPr>
          <w:color w:val="000000" w:themeColor="text1"/>
        </w:rPr>
        <w:t xml:space="preserve"> </w:t>
      </w:r>
    </w:p>
    <w:p w14:paraId="1D6FF088" w14:textId="77777777" w:rsidR="00B04401" w:rsidRPr="00830499" w:rsidRDefault="00B04401" w:rsidP="005D13CF">
      <w:pPr>
        <w:ind w:left="709"/>
        <w:contextualSpacing/>
        <w:rPr>
          <w:b/>
          <w:spacing w:val="-4"/>
        </w:rPr>
      </w:pPr>
      <w:r w:rsidRPr="000B6BEC">
        <w:rPr>
          <w:b/>
          <w:color w:val="000000" w:themeColor="text1"/>
          <w:spacing w:val="-4"/>
        </w:rPr>
        <w:t xml:space="preserve">Уровень убедительности рекомендаций – А (уровень достоверности доказательств </w:t>
      </w:r>
      <w:r w:rsidRPr="00830499">
        <w:rPr>
          <w:b/>
          <w:spacing w:val="-4"/>
        </w:rPr>
        <w:t xml:space="preserve">– </w:t>
      </w:r>
      <w:r>
        <w:rPr>
          <w:b/>
          <w:spacing w:val="-4"/>
        </w:rPr>
        <w:t>2</w:t>
      </w:r>
      <w:r w:rsidRPr="00830499">
        <w:rPr>
          <w:b/>
          <w:spacing w:val="-4"/>
        </w:rPr>
        <w:t>).</w:t>
      </w:r>
    </w:p>
    <w:p w14:paraId="0B6B473C" w14:textId="77777777" w:rsidR="005D13CF" w:rsidRDefault="00B04401" w:rsidP="005D13CF">
      <w:pPr>
        <w:ind w:firstLine="709"/>
        <w:contextualSpacing/>
        <w:rPr>
          <w:i/>
        </w:rPr>
      </w:pPr>
      <w:r w:rsidRPr="00BB7621">
        <w:rPr>
          <w:b/>
        </w:rPr>
        <w:t>Комментарии:</w:t>
      </w:r>
      <w:r w:rsidRPr="001D75FE">
        <w:rPr>
          <w:b/>
        </w:rPr>
        <w:t xml:space="preserve"> </w:t>
      </w:r>
      <w:r w:rsidR="005D13CF" w:rsidRPr="005D13CF">
        <w:rPr>
          <w:i/>
          <w:iCs/>
          <w:color w:val="000000" w:themeColor="text1"/>
        </w:rPr>
        <w:t>Оптимальным (наиболее информативным) материалом для исследования является костный мозг.</w:t>
      </w:r>
      <w:r w:rsidR="005D13CF" w:rsidRPr="005D13CF">
        <w:rPr>
          <w:i/>
          <w:color w:val="000000" w:themeColor="text1"/>
        </w:rPr>
        <w:t xml:space="preserve"> </w:t>
      </w:r>
    </w:p>
    <w:p w14:paraId="6A6B6493" w14:textId="4D93DEB9" w:rsidR="00B04401" w:rsidRPr="00EF64AE" w:rsidRDefault="005D13CF" w:rsidP="005D13CF">
      <w:pPr>
        <w:ind w:firstLine="709"/>
        <w:contextualSpacing/>
        <w:rPr>
          <w:i/>
        </w:rPr>
      </w:pPr>
      <w:r>
        <w:rPr>
          <w:i/>
        </w:rPr>
        <w:t>П</w:t>
      </w:r>
      <w:r w:rsidR="00B04401" w:rsidRPr="00EF64AE">
        <w:rPr>
          <w:i/>
        </w:rPr>
        <w:t xml:space="preserve">ри финальной оценке эффекта после завершения иммунохимиотерапии МОБ позволяет прогнозировать время до рецидива и ОВ. Большинство прогностических схем построено на оценке МОБ в крови, однако исследование костного мозга позволяет достоверно подтвердить МОБ-негативную полную ремиссию. </w:t>
      </w:r>
    </w:p>
    <w:p w14:paraId="0A4C20BF" w14:textId="77777777" w:rsidR="005D13CF" w:rsidRDefault="00B04401" w:rsidP="005D13CF">
      <w:pPr>
        <w:ind w:firstLine="709"/>
        <w:contextualSpacing/>
        <w:rPr>
          <w:i/>
        </w:rPr>
      </w:pPr>
      <w:r w:rsidRPr="00EF64AE">
        <w:rPr>
          <w:i/>
        </w:rPr>
        <w:t xml:space="preserve">Неоднократно показано, что количественная характеристика МОБ в крови по завершении терапии коррелирует с выживаемостью и поэтому может использоваться </w:t>
      </w:r>
      <w:r w:rsidRPr="00EF64AE">
        <w:rPr>
          <w:i/>
        </w:rPr>
        <w:lastRenderedPageBreak/>
        <w:t xml:space="preserve">как руководство к действию. Остаточная популяция клеток ХЛЛ в крови &gt;1 % предвещает ранний рецидив и может служить основанием для смены терапии. Остаточная популяция клеток ХЛЛ в крови 0,90–0,01 % характеризует группу пациентов с медианой выживаемости без прогрессирования (ВБП) около 3 лет; у категории пациентов можно рассматривать возможность поддерживающей терапии. Остаточная популяция клеток ХЛЛ в крови &lt;0,01 % свидетельствует о высокой вероятности длительной ремиссии (&gt;5 лет). </w:t>
      </w:r>
    </w:p>
    <w:p w14:paraId="34FE4D12" w14:textId="53D3F025" w:rsidR="00B04401" w:rsidRPr="000B6BEC" w:rsidRDefault="005D13CF" w:rsidP="005D13CF">
      <w:pPr>
        <w:ind w:firstLine="709"/>
        <w:contextualSpacing/>
        <w:rPr>
          <w:i/>
        </w:rPr>
      </w:pPr>
      <w:r w:rsidRPr="005D13CF">
        <w:rPr>
          <w:i/>
          <w:iCs/>
          <w:color w:val="000000" w:themeColor="text1"/>
        </w:rPr>
        <w:t xml:space="preserve">При проведении таргетной терапии ингибиторами </w:t>
      </w:r>
      <w:r w:rsidRPr="005D13CF">
        <w:rPr>
          <w:i/>
          <w:iCs/>
          <w:color w:val="000000" w:themeColor="text1"/>
          <w:lang w:val="en-US"/>
        </w:rPr>
        <w:t>BCL</w:t>
      </w:r>
      <w:r w:rsidRPr="005D13CF">
        <w:rPr>
          <w:i/>
          <w:iCs/>
          <w:color w:val="000000" w:themeColor="text1"/>
        </w:rPr>
        <w:t xml:space="preserve">-2, ингибиторами </w:t>
      </w:r>
      <w:r w:rsidRPr="005D13CF">
        <w:rPr>
          <w:i/>
          <w:iCs/>
          <w:color w:val="000000" w:themeColor="text1"/>
          <w:lang w:val="en-US"/>
        </w:rPr>
        <w:t>BTK</w:t>
      </w:r>
      <w:r w:rsidRPr="005D13CF">
        <w:rPr>
          <w:i/>
          <w:iCs/>
          <w:color w:val="000000" w:themeColor="text1"/>
        </w:rPr>
        <w:t xml:space="preserve"> с офбинутузумабом</w:t>
      </w:r>
      <w:r>
        <w:rPr>
          <w:i/>
          <w:iCs/>
          <w:color w:val="000000" w:themeColor="text1"/>
        </w:rPr>
        <w:t>,</w:t>
      </w:r>
      <w:r w:rsidRPr="005D13CF">
        <w:rPr>
          <w:i/>
          <w:iCs/>
          <w:color w:val="000000" w:themeColor="text1"/>
        </w:rPr>
        <w:t xml:space="preserve"> а также комбинации ибрутиниб + венетоклакс мониторинг МОБ начинают проводить с 9 месяца от начала терапии</w:t>
      </w:r>
      <w:r w:rsidR="00632627">
        <w:rPr>
          <w:i/>
          <w:iCs/>
          <w:color w:val="000000" w:themeColor="text1"/>
        </w:rPr>
        <w:t xml:space="preserve"> </w:t>
      </w:r>
      <w:r w:rsidR="00632627">
        <w:rPr>
          <w:i/>
          <w:iCs/>
          <w:color w:val="000000" w:themeColor="text1"/>
        </w:rPr>
        <w:fldChar w:fldCharType="begin" w:fldLock="1"/>
      </w:r>
      <w:r w:rsidR="00EA1C45">
        <w:rPr>
          <w:i/>
          <w:iCs/>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id":"ITEM-2","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2","issue":"23","issued":{"date-parts":[["2019","6","6"]]},"page":"2225-2236","publisher":"Massachussetts Medical Society","title":"Venetoclax and Obinutuzumab in Patients with CLL and Coexisting Conditions","type":"article-journal","volume":"380"},"uris":["http://www.mendeley.com/documents/?uuid=381352e8-5e16-4986-b590-922d2fdb073c"]},{"id":"ITEM-3","itemData":{"DOI":"10.1200/JCO.21.00807","ISSN":"1527-7755","PMID":"34618601","abstract":"PURPOSE: CAPTIVATE (NCT02910583), a randomized phase II study, evaluates minimal residual disease (MRD)-guided treatment discontinuation following completion of first-line ibrutinib plus venetoclax treatment in patients with chronic lymphocytic leukemia (CLL). METHODS: Previously untreated CLL patients age &lt; 70 years received three cycles of ibrutinib and then 12 cycles of combined ibrutinib plus venetoclax. Patients in the MRD cohort who met the stringent random assignment criteria for confirmed undetectable MRD (Confirmed uMRD) were randomly assigned 1:1 to double-blind placebo or ibrutinib; patients without Confirmed uMRD (uMRD Not Confirmed) were randomly assigned 1:1 to open-label ibrutinib or ibrutinib plus venetoclax. Primary end point was 1-year disease-free survival (DFS) rate with placebo versus ibrutinib in the Confirmed uMRD population. Secondary end points included response rates, uMRD, and safety. RESULTS: One hundred sixty-four patients initiated three cycles of ibrutinib lead-in. After 12 cycles of ibrutinib plus venetoclax, best uMRD response rates were 75% (peripheral blood) and 68% (bone marrow). Patients with Confirmed uMRD were randomly assigned to receive placebo (n = 43) or ibrutinib (n = 43); patients with uMRD Not Confirmed were randomly assigned to ibrutinib (n = 31) or ibrutinib plus venetoclax (n = 32). Median follow-up was 31.3 months. One-year DFS rate was not significantly different between placebo (95%) and ibrutinib (100%; arm difference: 4.7% [95% CI, -1.6 to 10.9]; P = .15) in the Confirmed uMRD population. After ibrutinib lead-in tumor debulking, 36 of 40 patients (90%) with high tumor lysis syndrome risk at baseline shifted to medium or low tumor lysis syndrome risk categories. Adverse events were most frequent during the first 6 months of ibrutinib plus venetoclax and generally decreased over time. CONCLUSION: The 1-year DFS rate of 95% in placebo-randomly assigned patients with Confirmed uMRD suggests the potential for fixed-duration treatment with this all-oral, once-daily, chemotherapy-free regimen in first-line CLL.","author":[{"dropping-particle":"","family":"Wierda","given":"William G.","non-dropping-particle":"","parse-names":false,"suffix":""},{"dropping-particle":"","family":"Allan","given":"John N.","non-dropping-particle":"","parse-names":false,"suffix":""},{"dropping-particle":"","family":"Siddiqi","given":"Tanya","non-dropping-particle":"","parse-names":false,"suffix":""},{"dropping-particle":"","family":"Kipps","given":"Thomas J.","non-dropping-particle":"","parse-names":false,"suffix":""},{"dropping-particle":"","family":"Opat","given":"Stephen","non-dropping-particle":"","parse-names":false,"suffix":""},{"dropping-particle":"","family":"Tedeschi","given":"Alessandra","non-dropping-particle":"","parse-names":false,"suffix":""},{"dropping-particle":"","family":"Badoux","given":"Xavier C.","non-dropping-particle":"","parse-names":false,"suffix":""},{"dropping-particle":"","family":"Kuss","given":"Bryone J.","non-dropping-particle":"","parse-names":false,"suffix":""},{"dropping-particle":"","family":"Jackson","given":"Sharon","non-dropping-particle":"","parse-names":false,"suffix":""},{"dropping-particle":"","family":"Moreno","given":"Carol","non-dropping-particle":"","parse-names":false,"suffix":""},{"dropping-particle":"","family":"Jacobs","given":"Ryan","non-dropping-particle":"","parse-names":false,"suffix":""},{"dropping-particle":"","family":"Pagel","given":"John M.","non-dropping-particle":"","parse-names":false,"suffix":""},{"dropping-particle":"","family":"Flinn","given":"Ian","non-dropping-particle":"","parse-names":false,"suffix":""},{"dropping-particle":"","family":"Pak","given":"Yvonne","non-dropping-particle":"","parse-names":false,"suffix":""},{"dropping-particle":"","family":"Zhou","given":"Cathy","non-dropping-particle":"","parse-names":false,"suffix":""},{"dropping-particle":"","family":"Szafer-Glusman","given":"Edith","non-dropping-particle":"","parse-names":false,"suffix":""},{"dropping-particle":"","family":"Ninomoto","given":"Joi","non-dropping-particle":"","parse-names":false,"suffix":""},{"dropping-particle":"","family":"Dean","given":"James P.","non-dropping-particle":"","parse-names":false,"suffix":""},{"dropping-particle":"","family":"James","given":"Danelle F.","non-dropping-particle":"","parse-names":false,"suffix":""},{"dropping-particle":"","family":"Ghia","given":"Paolo","non-dropping-particle":"","parse-names":false,"suffix":""},{"dropping-particle":"","family":"Tam","given":"Constantine S.","non-dropping-particle":"","parse-names":false,"suffix":""}],"container-title":"Journal of clinical oncology : official journal of the American Society of Clinical Oncology","id":"ITEM-3","issue":"34","issued":{"date-parts":[["2021","12","1"]]},"page":"3853-3865","publisher":"J Clin Oncol","title":"Ibrutinib Plus Venetoclax for First-Line Treatment of Chronic Lymphocytic Leukemia: Primary Analysis Results From the Minimal Residual Disease Cohort of the Randomized Phase II CAPTIVATE Study","type":"article-journal","volume":"39"},"uris":["http://www.mendeley.com/documents/?uuid=30e97f7c-5439-3dab-8687-789a2385e3e3"]},{"id":"ITEM-4","itemData":{"DOI":"10.1056/NEJMOA1900574","ISSN":"1533-4406","PMID":"31141631","abstract":"© 2019 Massachusetts Medical Society. BACKGROUND Ibrutinib, an inhibitor of Bruton’s tyrosine kinase, and venetoclax, an inhibitor of B-cell lymphoma 2 protein, have been approved for patients with chronic lymphocytic leukemia (CLL). Preclinical investigations have indicated potential synergistic interaction of their combination. METHODS We conducted an investigator-initiated phase 2 study of combined ibrutinib and venetoclax involving previously untreated high-risk and older patients with CLL. All patients had at least one of the following features: chromosome 17p deletion, mutated TP53, chromosome 11q deletion, unmutated IGHV, or an age of 65 years or older. Patients received ibrutinib monotherapy (420 mg once daily) for 3 cycles, followed by the addition of venetoclax (weekly dose escalation to 400 mg once daily). Combined therapy was administered for 24 cycles. Response assessments were performed according to International Workshop on Chronic Lymphocytic Leukemia 2008 criteria. Minimal residual disease was assessed by means of multicolor flow cytometry in bone marrow (sensitivity, 10−4). RESULTS A total of 80 patients were treated. The median age was 65 years (range, 26 to 83). A total of 30% of the patients were 70 years of age or older. Overall, 92% of the patients had unmutated IGHV, TP53 aberration, or chromosome 11q deletion. With combined treatment, the proportions of patients who had complete remission (with or without normal blood count recovery) and remission with undetectable minimal residual disease increased over time. After 12 cycles of combined treatment, 88% of the patients had complete remission or complete remission with incomplete count recovery, and 61% had remission with undetectable minimal residual disease. Responses were noted in older adults and across all high-risk subgroups. Three patients had laboratory evidence of tumor lysis syndrome. The adverse-event profile was similar to what has been reported with ibrutinib and venetoclax. CONCLUSIONS In this study, combined venetoclax and ibrutinib was an effective oral regimen for high-risk and older patients with CLL.","author":[{"dropping-particle":"","family":"Jain","given":"Nitin","non-dropping-particle":"","parse-names":false,"suffix":""},{"dropping-particle":"","family":"Keating","given":"Michael","non-dropping-particle":"","parse-names":false,"suffix":""},{"dropping-particle":"","family":"Thompson","given":"Philip","non-dropping-particle":"","parse-names":false,"suffix":""},{"dropping-particle":"","family":"Ferrajoli","given":"Alessandra","non-dropping-particle":"","parse-names":false,"suffix":""},{"dropping-particle":"","family":"Burger","given":"Jan","non-dropping-particle":"","parse-names":false,"suffix":""},{"dropping-particle":"","family":"Borthakur","given":"Gautam","non-dropping-particle":"","parse-names":false,"suffix":""},{"dropping-particle":"","family":"Takahashi","given":"Koichi","non-dropping-particle":"","parse-names":false,"suffix":""},{"dropping-particle":"","family":"Estrov","given":"Zeev","non-dropping-particle":"","parse-names":false,"suffix":""},{"dropping-particle":"","family":"Fowler","given":"Nathan","non-dropping-particle":"","parse-names":false,"suffix":""},{"dropping-particle":"","family":"Kadia","given":"Tapan","non-dropping-particle":"","parse-names":false,"suffix":""},{"dropping-particle":"","family":"Konopleva","given":"Marina","non-dropping-particle":"","parse-names":false,"suffix":""},{"dropping-particle":"","family":"Alvarado","given":"Yesid","non-dropping-particle":"","parse-names":false,"suffix":""},{"dropping-particle":"","family":"Yilmaz","given":"Musa","non-dropping-particle":"","parse-names":false,"suffix":""},{"dropping-particle":"","family":"DiNardo","given":"Courtney","non-dropping-particle":"","parse-names":false,"suffix":""},{"dropping-particle":"","family":"Bose","given":"Prithviraj","non-dropping-particle":"","parse-names":false,"suffix":""},{"dropping-particle":"","family":"Ohanian","given":"Maro","non-dropping-particle":"","parse-names":false,"suffix":""},{"dropping-particle":"","family":"Pemmaraju","given":"Naveen","non-dropping-particle":"","parse-names":false,"suffix":""},{"dropping-particle":"","family":"Jabbour","given":"Elias","non-dropping-particle":"","parse-names":false,"suffix":""},{"dropping-particle":"","family":"Sasaki","given":"Koji","non-dropping-particle":"","parse-names":false,"suffix":""},{"dropping-particle":"","family":"Kanagal-Shamanna","given":"Rashmi","non-dropping-particle":"","parse-names":false,"suffix":""},{"dropping-particle":"","family":"Patel","given":"Keyur","non-dropping-particle":"","parse-names":false,"suffix":""},{"dropping-particle":"","family":"Jorgensen","given":"Jeffrey","non-dropping-particle":"","parse-names":false,"suffix":""},{"dropping-particle":"","family":"Garg","given":"Naveen","non-dropping-particle":"","parse-names":false,"suffix":""},{"dropping-particle":"","family":"Wang","given":"Xuemei","non-dropping-particle":"","parse-names":false,"suffix":""},{"dropping-particle":"","family":"Sondermann","given":"Katrina","non-dropping-particle":"","parse-names":false,"suffix":""},{"dropping-particle":"","family":"Cruz","given":"Nichole","non-dropping-particle":"","parse-names":false,"suffix":""},{"dropping-particle":"","family":"Wei","given":"Chongjuan","non-dropping-particle":"","parse-names":false,"suffix":""},{"dropping-particle":"","family":"Ayala","given":"Ana","non-dropping-particle":"","parse-names":false,"suffix":""},{"dropping-particle":"","family":"Plunkett","given":"William","non-dropping-particle":"","parse-names":false,"suffix":""},{"dropping-particle":"","family":"Kantarjian","given":"Hagop","non-dropping-particle":"","parse-names":false,"suffix":""},{"dropping-particle":"","family":"Gandhi","given":"Varsha","non-dropping-particle":"","parse-names":false,"suffix":""},{"dropping-particle":"","family":"Wierda","given":"William","non-dropping-particle":"","parse-names":false,"suffix":""}],"container-title":"The New England journal of medicine","id":"ITEM-4","issue":"22","issued":{"date-parts":[["2019","5","30"]]},"page":"2095-2103","publisher":"N Engl J Med","title":"Ibrutinib and Venetoclax for First-Line Treatment of CLL","type":"article-journal","volume":"380"},"uris":["http://www.mendeley.com/documents/?uuid=6e4e4ec6-b58c-3655-86a2-0393cad0e142"]}],"mendeley":{"formattedCitation":"[21–24]","plainTextFormattedCitation":"[21–24]","previouslyFormattedCitation":"[21–24]"},"properties":{"noteIndex":0},"schema":"https://github.com/citation-style-language/schema/raw/master/csl-citation.json"}</w:instrText>
      </w:r>
      <w:r w:rsidR="00632627">
        <w:rPr>
          <w:i/>
          <w:iCs/>
          <w:color w:val="000000" w:themeColor="text1"/>
        </w:rPr>
        <w:fldChar w:fldCharType="separate"/>
      </w:r>
      <w:r w:rsidR="000B6BEC" w:rsidRPr="000B6BEC">
        <w:rPr>
          <w:iCs/>
          <w:noProof/>
          <w:color w:val="000000" w:themeColor="text1"/>
        </w:rPr>
        <w:t>[21–24]</w:t>
      </w:r>
      <w:r w:rsidR="00632627">
        <w:rPr>
          <w:i/>
          <w:iCs/>
          <w:color w:val="000000" w:themeColor="text1"/>
        </w:rPr>
        <w:fldChar w:fldCharType="end"/>
      </w:r>
      <w:r w:rsidR="000B6BEC" w:rsidRPr="000B6BEC">
        <w:rPr>
          <w:color w:val="000000" w:themeColor="text1"/>
        </w:rPr>
        <w:t>.</w:t>
      </w:r>
    </w:p>
    <w:p w14:paraId="1ADF7412" w14:textId="77777777" w:rsidR="00B04401" w:rsidRPr="001838D7" w:rsidRDefault="00B04401" w:rsidP="005D13CF">
      <w:pPr>
        <w:ind w:firstLine="709"/>
        <w:contextualSpacing/>
        <w:rPr>
          <w:b/>
        </w:rPr>
      </w:pPr>
      <w:r w:rsidRPr="00EF64AE">
        <w:rPr>
          <w:i/>
        </w:rPr>
        <w:t>После трансплантации аллогенных гемопоэтических стволовых клеток МОБ определяется каждые 3 мес.</w:t>
      </w:r>
      <w:r w:rsidRPr="00FF043E">
        <w:rPr>
          <w:i/>
        </w:rPr>
        <w:t xml:space="preserve"> в течение года или до наступления рецидива.</w:t>
      </w:r>
    </w:p>
    <w:p w14:paraId="03BCCAA9" w14:textId="79DDFD3C" w:rsidR="00914D5A" w:rsidRPr="0095233F" w:rsidRDefault="00914D5A" w:rsidP="004F6F41">
      <w:pPr>
        <w:pStyle w:val="a4"/>
        <w:numPr>
          <w:ilvl w:val="0"/>
          <w:numId w:val="30"/>
        </w:numPr>
        <w:spacing w:before="0"/>
        <w:ind w:left="709"/>
      </w:pPr>
      <w:r>
        <w:t>Пациентам с подозрением на ХЛЛ/ЛМЛ</w:t>
      </w:r>
      <w:r w:rsidR="00EA156E">
        <w:t xml:space="preserve"> </w:t>
      </w:r>
      <w:r w:rsidR="00EA156E" w:rsidRPr="00851664">
        <w:t>для оценки объема поражения костного мозга и состояния остальных ростков кроветворения, исключения поражения костного мозга другими опухолями и инфекциями, а также для получения исходного образца костного мозга, необходимого для сравнения с образцом, полученным после проведения терапии</w:t>
      </w:r>
      <w:r w:rsidR="00EA156E">
        <w:t xml:space="preserve"> </w:t>
      </w:r>
      <w:r w:rsidRPr="006F07FF">
        <w:rPr>
          <w:b/>
        </w:rPr>
        <w:t>рекомендуется</w:t>
      </w:r>
      <w:r w:rsidR="00741BEA" w:rsidRPr="006F07FF">
        <w:rPr>
          <w:b/>
        </w:rPr>
        <w:t xml:space="preserve">: </w:t>
      </w:r>
      <w:r w:rsidR="00741BEA" w:rsidRPr="00741BEA">
        <w:t>1)</w:t>
      </w:r>
      <w:r w:rsidRPr="00DC7440">
        <w:t xml:space="preserve"> </w:t>
      </w:r>
      <w:r w:rsidR="00A16F3E" w:rsidRPr="003E42BD">
        <w:t xml:space="preserve">получение цитологического препарата </w:t>
      </w:r>
      <w:r w:rsidR="00741BEA">
        <w:t>костного мозга</w:t>
      </w:r>
      <w:r w:rsidR="00A16F3E">
        <w:t xml:space="preserve"> </w:t>
      </w:r>
      <w:r w:rsidR="00A16F3E" w:rsidRPr="003E42BD">
        <w:t>путем пункции</w:t>
      </w:r>
      <w:r w:rsidR="00A16F3E">
        <w:t xml:space="preserve"> (стернальн</w:t>
      </w:r>
      <w:r w:rsidR="00741BEA">
        <w:t>ой</w:t>
      </w:r>
      <w:r w:rsidR="00A16F3E">
        <w:t xml:space="preserve"> пункци</w:t>
      </w:r>
      <w:r w:rsidR="00741BEA">
        <w:t>и</w:t>
      </w:r>
      <w:r w:rsidR="00A16F3E">
        <w:t>),</w:t>
      </w:r>
      <w:r w:rsidR="00A16F3E" w:rsidRPr="00466B8C">
        <w:t xml:space="preserve"> </w:t>
      </w:r>
      <w:r w:rsidR="00A16F3E" w:rsidRPr="00D07EC1">
        <w:t>цитологическое</w:t>
      </w:r>
      <w:r w:rsidR="00A16F3E">
        <w:t xml:space="preserve"> (миелограмма) и иммунофенотипическое (методом проточной цитофлуориметрии) </w:t>
      </w:r>
      <w:r w:rsidR="00A16F3E" w:rsidRPr="00D07EC1">
        <w:t>исследовани</w:t>
      </w:r>
      <w:r w:rsidR="00A16F3E">
        <w:t>е мазка</w:t>
      </w:r>
      <w:r w:rsidR="00A16F3E" w:rsidRPr="00D07EC1">
        <w:t xml:space="preserve"> </w:t>
      </w:r>
      <w:r w:rsidR="00741BEA">
        <w:t>костного мозга</w:t>
      </w:r>
      <w:r w:rsidR="00A16F3E">
        <w:t xml:space="preserve"> либо </w:t>
      </w:r>
      <w:r w:rsidR="00741BEA">
        <w:t xml:space="preserve">2) </w:t>
      </w:r>
      <w:r w:rsidR="00A16F3E" w:rsidRPr="00A16F3E">
        <w:t xml:space="preserve">получение гистологического препарата </w:t>
      </w:r>
      <w:r w:rsidR="00741BEA">
        <w:t>костного мозга</w:t>
      </w:r>
      <w:r w:rsidR="00A16F3E" w:rsidRPr="00A16F3E">
        <w:t xml:space="preserve"> (</w:t>
      </w:r>
      <w:r w:rsidR="00A16F3E" w:rsidRPr="0095233F">
        <w:t>трепанобиопсия)</w:t>
      </w:r>
      <w:r w:rsidR="00741BEA" w:rsidRPr="0095233F">
        <w:t>,</w:t>
      </w:r>
      <w:r w:rsidR="00EA156E" w:rsidRPr="0095233F">
        <w:t xml:space="preserve"> патолого-анатомическое исследование биопсийного (операционного) материала костного мозга с применением иммуногистохимических методов</w:t>
      </w:r>
      <w:r w:rsidR="00A16F3E" w:rsidRPr="0095233F">
        <w:t xml:space="preserve"> </w:t>
      </w:r>
      <w:r w:rsidRPr="0095233F">
        <w:t xml:space="preserve"> в следующих случаях</w:t>
      </w:r>
      <w:r w:rsidR="00EA156E" w:rsidRPr="0095233F">
        <w:t xml:space="preserve"> </w:t>
      </w:r>
      <w:r w:rsidR="000B0AC3" w:rsidRPr="0095233F">
        <w:fldChar w:fldCharType="begin" w:fldLock="1"/>
      </w:r>
      <w:r w:rsidR="003F5F47" w:rsidRPr="006F07FF">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95233F">
        <w:fldChar w:fldCharType="separate"/>
      </w:r>
      <w:r w:rsidR="00830EF8" w:rsidRPr="00830EF8">
        <w:rPr>
          <w:noProof/>
        </w:rPr>
        <w:t>[18]</w:t>
      </w:r>
      <w:r w:rsidR="000B0AC3" w:rsidRPr="0095233F">
        <w:fldChar w:fldCharType="end"/>
      </w:r>
      <w:r w:rsidRPr="0095233F">
        <w:t>:</w:t>
      </w:r>
    </w:p>
    <w:p w14:paraId="7CB75BE8" w14:textId="77777777" w:rsidR="00914D5A" w:rsidRPr="0095233F" w:rsidRDefault="00914D5A" w:rsidP="004F6F41">
      <w:pPr>
        <w:pStyle w:val="a4"/>
        <w:numPr>
          <w:ilvl w:val="0"/>
          <w:numId w:val="20"/>
        </w:numPr>
        <w:spacing w:before="0"/>
        <w:ind w:hanging="562"/>
      </w:pPr>
      <w:r w:rsidRPr="009D6AF4">
        <w:t>перед начало</w:t>
      </w:r>
      <w:r w:rsidRPr="00086CF8">
        <w:t xml:space="preserve">м терапии </w:t>
      </w:r>
      <w:r w:rsidR="00741BEA" w:rsidRPr="00F242FD">
        <w:t xml:space="preserve">у пациентов, ранее не проходивших ее </w:t>
      </w:r>
      <w:r w:rsidR="00467947">
        <w:t>(необязательно, но желательно);</w:t>
      </w:r>
    </w:p>
    <w:p w14:paraId="214DBB0F" w14:textId="77777777" w:rsidR="00914D5A" w:rsidRPr="0095233F" w:rsidRDefault="00467947" w:rsidP="004F6F41">
      <w:pPr>
        <w:pStyle w:val="a4"/>
        <w:numPr>
          <w:ilvl w:val="0"/>
          <w:numId w:val="20"/>
        </w:numPr>
        <w:spacing w:before="0"/>
        <w:ind w:hanging="562"/>
      </w:pPr>
      <w:r>
        <w:t>при подозрении на трансформацию.</w:t>
      </w:r>
    </w:p>
    <w:p w14:paraId="3E0DF7F4" w14:textId="77777777" w:rsidR="00914D5A" w:rsidRPr="00741BEA" w:rsidRDefault="00914D5A" w:rsidP="007F4C74">
      <w:pPr>
        <w:ind w:left="709"/>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Pr="00741BEA">
        <w:rPr>
          <w:b/>
          <w:spacing w:val="-4"/>
        </w:rPr>
        <w:t xml:space="preserve">В (уровень достоверности </w:t>
      </w:r>
      <w:r w:rsidR="00C20509" w:rsidRPr="00741BEA">
        <w:rPr>
          <w:b/>
          <w:spacing w:val="-4"/>
        </w:rPr>
        <w:t xml:space="preserve">доказательств – </w:t>
      </w:r>
      <w:r w:rsidRPr="00741BEA">
        <w:rPr>
          <w:b/>
          <w:spacing w:val="-4"/>
        </w:rPr>
        <w:t>3).</w:t>
      </w:r>
    </w:p>
    <w:p w14:paraId="38EE2CC0" w14:textId="77777777" w:rsidR="00914D5A" w:rsidRDefault="00914D5A" w:rsidP="007F4C74">
      <w:pPr>
        <w:ind w:firstLine="709"/>
        <w:contextualSpacing/>
        <w:rPr>
          <w:i/>
        </w:rPr>
      </w:pPr>
      <w:r w:rsidRPr="001838D7">
        <w:rPr>
          <w:b/>
        </w:rPr>
        <w:t>Комментарии:</w:t>
      </w:r>
      <w:r>
        <w:t xml:space="preserve"> </w:t>
      </w:r>
      <w:r w:rsidR="00240C64">
        <w:rPr>
          <w:i/>
        </w:rPr>
        <w:t>г</w:t>
      </w:r>
      <w:r w:rsidRPr="001838D7">
        <w:rPr>
          <w:i/>
        </w:rPr>
        <w:t>истологический диагноз ХЛЛ устанавливается при наличии в костном мозге диффузного лимфоидного пролиферата из мономорфных клеток небольшого размера с округлыми ядрами, комковатым хроматином, в зависимости от условий фиксации –</w:t>
      </w:r>
      <w:r w:rsidR="00240C64">
        <w:rPr>
          <w:i/>
        </w:rPr>
        <w:t xml:space="preserve"> с </w:t>
      </w:r>
      <w:r w:rsidRPr="001838D7">
        <w:rPr>
          <w:i/>
        </w:rPr>
        <w:t>неотчетливыми ядрышками</w:t>
      </w:r>
      <w:r w:rsidR="00240C64">
        <w:rPr>
          <w:i/>
        </w:rPr>
        <w:t xml:space="preserve"> или </w:t>
      </w:r>
      <w:r w:rsidR="00240C64" w:rsidRPr="001838D7">
        <w:rPr>
          <w:i/>
        </w:rPr>
        <w:t>без</w:t>
      </w:r>
      <w:r w:rsidR="00240C64">
        <w:rPr>
          <w:i/>
        </w:rPr>
        <w:t xml:space="preserve"> них</w:t>
      </w:r>
      <w:r w:rsidRPr="001838D7">
        <w:rPr>
          <w:i/>
        </w:rPr>
        <w:t>, с тонкостенными сосудами капиллярного/венулярного типа; обычно разрозненно расположены крупные клетки с морфологией параиммунобластов, иногда присутствуют псевдофолликулы (пролифе</w:t>
      </w:r>
      <w:r w:rsidR="00240C64">
        <w:rPr>
          <w:i/>
        </w:rPr>
        <w:softHyphen/>
      </w:r>
      <w:r w:rsidRPr="001838D7">
        <w:rPr>
          <w:i/>
        </w:rPr>
        <w:t xml:space="preserve">ративные центры). При иммуногистохимическом исследовании лимфоидный пролиферат </w:t>
      </w:r>
      <w:r w:rsidRPr="001838D7">
        <w:rPr>
          <w:i/>
        </w:rPr>
        <w:lastRenderedPageBreak/>
        <w:t>характеризуется экспрессией CD20 (гетерогенная по интенсивности, преимущественно слабая мембранная реакция), CD79a, IgM, ядерной экспрессией PAX 5, LEF1 (ядерная реакция), коэкспрессией CD5 (мембранная реакция) и CD23 (мембранная реакция), CD43 при отсутствии экспрессии CD10, BCL-6, Cyclin D1. Экспрессия LEF1 (ядерная экспрессия) более интенсивно выражена в клетках пролиферативных центров, в клетках с морфологией пролимфоцитов. Для клеток пролиферативных центров характерна более интенсивная экспрессия CD20, IgM, LEF1, иногда часть клеток псевдофолликулов (пролиферативных цен</w:t>
      </w:r>
      <w:r w:rsidR="00240C64">
        <w:rPr>
          <w:i/>
        </w:rPr>
        <w:t>тров) экспрессирует cyclin D1 (</w:t>
      </w:r>
      <w:r w:rsidRPr="001838D7">
        <w:rPr>
          <w:i/>
        </w:rPr>
        <w:t>слабая ядерная реакция</w:t>
      </w:r>
      <w:r w:rsidR="00240C64">
        <w:rPr>
          <w:i/>
        </w:rPr>
        <w:t>).</w:t>
      </w:r>
      <w:r w:rsidRPr="001838D7">
        <w:rPr>
          <w:i/>
        </w:rPr>
        <w:t xml:space="preserve"> Индекс пр</w:t>
      </w:r>
      <w:r w:rsidR="00240C64">
        <w:rPr>
          <w:i/>
        </w:rPr>
        <w:t>олиферативной активности Ki-67</w:t>
      </w:r>
      <w:r w:rsidRPr="001838D7">
        <w:rPr>
          <w:i/>
        </w:rPr>
        <w:t xml:space="preserve"> невысокий, обычно составляет 5</w:t>
      </w:r>
      <w:r w:rsidR="00240C64">
        <w:rPr>
          <w:i/>
        </w:rPr>
        <w:t>–</w:t>
      </w:r>
      <w:r w:rsidRPr="001838D7">
        <w:rPr>
          <w:i/>
        </w:rPr>
        <w:t>15</w:t>
      </w:r>
      <w:r w:rsidR="00DD3D1E">
        <w:rPr>
          <w:i/>
        </w:rPr>
        <w:t xml:space="preserve"> %</w:t>
      </w:r>
      <w:r w:rsidRPr="001838D7">
        <w:rPr>
          <w:i/>
        </w:rPr>
        <w:t xml:space="preserve"> позитивных клеток в зонах диффузного мелкоклеточного инфильтрата. При иммуногистохимическом исследовании на парафиновом материале может отсутствовать экспрессия CD5 </w:t>
      </w:r>
      <w:r w:rsidR="00240C64">
        <w:rPr>
          <w:i/>
        </w:rPr>
        <w:br/>
      </w:r>
      <w:r w:rsidRPr="001838D7">
        <w:rPr>
          <w:i/>
        </w:rPr>
        <w:t>(до 20</w:t>
      </w:r>
      <w:r w:rsidR="00240C64">
        <w:rPr>
          <w:i/>
        </w:rPr>
        <w:t>–</w:t>
      </w:r>
      <w:r w:rsidRPr="001838D7">
        <w:rPr>
          <w:i/>
        </w:rPr>
        <w:t>25</w:t>
      </w:r>
      <w:r w:rsidR="00DD3D1E">
        <w:rPr>
          <w:i/>
        </w:rPr>
        <w:t xml:space="preserve"> %</w:t>
      </w:r>
      <w:r w:rsidRPr="001838D7">
        <w:rPr>
          <w:i/>
        </w:rPr>
        <w:t xml:space="preserve"> случаев). Экспрессией BCL-2 характеризуются все варианты мелкоклеточных В-клеточных лимфом, коэкспрессия IgM и IgD характерна для лимфоцитарной лимфомы и лимфомы из клеток мантии. Экспрессия LEF1 характерна для лимфоцитарной лимфомы с трансформацией в диффузную В-клеточную крупноклеточную лимфому (синдром</w:t>
      </w:r>
      <w:r w:rsidR="00240C64">
        <w:rPr>
          <w:i/>
        </w:rPr>
        <w:t>а</w:t>
      </w:r>
      <w:r w:rsidRPr="001838D7">
        <w:rPr>
          <w:i/>
        </w:rPr>
        <w:t xml:space="preserve"> Рихтера) и позволяет провести дифференциальную диагностику с CD5+ диффузной </w:t>
      </w:r>
      <w:r w:rsidR="00240C64">
        <w:rPr>
          <w:i/>
        </w:rPr>
        <w:br/>
      </w:r>
      <w:r w:rsidRPr="001838D7">
        <w:rPr>
          <w:i/>
        </w:rPr>
        <w:t xml:space="preserve">В-клеточной крупноклеточной лимфомой. </w:t>
      </w:r>
    </w:p>
    <w:p w14:paraId="243784D0" w14:textId="77777777" w:rsidR="00914D5A" w:rsidRDefault="00914D5A" w:rsidP="007F4C74">
      <w:pPr>
        <w:ind w:firstLine="709"/>
        <w:contextualSpacing/>
        <w:rPr>
          <w:i/>
        </w:rPr>
      </w:pPr>
      <w:r w:rsidRPr="00E45A5B">
        <w:rPr>
          <w:i/>
        </w:rPr>
        <w:t>Получение гистологического препарата костного мозга (трепанобиопсия костного мозга) не требуется для подтверждения и формулирования диагноза ХЛЛ/ЛМЛ.</w:t>
      </w:r>
    </w:p>
    <w:p w14:paraId="00EEE8D9" w14:textId="77777777" w:rsidR="00914D5A" w:rsidRDefault="00914D5A" w:rsidP="007F4C74">
      <w:pPr>
        <w:ind w:firstLine="709"/>
        <w:contextualSpacing/>
        <w:rPr>
          <w:i/>
        </w:rPr>
      </w:pPr>
      <w:r w:rsidRPr="00E45A5B">
        <w:rPr>
          <w:i/>
        </w:rPr>
        <w:t>Био</w:t>
      </w:r>
      <w:r w:rsidR="00240C64">
        <w:rPr>
          <w:i/>
        </w:rPr>
        <w:t>псия костного мозга является не</w:t>
      </w:r>
      <w:r w:rsidRPr="00E45A5B">
        <w:rPr>
          <w:i/>
        </w:rPr>
        <w:t xml:space="preserve">обязательной, но желательной процедурой перед началом терапии. </w:t>
      </w:r>
      <w:r w:rsidR="000648CB">
        <w:rPr>
          <w:i/>
        </w:rPr>
        <w:t xml:space="preserve">ХЛЛ </w:t>
      </w:r>
      <w:r w:rsidRPr="00E45A5B">
        <w:rPr>
          <w:i/>
        </w:rPr>
        <w:t>нередко сочетается с другими опухолями, которые могут метастазировать в костный мозг</w:t>
      </w:r>
      <w:r w:rsidR="00240C64">
        <w:rPr>
          <w:i/>
        </w:rPr>
        <w:t>,</w:t>
      </w:r>
      <w:r w:rsidRPr="00E45A5B">
        <w:rPr>
          <w:i/>
        </w:rPr>
        <w:t xml:space="preserve"> выявляться только п</w:t>
      </w:r>
      <w:r w:rsidR="00240C64">
        <w:rPr>
          <w:i/>
        </w:rPr>
        <w:t>ри</w:t>
      </w:r>
      <w:r w:rsidRPr="00E45A5B">
        <w:rPr>
          <w:i/>
        </w:rPr>
        <w:t xml:space="preserve"> биопсии и даже быть причиной цитопении. Иммунохимиотерапия </w:t>
      </w:r>
      <w:r w:rsidR="00240C64">
        <w:rPr>
          <w:i/>
        </w:rPr>
        <w:t>в флударабин-содержащем</w:t>
      </w:r>
      <w:r w:rsidRPr="00E45A5B">
        <w:rPr>
          <w:i/>
        </w:rPr>
        <w:t xml:space="preserve"> режим</w:t>
      </w:r>
      <w:r w:rsidR="00240C64">
        <w:rPr>
          <w:i/>
        </w:rPr>
        <w:t>е</w:t>
      </w:r>
      <w:r w:rsidRPr="00E45A5B">
        <w:rPr>
          <w:i/>
        </w:rPr>
        <w:t xml:space="preserve"> нередко осложняется цитопени</w:t>
      </w:r>
      <w:r w:rsidR="00240C64">
        <w:rPr>
          <w:i/>
        </w:rPr>
        <w:t>ей</w:t>
      </w:r>
      <w:r w:rsidRPr="00E45A5B">
        <w:rPr>
          <w:i/>
        </w:rPr>
        <w:t>. Наличие исходного образца костного мозга позволяет дифференцировать прогресси</w:t>
      </w:r>
      <w:r w:rsidR="00240C64">
        <w:rPr>
          <w:i/>
        </w:rPr>
        <w:t>рование</w:t>
      </w:r>
      <w:r w:rsidRPr="00E45A5B">
        <w:rPr>
          <w:i/>
        </w:rPr>
        <w:t xml:space="preserve">, аплазию, развитие миелодиспластического </w:t>
      </w:r>
      <w:r w:rsidRPr="006F07FF">
        <w:rPr>
          <w:i/>
        </w:rPr>
        <w:t>синдрома/</w:t>
      </w:r>
      <w:r w:rsidR="00240C64" w:rsidRPr="006F07FF">
        <w:rPr>
          <w:i/>
        </w:rPr>
        <w:t>острого миелоидного лейкоза, аутоиммун</w:t>
      </w:r>
      <w:r w:rsidRPr="006F07FF">
        <w:rPr>
          <w:i/>
        </w:rPr>
        <w:t>ные цитопении.</w:t>
      </w:r>
    </w:p>
    <w:p w14:paraId="784326B9" w14:textId="59775C70" w:rsidR="00E06F09" w:rsidRPr="004C2467" w:rsidRDefault="00C61327" w:rsidP="004F6F41">
      <w:pPr>
        <w:pStyle w:val="a4"/>
        <w:numPr>
          <w:ilvl w:val="0"/>
          <w:numId w:val="30"/>
        </w:numPr>
        <w:spacing w:before="0"/>
        <w:ind w:left="709"/>
        <w:contextualSpacing/>
        <w:rPr>
          <w:b/>
          <w:color w:val="000000" w:themeColor="text1"/>
          <w:spacing w:val="-4"/>
        </w:rPr>
      </w:pPr>
      <w:r w:rsidRPr="004C2467">
        <w:rPr>
          <w:color w:val="000000" w:themeColor="text1"/>
        </w:rPr>
        <w:t xml:space="preserve">Всем пациентам с ХЛЛ/ЛМЛ перед началом </w:t>
      </w:r>
      <w:r w:rsidR="00240C64" w:rsidRPr="004C2467">
        <w:rPr>
          <w:color w:val="000000" w:themeColor="text1"/>
        </w:rPr>
        <w:t>1-</w:t>
      </w:r>
      <w:r w:rsidRPr="004C2467">
        <w:rPr>
          <w:color w:val="000000" w:themeColor="text1"/>
        </w:rPr>
        <w:t xml:space="preserve">й и всех последующих линий терапии </w:t>
      </w:r>
      <w:r w:rsidR="0015137D" w:rsidRPr="004C2467">
        <w:rPr>
          <w:color w:val="000000" w:themeColor="text1"/>
        </w:rPr>
        <w:t xml:space="preserve">по возможности </w:t>
      </w:r>
      <w:r w:rsidRPr="004C2467">
        <w:rPr>
          <w:b/>
          <w:color w:val="000000" w:themeColor="text1"/>
        </w:rPr>
        <w:t>рекомендуется</w:t>
      </w:r>
      <w:r w:rsidRPr="004C2467">
        <w:rPr>
          <w:color w:val="000000" w:themeColor="text1"/>
        </w:rPr>
        <w:t xml:space="preserve"> проведение </w:t>
      </w:r>
      <w:r w:rsidR="006F4703" w:rsidRPr="004C2467">
        <w:rPr>
          <w:color w:val="000000" w:themeColor="text1"/>
        </w:rPr>
        <w:t>молекулярно-</w:t>
      </w:r>
      <w:r w:rsidRPr="004C2467">
        <w:rPr>
          <w:color w:val="000000" w:themeColor="text1"/>
        </w:rPr>
        <w:t>цитогенетического исследов</w:t>
      </w:r>
      <w:r w:rsidR="00830499" w:rsidRPr="004C2467">
        <w:rPr>
          <w:color w:val="000000" w:themeColor="text1"/>
        </w:rPr>
        <w:t xml:space="preserve">ания </w:t>
      </w:r>
      <w:r w:rsidR="000453B0" w:rsidRPr="004C2467">
        <w:rPr>
          <w:color w:val="000000" w:themeColor="text1"/>
        </w:rPr>
        <w:t>с применением метода флуоресцентной гибри</w:t>
      </w:r>
      <w:r w:rsidR="006F4703" w:rsidRPr="004C2467">
        <w:rPr>
          <w:color w:val="000000" w:themeColor="text1"/>
        </w:rPr>
        <w:t>дизации (</w:t>
      </w:r>
      <w:r w:rsidR="00830499" w:rsidRPr="004C2467">
        <w:rPr>
          <w:color w:val="000000" w:themeColor="text1"/>
        </w:rPr>
        <w:t>FISH</w:t>
      </w:r>
      <w:r w:rsidR="006F4703" w:rsidRPr="004C2467">
        <w:rPr>
          <w:color w:val="000000" w:themeColor="text1"/>
        </w:rPr>
        <w:t>)</w:t>
      </w:r>
      <w:r w:rsidR="00E06F09" w:rsidRPr="004C2467">
        <w:rPr>
          <w:color w:val="000000" w:themeColor="text1"/>
        </w:rPr>
        <w:t xml:space="preserve"> </w:t>
      </w:r>
      <w:r w:rsidR="006F4703" w:rsidRPr="004C2467">
        <w:rPr>
          <w:color w:val="000000" w:themeColor="text1"/>
        </w:rPr>
        <w:t xml:space="preserve"> </w:t>
      </w:r>
      <w:r w:rsidR="00830499" w:rsidRPr="004C2467">
        <w:rPr>
          <w:color w:val="000000" w:themeColor="text1"/>
        </w:rPr>
        <w:t>на делецию 17</w:t>
      </w:r>
      <w:r w:rsidRPr="004C2467">
        <w:rPr>
          <w:color w:val="000000" w:themeColor="text1"/>
        </w:rPr>
        <w:t>p и определение мутаций гена TP53</w:t>
      </w:r>
      <w:r w:rsidR="00B458D2" w:rsidRPr="004C2467">
        <w:rPr>
          <w:color w:val="000000" w:themeColor="text1"/>
        </w:rPr>
        <w:t>, а также (при наличии возможности) на +12; del(11q)</w:t>
      </w:r>
      <w:r w:rsidR="00830499" w:rsidRPr="004C2467">
        <w:rPr>
          <w:color w:val="000000" w:themeColor="text1"/>
        </w:rPr>
        <w:t>,</w:t>
      </w:r>
      <w:r w:rsidR="00B458D2" w:rsidRPr="004C2467">
        <w:rPr>
          <w:color w:val="000000" w:themeColor="text1"/>
        </w:rPr>
        <w:t xml:space="preserve"> del(13q)</w:t>
      </w:r>
      <w:r w:rsidR="00830499" w:rsidRPr="004C2467">
        <w:rPr>
          <w:color w:val="000000" w:themeColor="text1"/>
        </w:rPr>
        <w:t>,</w:t>
      </w:r>
      <w:r w:rsidR="00B458D2" w:rsidRPr="004C2467">
        <w:rPr>
          <w:color w:val="000000" w:themeColor="text1"/>
        </w:rPr>
        <w:t xml:space="preserve"> del(17p)</w:t>
      </w:r>
      <w:r w:rsidR="004F34E6" w:rsidRPr="004C2467">
        <w:rPr>
          <w:color w:val="000000" w:themeColor="text1"/>
        </w:rPr>
        <w:t xml:space="preserve">, </w:t>
      </w:r>
      <w:r w:rsidR="00FC3EDF" w:rsidRPr="004C2467">
        <w:rPr>
          <w:color w:val="000000" w:themeColor="text1"/>
        </w:rPr>
        <w:t>а также стандартное кариотипирование</w:t>
      </w:r>
      <w:r w:rsidR="00E06F09" w:rsidRPr="004C2467">
        <w:rPr>
          <w:color w:val="000000" w:themeColor="text1"/>
        </w:rPr>
        <w:t xml:space="preserve"> для </w:t>
      </w:r>
      <w:r w:rsidR="0051713F" w:rsidRPr="004C2467">
        <w:rPr>
          <w:color w:val="000000" w:themeColor="text1"/>
        </w:rPr>
        <w:t xml:space="preserve"> исключение наличия комплексного кариотипа</w:t>
      </w:r>
      <w:r w:rsidR="0088118F" w:rsidRPr="004C2467">
        <w:rPr>
          <w:color w:val="000000" w:themeColor="text1"/>
        </w:rPr>
        <w:t xml:space="preserve">, подразумевающего </w:t>
      </w:r>
      <w:r w:rsidR="00570E21" w:rsidRPr="004C2467">
        <w:rPr>
          <w:color w:val="000000" w:themeColor="text1"/>
        </w:rPr>
        <w:t>наличие</w:t>
      </w:r>
      <w:r w:rsidR="0081305F" w:rsidRPr="004C2467">
        <w:rPr>
          <w:color w:val="000000" w:themeColor="text1"/>
        </w:rPr>
        <w:t xml:space="preserve"> 3 и более аберраций</w:t>
      </w:r>
      <w:r w:rsidR="00570E21" w:rsidRPr="004C2467">
        <w:rPr>
          <w:color w:val="000000" w:themeColor="text1"/>
        </w:rPr>
        <w:t>,</w:t>
      </w:r>
      <w:r w:rsidR="0081305F" w:rsidRPr="004C2467">
        <w:rPr>
          <w:color w:val="000000" w:themeColor="text1"/>
        </w:rPr>
        <w:t xml:space="preserve"> </w:t>
      </w:r>
      <w:r w:rsidRPr="004C2467">
        <w:rPr>
          <w:color w:val="000000" w:themeColor="text1"/>
        </w:rPr>
        <w:t>для определения прогностической группы и вы</w:t>
      </w:r>
      <w:r w:rsidR="00570E21" w:rsidRPr="004C2467">
        <w:rPr>
          <w:color w:val="000000" w:themeColor="text1"/>
        </w:rPr>
        <w:t>бора</w:t>
      </w:r>
      <w:r w:rsidRPr="004C2467">
        <w:rPr>
          <w:color w:val="000000" w:themeColor="text1"/>
        </w:rPr>
        <w:t xml:space="preserve"> тактики лечения</w:t>
      </w:r>
      <w:r w:rsidR="004C2467" w:rsidRPr="004C2467">
        <w:rPr>
          <w:color w:val="000000" w:themeColor="text1"/>
        </w:rPr>
        <w:t xml:space="preserve"> </w:t>
      </w:r>
      <w:r w:rsidR="004C2467" w:rsidRPr="004C2467">
        <w:rPr>
          <w:color w:val="000000" w:themeColor="text1"/>
        </w:rPr>
        <w:fldChar w:fldCharType="begin" w:fldLock="1"/>
      </w:r>
      <w:r w:rsidR="004C2467" w:rsidRPr="004C2467">
        <w:rPr>
          <w:color w:val="000000" w:themeColor="text1"/>
        </w:rPr>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4C2467" w:rsidRPr="004C2467">
        <w:rPr>
          <w:color w:val="000000" w:themeColor="text1"/>
        </w:rPr>
        <w:fldChar w:fldCharType="separate"/>
      </w:r>
      <w:r w:rsidR="004C2467" w:rsidRPr="004C2467">
        <w:rPr>
          <w:noProof/>
          <w:color w:val="000000" w:themeColor="text1"/>
        </w:rPr>
        <w:t>[14]</w:t>
      </w:r>
      <w:r w:rsidR="004C2467" w:rsidRPr="004C2467">
        <w:rPr>
          <w:color w:val="000000" w:themeColor="text1"/>
        </w:rPr>
        <w:fldChar w:fldCharType="end"/>
      </w:r>
      <w:r w:rsidR="00AB39A8" w:rsidRPr="004C2467">
        <w:rPr>
          <w:color w:val="000000" w:themeColor="text1"/>
        </w:rPr>
        <w:t>.</w:t>
      </w:r>
      <w:r w:rsidRPr="004C2467">
        <w:rPr>
          <w:color w:val="000000" w:themeColor="text1"/>
        </w:rPr>
        <w:t xml:space="preserve"> </w:t>
      </w:r>
    </w:p>
    <w:p w14:paraId="63A6FFE8" w14:textId="2F695DE0" w:rsidR="00C61327" w:rsidRPr="00E06F09" w:rsidRDefault="00C61327" w:rsidP="004C2467">
      <w:pPr>
        <w:pStyle w:val="a4"/>
        <w:spacing w:before="0"/>
        <w:ind w:left="709" w:firstLine="0"/>
        <w:contextualSpacing/>
        <w:rPr>
          <w:b/>
          <w:spacing w:val="-4"/>
        </w:rPr>
      </w:pPr>
      <w:r w:rsidRPr="00E06F09">
        <w:rPr>
          <w:b/>
          <w:spacing w:val="-4"/>
        </w:rPr>
        <w:lastRenderedPageBreak/>
        <w:t xml:space="preserve">Уровень убедительности </w:t>
      </w:r>
      <w:r w:rsidR="00C20509" w:rsidRPr="00E06F09">
        <w:rPr>
          <w:b/>
          <w:spacing w:val="-4"/>
        </w:rPr>
        <w:t xml:space="preserve">рекомендаций – </w:t>
      </w:r>
      <w:r w:rsidRPr="00E06F09">
        <w:rPr>
          <w:b/>
          <w:spacing w:val="-4"/>
        </w:rPr>
        <w:t xml:space="preserve">А (уровень достоверности </w:t>
      </w:r>
      <w:r w:rsidR="00C20509" w:rsidRPr="00E06F09">
        <w:rPr>
          <w:b/>
          <w:spacing w:val="-4"/>
        </w:rPr>
        <w:t xml:space="preserve">доказательств – </w:t>
      </w:r>
      <w:r w:rsidR="00CF0415" w:rsidRPr="00E06F09">
        <w:rPr>
          <w:b/>
          <w:spacing w:val="-4"/>
        </w:rPr>
        <w:t>2</w:t>
      </w:r>
      <w:r w:rsidRPr="00E06F09">
        <w:rPr>
          <w:b/>
          <w:spacing w:val="-4"/>
        </w:rPr>
        <w:t>).</w:t>
      </w:r>
    </w:p>
    <w:p w14:paraId="18B46144" w14:textId="7DE7C4CE" w:rsidR="00C61327" w:rsidRPr="00133296" w:rsidRDefault="00C61327" w:rsidP="004C2467">
      <w:pPr>
        <w:ind w:firstLine="709"/>
        <w:contextualSpacing/>
        <w:rPr>
          <w:i/>
        </w:rPr>
      </w:pPr>
      <w:r>
        <w:rPr>
          <w:b/>
        </w:rPr>
        <w:t>Комментарии</w:t>
      </w:r>
      <w:r w:rsidRPr="001A7456">
        <w:rPr>
          <w:b/>
        </w:rPr>
        <w:t>:</w:t>
      </w:r>
      <w:r>
        <w:rPr>
          <w:b/>
        </w:rPr>
        <w:t xml:space="preserve"> </w:t>
      </w:r>
      <w:r w:rsidR="00240C64">
        <w:rPr>
          <w:i/>
        </w:rPr>
        <w:t>д</w:t>
      </w:r>
      <w:r w:rsidRPr="001A7456">
        <w:rPr>
          <w:i/>
        </w:rPr>
        <w:t xml:space="preserve">елеция </w:t>
      </w:r>
      <w:r w:rsidR="00240C64">
        <w:rPr>
          <w:i/>
        </w:rPr>
        <w:t>17p</w:t>
      </w:r>
      <w:r w:rsidRPr="001A7456">
        <w:rPr>
          <w:i/>
        </w:rPr>
        <w:t xml:space="preserve"> является главным цитогенетическим маркером, непосредственно влияющим на терапевтическую тактику. Рекомендуется проводить скрининг на делецию 17p у всех пациентов, имеющих показания к началу терапии</w:t>
      </w:r>
      <w:r w:rsidR="00830499">
        <w:rPr>
          <w:i/>
        </w:rPr>
        <w:t>,</w:t>
      </w:r>
      <w:r w:rsidRPr="001A7456">
        <w:rPr>
          <w:i/>
        </w:rPr>
        <w:t xml:space="preserve"> и/или при неэффективности стандартной терапии, особенно</w:t>
      </w:r>
      <w:r w:rsidR="00830499">
        <w:rPr>
          <w:i/>
        </w:rPr>
        <w:t xml:space="preserve"> у</w:t>
      </w:r>
      <w:r w:rsidRPr="001A7456">
        <w:rPr>
          <w:i/>
        </w:rPr>
        <w:t xml:space="preserve"> пациент</w:t>
      </w:r>
      <w:r w:rsidR="00830499">
        <w:rPr>
          <w:i/>
        </w:rPr>
        <w:t>ов</w:t>
      </w:r>
      <w:r w:rsidRPr="001A7456">
        <w:rPr>
          <w:i/>
        </w:rPr>
        <w:t xml:space="preserve"> моложе 55 лет, </w:t>
      </w:r>
      <w:r w:rsidR="00830499">
        <w:rPr>
          <w:i/>
        </w:rPr>
        <w:t xml:space="preserve">у </w:t>
      </w:r>
      <w:r w:rsidRPr="001A7456">
        <w:rPr>
          <w:i/>
        </w:rPr>
        <w:t>которы</w:t>
      </w:r>
      <w:r w:rsidR="00830499">
        <w:rPr>
          <w:i/>
        </w:rPr>
        <w:t>х</w:t>
      </w:r>
      <w:r w:rsidRPr="001A7456">
        <w:rPr>
          <w:i/>
        </w:rPr>
        <w:t xml:space="preserve"> может быть проведена аллогенная трансплантация.</w:t>
      </w:r>
      <w:r w:rsidR="00133296" w:rsidRPr="005E35D6">
        <w:rPr>
          <w:i/>
        </w:rPr>
        <w:t xml:space="preserve"> </w:t>
      </w:r>
    </w:p>
    <w:p w14:paraId="5B043C74" w14:textId="77777777" w:rsidR="00E97E28" w:rsidRDefault="00E97E28" w:rsidP="004C2467">
      <w:pPr>
        <w:ind w:firstLine="709"/>
        <w:contextualSpacing/>
        <w:rPr>
          <w:i/>
        </w:rPr>
      </w:pPr>
      <w:r w:rsidRPr="003147A2">
        <w:rPr>
          <w:i/>
        </w:rPr>
        <w:t>В настоящее время благодаря методам глубокого секвенирования установлено, что большинство случаев рефрактерности обусловлено утратой TP53 либо за счет делеции в сочетании с мутациями, либо за счет мутаций гена. Поэтому сегодня выполнени</w:t>
      </w:r>
      <w:r w:rsidR="00830499">
        <w:rPr>
          <w:i/>
        </w:rPr>
        <w:t>е FISH на </w:t>
      </w:r>
      <w:r w:rsidRPr="003147A2">
        <w:rPr>
          <w:i/>
        </w:rPr>
        <w:t>делецию 17</w:t>
      </w:r>
      <w:r w:rsidRPr="003147A2">
        <w:rPr>
          <w:i/>
          <w:lang w:val="en-US"/>
        </w:rPr>
        <w:t>p</w:t>
      </w:r>
      <w:r w:rsidR="00830499">
        <w:rPr>
          <w:i/>
        </w:rPr>
        <w:t xml:space="preserve"> недостаточно. Для того</w:t>
      </w:r>
      <w:r w:rsidRPr="003147A2">
        <w:rPr>
          <w:i/>
        </w:rPr>
        <w:t xml:space="preserve"> чтобы идентифицировать наибольшее число </w:t>
      </w:r>
      <w:r>
        <w:rPr>
          <w:i/>
        </w:rPr>
        <w:t>пациентов</w:t>
      </w:r>
      <w:r w:rsidRPr="003147A2">
        <w:rPr>
          <w:i/>
        </w:rPr>
        <w:t xml:space="preserve"> с устойчивостью к иммунохимиотерапии, необходимо также исследовать мутации </w:t>
      </w:r>
      <w:r w:rsidRPr="003147A2">
        <w:rPr>
          <w:i/>
          <w:lang w:val="en-US"/>
        </w:rPr>
        <w:t>TP</w:t>
      </w:r>
      <w:r w:rsidRPr="003147A2">
        <w:rPr>
          <w:i/>
        </w:rPr>
        <w:t>53. Наличие мутации констатируется, если число клеток с мутацией превышает 10</w:t>
      </w:r>
      <w:r w:rsidR="00DD3D1E">
        <w:rPr>
          <w:i/>
        </w:rPr>
        <w:t xml:space="preserve"> %</w:t>
      </w:r>
      <w:r w:rsidRPr="003147A2">
        <w:rPr>
          <w:i/>
        </w:rPr>
        <w:t>.</w:t>
      </w:r>
    </w:p>
    <w:p w14:paraId="4C90044F" w14:textId="0E37E4FB" w:rsidR="00C61327" w:rsidRDefault="00C61327" w:rsidP="004F6F41">
      <w:pPr>
        <w:pStyle w:val="a4"/>
        <w:numPr>
          <w:ilvl w:val="0"/>
          <w:numId w:val="30"/>
        </w:numPr>
        <w:spacing w:before="0"/>
        <w:ind w:left="709"/>
      </w:pPr>
      <w:r>
        <w:t>В</w:t>
      </w:r>
      <w:r w:rsidRPr="00BB7621">
        <w:t xml:space="preserve">сем пациентам с ХЛЛ/ЛМЛ </w:t>
      </w:r>
      <w:r>
        <w:t xml:space="preserve">на момент установления диагноза </w:t>
      </w:r>
      <w:r w:rsidR="003A6C60">
        <w:t xml:space="preserve">по возможности </w:t>
      </w:r>
      <w:r w:rsidRPr="006F07FF">
        <w:rPr>
          <w:b/>
        </w:rPr>
        <w:t>рекомендуется</w:t>
      </w:r>
      <w:r w:rsidRPr="00BB7621">
        <w:t xml:space="preserve"> определение мутации </w:t>
      </w:r>
      <w:r w:rsidR="00830499">
        <w:t xml:space="preserve">генов </w:t>
      </w:r>
      <w:r w:rsidRPr="005D3BBD">
        <w:t>IGHV</w:t>
      </w:r>
      <w:r w:rsidRPr="00BB7621">
        <w:t xml:space="preserve"> для уточнения прогноза заболевания</w:t>
      </w:r>
      <w:r w:rsidR="00B458D2">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B458D2" w:rsidRPr="00C61327">
        <w:rPr>
          <w:noProof/>
        </w:rPr>
        <w:t>[14]</w:t>
      </w:r>
      <w:r w:rsidR="000B0AC3">
        <w:fldChar w:fldCharType="end"/>
      </w:r>
      <w:r w:rsidRPr="00BB7621">
        <w:t>.</w:t>
      </w:r>
    </w:p>
    <w:p w14:paraId="4C022031" w14:textId="77777777" w:rsidR="00C61327" w:rsidRPr="00830499" w:rsidRDefault="00C61327" w:rsidP="004C2467">
      <w:pPr>
        <w:ind w:left="709"/>
        <w:contextualSpacing/>
        <w:rPr>
          <w:b/>
          <w:spacing w:val="-4"/>
        </w:rPr>
      </w:pPr>
      <w:r w:rsidRPr="00830499">
        <w:rPr>
          <w:b/>
          <w:spacing w:val="-4"/>
        </w:rPr>
        <w:t xml:space="preserve">Уровень убедительности </w:t>
      </w:r>
      <w:r w:rsidR="00C20509" w:rsidRPr="00830499">
        <w:rPr>
          <w:b/>
          <w:spacing w:val="-4"/>
        </w:rPr>
        <w:t xml:space="preserve">рекомендаций – </w:t>
      </w:r>
      <w:r w:rsidRPr="00830499">
        <w:rPr>
          <w:b/>
          <w:spacing w:val="-4"/>
        </w:rPr>
        <w:t xml:space="preserve">А (уровень достоверности </w:t>
      </w:r>
      <w:r w:rsidR="00C20509" w:rsidRPr="00830499">
        <w:rPr>
          <w:b/>
          <w:spacing w:val="-4"/>
        </w:rPr>
        <w:t xml:space="preserve">доказательств – </w:t>
      </w:r>
      <w:r w:rsidR="00780F52">
        <w:rPr>
          <w:b/>
          <w:spacing w:val="-4"/>
        </w:rPr>
        <w:t>2</w:t>
      </w:r>
      <w:r w:rsidRPr="00830499">
        <w:rPr>
          <w:b/>
          <w:spacing w:val="-4"/>
        </w:rPr>
        <w:t>).</w:t>
      </w:r>
    </w:p>
    <w:p w14:paraId="0899DB4F" w14:textId="542BD5C5" w:rsidR="00C61327" w:rsidRPr="004C2467" w:rsidRDefault="00C61327" w:rsidP="004C2467">
      <w:pPr>
        <w:ind w:firstLine="709"/>
        <w:contextualSpacing/>
        <w:rPr>
          <w:i/>
          <w:color w:val="000000" w:themeColor="text1"/>
        </w:rPr>
      </w:pPr>
      <w:bookmarkStart w:id="37" w:name="_Hlk18851171"/>
      <w:r w:rsidRPr="00BB7621">
        <w:rPr>
          <w:b/>
        </w:rPr>
        <w:t>Комментарии:</w:t>
      </w:r>
      <w:r w:rsidRPr="001D75FE">
        <w:rPr>
          <w:b/>
        </w:rPr>
        <w:t xml:space="preserve"> </w:t>
      </w:r>
      <w:r w:rsidRPr="00BB7621">
        <w:rPr>
          <w:i/>
        </w:rPr>
        <w:t>мутации генов IGHV имеют</w:t>
      </w:r>
      <w:r w:rsidRPr="00383556">
        <w:rPr>
          <w:i/>
        </w:rPr>
        <w:t xml:space="preserve"> прогностическое значение. В настоящее время прогноз у пациентов с </w:t>
      </w:r>
      <w:bookmarkEnd w:id="37"/>
      <w:r w:rsidRPr="00383556">
        <w:rPr>
          <w:i/>
        </w:rPr>
        <w:t xml:space="preserve">ХЛЛ оценивают по международному прогностическому индексу для ХЛЛ (см. раздел 5.1). Индекс требует оценки </w:t>
      </w:r>
      <w:r w:rsidR="00830499">
        <w:rPr>
          <w:i/>
        </w:rPr>
        <w:t xml:space="preserve">уровня </w:t>
      </w:r>
      <w:r w:rsidRPr="00383556">
        <w:rPr>
          <w:i/>
        </w:rPr>
        <w:t xml:space="preserve">β2-микроглобулина, мутационного статуса IGHV, а также </w:t>
      </w:r>
      <w:r w:rsidRPr="00136052">
        <w:rPr>
          <w:i/>
        </w:rPr>
        <w:t xml:space="preserve">цитогенетического исследования. </w:t>
      </w:r>
      <w:r w:rsidR="00830499">
        <w:rPr>
          <w:i/>
        </w:rPr>
        <w:t>Определение</w:t>
      </w:r>
      <w:r w:rsidRPr="00136052">
        <w:rPr>
          <w:i/>
        </w:rPr>
        <w:t xml:space="preserve"> этих </w:t>
      </w:r>
      <w:r w:rsidRPr="004C2467">
        <w:rPr>
          <w:i/>
          <w:color w:val="000000" w:themeColor="text1"/>
        </w:rPr>
        <w:t>показателей</w:t>
      </w:r>
      <w:r w:rsidR="00830499" w:rsidRPr="004C2467">
        <w:rPr>
          <w:i/>
          <w:color w:val="000000" w:themeColor="text1"/>
        </w:rPr>
        <w:t xml:space="preserve"> желательно</w:t>
      </w:r>
      <w:r w:rsidRPr="004C2467">
        <w:rPr>
          <w:i/>
          <w:color w:val="000000" w:themeColor="text1"/>
        </w:rPr>
        <w:t>. С учетом высокой информативной ценности в отношении времени до терапии, эффективности иммунохимиотерапии, времени до рецидива мутационный статус генов</w:t>
      </w:r>
      <w:r w:rsidR="00830499" w:rsidRPr="004C2467">
        <w:rPr>
          <w:i/>
          <w:color w:val="000000" w:themeColor="text1"/>
        </w:rPr>
        <w:t xml:space="preserve"> IGHV</w:t>
      </w:r>
      <w:r w:rsidRPr="004C2467">
        <w:rPr>
          <w:i/>
          <w:color w:val="000000" w:themeColor="text1"/>
        </w:rPr>
        <w:t xml:space="preserve"> рекомендуется </w:t>
      </w:r>
      <w:r w:rsidR="00830499" w:rsidRPr="004C2467">
        <w:rPr>
          <w:i/>
          <w:color w:val="000000" w:themeColor="text1"/>
        </w:rPr>
        <w:t>определять</w:t>
      </w:r>
      <w:r w:rsidRPr="004C2467">
        <w:rPr>
          <w:i/>
          <w:color w:val="000000" w:themeColor="text1"/>
        </w:rPr>
        <w:t>,</w:t>
      </w:r>
      <w:r w:rsidR="00202E47" w:rsidRPr="004C2467">
        <w:rPr>
          <w:color w:val="000000" w:themeColor="text1"/>
        </w:rPr>
        <w:t xml:space="preserve"> </w:t>
      </w:r>
      <w:r w:rsidR="00202E47" w:rsidRPr="004C2467">
        <w:rPr>
          <w:i/>
          <w:iCs/>
          <w:color w:val="000000" w:themeColor="text1"/>
        </w:rPr>
        <w:t xml:space="preserve">так как </w:t>
      </w:r>
      <w:r w:rsidR="001D07CE" w:rsidRPr="004C2467">
        <w:rPr>
          <w:i/>
          <w:iCs/>
          <w:color w:val="000000" w:themeColor="text1"/>
        </w:rPr>
        <w:t>это</w:t>
      </w:r>
      <w:r w:rsidR="00202E47" w:rsidRPr="004C2467">
        <w:rPr>
          <w:i/>
          <w:color w:val="000000" w:themeColor="text1"/>
        </w:rPr>
        <w:t xml:space="preserve"> яв</w:t>
      </w:r>
      <w:r w:rsidR="001D07CE" w:rsidRPr="004C2467">
        <w:rPr>
          <w:i/>
          <w:color w:val="000000" w:themeColor="text1"/>
        </w:rPr>
        <w:t>ляется</w:t>
      </w:r>
      <w:r w:rsidR="00202E47" w:rsidRPr="004C2467">
        <w:rPr>
          <w:i/>
          <w:color w:val="000000" w:themeColor="text1"/>
        </w:rPr>
        <w:t xml:space="preserve"> основанием для выбора терапии первой линии и раннего назачения таргетных препаратов в случае немутированного варианта.</w:t>
      </w:r>
      <w:r w:rsidR="00830499" w:rsidRPr="004C2467">
        <w:rPr>
          <w:i/>
          <w:color w:val="000000" w:themeColor="text1"/>
        </w:rPr>
        <w:t xml:space="preserve"> </w:t>
      </w:r>
    </w:p>
    <w:p w14:paraId="1CD69530" w14:textId="77777777" w:rsidR="00FF043E" w:rsidRPr="00132B9F" w:rsidRDefault="00FF043E" w:rsidP="005D3BBD">
      <w:pPr>
        <w:pStyle w:val="3"/>
        <w:spacing w:before="0"/>
      </w:pPr>
      <w:r>
        <w:t>2.3.2. Другие обязательные лабораторные исследования</w:t>
      </w:r>
    </w:p>
    <w:p w14:paraId="6F261EF0" w14:textId="77777777" w:rsidR="00E44215" w:rsidRDefault="00E44215" w:rsidP="004F6F41">
      <w:pPr>
        <w:pStyle w:val="a4"/>
        <w:numPr>
          <w:ilvl w:val="0"/>
          <w:numId w:val="30"/>
        </w:numPr>
        <w:spacing w:before="0"/>
        <w:ind w:left="709"/>
      </w:pPr>
      <w:r>
        <w:t xml:space="preserve">Всем пациентам с ХЛЛ/ЛМЛ перед проведением </w:t>
      </w:r>
      <w:r w:rsidR="00830499">
        <w:t>1-й</w:t>
      </w:r>
      <w:r>
        <w:t xml:space="preserve"> линии </w:t>
      </w:r>
      <w:r w:rsidRPr="00504D96">
        <w:t>противоопухолевой</w:t>
      </w:r>
      <w:r>
        <w:t xml:space="preserve"> терапии </w:t>
      </w:r>
      <w:r w:rsidRPr="00766C8A">
        <w:rPr>
          <w:b/>
        </w:rPr>
        <w:t>рекомендуется</w:t>
      </w:r>
      <w:r w:rsidR="00AA43CB" w:rsidRPr="00766C8A">
        <w:rPr>
          <w:b/>
        </w:rPr>
        <w:t xml:space="preserve"> </w:t>
      </w:r>
      <w:r w:rsidR="00B5142F">
        <w:t>о</w:t>
      </w:r>
      <w:r w:rsidR="00B5142F" w:rsidRPr="00B5142F">
        <w:t>пределение основных групп крови по системе AB0, определение антигена</w:t>
      </w:r>
      <w:r w:rsidR="00830499">
        <w:t> </w:t>
      </w:r>
      <w:r w:rsidR="00B5142F" w:rsidRPr="00B5142F">
        <w:t xml:space="preserve">D системы </w:t>
      </w:r>
      <w:r w:rsidR="005A6B77">
        <w:t>р</w:t>
      </w:r>
      <w:r w:rsidR="00B5142F" w:rsidRPr="00B5142F">
        <w:t>езус (резус-фактор</w:t>
      </w:r>
      <w:r w:rsidR="00B5142F">
        <w:t>а</w:t>
      </w:r>
      <w:r w:rsidR="00B5142F" w:rsidRPr="00B5142F">
        <w:t>)</w:t>
      </w:r>
      <w:r w:rsidR="00AA43CB">
        <w:t xml:space="preserve">, </w:t>
      </w:r>
      <w:r w:rsidR="00AA43CB" w:rsidRPr="003F71E8">
        <w:t>опред</w:t>
      </w:r>
      <w:r w:rsidR="00CA605A" w:rsidRPr="003F71E8">
        <w:t>еление фенотипа антигенов эритроцитов</w:t>
      </w:r>
      <w:r w:rsidR="00AA43CB" w:rsidRPr="003F71E8">
        <w:t xml:space="preserve"> </w:t>
      </w:r>
      <w:r w:rsidR="00B5142F" w:rsidRPr="003F71E8">
        <w:t>дл</w:t>
      </w:r>
      <w:r w:rsidR="00B5142F">
        <w:t>я возможности выполн</w:t>
      </w:r>
      <w:r w:rsidR="00BB58D0">
        <w:t>ен</w:t>
      </w:r>
      <w:r w:rsidR="00B5142F">
        <w:t xml:space="preserve">ия гемотрансфузии при наличии показаний до, </w:t>
      </w:r>
      <w:r w:rsidR="00AA43CB">
        <w:t>во</w:t>
      </w:r>
      <w:r w:rsidR="005A6B77">
        <w:t xml:space="preserve"> </w:t>
      </w:r>
      <w:r w:rsidR="00AA43CB">
        <w:t>время</w:t>
      </w:r>
      <w:r w:rsidR="00B5142F">
        <w:t xml:space="preserve"> или после терапии</w:t>
      </w:r>
      <w:r w:rsidR="00FF043E">
        <w:t xml:space="preserve"> </w:t>
      </w:r>
      <w:r w:rsidR="000B0AC3">
        <w:fldChar w:fldCharType="begin" w:fldLock="1"/>
      </w:r>
      <w:r w:rsidR="00FF043E">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B5142F">
        <w:t xml:space="preserve">. </w:t>
      </w:r>
    </w:p>
    <w:p w14:paraId="247DC87D" w14:textId="77777777" w:rsidR="00E44215" w:rsidRPr="005A6B77" w:rsidRDefault="00E44215" w:rsidP="00247E95">
      <w:pPr>
        <w:ind w:left="709"/>
        <w:contextualSpacing/>
        <w:rPr>
          <w:b/>
          <w:spacing w:val="-4"/>
        </w:rPr>
      </w:pPr>
      <w:r w:rsidRPr="005A6B77">
        <w:rPr>
          <w:b/>
          <w:spacing w:val="-4"/>
        </w:rPr>
        <w:lastRenderedPageBreak/>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5</w:t>
      </w:r>
      <w:r w:rsidRPr="005A6B77">
        <w:rPr>
          <w:b/>
          <w:spacing w:val="-4"/>
        </w:rPr>
        <w:t>).</w:t>
      </w:r>
    </w:p>
    <w:p w14:paraId="61E11AEC" w14:textId="5D5BF173" w:rsidR="001D07CE" w:rsidRPr="00247E95" w:rsidRDefault="001838D7" w:rsidP="004F6F41">
      <w:pPr>
        <w:pStyle w:val="a4"/>
        <w:numPr>
          <w:ilvl w:val="0"/>
          <w:numId w:val="30"/>
        </w:numPr>
        <w:spacing w:before="0"/>
        <w:ind w:left="709"/>
        <w:rPr>
          <w:color w:val="000000" w:themeColor="text1"/>
        </w:rPr>
      </w:pPr>
      <w:r w:rsidRPr="00247E95">
        <w:rPr>
          <w:color w:val="000000" w:themeColor="text1"/>
        </w:rPr>
        <w:t xml:space="preserve">Всем пациентам с ХЛЛ/ЛМЛ перед проведением терапии антителами </w:t>
      </w:r>
      <w:r w:rsidR="005A6B77" w:rsidRPr="00247E95">
        <w:rPr>
          <w:color w:val="000000" w:themeColor="text1"/>
        </w:rPr>
        <w:t xml:space="preserve">к CD20 </w:t>
      </w:r>
      <w:r w:rsidRPr="00247E95">
        <w:rPr>
          <w:color w:val="000000" w:themeColor="text1"/>
        </w:rPr>
        <w:t>с целью уточнения риска и в случае необходимости профилактики реактивации вирусного гепатита</w:t>
      </w:r>
      <w:r w:rsidR="001D07CE" w:rsidRPr="00247E95">
        <w:rPr>
          <w:color w:val="000000" w:themeColor="text1"/>
        </w:rPr>
        <w:t xml:space="preserve"> </w:t>
      </w:r>
      <w:r w:rsidR="001D07CE" w:rsidRPr="00247E95">
        <w:rPr>
          <w:b/>
          <w:bCs/>
          <w:color w:val="000000" w:themeColor="text1"/>
        </w:rPr>
        <w:t>рекомендуется</w:t>
      </w:r>
      <w:r w:rsidR="001D07CE" w:rsidRPr="00247E95">
        <w:rPr>
          <w:color w:val="000000" w:themeColor="text1"/>
        </w:rPr>
        <w:t xml:space="preserve"> выполнение вирусологического исследования для выявления маркеров вируса гепатита B, которое должно включать определение</w:t>
      </w:r>
      <w:r w:rsidR="00247E95" w:rsidRPr="00247E95">
        <w:rPr>
          <w:color w:val="000000" w:themeColor="text1"/>
        </w:rPr>
        <w:t xml:space="preserve"> </w:t>
      </w:r>
      <w:r w:rsidR="00247E95" w:rsidRPr="00247E95">
        <w:rPr>
          <w:color w:val="000000" w:themeColor="text1"/>
        </w:rPr>
        <w:fldChar w:fldCharType="begin" w:fldLock="1"/>
      </w:r>
      <w:r w:rsidR="00EA1C45">
        <w:rPr>
          <w:color w:val="000000" w:themeColor="text1"/>
        </w:rPr>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5]","plainTextFormattedCitation":"[25]","previouslyFormattedCitation":"[25]"},"properties":{"noteIndex":0},"schema":"https://github.com/citation-style-language/schema/raw/master/csl-citation.json"}</w:instrText>
      </w:r>
      <w:r w:rsidR="00247E95" w:rsidRPr="00247E95">
        <w:rPr>
          <w:color w:val="000000" w:themeColor="text1"/>
        </w:rPr>
        <w:fldChar w:fldCharType="separate"/>
      </w:r>
      <w:r w:rsidR="00247E95" w:rsidRPr="00247E95">
        <w:rPr>
          <w:noProof/>
          <w:color w:val="000000" w:themeColor="text1"/>
        </w:rPr>
        <w:t>[25]</w:t>
      </w:r>
      <w:r w:rsidR="00247E95" w:rsidRPr="00247E95">
        <w:rPr>
          <w:color w:val="000000" w:themeColor="text1"/>
        </w:rPr>
        <w:fldChar w:fldCharType="end"/>
      </w:r>
      <w:r w:rsidR="001D07CE" w:rsidRPr="00247E95">
        <w:rPr>
          <w:color w:val="000000" w:themeColor="text1"/>
        </w:rPr>
        <w:t>:</w:t>
      </w:r>
    </w:p>
    <w:p w14:paraId="13D2C42D" w14:textId="77777777" w:rsidR="001D07CE" w:rsidRPr="00D012C9" w:rsidRDefault="001D07CE" w:rsidP="004F6F41">
      <w:pPr>
        <w:pStyle w:val="a4"/>
        <w:numPr>
          <w:ilvl w:val="0"/>
          <w:numId w:val="21"/>
        </w:numPr>
        <w:spacing w:before="0"/>
      </w:pPr>
      <w:r w:rsidRPr="001E4BB1">
        <w:t xml:space="preserve">антигена </w:t>
      </w:r>
      <w:r>
        <w:t xml:space="preserve">(HbsAg) вируса гепатита B </w:t>
      </w:r>
      <w:r w:rsidRPr="00D012C9">
        <w:t>в крови</w:t>
      </w:r>
      <w:r>
        <w:t>;</w:t>
      </w:r>
    </w:p>
    <w:p w14:paraId="17BCB02B" w14:textId="77777777" w:rsidR="001D07CE" w:rsidRPr="00D012C9" w:rsidRDefault="001D07CE" w:rsidP="004F6F41">
      <w:pPr>
        <w:pStyle w:val="a4"/>
        <w:numPr>
          <w:ilvl w:val="0"/>
          <w:numId w:val="21"/>
        </w:numPr>
        <w:spacing w:before="0"/>
      </w:pPr>
      <w:r w:rsidRPr="00D012C9">
        <w:t>антител к поверхностному антигену (HBsAg) вируса гепатита B в крови</w:t>
      </w:r>
      <w:r>
        <w:t>;</w:t>
      </w:r>
    </w:p>
    <w:p w14:paraId="3CBF0F7A" w14:textId="77777777" w:rsidR="001D07CE" w:rsidRPr="00D012C9" w:rsidRDefault="001D07CE" w:rsidP="004F6F41">
      <w:pPr>
        <w:pStyle w:val="a4"/>
        <w:numPr>
          <w:ilvl w:val="0"/>
          <w:numId w:val="21"/>
        </w:numPr>
        <w:spacing w:before="0"/>
      </w:pPr>
      <w:r w:rsidRPr="00D012C9">
        <w:t>антител к ядерному ант</w:t>
      </w:r>
      <w:r>
        <w:t>игену (HBcAg) вируса гепатита B</w:t>
      </w:r>
      <w:r w:rsidRPr="00D012C9">
        <w:t xml:space="preserve"> в крови</w:t>
      </w:r>
      <w:r>
        <w:t>;</w:t>
      </w:r>
    </w:p>
    <w:p w14:paraId="08C19B75" w14:textId="641BD777" w:rsidR="001D07CE" w:rsidRPr="00D012C9" w:rsidRDefault="001D07CE" w:rsidP="004F6F41">
      <w:pPr>
        <w:pStyle w:val="a4"/>
        <w:numPr>
          <w:ilvl w:val="0"/>
          <w:numId w:val="21"/>
        </w:numPr>
        <w:spacing w:before="0"/>
      </w:pPr>
      <w:r w:rsidRPr="00D012C9">
        <w:t xml:space="preserve">ДНК вируса гепатита B в крови методом </w:t>
      </w:r>
      <w:r>
        <w:t>полимеразной цепной реакции</w:t>
      </w:r>
      <w:r w:rsidRPr="00D012C9">
        <w:t xml:space="preserve"> </w:t>
      </w:r>
      <w:r>
        <w:t>(</w:t>
      </w:r>
      <w:r w:rsidRPr="00D012C9">
        <w:t>качественное исследование</w:t>
      </w:r>
      <w:r>
        <w:t>)</w:t>
      </w:r>
      <w:r w:rsidRPr="00D012C9">
        <w:t>.</w:t>
      </w:r>
    </w:p>
    <w:p w14:paraId="11557BEC" w14:textId="2D6ED2B5" w:rsidR="001838D7" w:rsidRPr="005A6B77" w:rsidRDefault="001838D7" w:rsidP="00247E95">
      <w:pPr>
        <w:ind w:left="709"/>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4</w:t>
      </w:r>
      <w:r w:rsidR="00B04401">
        <w:rPr>
          <w:b/>
          <w:spacing w:val="-4"/>
        </w:rPr>
        <w:t>)</w:t>
      </w:r>
      <w:r w:rsidRPr="005A6B77">
        <w:rPr>
          <w:b/>
          <w:spacing w:val="-4"/>
        </w:rPr>
        <w:t>.</w:t>
      </w:r>
    </w:p>
    <w:p w14:paraId="4EB3338D" w14:textId="77777777" w:rsidR="00247E95" w:rsidRDefault="00A81638" w:rsidP="00247E95">
      <w:pPr>
        <w:ind w:firstLine="709"/>
        <w:contextualSpacing/>
        <w:rPr>
          <w:color w:val="FF0000"/>
        </w:rPr>
      </w:pPr>
      <w:r>
        <w:rPr>
          <w:b/>
        </w:rPr>
        <w:t>Комментарии</w:t>
      </w:r>
      <w:r w:rsidR="001838D7" w:rsidRPr="00383556">
        <w:rPr>
          <w:b/>
        </w:rPr>
        <w:t>:</w:t>
      </w:r>
      <w:r w:rsidR="001838D7" w:rsidRPr="009B27D2">
        <w:rPr>
          <w:i/>
        </w:rPr>
        <w:t xml:space="preserve"> Значени</w:t>
      </w:r>
      <w:r w:rsidR="005A6B77">
        <w:rPr>
          <w:i/>
        </w:rPr>
        <w:t>я</w:t>
      </w:r>
      <w:r w:rsidR="001838D7" w:rsidRPr="009B27D2">
        <w:rPr>
          <w:i/>
        </w:rPr>
        <w:t xml:space="preserve"> маркер</w:t>
      </w:r>
      <w:r w:rsidR="001838D7" w:rsidRPr="00BB7621">
        <w:rPr>
          <w:i/>
        </w:rPr>
        <w:t>ов вирусного гепатита В представлен</w:t>
      </w:r>
      <w:r w:rsidR="005A6B77">
        <w:rPr>
          <w:i/>
        </w:rPr>
        <w:t>ы</w:t>
      </w:r>
      <w:r w:rsidR="001838D7" w:rsidRPr="00BB7621">
        <w:rPr>
          <w:i/>
        </w:rPr>
        <w:t xml:space="preserve"> в </w:t>
      </w:r>
      <w:r w:rsidR="005A6B77">
        <w:rPr>
          <w:i/>
        </w:rPr>
        <w:t>п</w:t>
      </w:r>
      <w:r w:rsidR="001838D7" w:rsidRPr="00BB7621">
        <w:rPr>
          <w:i/>
        </w:rPr>
        <w:t xml:space="preserve">риложении </w:t>
      </w:r>
      <w:r w:rsidR="00437AD9">
        <w:rPr>
          <w:i/>
        </w:rPr>
        <w:t>А3.1</w:t>
      </w:r>
      <w:r w:rsidR="001838D7" w:rsidRPr="00BB7621">
        <w:rPr>
          <w:i/>
        </w:rPr>
        <w:t>.</w:t>
      </w:r>
      <w:r w:rsidR="00247E95" w:rsidRPr="00247E95">
        <w:rPr>
          <w:color w:val="FF0000"/>
        </w:rPr>
        <w:t xml:space="preserve"> </w:t>
      </w:r>
    </w:p>
    <w:p w14:paraId="177FBD11" w14:textId="4CBECC5F" w:rsidR="001838D7" w:rsidRPr="00247E95" w:rsidRDefault="00247E95" w:rsidP="00247E95">
      <w:pPr>
        <w:ind w:firstLine="709"/>
        <w:contextualSpacing/>
        <w:rPr>
          <w:i/>
          <w:iCs/>
          <w:color w:val="000000" w:themeColor="text1"/>
        </w:rPr>
      </w:pPr>
      <w:r w:rsidRPr="00247E95">
        <w:rPr>
          <w:i/>
          <w:iCs/>
          <w:color w:val="000000" w:themeColor="text1"/>
        </w:rPr>
        <w:t xml:space="preserve">Реактивация вирусного гепатита В при терапии моноклональными антителами </w:t>
      </w:r>
      <w:r w:rsidRPr="00247E95">
        <w:rPr>
          <w:i/>
          <w:iCs/>
          <w:color w:val="000000" w:themeColor="text1"/>
          <w:lang w:val="en-US"/>
        </w:rPr>
        <w:t>CD</w:t>
      </w:r>
      <w:r w:rsidRPr="00247E95">
        <w:rPr>
          <w:i/>
          <w:iCs/>
          <w:color w:val="000000" w:themeColor="text1"/>
        </w:rPr>
        <w:t>20 связана с В-клеточной деплецией и, как сдедствием, падением титра контролирующих анти-</w:t>
      </w:r>
      <w:r w:rsidRPr="00247E95">
        <w:rPr>
          <w:i/>
          <w:iCs/>
          <w:color w:val="000000" w:themeColor="text1"/>
          <w:lang w:val="en-US"/>
        </w:rPr>
        <w:t>HBs</w:t>
      </w:r>
      <w:r w:rsidRPr="00247E95">
        <w:rPr>
          <w:i/>
          <w:iCs/>
          <w:color w:val="000000" w:themeColor="text1"/>
        </w:rPr>
        <w:t xml:space="preserve"> антител. Восстановление титра антител происходит спустя 6 месяцев после последнего введения моновлональных антител. Наличие гепатита не является противопоказанием к началу терапии ХЛЛ моноклоналными антителами, однако это требует сопроводительной терапии противовирусными препаратами и тщательного мониторинга функций печени.</w:t>
      </w:r>
    </w:p>
    <w:p w14:paraId="1A84EEB9" w14:textId="6E6ECB52" w:rsidR="00E44215" w:rsidRDefault="00E44215" w:rsidP="004F6F41">
      <w:pPr>
        <w:pStyle w:val="a4"/>
        <w:numPr>
          <w:ilvl w:val="0"/>
          <w:numId w:val="30"/>
        </w:numPr>
        <w:spacing w:before="0"/>
        <w:ind w:left="709"/>
      </w:pPr>
      <w:r>
        <w:t xml:space="preserve">Всем </w:t>
      </w:r>
      <w:r w:rsidRPr="00766C8A">
        <w:t xml:space="preserve">пациентам с ХЛЛ/ЛМЛ </w:t>
      </w:r>
      <w:r w:rsidR="00527D8A">
        <w:t>на этапе диагностики и</w:t>
      </w:r>
      <w:r w:rsidR="00766C8A" w:rsidRPr="005D3BBD">
        <w:t>,</w:t>
      </w:r>
      <w:r w:rsidR="00527D8A">
        <w:t xml:space="preserve"> при наличии показаний</w:t>
      </w:r>
      <w:r w:rsidR="00766C8A" w:rsidRPr="005D3BBD">
        <w:t>,</w:t>
      </w:r>
      <w:r w:rsidR="00527D8A">
        <w:t xml:space="preserve"> на любом этапе наблюдения</w:t>
      </w:r>
      <w:r w:rsidR="00766C8A" w:rsidRPr="005D3BBD">
        <w:t xml:space="preserve"> </w:t>
      </w:r>
      <w:r w:rsidR="00766C8A">
        <w:t>или</w:t>
      </w:r>
      <w:r w:rsidR="00527D8A">
        <w:t xml:space="preserve"> лечения</w:t>
      </w:r>
      <w:r w:rsidRPr="00766C8A">
        <w:t xml:space="preserve"> </w:t>
      </w:r>
      <w:r w:rsidRPr="00766C8A">
        <w:rPr>
          <w:b/>
          <w:szCs w:val="24"/>
        </w:rPr>
        <w:t>рекомендуется</w:t>
      </w:r>
      <w:r w:rsidR="002E3794" w:rsidRPr="00766C8A">
        <w:t xml:space="preserve"> молекулярно-биологическое исследование крови </w:t>
      </w:r>
      <w:r w:rsidR="00492BAB" w:rsidRPr="00766C8A">
        <w:t>на наличие вируса иммунодефицита человека (</w:t>
      </w:r>
      <w:r w:rsidR="00766C8A" w:rsidRPr="005D3BBD">
        <w:t xml:space="preserve">исследование </w:t>
      </w:r>
      <w:r w:rsidR="00527D8A" w:rsidRPr="005D3BBD">
        <w:t>уровня антител классов M, G (IgM, IgG) к вирусу иммунодефицита человека ВИЧ-1/2 и антигена p24 (Human immunodeficiency virus HIV 1/2 + Agp24) в крови</w:t>
      </w:r>
      <w:r w:rsidR="00492BAB" w:rsidRPr="00766C8A">
        <w:t xml:space="preserve">) </w:t>
      </w:r>
      <w:r w:rsidRPr="00766C8A">
        <w:t>для</w:t>
      </w:r>
      <w:r w:rsidR="002E3794" w:rsidRPr="00766C8A">
        <w:t xml:space="preserve"> уточнения </w:t>
      </w:r>
      <w:r w:rsidR="00443B36" w:rsidRPr="00766C8A">
        <w:t xml:space="preserve">коморбидности и </w:t>
      </w:r>
      <w:r w:rsidR="002E3794" w:rsidRPr="00766C8A">
        <w:t xml:space="preserve">необходимости </w:t>
      </w:r>
      <w:r w:rsidR="00345B05" w:rsidRPr="00766C8A">
        <w:t>проведения противоопухолевой и антиретровирусной тера</w:t>
      </w:r>
      <w:r w:rsidR="00345B05">
        <w:t>пии</w:t>
      </w:r>
      <w:r w:rsidR="00FF043E" w:rsidRPr="00FF043E">
        <w:t xml:space="preserve"> </w:t>
      </w:r>
      <w:r w:rsidR="000B0AC3">
        <w:fldChar w:fldCharType="begin" w:fldLock="1"/>
      </w:r>
      <w:r w:rsidR="00B21719">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345B05">
        <w:t>.</w:t>
      </w:r>
    </w:p>
    <w:p w14:paraId="78C6F5DC" w14:textId="77777777" w:rsidR="001E3D61" w:rsidRPr="005A6B77" w:rsidRDefault="001E3D61" w:rsidP="00247E95">
      <w:pPr>
        <w:ind w:left="709"/>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03D30425" w14:textId="0E4315A5" w:rsidR="001838D7" w:rsidRPr="003147A2" w:rsidRDefault="004D6541" w:rsidP="004F6F41">
      <w:pPr>
        <w:pStyle w:val="a4"/>
        <w:numPr>
          <w:ilvl w:val="0"/>
          <w:numId w:val="30"/>
        </w:numPr>
        <w:spacing w:before="0"/>
        <w:ind w:left="709"/>
      </w:pPr>
      <w:r w:rsidRPr="00504D96">
        <w:t>В</w:t>
      </w:r>
      <w:r w:rsidR="001838D7" w:rsidRPr="00504D96">
        <w:t>сем</w:t>
      </w:r>
      <w:r w:rsidR="001838D7" w:rsidRPr="006D0598">
        <w:t xml:space="preserve"> пациентам с ХЛЛ/ЛМЛ </w:t>
      </w:r>
      <w:r w:rsidR="00E45A5B" w:rsidRPr="006D0598">
        <w:t>на момент установления диагноза, после каждой иммуносупрессивной терапии и после каждой тяжелой бактериальной инфекции</w:t>
      </w:r>
      <w:r w:rsidR="00AA43CB" w:rsidRPr="006D0598">
        <w:t xml:space="preserve"> </w:t>
      </w:r>
      <w:r w:rsidR="00527D8A">
        <w:t xml:space="preserve">по возможности </w:t>
      </w:r>
      <w:r w:rsidR="001838D7" w:rsidRPr="00766C8A">
        <w:rPr>
          <w:b/>
        </w:rPr>
        <w:t>рекомендуется</w:t>
      </w:r>
      <w:r w:rsidR="00AA43CB" w:rsidRPr="00766C8A">
        <w:rPr>
          <w:b/>
        </w:rPr>
        <w:t xml:space="preserve"> </w:t>
      </w:r>
      <w:r w:rsidR="00B63BF6" w:rsidRPr="004B0584">
        <w:t>определение</w:t>
      </w:r>
      <w:r w:rsidR="004B0584">
        <w:t xml:space="preserve"> уро</w:t>
      </w:r>
      <w:r w:rsidR="003E3C13">
        <w:t>в</w:t>
      </w:r>
      <w:r w:rsidR="004B0584">
        <w:t>ня иммуноглобулинов</w:t>
      </w:r>
      <w:r w:rsidR="00B21719">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1838D7" w:rsidRPr="00544312">
        <w:t>.</w:t>
      </w:r>
    </w:p>
    <w:p w14:paraId="51529F6F" w14:textId="6A99F7B3" w:rsidR="00D72B88" w:rsidRDefault="001E3D61" w:rsidP="00247E95">
      <w:pPr>
        <w:ind w:left="709"/>
        <w:contextualSpacing/>
        <w:rPr>
          <w:b/>
          <w:spacing w:val="-4"/>
        </w:rPr>
      </w:pPr>
      <w:r w:rsidRPr="005A6B77">
        <w:rPr>
          <w:b/>
          <w:spacing w:val="-4"/>
        </w:rPr>
        <w:lastRenderedPageBreak/>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27B4F2FE" w14:textId="00524E00" w:rsidR="00DE5B93" w:rsidRDefault="00DE5B93" w:rsidP="004F6F41">
      <w:pPr>
        <w:pStyle w:val="a4"/>
        <w:numPr>
          <w:ilvl w:val="0"/>
          <w:numId w:val="30"/>
        </w:numPr>
        <w:spacing w:before="0"/>
        <w:ind w:left="709"/>
      </w:pPr>
      <w:r>
        <w:t xml:space="preserve">Всем пациентам с ХЛЛ/ЛМЛ с подозрением на </w:t>
      </w:r>
      <w:r w:rsidR="008A4B4B">
        <w:t xml:space="preserve">инфекционное осложнение </w:t>
      </w:r>
      <w:r>
        <w:t xml:space="preserve">перед проведением 1-й линии </w:t>
      </w:r>
      <w:r w:rsidRPr="00504D96">
        <w:t>противоопухолевой</w:t>
      </w:r>
      <w:r>
        <w:t xml:space="preserve"> терапии </w:t>
      </w:r>
      <w:r w:rsidRPr="00766C8A">
        <w:rPr>
          <w:b/>
        </w:rPr>
        <w:t xml:space="preserve">рекомендуется </w:t>
      </w:r>
      <w:r>
        <w:t>о</w:t>
      </w:r>
      <w:r w:rsidRPr="00B5142F">
        <w:t>пределение основных групп крови по системе AB0, определение антигена</w:t>
      </w:r>
      <w:r>
        <w:t> </w:t>
      </w:r>
      <w:r w:rsidRPr="00B5142F">
        <w:t xml:space="preserve">D системы </w:t>
      </w:r>
      <w:r>
        <w:t>р</w:t>
      </w:r>
      <w:r w:rsidRPr="00B5142F">
        <w:t>езус (резус-фактор</w:t>
      </w:r>
      <w:r>
        <w:t>а</w:t>
      </w:r>
      <w:r w:rsidRPr="00B5142F">
        <w:t>)</w:t>
      </w:r>
      <w:r>
        <w:t xml:space="preserve">, </w:t>
      </w:r>
      <w:r w:rsidRPr="003F71E8">
        <w:t>определение фенотипа антигенов эритроцитов дл</w:t>
      </w:r>
      <w:r>
        <w:t xml:space="preserve">я возможности выполнения гемотрансфузии при наличии показаний до, во время или после терапии </w:t>
      </w:r>
      <w:r>
        <w:fldChar w:fldCharType="begin" w:fldLock="1"/>
      </w:r>
      <w:r>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fldChar w:fldCharType="separate"/>
      </w:r>
      <w:r w:rsidRPr="00FF043E">
        <w:rPr>
          <w:noProof/>
        </w:rPr>
        <w:t>[16]</w:t>
      </w:r>
      <w:r>
        <w:fldChar w:fldCharType="end"/>
      </w:r>
      <w:r>
        <w:t xml:space="preserve">. </w:t>
      </w:r>
    </w:p>
    <w:p w14:paraId="63DACF64" w14:textId="77777777" w:rsidR="00DE5B93" w:rsidRPr="005A6B77" w:rsidRDefault="00DE5B93" w:rsidP="00247E95">
      <w:pPr>
        <w:ind w:left="709"/>
        <w:contextualSpacing/>
        <w:rPr>
          <w:b/>
          <w:spacing w:val="-4"/>
        </w:rPr>
      </w:pPr>
      <w:r w:rsidRPr="005A6B77">
        <w:rPr>
          <w:b/>
          <w:spacing w:val="-4"/>
        </w:rPr>
        <w:t xml:space="preserve">Уровень убедительности рекомендаций – </w:t>
      </w:r>
      <w:r>
        <w:rPr>
          <w:b/>
          <w:spacing w:val="-4"/>
        </w:rPr>
        <w:t>С</w:t>
      </w:r>
      <w:r w:rsidRPr="005A6B77">
        <w:rPr>
          <w:b/>
          <w:spacing w:val="-4"/>
        </w:rPr>
        <w:t xml:space="preserve"> (уровень достоверности доказательств – </w:t>
      </w:r>
      <w:r>
        <w:rPr>
          <w:b/>
          <w:spacing w:val="-4"/>
        </w:rPr>
        <w:t>5</w:t>
      </w:r>
      <w:r w:rsidRPr="005A6B77">
        <w:rPr>
          <w:b/>
          <w:spacing w:val="-4"/>
        </w:rPr>
        <w:t>).</w:t>
      </w:r>
    </w:p>
    <w:p w14:paraId="2FC079A0" w14:textId="77777777" w:rsidR="00DE5B93" w:rsidRDefault="00DE5B93" w:rsidP="005D3BBD">
      <w:pPr>
        <w:ind w:left="426"/>
        <w:contextualSpacing/>
        <w:rPr>
          <w:b/>
          <w:spacing w:val="-4"/>
        </w:rPr>
      </w:pPr>
    </w:p>
    <w:p w14:paraId="69BB54AA" w14:textId="77777777" w:rsidR="004D7374" w:rsidRDefault="004D7374" w:rsidP="005D3BBD">
      <w:pPr>
        <w:pStyle w:val="2"/>
        <w:spacing w:before="0"/>
        <w:contextualSpacing/>
      </w:pPr>
      <w:bookmarkStart w:id="38" w:name="_Toc23601723"/>
      <w:bookmarkStart w:id="39" w:name="_Toc100658211"/>
      <w:r>
        <w:t>2.4. Инструментальн</w:t>
      </w:r>
      <w:r w:rsidR="00CF20D8">
        <w:t>ые диагностические исследования</w:t>
      </w:r>
      <w:bookmarkEnd w:id="38"/>
      <w:bookmarkEnd w:id="39"/>
    </w:p>
    <w:p w14:paraId="0D0F3340" w14:textId="77777777" w:rsidR="00B04401" w:rsidRDefault="004D7374" w:rsidP="004F6F41">
      <w:pPr>
        <w:pStyle w:val="a4"/>
        <w:numPr>
          <w:ilvl w:val="0"/>
          <w:numId w:val="30"/>
        </w:numPr>
        <w:spacing w:before="0"/>
        <w:ind w:left="709"/>
      </w:pPr>
      <w:r w:rsidRPr="009B27D2">
        <w:t xml:space="preserve">Всем пациентам </w:t>
      </w:r>
      <w:r w:rsidR="00777862">
        <w:t xml:space="preserve">на этапе диагностики, </w:t>
      </w:r>
      <w:r w:rsidR="00E45A5B" w:rsidRPr="009B27D2">
        <w:t>перед началом терапии</w:t>
      </w:r>
      <w:r w:rsidRPr="009B27D2">
        <w:t xml:space="preserve"> ХЛЛ/ЛМЛ, при оценке ремиссии через 2 мес</w:t>
      </w:r>
      <w:r w:rsidR="00F07AA9">
        <w:t>.</w:t>
      </w:r>
      <w:r w:rsidRPr="009B27D2">
        <w:t xml:space="preserve"> после завершения терапии</w:t>
      </w:r>
      <w:r w:rsidR="00E45A5B" w:rsidRPr="009B27D2">
        <w:t xml:space="preserve"> </w:t>
      </w:r>
      <w:r w:rsidR="00E45A5B" w:rsidRPr="005554E5">
        <w:t xml:space="preserve">(если </w:t>
      </w:r>
      <w:r w:rsidR="004B0584" w:rsidRPr="005554E5">
        <w:t>имелось поражение лимфатических узлов области средостения и/или легочной ткани</w:t>
      </w:r>
      <w:r w:rsidR="006F547D" w:rsidRPr="005554E5">
        <w:t>)</w:t>
      </w:r>
      <w:r w:rsidRPr="009B27D2">
        <w:t>, а также при подозрении на рецидив</w:t>
      </w:r>
      <w:r w:rsidR="004B0584">
        <w:t xml:space="preserve">/прогрессирование </w:t>
      </w:r>
      <w:r w:rsidRPr="009B27D2">
        <w:t xml:space="preserve">заболевания </w:t>
      </w:r>
      <w:r w:rsidRPr="00766C8A">
        <w:rPr>
          <w:b/>
        </w:rPr>
        <w:t>рекомендуется</w:t>
      </w:r>
      <w:r w:rsidR="004B0584" w:rsidRPr="00766C8A">
        <w:rPr>
          <w:b/>
        </w:rPr>
        <w:t xml:space="preserve"> </w:t>
      </w:r>
      <w:r w:rsidR="00B04401" w:rsidRPr="009B27D2">
        <w:t>для уточнения наличия и распространенности лимфаденопатии</w:t>
      </w:r>
      <w:r w:rsidR="00B04401">
        <w:t xml:space="preserve"> или оценки противоопухолевого эффекта, если исследование выполнено в динамике</w:t>
      </w:r>
      <w:r w:rsidR="00B04401" w:rsidRPr="00B04401">
        <w:t xml:space="preserve"> </w:t>
      </w:r>
      <w:r w:rsidR="004B0584" w:rsidRPr="00B04401">
        <w:t>выполнение</w:t>
      </w:r>
      <w:r w:rsidR="00B04401" w:rsidRPr="00B04401">
        <w:t xml:space="preserve"> следующих диагностических исследованиий</w:t>
      </w:r>
      <w:r w:rsidR="004B0584" w:rsidRPr="005D3BBD">
        <w:t xml:space="preserve"> </w:t>
      </w:r>
      <w:r w:rsidR="00B04401">
        <w:fldChar w:fldCharType="begin" w:fldLock="1"/>
      </w:r>
      <w:r w:rsidR="00B04401">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B04401">
        <w:fldChar w:fldCharType="separate"/>
      </w:r>
      <w:r w:rsidR="00B04401" w:rsidRPr="00015814">
        <w:rPr>
          <w:noProof/>
        </w:rPr>
        <w:t>[12,16]</w:t>
      </w:r>
      <w:r w:rsidR="00B04401">
        <w:fldChar w:fldCharType="end"/>
      </w:r>
      <w:r w:rsidR="00B04401">
        <w:t>:</w:t>
      </w:r>
    </w:p>
    <w:p w14:paraId="47D0BE5F" w14:textId="3C671FD3" w:rsidR="00B04401" w:rsidRDefault="004D7374" w:rsidP="004F6F41">
      <w:pPr>
        <w:pStyle w:val="a4"/>
        <w:numPr>
          <w:ilvl w:val="1"/>
          <w:numId w:val="30"/>
        </w:numPr>
        <w:spacing w:before="0"/>
        <w:ind w:left="1276"/>
      </w:pPr>
      <w:r w:rsidRPr="009B27D2">
        <w:t xml:space="preserve">КТ </w:t>
      </w:r>
      <w:r w:rsidR="00777862">
        <w:t xml:space="preserve">органов </w:t>
      </w:r>
      <w:r w:rsidRPr="009B27D2">
        <w:t>грудной</w:t>
      </w:r>
      <w:r w:rsidR="00777862">
        <w:t xml:space="preserve"> </w:t>
      </w:r>
      <w:r w:rsidR="00B04401">
        <w:t>клетки</w:t>
      </w:r>
      <w:r w:rsidRPr="009B27D2">
        <w:t xml:space="preserve">, </w:t>
      </w:r>
      <w:r w:rsidR="00777862">
        <w:t xml:space="preserve">КТ </w:t>
      </w:r>
      <w:r w:rsidRPr="009B27D2">
        <w:t xml:space="preserve">органов брюшной полости и </w:t>
      </w:r>
      <w:r w:rsidR="00777862">
        <w:t xml:space="preserve">КТ органов </w:t>
      </w:r>
      <w:r w:rsidRPr="009B27D2">
        <w:t>малого таза (с контрастированием)</w:t>
      </w:r>
      <w:r w:rsidR="004B0584">
        <w:t xml:space="preserve"> </w:t>
      </w:r>
    </w:p>
    <w:p w14:paraId="6485D4DB" w14:textId="207B286A" w:rsidR="00B04401" w:rsidRDefault="00B04401" w:rsidP="004F6F41">
      <w:pPr>
        <w:pStyle w:val="a4"/>
        <w:numPr>
          <w:ilvl w:val="1"/>
          <w:numId w:val="30"/>
        </w:numPr>
        <w:spacing w:before="0"/>
        <w:ind w:left="1276"/>
      </w:pPr>
      <w:r w:rsidRPr="003147A2">
        <w:t xml:space="preserve">рентгенографию органов грудной клетки в </w:t>
      </w:r>
      <w:r>
        <w:t>2</w:t>
      </w:r>
      <w:r w:rsidRPr="003147A2">
        <w:t xml:space="preserve"> проекциях</w:t>
      </w:r>
      <w:r>
        <w:t xml:space="preserve"> (при отсутствии КТ органов грудной клетки);</w:t>
      </w:r>
    </w:p>
    <w:p w14:paraId="52ABFAD0" w14:textId="574CD615" w:rsidR="004D7374" w:rsidRPr="009B27D2" w:rsidRDefault="00B04401" w:rsidP="004F6F41">
      <w:pPr>
        <w:pStyle w:val="a4"/>
        <w:numPr>
          <w:ilvl w:val="1"/>
          <w:numId w:val="30"/>
        </w:numPr>
        <w:spacing w:before="0"/>
        <w:ind w:left="1276"/>
      </w:pPr>
      <w:r>
        <w:t xml:space="preserve">УЗИ </w:t>
      </w:r>
      <w:r w:rsidRPr="003147A2">
        <w:t>лимфатических узлов</w:t>
      </w:r>
      <w:r>
        <w:t xml:space="preserve"> (</w:t>
      </w:r>
      <w:r w:rsidRPr="00B21719">
        <w:t>периферически</w:t>
      </w:r>
      <w:r>
        <w:t>х</w:t>
      </w:r>
      <w:r w:rsidRPr="00B21719">
        <w:t>, внутрибрюшны</w:t>
      </w:r>
      <w:r>
        <w:t xml:space="preserve">х и </w:t>
      </w:r>
      <w:r w:rsidRPr="00B21719">
        <w:t>забрюшинны</w:t>
      </w:r>
      <w:r>
        <w:t>х)</w:t>
      </w:r>
      <w:r w:rsidRPr="00B21719">
        <w:t xml:space="preserve"> </w:t>
      </w:r>
      <w:r w:rsidRPr="003147A2">
        <w:t>и внутренних органов</w:t>
      </w:r>
      <w:r>
        <w:t xml:space="preserve"> (УЗИ органов брюшной полости (комплексное) и УЗИ малого таза)</w:t>
      </w:r>
      <w:r w:rsidR="00B21719">
        <w:t>.</w:t>
      </w:r>
    </w:p>
    <w:p w14:paraId="2AC1DD79" w14:textId="77777777" w:rsidR="001E3D61" w:rsidRPr="00F66BB8" w:rsidRDefault="001E3D61" w:rsidP="00247E95">
      <w:pPr>
        <w:ind w:left="709"/>
        <w:contextualSpacing/>
        <w:rPr>
          <w:b/>
          <w:spacing w:val="-4"/>
        </w:rPr>
      </w:pPr>
      <w:r w:rsidRPr="00F66BB8">
        <w:rPr>
          <w:b/>
          <w:spacing w:val="-4"/>
        </w:rPr>
        <w:t xml:space="preserve">Уровень убедительности </w:t>
      </w:r>
      <w:r w:rsidR="00C20509" w:rsidRPr="00F66BB8">
        <w:rPr>
          <w:b/>
          <w:spacing w:val="-4"/>
        </w:rPr>
        <w:t xml:space="preserve">рекомендаций – </w:t>
      </w:r>
      <w:r w:rsidRPr="00F66BB8">
        <w:rPr>
          <w:b/>
          <w:spacing w:val="-4"/>
        </w:rPr>
        <w:t xml:space="preserve">С (уровень достоверности </w:t>
      </w:r>
      <w:r w:rsidR="00C20509" w:rsidRPr="00F66BB8">
        <w:rPr>
          <w:b/>
          <w:spacing w:val="-4"/>
        </w:rPr>
        <w:t xml:space="preserve">доказательств – </w:t>
      </w:r>
      <w:r w:rsidRPr="00F66BB8">
        <w:rPr>
          <w:b/>
          <w:spacing w:val="-4"/>
        </w:rPr>
        <w:t>5).</w:t>
      </w:r>
    </w:p>
    <w:p w14:paraId="445D2EC8" w14:textId="5E3925DE" w:rsidR="000565F5" w:rsidRPr="00247E95" w:rsidRDefault="0014361E" w:rsidP="004F6F41">
      <w:pPr>
        <w:pStyle w:val="a4"/>
        <w:numPr>
          <w:ilvl w:val="0"/>
          <w:numId w:val="30"/>
        </w:numPr>
        <w:spacing w:before="0"/>
        <w:ind w:left="709"/>
        <w:rPr>
          <w:color w:val="000000" w:themeColor="text1"/>
        </w:rPr>
      </w:pPr>
      <w:r w:rsidRPr="00247E95">
        <w:rPr>
          <w:color w:val="000000" w:themeColor="text1"/>
        </w:rPr>
        <w:t xml:space="preserve">Пациентам с подозрением на ХЛЛ/ЛМЛ либо с установленным диагнозом ХЛЛ/ЛМЛ, </w:t>
      </w:r>
      <w:r w:rsidR="006F547D" w:rsidRPr="00247E95">
        <w:rPr>
          <w:color w:val="000000" w:themeColor="text1"/>
        </w:rPr>
        <w:t>у которых имеются клинические признаки синдрома Рихтера</w:t>
      </w:r>
      <w:r w:rsidR="001D75FE" w:rsidRPr="00247E95">
        <w:rPr>
          <w:color w:val="000000" w:themeColor="text1"/>
        </w:rPr>
        <w:t xml:space="preserve"> или </w:t>
      </w:r>
      <w:r w:rsidR="00F66BB8" w:rsidRPr="00247E95">
        <w:rPr>
          <w:color w:val="000000" w:themeColor="text1"/>
        </w:rPr>
        <w:t>х</w:t>
      </w:r>
      <w:r w:rsidR="001D75FE" w:rsidRPr="00247E95">
        <w:rPr>
          <w:color w:val="000000" w:themeColor="text1"/>
        </w:rPr>
        <w:t>оджкинской трансформации</w:t>
      </w:r>
      <w:r w:rsidR="006F547D" w:rsidRPr="00247E95">
        <w:rPr>
          <w:color w:val="000000" w:themeColor="text1"/>
        </w:rPr>
        <w:t xml:space="preserve"> (прогрессирующий рост </w:t>
      </w:r>
      <w:r w:rsidR="00C20509" w:rsidRPr="00247E95">
        <w:rPr>
          <w:color w:val="000000" w:themeColor="text1"/>
        </w:rPr>
        <w:t>лимфатических узлов</w:t>
      </w:r>
      <w:r w:rsidR="006F547D" w:rsidRPr="00247E95">
        <w:rPr>
          <w:color w:val="000000" w:themeColor="text1"/>
        </w:rPr>
        <w:t>, потеря веса, персис</w:t>
      </w:r>
      <w:r w:rsidR="00F66BB8" w:rsidRPr="00247E95">
        <w:rPr>
          <w:color w:val="000000" w:themeColor="text1"/>
        </w:rPr>
        <w:softHyphen/>
      </w:r>
      <w:r w:rsidR="006F547D" w:rsidRPr="00247E95">
        <w:rPr>
          <w:color w:val="000000" w:themeColor="text1"/>
        </w:rPr>
        <w:t xml:space="preserve">тирующая лихорадка без признаков инфекции, высокий уровень </w:t>
      </w:r>
      <w:r w:rsidR="00C079D2" w:rsidRPr="00247E95">
        <w:rPr>
          <w:color w:val="000000" w:themeColor="text1"/>
        </w:rPr>
        <w:t>лактатдегидрогеназы</w:t>
      </w:r>
      <w:r w:rsidR="006F547D" w:rsidRPr="00247E95">
        <w:rPr>
          <w:color w:val="000000" w:themeColor="text1"/>
        </w:rPr>
        <w:t>, гиперкальциемия),</w:t>
      </w:r>
      <w:r w:rsidR="006322EB" w:rsidRPr="00247E95">
        <w:rPr>
          <w:color w:val="000000" w:themeColor="text1"/>
        </w:rPr>
        <w:t xml:space="preserve"> </w:t>
      </w:r>
      <w:r w:rsidR="000565F5" w:rsidRPr="00247E95">
        <w:rPr>
          <w:b/>
          <w:color w:val="000000" w:themeColor="text1"/>
        </w:rPr>
        <w:t>рекомендуется</w:t>
      </w:r>
      <w:r w:rsidR="000565F5" w:rsidRPr="00247E95">
        <w:rPr>
          <w:color w:val="000000" w:themeColor="text1"/>
        </w:rPr>
        <w:t xml:space="preserve"> выполнить </w:t>
      </w:r>
      <w:r w:rsidR="001A7456" w:rsidRPr="00247E95">
        <w:rPr>
          <w:color w:val="000000" w:themeColor="text1"/>
        </w:rPr>
        <w:t xml:space="preserve">позитронную эмиссионную томографию с </w:t>
      </w:r>
      <w:r w:rsidR="00F66BB8" w:rsidRPr="00247E95">
        <w:rPr>
          <w:color w:val="000000" w:themeColor="text1"/>
        </w:rPr>
        <w:t xml:space="preserve">применением </w:t>
      </w:r>
      <w:r w:rsidR="00CD2853" w:rsidRPr="00247E95">
        <w:rPr>
          <w:color w:val="000000" w:themeColor="text1"/>
        </w:rPr>
        <w:t>6-</w:t>
      </w:r>
      <w:r w:rsidR="009344B6" w:rsidRPr="00247E95">
        <w:rPr>
          <w:color w:val="000000" w:themeColor="text1"/>
        </w:rPr>
        <w:t>фтордезоксиглюкоз</w:t>
      </w:r>
      <w:r w:rsidR="00CD2853" w:rsidRPr="00247E95">
        <w:rPr>
          <w:color w:val="000000" w:themeColor="text1"/>
        </w:rPr>
        <w:t>ы</w:t>
      </w:r>
      <w:r w:rsidR="00AA4B03" w:rsidRPr="00247E95">
        <w:rPr>
          <w:color w:val="000000" w:themeColor="text1"/>
        </w:rPr>
        <w:t xml:space="preserve"> </w:t>
      </w:r>
      <w:r w:rsidR="001A7456" w:rsidRPr="00247E95">
        <w:rPr>
          <w:color w:val="000000" w:themeColor="text1"/>
        </w:rPr>
        <w:t xml:space="preserve">для выявления </w:t>
      </w:r>
      <w:r w:rsidR="001A7456" w:rsidRPr="00247E95">
        <w:rPr>
          <w:color w:val="000000" w:themeColor="text1"/>
        </w:rPr>
        <w:lastRenderedPageBreak/>
        <w:t>зон с вероятной трансформацией</w:t>
      </w:r>
      <w:r w:rsidR="007D23DF" w:rsidRPr="00247E95">
        <w:rPr>
          <w:color w:val="000000" w:themeColor="text1"/>
        </w:rPr>
        <w:t xml:space="preserve"> и выбора оптимального очага для проведения биопсии</w:t>
      </w:r>
      <w:r w:rsidR="0043716B" w:rsidRPr="00247E95">
        <w:rPr>
          <w:color w:val="000000" w:themeColor="text1"/>
        </w:rPr>
        <w:t xml:space="preserve"> </w:t>
      </w:r>
      <w:r w:rsidR="000B0AC3" w:rsidRPr="00247E95">
        <w:rPr>
          <w:color w:val="000000" w:themeColor="text1"/>
        </w:rPr>
        <w:fldChar w:fldCharType="begin" w:fldLock="1"/>
      </w:r>
      <w:r w:rsidR="00EA1C45">
        <w:rPr>
          <w:color w:val="000000" w:themeColor="text1"/>
        </w:rPr>
        <w:instrText>ADDIN CSL_CITATION {"citationItems":[{"id":"ITEM-1","itemData":{"DOI":"10.3109/10428194.2013.869801","ISSN":"10292403","abstract":"Chronic lymphocytic leukemia/small lymphocytic lymphoma (CLL) cells typically have low 2-deoxy-2-[18F]fluoro-d-glucose (FDG) avidity, and patients with CLL have an increased risk of developing FDG-avid aggressive lymphomas, second malignancies and infections. We hypothesized that FDG positron emission tomography-computed tomography (PET-CT) of the trunk is a sensitive method of detecting these complications in patients with CLL. Of the of 2299 patients with CLL seen in the Division of Hematology at Mayo Clinic Rochester between 1 January 2006 and 31 December 2011, 272 (11.8%) had 526 PET-CT scans and 472 (89.7%) of these were reported as abnormal. Among the 293 (55.7%) PET-CT scans used for routine evaluation of CLL, the PET component was of clinical value in only one instance. In contrast, in 83 (30.5%) patients, PET-CT scans used to evaluate new clinical complications localized high FDG-avidity lesions for biopsies. This resulted in clinically relevant new diagnoses in 32 patients, including those with more aggressive lymphoma (n = 16), non-hematological malignancies (n = 8) and opportunistic infections (n = 3). Twenty-seven patients had high FDG-avidity CLL, which was associated with prominent lymph node proliferation centers, an increased frequency of poor prognostic factors (17p13 deletion, unmutated immunoglobulin heavy chain variable gene [IGHV], expression of ZAP-70 and CD38) and a shorter overall survival. We conclude that FDG PET scans should not be used for routine surveillance of patients with CLL. However PET-CT scans are sensitive, but not specific, for detection of aggressive lymphomas, other cancers and systemic infections in patients with CLL. © 2014 Informa UK, Ltd.","author":[{"dropping-particle":"","family":"Conte","given":"Michael J.","non-dropping-particle":"","parse-names":false,"suffix":""},{"dropping-particle":"","family":"Bowen","given":"Deborah A.","non-dropping-particle":"","parse-names":false,"suffix":""},{"dropping-particle":"","family":"Wiseman","given":"Gregory A.","non-dropping-particle":"","parse-names":false,"suffix":""},{"dropping-particle":"","family":"Rabe","given":"Kari G.","non-dropping-particle":"","parse-names":false,"suffix":""},{"dropping-particle":"","family":"Slager","given":"Susan L.","non-dropping-particle":"","parse-names":false,"suffix":""},{"dropping-particle":"","family":"Schwager","given":"Susan M.","non-dropping-particle":"","parse-names":false,"suffix":""},{"dropping-particle":"","family":"Call","given":"Timothy G.","non-dropping-particle":"","parse-names":false,"suffix":""},{"dropping-particle":"","family":"Viswanatha","given":"David S.","non-dropping-particle":"","parse-names":false,"suffix":""},{"dropping-particle":"","family":"Zent","given":"Clive S.","non-dropping-particle":"","parse-names":false,"suffix":""}],"container-title":"Leukemia and Lymphoma","id":"ITEM-1","issue":"9","issued":{"date-parts":[["2014"]]},"page":"2079-2084","publisher":"Informa Healthcare","title":"Use of positron emission tomography-computed tomography in the management of patients with chronic lymphocytic leukemia/small lymphocytic lymphoma","type":"article-journal","volume":"55"},"uris":["http://www.mendeley.com/documents/?uuid=d05c9517-2d98-3a93-a687-92cfe95ee578"]}],"mendeley":{"formattedCitation":"[26]","plainTextFormattedCitation":"[26]","previouslyFormattedCitation":"[26]"},"properties":{"noteIndex":0},"schema":"https://github.com/citation-style-language/schema/raw/master/csl-citation.json"}</w:instrText>
      </w:r>
      <w:r w:rsidR="000B0AC3" w:rsidRPr="00247E95">
        <w:rPr>
          <w:color w:val="000000" w:themeColor="text1"/>
        </w:rPr>
        <w:fldChar w:fldCharType="separate"/>
      </w:r>
      <w:r w:rsidR="000B6BEC" w:rsidRPr="00247E95">
        <w:rPr>
          <w:noProof/>
          <w:color w:val="000000" w:themeColor="text1"/>
        </w:rPr>
        <w:t>[26]</w:t>
      </w:r>
      <w:r w:rsidR="000B0AC3" w:rsidRPr="00247E95">
        <w:rPr>
          <w:color w:val="000000" w:themeColor="text1"/>
        </w:rPr>
        <w:fldChar w:fldCharType="end"/>
      </w:r>
      <w:r w:rsidR="000565F5" w:rsidRPr="00247E95">
        <w:rPr>
          <w:color w:val="000000" w:themeColor="text1"/>
        </w:rPr>
        <w:t>.</w:t>
      </w:r>
      <w:r w:rsidR="00CD2853" w:rsidRPr="00247E95">
        <w:rPr>
          <w:color w:val="000000" w:themeColor="text1"/>
        </w:rPr>
        <w:t xml:space="preserve"> </w:t>
      </w:r>
    </w:p>
    <w:p w14:paraId="45D88DD1" w14:textId="77777777" w:rsidR="000565F5" w:rsidRPr="0095233F" w:rsidRDefault="000565F5" w:rsidP="00247E95">
      <w:pPr>
        <w:ind w:left="709"/>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В</w:t>
      </w:r>
      <w:r w:rsidRPr="0095233F">
        <w:rPr>
          <w:b/>
          <w:spacing w:val="-4"/>
        </w:rPr>
        <w:t xml:space="preserve"> (уровень достоверности </w:t>
      </w:r>
      <w:r w:rsidR="00C20509" w:rsidRPr="0095233F">
        <w:rPr>
          <w:b/>
          <w:spacing w:val="-4"/>
        </w:rPr>
        <w:t xml:space="preserve">доказательств – </w:t>
      </w:r>
      <w:r w:rsidR="001E3D61" w:rsidRPr="0095233F">
        <w:rPr>
          <w:b/>
          <w:spacing w:val="-4"/>
        </w:rPr>
        <w:t>3</w:t>
      </w:r>
      <w:r w:rsidRPr="0095233F">
        <w:rPr>
          <w:b/>
          <w:spacing w:val="-4"/>
        </w:rPr>
        <w:t>).</w:t>
      </w:r>
    </w:p>
    <w:p w14:paraId="1FC558A1" w14:textId="087B76B7" w:rsidR="000565F5" w:rsidRDefault="000565F5" w:rsidP="00247E95">
      <w:pPr>
        <w:ind w:firstLine="709"/>
        <w:contextualSpacing/>
        <w:rPr>
          <w:i/>
        </w:rPr>
      </w:pPr>
      <w:r w:rsidRPr="0095233F">
        <w:rPr>
          <w:b/>
        </w:rPr>
        <w:t>Комментарии:</w:t>
      </w:r>
      <w:r w:rsidR="006322EB" w:rsidRPr="0095233F">
        <w:rPr>
          <w:b/>
        </w:rPr>
        <w:t xml:space="preserve"> </w:t>
      </w:r>
      <w:r w:rsidR="00F66BB8" w:rsidRPr="0095233F">
        <w:rPr>
          <w:i/>
        </w:rPr>
        <w:t>при значениях SUV &lt;</w:t>
      </w:r>
      <w:r w:rsidR="002F2298" w:rsidRPr="0095233F">
        <w:rPr>
          <w:i/>
        </w:rPr>
        <w:t>5 вероятность синдрома Рихтера составляет около 3</w:t>
      </w:r>
      <w:r w:rsidR="00F66BB8" w:rsidRPr="0095233F">
        <w:rPr>
          <w:i/>
        </w:rPr>
        <w:t> </w:t>
      </w:r>
      <w:r w:rsidR="00DD3D1E" w:rsidRPr="0095233F">
        <w:rPr>
          <w:i/>
        </w:rPr>
        <w:t>%</w:t>
      </w:r>
      <w:r w:rsidR="00B21719" w:rsidRPr="0095233F">
        <w:rPr>
          <w:i/>
        </w:rPr>
        <w:t xml:space="preserve"> </w:t>
      </w:r>
      <w:r w:rsidR="000B0AC3" w:rsidRPr="0095233F">
        <w:rPr>
          <w:i/>
        </w:rPr>
        <w:fldChar w:fldCharType="begin" w:fldLock="1"/>
      </w:r>
      <w:r w:rsidR="00EA1C45">
        <w:rPr>
          <w:i/>
        </w:rPr>
        <w:instrText>ADDIN CSL_CITATION {"citationItems":[{"id":"ITEM-1","itemData":{"DOI":"10.1182/blood-2013-11-516229","ISSN":"1528-0020","PMID":"24421328","abstract":"Richter syndrome (RS) is defined as the transformation of chronic lymphocytic leukemia (CLL) into an aggressive lymphoma, most commonly diffuse large B-cell lymphoma (DLBCL). RS occurs in approximately 2% to 10% of CLL patients during the course of their disease, with a transformation rate of 0.5% to 1% per year. A combination of germline genetic characteristics, clinical features (eg, advanced Rai stage), biologic (ζ-associated protein-70(+), CD38(+), CD49d(+)) and somatic genetic (del17p13.1 or del11q23.1) characteristics of CLL B cells, and certain CLL therapies are associated with higher risk of RS. Recent studies have also identified the crucial role of CDKN2A loss, TP53 disruption, C-MYC activation, and NOTCH1 mutations in the transformation from CLL to RS. An excisional lymph node biopsy is considered the gold standard for diagnosis of RS; a (18)F-fluorodeoxyglucose positron emission tomography scan can help inform the optimal site for biopsy. Approximately 80% of DLBCL cases in patients with CLL are clonally related to the underlying CLL, and the median survival for these patients is approximately 1 year. In contrast, the remaining 20% of patients have a clonally unrelated DLBCL and have a prognosis similar to that of de novo DLBCL. For patients with clonally related DLBCL, induction therapy with either an anthracycline- or platinum-based regimen is the standard approach. Postremission stem cell transplantation should be considered for appropriate patients. This article summarizes our approach to the clinical management of CLL patients who develop RS.","author":[{"dropping-particle":"","family":"Parikh","given":"Sameer A","non-dropping-particle":"","parse-names":false,"suffix":""},{"dropping-particle":"","family":"Kay","given":"Neil E","non-dropping-particle":"","parse-names":false,"suffix":""},{"dropping-particle":"","family":"Shanafelt","given":"Tait D","non-dropping-particle":"","parse-names":false,"suffix":""}],"container-title":"Blood","id":"ITEM-1","issue":"11","issued":{"date-parts":[["2014","3","13"]]},"page":"1647-57","title":"How we treat Richter syndrome.","type":"article-journal","volume":"123"},"uris":["http://www.mendeley.com/documents/?uuid=56ea1336-4bd5-324f-82d0-e12a770d4083"]}],"mendeley":{"formattedCitation":"[27]","plainTextFormattedCitation":"[27]","previouslyFormattedCitation":"[27]"},"properties":{"noteIndex":0},"schema":"https://github.com/citation-style-language/schema/raw/master/csl-citation.json"}</w:instrText>
      </w:r>
      <w:r w:rsidR="000B0AC3" w:rsidRPr="0095233F">
        <w:rPr>
          <w:i/>
        </w:rPr>
        <w:fldChar w:fldCharType="separate"/>
      </w:r>
      <w:r w:rsidR="000B6BEC" w:rsidRPr="000B6BEC">
        <w:rPr>
          <w:noProof/>
        </w:rPr>
        <w:t>[27]</w:t>
      </w:r>
      <w:r w:rsidR="000B0AC3" w:rsidRPr="0095233F">
        <w:rPr>
          <w:i/>
        </w:rPr>
        <w:fldChar w:fldCharType="end"/>
      </w:r>
      <w:r w:rsidR="002F2298" w:rsidRPr="0095233F">
        <w:rPr>
          <w:i/>
        </w:rPr>
        <w:t xml:space="preserve">. </w:t>
      </w:r>
      <w:r w:rsidR="00F66BB8" w:rsidRPr="0095233F">
        <w:rPr>
          <w:i/>
        </w:rPr>
        <w:t>Д</w:t>
      </w:r>
      <w:r w:rsidR="002F2298" w:rsidRPr="0095233F">
        <w:rPr>
          <w:i/>
        </w:rPr>
        <w:t xml:space="preserve">ля синдрома Рихтера </w:t>
      </w:r>
      <w:r w:rsidR="00F66BB8" w:rsidRPr="0095233F">
        <w:rPr>
          <w:i/>
        </w:rPr>
        <w:t xml:space="preserve">типичны </w:t>
      </w:r>
      <w:r w:rsidR="002F2298" w:rsidRPr="0095233F">
        <w:rPr>
          <w:i/>
        </w:rPr>
        <w:t>значения SUV &gt;15</w:t>
      </w:r>
      <w:r w:rsidR="00F66BB8" w:rsidRPr="0095233F">
        <w:rPr>
          <w:i/>
        </w:rPr>
        <w:t> %</w:t>
      </w:r>
      <w:r w:rsidR="002F2298" w:rsidRPr="0095233F">
        <w:rPr>
          <w:i/>
        </w:rPr>
        <w:t>. Если интенсивность накопления препарата отчетливо различается</w:t>
      </w:r>
      <w:r w:rsidR="002F2298" w:rsidRPr="00741B6B">
        <w:rPr>
          <w:i/>
        </w:rPr>
        <w:t xml:space="preserve"> в разных зонах, необходимо выполнение биопсии наиболее активного </w:t>
      </w:r>
      <w:r w:rsidR="002F2298">
        <w:rPr>
          <w:i/>
        </w:rPr>
        <w:t xml:space="preserve">узла или </w:t>
      </w:r>
      <w:r w:rsidR="002F2298" w:rsidRPr="00741B6B">
        <w:rPr>
          <w:i/>
        </w:rPr>
        <w:t>очага</w:t>
      </w:r>
      <w:r w:rsidRPr="00741B6B">
        <w:rPr>
          <w:i/>
        </w:rPr>
        <w:t>.</w:t>
      </w:r>
    </w:p>
    <w:p w14:paraId="70E5D9D3" w14:textId="1CD1595F" w:rsidR="00B21719" w:rsidRDefault="00B21719" w:rsidP="004F6F41">
      <w:pPr>
        <w:pStyle w:val="a4"/>
        <w:numPr>
          <w:ilvl w:val="0"/>
          <w:numId w:val="30"/>
        </w:numPr>
        <w:spacing w:before="0"/>
        <w:ind w:left="709"/>
      </w:pPr>
      <w:r>
        <w:t xml:space="preserve">Всем пациентам с верифицированным ХЛЛ/ЛМЛ </w:t>
      </w:r>
      <w:r w:rsidR="009209D5"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t xml:space="preserve"> 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00F66BB8">
        <w:t xml:space="preserve"> и для</w:t>
      </w:r>
      <w:r w:rsidRPr="005C444A">
        <w:t xml:space="preserve"> </w:t>
      </w:r>
      <w:r>
        <w:t xml:space="preserve">определения необходимости </w:t>
      </w:r>
      <w:r w:rsidR="00F66BB8">
        <w:t xml:space="preserve">их </w:t>
      </w:r>
      <w:r>
        <w:t xml:space="preserve">профилактики или лечения </w:t>
      </w:r>
      <w:r w:rsidR="00F66BB8" w:rsidRPr="00BE4C96">
        <w:rPr>
          <w:b/>
          <w:bCs/>
        </w:rPr>
        <w:t xml:space="preserve">рекомендуется </w:t>
      </w:r>
      <w:r>
        <w:t xml:space="preserve">выполнить следующие исследования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3CE25C7A" w14:textId="0D38452B" w:rsidR="00B21719" w:rsidRPr="00BE4C96" w:rsidRDefault="00BE4C96" w:rsidP="004F6F41">
      <w:pPr>
        <w:pStyle w:val="a4"/>
        <w:numPr>
          <w:ilvl w:val="0"/>
          <w:numId w:val="22"/>
        </w:numPr>
        <w:spacing w:before="0"/>
        <w:ind w:left="1560" w:hanging="562"/>
      </w:pPr>
      <w:r w:rsidRPr="00BE4C96">
        <w:rPr>
          <w:rFonts w:eastAsia="Times New Roman"/>
          <w:color w:val="000000"/>
          <w:lang w:eastAsia="ru-RU"/>
        </w:rPr>
        <w:t xml:space="preserve">регистрация </w:t>
      </w:r>
      <w:r w:rsidR="009209D5" w:rsidRPr="005D3BBD">
        <w:rPr>
          <w:rFonts w:eastAsia="Times New Roman"/>
          <w:color w:val="000000"/>
          <w:lang w:eastAsia="ru-RU"/>
        </w:rPr>
        <w:t>электрокардиограммы</w:t>
      </w:r>
      <w:r w:rsidR="009209D5" w:rsidRPr="00BE4C96">
        <w:t xml:space="preserve"> (всем)</w:t>
      </w:r>
      <w:r w:rsidR="00B21719" w:rsidRPr="00BE4C96">
        <w:t>;</w:t>
      </w:r>
    </w:p>
    <w:p w14:paraId="530292A7" w14:textId="19B9021D" w:rsidR="00B21719" w:rsidRPr="00BE4C96" w:rsidRDefault="009209D5" w:rsidP="004F6F41">
      <w:pPr>
        <w:pStyle w:val="a4"/>
        <w:numPr>
          <w:ilvl w:val="0"/>
          <w:numId w:val="22"/>
        </w:numPr>
        <w:spacing w:before="0"/>
        <w:ind w:left="1560" w:hanging="562"/>
      </w:pPr>
      <w:r w:rsidRPr="00BE4C96">
        <w:t>эхокардиография (по показаниям)</w:t>
      </w:r>
      <w:r w:rsidR="00B21719" w:rsidRPr="00BE4C96">
        <w:t>;</w:t>
      </w:r>
    </w:p>
    <w:p w14:paraId="24C104CF" w14:textId="0147588B" w:rsidR="00B21719" w:rsidRPr="00BE4C96" w:rsidRDefault="00BE4C96" w:rsidP="004F6F41">
      <w:pPr>
        <w:pStyle w:val="a4"/>
        <w:numPr>
          <w:ilvl w:val="0"/>
          <w:numId w:val="22"/>
        </w:numPr>
        <w:spacing w:before="0"/>
        <w:ind w:left="1560" w:hanging="562"/>
      </w:pPr>
      <w:r w:rsidRPr="00BE4C96">
        <w:t xml:space="preserve">ультразвуковая </w:t>
      </w:r>
      <w:r w:rsidR="009209D5" w:rsidRPr="00BE4C96">
        <w:t xml:space="preserve">допплерография </w:t>
      </w:r>
      <w:r w:rsidR="00B21719" w:rsidRPr="00BE4C96">
        <w:t>сосудов (артерий и вен) нижних конечностей</w:t>
      </w:r>
      <w:r w:rsidR="009209D5" w:rsidRPr="00BE4C96">
        <w:t xml:space="preserve"> (по показаниям)</w:t>
      </w:r>
      <w:r>
        <w:t>;</w:t>
      </w:r>
    </w:p>
    <w:p w14:paraId="7A025603" w14:textId="291C879E" w:rsidR="009209D5" w:rsidRPr="005D3BBD" w:rsidRDefault="00BE4C96" w:rsidP="004F6F41">
      <w:pPr>
        <w:pStyle w:val="a4"/>
        <w:numPr>
          <w:ilvl w:val="0"/>
          <w:numId w:val="22"/>
        </w:numPr>
        <w:spacing w:before="0"/>
        <w:ind w:left="1560" w:hanging="562"/>
      </w:pPr>
      <w:r w:rsidRPr="00BE4C96">
        <w:rPr>
          <w:rFonts w:eastAsia="Times New Roman"/>
          <w:color w:val="000000"/>
          <w:lang w:eastAsia="ru-RU"/>
        </w:rPr>
        <w:t xml:space="preserve">рентгенография </w:t>
      </w:r>
      <w:r w:rsidR="009209D5" w:rsidRPr="005D3BBD">
        <w:rPr>
          <w:rFonts w:eastAsia="Times New Roman"/>
          <w:color w:val="000000"/>
          <w:lang w:eastAsia="ru-RU"/>
        </w:rPr>
        <w:t xml:space="preserve">легких </w:t>
      </w:r>
      <w:r w:rsidR="009209D5" w:rsidRPr="00BE4C96">
        <w:t>(по показаниям)</w:t>
      </w:r>
      <w:r>
        <w:t>;</w:t>
      </w:r>
    </w:p>
    <w:p w14:paraId="375C7741" w14:textId="468B77F0" w:rsidR="009209D5" w:rsidRPr="005D3BBD" w:rsidRDefault="00BE4C96" w:rsidP="004F6F41">
      <w:pPr>
        <w:numPr>
          <w:ilvl w:val="0"/>
          <w:numId w:val="22"/>
        </w:numPr>
        <w:ind w:left="1560" w:hanging="562"/>
        <w:rPr>
          <w:rFonts w:eastAsia="Times New Roman"/>
          <w:color w:val="000000"/>
          <w:lang w:eastAsia="ru-RU"/>
        </w:rPr>
      </w:pPr>
      <w:r w:rsidRPr="00BE4C96">
        <w:rPr>
          <w:rFonts w:eastAsia="Times New Roman"/>
          <w:color w:val="000000"/>
          <w:lang w:eastAsia="ru-RU"/>
        </w:rPr>
        <w:t xml:space="preserve">компьютерная </w:t>
      </w:r>
      <w:r w:rsidR="009209D5" w:rsidRPr="005D3BBD">
        <w:rPr>
          <w:rFonts w:eastAsia="Times New Roman"/>
          <w:color w:val="000000"/>
          <w:lang w:eastAsia="ru-RU"/>
        </w:rPr>
        <w:t xml:space="preserve">томография органов </w:t>
      </w:r>
      <w:r w:rsidR="009209D5" w:rsidRPr="00BE4C96">
        <w:t>грудной полости (по показаниям)</w:t>
      </w:r>
      <w:r>
        <w:t>;</w:t>
      </w:r>
    </w:p>
    <w:p w14:paraId="7D1631D1" w14:textId="5CAEA8F3" w:rsidR="00777862" w:rsidRPr="005D3BBD" w:rsidRDefault="00BE4C96" w:rsidP="004F6F41">
      <w:pPr>
        <w:numPr>
          <w:ilvl w:val="0"/>
          <w:numId w:val="22"/>
        </w:numPr>
        <w:ind w:left="1560" w:hanging="562"/>
        <w:rPr>
          <w:rFonts w:eastAsia="Times New Roman"/>
          <w:color w:val="000000"/>
          <w:lang w:eastAsia="ru-RU"/>
        </w:rPr>
      </w:pPr>
      <w:r w:rsidRPr="00BE4C96">
        <w:rPr>
          <w:rFonts w:eastAsia="Times New Roman"/>
          <w:color w:val="000000"/>
          <w:lang w:eastAsia="ru-RU"/>
        </w:rPr>
        <w:t xml:space="preserve">ультразвуковое </w:t>
      </w:r>
      <w:r w:rsidR="00777862" w:rsidRPr="005D3BBD">
        <w:rPr>
          <w:rFonts w:eastAsia="Times New Roman"/>
          <w:color w:val="000000"/>
          <w:lang w:eastAsia="ru-RU"/>
        </w:rPr>
        <w:t>исследование органов брюшной полости (комплексное) (по показаниям)</w:t>
      </w:r>
      <w:r>
        <w:rPr>
          <w:rFonts w:eastAsia="Times New Roman"/>
          <w:color w:val="000000"/>
          <w:lang w:eastAsia="ru-RU"/>
        </w:rPr>
        <w:t>;</w:t>
      </w:r>
    </w:p>
    <w:p w14:paraId="0C3CEC46" w14:textId="6F8518B9" w:rsidR="009209D5" w:rsidRPr="005D3BBD" w:rsidRDefault="00BE4C96" w:rsidP="004F6F41">
      <w:pPr>
        <w:numPr>
          <w:ilvl w:val="0"/>
          <w:numId w:val="22"/>
        </w:numPr>
        <w:ind w:left="1560" w:hanging="562"/>
        <w:rPr>
          <w:rFonts w:eastAsia="Times New Roman"/>
          <w:color w:val="000000"/>
          <w:lang w:eastAsia="ru-RU"/>
        </w:rPr>
      </w:pPr>
      <w:r w:rsidRPr="00BE4C96">
        <w:rPr>
          <w:rFonts w:eastAsia="Times New Roman"/>
          <w:color w:val="000000"/>
          <w:lang w:eastAsia="ru-RU"/>
        </w:rPr>
        <w:t xml:space="preserve">компьютерная </w:t>
      </w:r>
      <w:r w:rsidR="009209D5" w:rsidRPr="005D3BBD">
        <w:rPr>
          <w:rFonts w:eastAsia="Times New Roman"/>
          <w:color w:val="000000"/>
          <w:lang w:eastAsia="ru-RU"/>
        </w:rPr>
        <w:t xml:space="preserve">томография органов брюшной полости </w:t>
      </w:r>
      <w:r w:rsidR="009209D5" w:rsidRPr="00BE4C96">
        <w:t>(по показаниям)</w:t>
      </w:r>
      <w:r>
        <w:t>;</w:t>
      </w:r>
    </w:p>
    <w:p w14:paraId="0C37468F" w14:textId="61DB8657" w:rsidR="009209D5" w:rsidRPr="005D3BBD" w:rsidRDefault="00BE4C96" w:rsidP="004F6F41">
      <w:pPr>
        <w:pStyle w:val="a4"/>
        <w:numPr>
          <w:ilvl w:val="0"/>
          <w:numId w:val="22"/>
        </w:numPr>
        <w:spacing w:before="0"/>
        <w:ind w:left="1560" w:hanging="562"/>
      </w:pPr>
      <w:r>
        <w:rPr>
          <w:rFonts w:eastAsia="Times New Roman"/>
          <w:color w:val="000000"/>
          <w:lang w:eastAsia="ru-RU"/>
        </w:rPr>
        <w:t>э</w:t>
      </w:r>
      <w:r w:rsidR="009209D5" w:rsidRPr="005D3BBD">
        <w:rPr>
          <w:rFonts w:eastAsia="Times New Roman"/>
          <w:color w:val="000000"/>
          <w:lang w:eastAsia="ru-RU"/>
        </w:rPr>
        <w:t xml:space="preserve">зофагогастродуоденоскопия </w:t>
      </w:r>
      <w:r w:rsidR="009209D5" w:rsidRPr="00BE4C96">
        <w:t>(по показаниям)</w:t>
      </w:r>
      <w:r>
        <w:t>;</w:t>
      </w:r>
    </w:p>
    <w:p w14:paraId="1F3F56B1" w14:textId="3DBD9438" w:rsidR="009209D5" w:rsidRPr="005D3BBD" w:rsidRDefault="00BE4C96" w:rsidP="004F6F41">
      <w:pPr>
        <w:pStyle w:val="a4"/>
        <w:numPr>
          <w:ilvl w:val="0"/>
          <w:numId w:val="22"/>
        </w:numPr>
        <w:spacing w:before="0"/>
        <w:ind w:left="1560" w:hanging="562"/>
      </w:pPr>
      <w:r w:rsidRPr="00BE4C96">
        <w:rPr>
          <w:rFonts w:eastAsia="Times New Roman"/>
          <w:color w:val="000000"/>
          <w:lang w:eastAsia="ru-RU"/>
        </w:rPr>
        <w:t xml:space="preserve">колоноскопия </w:t>
      </w:r>
      <w:r w:rsidR="009209D5" w:rsidRPr="00BE4C96">
        <w:t>(по показаниям)</w:t>
      </w:r>
      <w:r>
        <w:t>;</w:t>
      </w:r>
    </w:p>
    <w:p w14:paraId="51D31558" w14:textId="573328E5" w:rsidR="00181217" w:rsidRPr="00BE4C96" w:rsidRDefault="00BE4C96" w:rsidP="004F6F41">
      <w:pPr>
        <w:pStyle w:val="a4"/>
        <w:numPr>
          <w:ilvl w:val="0"/>
          <w:numId w:val="22"/>
        </w:numPr>
        <w:spacing w:before="0"/>
        <w:ind w:left="1560" w:hanging="562"/>
      </w:pPr>
      <w:r w:rsidRPr="00BE4C96">
        <w:rPr>
          <w:rFonts w:eastAsia="Times New Roman"/>
          <w:color w:val="000000"/>
          <w:lang w:eastAsia="ru-RU"/>
        </w:rPr>
        <w:t xml:space="preserve">ректороманоскопия </w:t>
      </w:r>
      <w:r w:rsidR="009209D5" w:rsidRPr="00BE4C96">
        <w:t>(по показаниям).</w:t>
      </w:r>
    </w:p>
    <w:p w14:paraId="1BE24182" w14:textId="6F8F19C7" w:rsidR="00B21719" w:rsidRDefault="00B21719" w:rsidP="00E46EDF">
      <w:pPr>
        <w:ind w:left="709"/>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Pr="00C403C8">
        <w:rPr>
          <w:b/>
          <w:spacing w:val="-4"/>
        </w:rPr>
        <w:t>5).</w:t>
      </w:r>
    </w:p>
    <w:p w14:paraId="5FDCDA9C" w14:textId="77777777" w:rsidR="00E46EDF" w:rsidRPr="00C403C8" w:rsidRDefault="00E46EDF" w:rsidP="00E46EDF">
      <w:pPr>
        <w:rPr>
          <w:b/>
          <w:spacing w:val="-4"/>
        </w:rPr>
      </w:pPr>
    </w:p>
    <w:p w14:paraId="51F7D691" w14:textId="77777777" w:rsidR="004D7374" w:rsidRPr="005D3BBD" w:rsidRDefault="00AE6C08" w:rsidP="005D3BBD">
      <w:pPr>
        <w:pStyle w:val="2"/>
        <w:spacing w:before="0"/>
        <w:contextualSpacing/>
      </w:pPr>
      <w:bookmarkStart w:id="40" w:name="_Toc23601724"/>
      <w:bookmarkStart w:id="41" w:name="_Toc100658212"/>
      <w:r>
        <w:t xml:space="preserve">2.5. </w:t>
      </w:r>
      <w:bookmarkEnd w:id="40"/>
      <w:r w:rsidR="00CF20D8">
        <w:t>Иные диагностические исследования</w:t>
      </w:r>
      <w:bookmarkEnd w:id="41"/>
    </w:p>
    <w:p w14:paraId="2BEF5750" w14:textId="54549EB1" w:rsidR="00B21719" w:rsidRPr="005D3BBD" w:rsidRDefault="00B21719" w:rsidP="004F6F41">
      <w:pPr>
        <w:pStyle w:val="a4"/>
        <w:numPr>
          <w:ilvl w:val="0"/>
          <w:numId w:val="30"/>
        </w:numPr>
        <w:spacing w:before="0"/>
        <w:ind w:left="709"/>
      </w:pPr>
      <w:r w:rsidRPr="00504D96">
        <w:t>Всем</w:t>
      </w:r>
      <w:r>
        <w:t xml:space="preserve"> пациентам с ХЛЛ/ЛМЛ с коморбидностью, которая может повлиять на выбор программы противоопухолевого лечения, перед началом терапии </w:t>
      </w:r>
      <w:r w:rsidRPr="00DB3D2B">
        <w:rPr>
          <w:b/>
        </w:rPr>
        <w:t>рекомендуется</w:t>
      </w:r>
      <w:r w:rsidRPr="005D3BBD">
        <w:t xml:space="preserve"> </w:t>
      </w:r>
      <w:r>
        <w:t>консультация соответствующего врача-специалиста (</w:t>
      </w:r>
      <w:r w:rsidR="0015137D" w:rsidRPr="005D3BBD">
        <w:t xml:space="preserve">врача акушера-гинеколога, </w:t>
      </w:r>
      <w:r w:rsidR="004E6BF1">
        <w:lastRenderedPageBreak/>
        <w:t>врача-</w:t>
      </w:r>
      <w:r>
        <w:t xml:space="preserve">кардиолога, </w:t>
      </w:r>
      <w:r w:rsidR="004E6BF1">
        <w:t>врача-</w:t>
      </w:r>
      <w:r w:rsidRPr="002538FD">
        <w:t>невролога,</w:t>
      </w:r>
      <w:r>
        <w:t xml:space="preserve"> </w:t>
      </w:r>
      <w:r w:rsidR="004E6BF1">
        <w:t>врача-</w:t>
      </w:r>
      <w:r>
        <w:t>оториноларинолога</w:t>
      </w:r>
      <w:r w:rsidR="0015137D">
        <w:t>, врача-уролога, врача-колопроктолога, врача-эндокринолога, врача-пульмонолога, вреча-фтизиатра, врача-инфекциониста</w:t>
      </w:r>
      <w:r w:rsidRPr="002538FD">
        <w:t xml:space="preserve"> и др</w:t>
      </w:r>
      <w:r>
        <w:t xml:space="preserve">.)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17F55B5A" w14:textId="77777777" w:rsidR="006322EB" w:rsidRDefault="00B21719" w:rsidP="00E46EDF">
      <w:pPr>
        <w:pStyle w:val="11"/>
        <w:spacing w:beforeAutospacing="0" w:afterAutospacing="0" w:line="360" w:lineRule="auto"/>
        <w:ind w:left="709"/>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00C403C8">
        <w:rPr>
          <w:b/>
          <w:spacing w:val="-4"/>
        </w:rPr>
        <w:t>5).</w:t>
      </w:r>
    </w:p>
    <w:p w14:paraId="593B0FC2" w14:textId="0524C25C" w:rsidR="006C2054" w:rsidRPr="00DB3D2B" w:rsidRDefault="006C2054" w:rsidP="004F6F41">
      <w:pPr>
        <w:pStyle w:val="a4"/>
        <w:numPr>
          <w:ilvl w:val="0"/>
          <w:numId w:val="30"/>
        </w:numPr>
        <w:spacing w:before="0"/>
        <w:ind w:left="709"/>
      </w:pPr>
      <w:r w:rsidRPr="00504D96">
        <w:t>Всем</w:t>
      </w:r>
      <w:r>
        <w:t xml:space="preserve"> пациентам с ХЛЛ/ЛМЛ </w:t>
      </w:r>
      <w:r w:rsidR="00B60FE9">
        <w:t>на любом этапе диагностики, наблюдени</w:t>
      </w:r>
      <w:r w:rsidR="00181217">
        <w:t>я</w:t>
      </w:r>
      <w:r w:rsidR="00B60FE9">
        <w:t xml:space="preserve">, лечения, при подозрении на </w:t>
      </w:r>
      <w:r w:rsidR="00181217">
        <w:t xml:space="preserve">развитие </w:t>
      </w:r>
      <w:r w:rsidR="00B60FE9">
        <w:t>инфекционно</w:t>
      </w:r>
      <w:r w:rsidR="00181217">
        <w:t>го</w:t>
      </w:r>
      <w:r w:rsidR="00B60FE9">
        <w:t xml:space="preserve"> </w:t>
      </w:r>
      <w:r w:rsidR="00181217">
        <w:t xml:space="preserve">осложнения </w:t>
      </w:r>
      <w:r w:rsidR="00181217" w:rsidRPr="005D3BBD">
        <w:rPr>
          <w:b/>
        </w:rPr>
        <w:t>рекомендуется</w:t>
      </w:r>
      <w:r w:rsidR="00181217">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w:t>
      </w:r>
      <w:r w:rsidR="00DB3D2B" w:rsidRPr="005D3BBD">
        <w:t xml:space="preserve"> </w:t>
      </w:r>
      <w:r w:rsidR="00DB3D2B" w:rsidRPr="00BA36AE">
        <w:t>(</w:t>
      </w:r>
      <w:r w:rsidR="008A4B4B" w:rsidRPr="00BA36AE">
        <w:t>см. раздел</w:t>
      </w:r>
      <w:r w:rsidR="00BA36AE" w:rsidRPr="00BA36AE">
        <w:t>ы</w:t>
      </w:r>
      <w:r w:rsidR="008A4B4B" w:rsidRPr="00BA36AE">
        <w:t xml:space="preserve"> 7.4</w:t>
      </w:r>
      <w:r w:rsidR="00BA36AE" w:rsidRPr="00BA36AE">
        <w:t>-7.6</w:t>
      </w:r>
      <w:r w:rsidR="00DB3D2B" w:rsidRPr="00BA36AE">
        <w:t>)</w:t>
      </w:r>
      <w:r w:rsidR="00042DD2" w:rsidRPr="005D3BBD">
        <w:t xml:space="preserve"> </w:t>
      </w:r>
      <w:r w:rsidR="00DB3D2B" w:rsidRPr="005D3BBD">
        <w:fldChar w:fldCharType="begin" w:fldLock="1"/>
      </w:r>
      <w:r w:rsidR="00EA1C45">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8,29]","plainTextFormattedCitation":"[28,29]","previouslyFormattedCitation":"[28,29]"},"properties":{"noteIndex":0},"schema":"https://github.com/citation-style-language/schema/raw/master/csl-citation.json"}</w:instrText>
      </w:r>
      <w:r w:rsidR="00DB3D2B" w:rsidRPr="005D3BBD">
        <w:fldChar w:fldCharType="separate"/>
      </w:r>
      <w:r w:rsidR="000B6BEC" w:rsidRPr="000B6BEC">
        <w:rPr>
          <w:noProof/>
        </w:rPr>
        <w:t>[28,29]</w:t>
      </w:r>
      <w:r w:rsidR="00DB3D2B" w:rsidRPr="005D3BBD">
        <w:fldChar w:fldCharType="end"/>
      </w:r>
      <w:r w:rsidR="00181217">
        <w:t xml:space="preserve">. </w:t>
      </w:r>
    </w:p>
    <w:p w14:paraId="3265B711" w14:textId="4E0B35B1" w:rsidR="00181217" w:rsidRDefault="00181217" w:rsidP="00E46EDF">
      <w:pPr>
        <w:pStyle w:val="11"/>
        <w:spacing w:beforeAutospacing="0" w:afterAutospacing="0" w:line="360" w:lineRule="auto"/>
        <w:ind w:left="709"/>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58C9890B" w14:textId="5BD08673" w:rsidR="009F1EBE" w:rsidRPr="005D3BBD" w:rsidRDefault="009F1EBE" w:rsidP="005D3BBD">
      <w:pPr>
        <w:pStyle w:val="11"/>
        <w:spacing w:beforeAutospacing="0" w:afterAutospacing="0" w:line="360" w:lineRule="auto"/>
        <w:ind w:firstLine="567"/>
        <w:jc w:val="both"/>
        <w:rPr>
          <w:i/>
          <w:spacing w:val="-4"/>
        </w:rPr>
      </w:pPr>
    </w:p>
    <w:p w14:paraId="3ABE4384" w14:textId="77777777" w:rsidR="00F94109" w:rsidRPr="00E46EDF" w:rsidRDefault="004D7374" w:rsidP="00E46EDF">
      <w:pPr>
        <w:pStyle w:val="af9"/>
      </w:pPr>
      <w:bookmarkStart w:id="42" w:name="_Toc520213125"/>
      <w:bookmarkStart w:id="43" w:name="_Toc23601725"/>
      <w:bookmarkStart w:id="44" w:name="_Toc100658213"/>
      <w:r w:rsidRPr="00E46EDF">
        <w:t xml:space="preserve">3. </w:t>
      </w:r>
      <w:bookmarkEnd w:id="42"/>
      <w:r w:rsidR="00F94109" w:rsidRPr="00E46EDF">
        <w:t xml:space="preserve">Лечение, включая медикаментозную и немедикаментозную терапии, диетотерапию, обезболивание, медицинские показания </w:t>
      </w:r>
      <w:r w:rsidR="00C403C8" w:rsidRPr="00E46EDF">
        <w:br/>
      </w:r>
      <w:r w:rsidR="00F94109" w:rsidRPr="00E46EDF">
        <w:t>и противопоказания к применению методов лечения</w:t>
      </w:r>
      <w:bookmarkEnd w:id="43"/>
      <w:bookmarkEnd w:id="44"/>
    </w:p>
    <w:p w14:paraId="30310528" w14:textId="77777777" w:rsidR="004D7374" w:rsidRDefault="004D7374" w:rsidP="005D3BBD">
      <w:pPr>
        <w:pStyle w:val="2"/>
        <w:spacing w:before="0"/>
        <w:contextualSpacing/>
      </w:pPr>
      <w:bookmarkStart w:id="45" w:name="_Toc23601726"/>
      <w:bookmarkStart w:id="46" w:name="_Toc100658214"/>
      <w:r w:rsidRPr="0080011C">
        <w:t>3.1</w:t>
      </w:r>
      <w:r w:rsidR="00397360" w:rsidRPr="0080011C">
        <w:t>.</w:t>
      </w:r>
      <w:r w:rsidRPr="0080011C">
        <w:t xml:space="preserve"> Показания к началу терапии В-клеточного </w:t>
      </w:r>
      <w:r w:rsidR="00BE6A1C" w:rsidRPr="0080011C">
        <w:t>ХЛЛ</w:t>
      </w:r>
      <w:bookmarkEnd w:id="45"/>
      <w:bookmarkEnd w:id="46"/>
    </w:p>
    <w:p w14:paraId="639FA014" w14:textId="77777777" w:rsidR="004D7374" w:rsidRDefault="004D7374" w:rsidP="004F6F41">
      <w:pPr>
        <w:pStyle w:val="a4"/>
        <w:numPr>
          <w:ilvl w:val="0"/>
          <w:numId w:val="30"/>
        </w:numPr>
        <w:spacing w:before="0"/>
        <w:ind w:left="709"/>
      </w:pPr>
      <w:r w:rsidRPr="00504D96">
        <w:t>Всем</w:t>
      </w:r>
      <w:r>
        <w:t xml:space="preserve"> пациентам с верифицированным ХЛЛ/ЛМЛ </w:t>
      </w:r>
      <w:r w:rsidRPr="0080011C">
        <w:rPr>
          <w:b/>
        </w:rPr>
        <w:t>рекоменд</w:t>
      </w:r>
      <w:r w:rsidR="008E45D6" w:rsidRPr="0080011C">
        <w:rPr>
          <w:b/>
        </w:rPr>
        <w:t>уется</w:t>
      </w:r>
      <w:r>
        <w:t xml:space="preserve"> начало специфической терапии только при наличии показаний в соответствии с крит</w:t>
      </w:r>
      <w:r w:rsidR="00383556">
        <w:t xml:space="preserve">ериями </w:t>
      </w:r>
      <w:r w:rsidR="008502F5">
        <w:t>IWCLL</w:t>
      </w:r>
      <w:r w:rsidR="00383556">
        <w:t xml:space="preserve"> 2018 (</w:t>
      </w:r>
      <w:r w:rsidR="00C403C8">
        <w:t>см. </w:t>
      </w:r>
      <w:r w:rsidR="00383556">
        <w:t xml:space="preserve">приложение </w:t>
      </w:r>
      <w:r w:rsidR="00437AD9">
        <w:t>А3.2</w:t>
      </w:r>
      <w:r>
        <w:t>)</w:t>
      </w:r>
      <w:r w:rsidR="00E97E28">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w:t>
      </w:r>
    </w:p>
    <w:p w14:paraId="7DCD0337" w14:textId="77777777" w:rsidR="004D7374" w:rsidRPr="00C403C8" w:rsidRDefault="004D7374" w:rsidP="00E46EDF">
      <w:pPr>
        <w:ind w:left="709"/>
        <w:contextualSpacing/>
        <w:rPr>
          <w:b/>
          <w:spacing w:val="-4"/>
        </w:rPr>
      </w:pPr>
      <w:r w:rsidRPr="00C403C8">
        <w:rPr>
          <w:b/>
          <w:spacing w:val="-4"/>
        </w:rPr>
        <w:t xml:space="preserve">Уровень убедительности </w:t>
      </w:r>
      <w:r w:rsidR="00C20509" w:rsidRPr="00C403C8">
        <w:rPr>
          <w:b/>
          <w:spacing w:val="-4"/>
        </w:rPr>
        <w:t xml:space="preserve">рекомендаций – </w:t>
      </w:r>
      <w:r w:rsidR="005C6207" w:rsidRPr="00C403C8">
        <w:rPr>
          <w:b/>
          <w:spacing w:val="-4"/>
        </w:rPr>
        <w:t>С</w:t>
      </w:r>
      <w:r w:rsidR="000E3DE6" w:rsidRPr="00C403C8">
        <w:rPr>
          <w:b/>
          <w:spacing w:val="-4"/>
        </w:rPr>
        <w:t xml:space="preserve"> </w:t>
      </w:r>
      <w:r w:rsidRPr="00C403C8">
        <w:rPr>
          <w:b/>
          <w:spacing w:val="-4"/>
        </w:rPr>
        <w:t>(урове</w:t>
      </w:r>
      <w:r w:rsidR="001E3D61" w:rsidRPr="00C403C8">
        <w:rPr>
          <w:b/>
          <w:spacing w:val="-4"/>
        </w:rPr>
        <w:t xml:space="preserve">нь достоверности </w:t>
      </w:r>
      <w:r w:rsidR="00C20509" w:rsidRPr="00C403C8">
        <w:rPr>
          <w:b/>
          <w:spacing w:val="-4"/>
        </w:rPr>
        <w:t xml:space="preserve">доказательств – </w:t>
      </w:r>
      <w:r w:rsidR="005C6207" w:rsidRPr="00C403C8">
        <w:rPr>
          <w:b/>
          <w:spacing w:val="-4"/>
        </w:rPr>
        <w:t>5</w:t>
      </w:r>
      <w:r w:rsidRPr="00C403C8">
        <w:rPr>
          <w:b/>
          <w:spacing w:val="-4"/>
        </w:rPr>
        <w:t>)</w:t>
      </w:r>
      <w:r w:rsidR="00383556" w:rsidRPr="00C403C8">
        <w:rPr>
          <w:b/>
          <w:spacing w:val="-4"/>
        </w:rPr>
        <w:t>.</w:t>
      </w:r>
    </w:p>
    <w:p w14:paraId="3D016106" w14:textId="71ED5B76" w:rsidR="004D7374" w:rsidRDefault="00A81638" w:rsidP="00E46EDF">
      <w:pPr>
        <w:ind w:firstLine="709"/>
        <w:contextualSpacing/>
        <w:rPr>
          <w:i/>
        </w:rPr>
      </w:pPr>
      <w:r>
        <w:rPr>
          <w:b/>
        </w:rPr>
        <w:t>Комментарии</w:t>
      </w:r>
      <w:r w:rsidR="004D7374" w:rsidRPr="00383556">
        <w:rPr>
          <w:b/>
        </w:rPr>
        <w:t>:</w:t>
      </w:r>
      <w:r w:rsidR="00572E8D">
        <w:rPr>
          <w:b/>
        </w:rPr>
        <w:t xml:space="preserve"> </w:t>
      </w:r>
      <w:r w:rsidR="00E97E28" w:rsidRPr="00383556">
        <w:rPr>
          <w:i/>
        </w:rPr>
        <w:t xml:space="preserve">около </w:t>
      </w:r>
      <w:r w:rsidR="004D7374" w:rsidRPr="00383556">
        <w:rPr>
          <w:i/>
        </w:rPr>
        <w:t>30</w:t>
      </w:r>
      <w:r w:rsidR="00DD3D1E">
        <w:rPr>
          <w:i/>
        </w:rPr>
        <w:t xml:space="preserve"> %</w:t>
      </w:r>
      <w:r w:rsidR="004D7374" w:rsidRPr="00383556">
        <w:rPr>
          <w:i/>
        </w:rPr>
        <w:t xml:space="preserve"> пациентов имеют медленно прогрессирующее течение ХЛЛ, причем продолжительность их жизни близка к общепопуляционной. Наличие такой группы </w:t>
      </w:r>
      <w:r w:rsidR="008E45D6">
        <w:rPr>
          <w:i/>
        </w:rPr>
        <w:t>пациентов</w:t>
      </w:r>
      <w:r w:rsidR="004D7374" w:rsidRPr="00383556">
        <w:rPr>
          <w:i/>
        </w:rPr>
        <w:t xml:space="preserve"> делает обоснованной тактику выжидательного наблюдения до появления показаний к терапии. </w:t>
      </w:r>
      <w:r w:rsidR="00E97E28" w:rsidRPr="00E97E28">
        <w:rPr>
          <w:i/>
        </w:rPr>
        <w:t>Т</w:t>
      </w:r>
      <w:r w:rsidR="004D7374" w:rsidRPr="00383556">
        <w:rPr>
          <w:i/>
        </w:rPr>
        <w:t xml:space="preserve">ерапия ХЛЛ должна начинаться при наличии показаний по критериям </w:t>
      </w:r>
      <w:r w:rsidR="008502F5" w:rsidRPr="00383556">
        <w:rPr>
          <w:i/>
        </w:rPr>
        <w:t xml:space="preserve">IWCLL </w:t>
      </w:r>
      <w:r w:rsidR="004D7374" w:rsidRPr="00383556">
        <w:rPr>
          <w:i/>
        </w:rPr>
        <w:t>2018.</w:t>
      </w:r>
      <w:r w:rsidR="00C52C85">
        <w:rPr>
          <w:i/>
        </w:rPr>
        <w:t xml:space="preserve"> </w:t>
      </w:r>
      <w:r w:rsidR="004D7374" w:rsidRPr="00383556">
        <w:rPr>
          <w:i/>
        </w:rPr>
        <w:t xml:space="preserve">Пациенты в стадии А с </w:t>
      </w:r>
      <w:r w:rsidR="00AA4B03" w:rsidRPr="00AA4B03">
        <w:rPr>
          <w:i/>
        </w:rPr>
        <w:t>аутоиммунн</w:t>
      </w:r>
      <w:r w:rsidR="00C403C8">
        <w:rPr>
          <w:i/>
        </w:rPr>
        <w:t>ой гемолитической</w:t>
      </w:r>
      <w:r w:rsidR="00AA4B03" w:rsidRPr="00AA4B03">
        <w:rPr>
          <w:i/>
        </w:rPr>
        <w:t xml:space="preserve"> анеми</w:t>
      </w:r>
      <w:r w:rsidR="00C403C8">
        <w:rPr>
          <w:i/>
        </w:rPr>
        <w:t>ей</w:t>
      </w:r>
      <w:r w:rsidR="004D7374" w:rsidRPr="00383556">
        <w:rPr>
          <w:i/>
        </w:rPr>
        <w:t xml:space="preserve"> или </w:t>
      </w:r>
      <w:r w:rsidR="00AA4B03" w:rsidRPr="00AA4B03">
        <w:rPr>
          <w:i/>
        </w:rPr>
        <w:t>идиопатическ</w:t>
      </w:r>
      <w:r w:rsidR="00C403C8">
        <w:rPr>
          <w:i/>
        </w:rPr>
        <w:t>ой</w:t>
      </w:r>
      <w:r w:rsidR="00AA4B03" w:rsidRPr="00AA4B03">
        <w:rPr>
          <w:i/>
        </w:rPr>
        <w:t xml:space="preserve"> тромбоцитопеническ</w:t>
      </w:r>
      <w:r w:rsidR="00C403C8">
        <w:rPr>
          <w:i/>
        </w:rPr>
        <w:t>ой пурпурой</w:t>
      </w:r>
      <w:r w:rsidR="004D7374" w:rsidRPr="00383556">
        <w:rPr>
          <w:i/>
        </w:rPr>
        <w:t xml:space="preserve"> должны получать лечение по поводу этих</w:t>
      </w:r>
      <w:r w:rsidR="00C52C85">
        <w:rPr>
          <w:i/>
        </w:rPr>
        <w:t xml:space="preserve"> осложнений.</w:t>
      </w:r>
      <w:r w:rsidR="004D7374" w:rsidRPr="00383556">
        <w:rPr>
          <w:i/>
        </w:rPr>
        <w:t xml:space="preserve"> Если аутоиммунное осложнение плохо отвечает на терапию </w:t>
      </w:r>
      <w:r w:rsidR="00804814" w:rsidRPr="00804814">
        <w:rPr>
          <w:bCs/>
          <w:i/>
          <w:szCs w:val="24"/>
          <w:shd w:val="clear" w:color="auto" w:fill="FFFFFF"/>
        </w:rPr>
        <w:t>кортикостероидами для системного использования</w:t>
      </w:r>
      <w:r w:rsidR="004D7374" w:rsidRPr="00383556">
        <w:rPr>
          <w:i/>
        </w:rPr>
        <w:t>, возможно применение направленной на ХЛЛ иммунохимиотерапии. Бессимптомная гипогаммаглобулинемия и наличие моноклональной секреции сами по себе не являются показаниями к лечению.</w:t>
      </w:r>
      <w:r w:rsidR="00572E8D">
        <w:rPr>
          <w:i/>
        </w:rPr>
        <w:t xml:space="preserve"> </w:t>
      </w:r>
      <w:r w:rsidR="004D7374" w:rsidRPr="00383556">
        <w:rPr>
          <w:i/>
        </w:rPr>
        <w:t xml:space="preserve">Выявление маркеров отрицательного прогноза, в том числе делеции 17p </w:t>
      </w:r>
      <w:r w:rsidR="00C403C8">
        <w:rPr>
          <w:i/>
        </w:rPr>
        <w:t>не</w:t>
      </w:r>
      <w:r w:rsidR="004D7374" w:rsidRPr="00383556">
        <w:rPr>
          <w:i/>
        </w:rPr>
        <w:t xml:space="preserve"> является показанием к началу терапии. </w:t>
      </w:r>
    </w:p>
    <w:p w14:paraId="39DAAD5C" w14:textId="77777777" w:rsidR="001E67E0" w:rsidRPr="00383556" w:rsidRDefault="001E67E0" w:rsidP="00E46EDF">
      <w:pPr>
        <w:ind w:firstLine="709"/>
        <w:contextualSpacing/>
        <w:rPr>
          <w:i/>
        </w:rPr>
      </w:pPr>
    </w:p>
    <w:p w14:paraId="78F3E962" w14:textId="77777777" w:rsidR="004D7374" w:rsidRDefault="004D7374" w:rsidP="005D3BBD">
      <w:pPr>
        <w:pStyle w:val="2"/>
        <w:spacing w:before="0"/>
        <w:contextualSpacing/>
      </w:pPr>
      <w:bookmarkStart w:id="47" w:name="_Toc23601727"/>
      <w:bookmarkStart w:id="48" w:name="_Toc100658215"/>
      <w:r>
        <w:t>3.2</w:t>
      </w:r>
      <w:r w:rsidR="00397360" w:rsidRPr="00907D07">
        <w:t>.</w:t>
      </w:r>
      <w:r>
        <w:t xml:space="preserve"> Первая линия лечения ХЛЛ</w:t>
      </w:r>
      <w:bookmarkEnd w:id="47"/>
      <w:bookmarkEnd w:id="48"/>
    </w:p>
    <w:p w14:paraId="404D5C5F" w14:textId="33A5FDD8" w:rsidR="007B5AE5" w:rsidRPr="00E46EDF" w:rsidRDefault="007B5AE5" w:rsidP="004E3A70">
      <w:pPr>
        <w:ind w:firstLine="709"/>
        <w:contextualSpacing/>
        <w:rPr>
          <w:i/>
          <w:color w:val="000000" w:themeColor="text1"/>
        </w:rPr>
      </w:pPr>
      <w:r w:rsidRPr="00E46EDF">
        <w:rPr>
          <w:i/>
          <w:color w:val="000000" w:themeColor="text1"/>
        </w:rPr>
        <w:t xml:space="preserve">Цели лечения в первую очередь определяются </w:t>
      </w:r>
      <w:r w:rsidR="007D23DF" w:rsidRPr="00E46EDF">
        <w:rPr>
          <w:i/>
          <w:color w:val="000000" w:themeColor="text1"/>
        </w:rPr>
        <w:t xml:space="preserve">наличием факторов неблагоприятного прогноза, а также </w:t>
      </w:r>
      <w:r w:rsidRPr="00E46EDF">
        <w:rPr>
          <w:i/>
          <w:color w:val="000000" w:themeColor="text1"/>
        </w:rPr>
        <w:t>возрастом</w:t>
      </w:r>
      <w:r w:rsidR="007D23DF" w:rsidRPr="00E46EDF">
        <w:rPr>
          <w:i/>
          <w:color w:val="000000" w:themeColor="text1"/>
        </w:rPr>
        <w:t xml:space="preserve"> и</w:t>
      </w:r>
      <w:r w:rsidRPr="00E46EDF">
        <w:rPr>
          <w:i/>
          <w:color w:val="000000" w:themeColor="text1"/>
        </w:rPr>
        <w:t xml:space="preserve"> тяжестью сопутствующих заболеваний</w:t>
      </w:r>
      <w:r w:rsidR="007D23DF" w:rsidRPr="00E46EDF">
        <w:rPr>
          <w:i/>
          <w:color w:val="000000" w:themeColor="text1"/>
        </w:rPr>
        <w:t xml:space="preserve"> </w:t>
      </w:r>
      <w:r w:rsidRPr="00E46EDF">
        <w:rPr>
          <w:i/>
          <w:color w:val="000000" w:themeColor="text1"/>
        </w:rPr>
        <w:t xml:space="preserve">(табл. </w:t>
      </w:r>
      <w:r w:rsidR="00C403C8" w:rsidRPr="00E46EDF">
        <w:rPr>
          <w:i/>
          <w:color w:val="000000" w:themeColor="text1"/>
        </w:rPr>
        <w:t>3</w:t>
      </w:r>
      <w:r w:rsidRPr="00E46EDF">
        <w:rPr>
          <w:i/>
          <w:color w:val="000000" w:themeColor="text1"/>
        </w:rPr>
        <w:t>).</w:t>
      </w:r>
    </w:p>
    <w:p w14:paraId="72DD8771" w14:textId="77777777" w:rsidR="00C403C8" w:rsidRPr="006E50D1" w:rsidRDefault="00C403C8" w:rsidP="00830EF8">
      <w:pPr>
        <w:ind w:firstLine="709"/>
        <w:contextualSpacing/>
        <w:rPr>
          <w:i/>
          <w:highlight w:val="yellow"/>
        </w:rPr>
      </w:pPr>
    </w:p>
    <w:p w14:paraId="37A1FF93" w14:textId="77777777" w:rsidR="00C403C8" w:rsidRPr="005D2848" w:rsidRDefault="007B5AE5" w:rsidP="00E46EDF">
      <w:pPr>
        <w:contextualSpacing/>
        <w:rPr>
          <w:b/>
          <w:i/>
        </w:rPr>
      </w:pPr>
      <w:r w:rsidRPr="005D2848">
        <w:rPr>
          <w:b/>
          <w:i/>
        </w:rPr>
        <w:t xml:space="preserve">Таблица </w:t>
      </w:r>
      <w:r w:rsidR="00C403C8" w:rsidRPr="005D2848">
        <w:rPr>
          <w:b/>
          <w:i/>
        </w:rPr>
        <w:t>3</w:t>
      </w:r>
      <w:r w:rsidR="00504D96" w:rsidRPr="005D2848">
        <w:rPr>
          <w:b/>
          <w:i/>
        </w:rPr>
        <w:t xml:space="preserve">. </w:t>
      </w:r>
      <w:r w:rsidRPr="005D2848">
        <w:rPr>
          <w:b/>
          <w:i/>
        </w:rPr>
        <w:t xml:space="preserve">Подразделение на группы пациентов с </w:t>
      </w:r>
      <w:r w:rsidR="00C403C8" w:rsidRPr="005D2848">
        <w:rPr>
          <w:b/>
          <w:i/>
        </w:rPr>
        <w:t>хроническим лимфоцитарным лейкозом</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29"/>
        <w:gridCol w:w="2402"/>
        <w:gridCol w:w="2510"/>
        <w:gridCol w:w="2410"/>
      </w:tblGrid>
      <w:tr w:rsidR="007B5AE5" w:rsidRPr="005D2848" w14:paraId="0CE49C47" w14:textId="77777777" w:rsidTr="00C403C8">
        <w:trPr>
          <w:trHeight w:hRule="exact" w:val="937"/>
        </w:trPr>
        <w:tc>
          <w:tcPr>
            <w:tcW w:w="2029" w:type="dxa"/>
            <w:tcMar>
              <w:left w:w="57" w:type="dxa"/>
            </w:tcMar>
            <w:vAlign w:val="center"/>
          </w:tcPr>
          <w:p w14:paraId="5CD67840" w14:textId="77777777" w:rsidR="007B5AE5" w:rsidRPr="005D2848" w:rsidRDefault="007B5AE5" w:rsidP="005D3BBD">
            <w:pPr>
              <w:pStyle w:val="TableParagraph"/>
              <w:spacing w:line="360" w:lineRule="auto"/>
              <w:ind w:left="0" w:firstLine="6"/>
              <w:rPr>
                <w:rFonts w:ascii="Times New Roman" w:hAnsi="Times New Roman" w:cs="Times New Roman"/>
                <w:b/>
                <w:i/>
                <w:lang w:val="ru-RU"/>
              </w:rPr>
            </w:pPr>
            <w:r w:rsidRPr="005D2848">
              <w:rPr>
                <w:rFonts w:ascii="Times New Roman" w:hAnsi="Times New Roman" w:cs="Times New Roman"/>
                <w:b/>
                <w:i/>
                <w:lang w:val="ru-RU"/>
              </w:rPr>
              <w:t>Коморбидность, возраст</w:t>
            </w:r>
          </w:p>
        </w:tc>
        <w:tc>
          <w:tcPr>
            <w:tcW w:w="2402" w:type="dxa"/>
            <w:tcMar>
              <w:left w:w="57" w:type="dxa"/>
            </w:tcMar>
            <w:vAlign w:val="center"/>
          </w:tcPr>
          <w:p w14:paraId="2AD024E4" w14:textId="77777777" w:rsidR="007B5AE5" w:rsidRPr="005D2848"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Нет значимой</w:t>
            </w:r>
            <w:r w:rsidRPr="005D2848">
              <w:rPr>
                <w:rFonts w:ascii="Times New Roman" w:hAnsi="Times New Roman" w:cs="Times New Roman"/>
                <w:i/>
              </w:rPr>
              <w:t xml:space="preserve"> коморбидности</w:t>
            </w:r>
          </w:p>
        </w:tc>
        <w:tc>
          <w:tcPr>
            <w:tcW w:w="2510" w:type="dxa"/>
            <w:tcMar>
              <w:left w:w="57" w:type="dxa"/>
            </w:tcMar>
            <w:vAlign w:val="center"/>
          </w:tcPr>
          <w:p w14:paraId="0E23F90D" w14:textId="77777777" w:rsidR="007B5AE5" w:rsidRPr="005D2848"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Значимая</w:t>
            </w:r>
            <w:r w:rsidR="00E97E28" w:rsidRPr="005D2848">
              <w:rPr>
                <w:rFonts w:ascii="Times New Roman" w:hAnsi="Times New Roman" w:cs="Times New Roman"/>
                <w:i/>
                <w:lang w:val="ru-RU"/>
              </w:rPr>
              <w:t xml:space="preserve"> </w:t>
            </w:r>
            <w:r w:rsidRPr="005D2848">
              <w:rPr>
                <w:rFonts w:ascii="Times New Roman" w:hAnsi="Times New Roman" w:cs="Times New Roman"/>
                <w:i/>
              </w:rPr>
              <w:t>коморбидность</w:t>
            </w:r>
          </w:p>
        </w:tc>
        <w:tc>
          <w:tcPr>
            <w:tcW w:w="2410" w:type="dxa"/>
            <w:tcMar>
              <w:left w:w="57" w:type="dxa"/>
            </w:tcMar>
            <w:vAlign w:val="center"/>
          </w:tcPr>
          <w:p w14:paraId="1516205F" w14:textId="77777777" w:rsidR="007B5AE5" w:rsidRPr="005D2848"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Старческий возраст</w:t>
            </w:r>
            <w:r w:rsidRPr="005D2848">
              <w:rPr>
                <w:rFonts w:ascii="Times New Roman" w:hAnsi="Times New Roman" w:cs="Times New Roman"/>
                <w:i/>
              </w:rPr>
              <w:t>,</w:t>
            </w:r>
            <w:r w:rsidR="00E97E28" w:rsidRPr="005D2848">
              <w:rPr>
                <w:rFonts w:ascii="Times New Roman" w:hAnsi="Times New Roman" w:cs="Times New Roman"/>
                <w:i/>
                <w:lang w:val="ru-RU"/>
              </w:rPr>
              <w:t xml:space="preserve"> </w:t>
            </w:r>
            <w:r w:rsidRPr="005D2848">
              <w:rPr>
                <w:rFonts w:ascii="Times New Roman" w:hAnsi="Times New Roman" w:cs="Times New Roman"/>
                <w:i/>
                <w:lang w:val="ru-RU"/>
              </w:rPr>
              <w:t>органные</w:t>
            </w:r>
            <w:r w:rsidR="00E97E28" w:rsidRPr="005D2848">
              <w:rPr>
                <w:rFonts w:ascii="Times New Roman" w:hAnsi="Times New Roman" w:cs="Times New Roman"/>
                <w:i/>
                <w:lang w:val="ru-RU"/>
              </w:rPr>
              <w:t xml:space="preserve"> </w:t>
            </w:r>
            <w:r w:rsidRPr="005D2848">
              <w:rPr>
                <w:rFonts w:ascii="Times New Roman" w:hAnsi="Times New Roman" w:cs="Times New Roman"/>
                <w:i/>
                <w:lang w:val="ru-RU"/>
              </w:rPr>
              <w:t>патологии</w:t>
            </w:r>
          </w:p>
        </w:tc>
      </w:tr>
      <w:tr w:rsidR="007B5AE5" w:rsidRPr="005B4606" w14:paraId="232BEAE3" w14:textId="77777777" w:rsidTr="00C403C8">
        <w:trPr>
          <w:trHeight w:hRule="exact" w:val="922"/>
        </w:trPr>
        <w:tc>
          <w:tcPr>
            <w:tcW w:w="2029" w:type="dxa"/>
            <w:tcMar>
              <w:left w:w="57" w:type="dxa"/>
            </w:tcMar>
            <w:vAlign w:val="center"/>
          </w:tcPr>
          <w:p w14:paraId="394C1960" w14:textId="77777777" w:rsidR="007B5AE5" w:rsidRPr="005D2848" w:rsidRDefault="007B5AE5" w:rsidP="005D3BBD">
            <w:pPr>
              <w:pStyle w:val="TableParagraph"/>
              <w:spacing w:line="360" w:lineRule="auto"/>
              <w:ind w:left="0" w:firstLine="6"/>
              <w:rPr>
                <w:rFonts w:ascii="Times New Roman" w:hAnsi="Times New Roman" w:cs="Times New Roman"/>
                <w:b/>
                <w:i/>
              </w:rPr>
            </w:pPr>
            <w:r w:rsidRPr="005D2848">
              <w:rPr>
                <w:rFonts w:ascii="Times New Roman" w:hAnsi="Times New Roman" w:cs="Times New Roman"/>
                <w:b/>
                <w:i/>
                <w:lang w:val="ru-RU"/>
              </w:rPr>
              <w:t>Цель терапии</w:t>
            </w:r>
          </w:p>
        </w:tc>
        <w:tc>
          <w:tcPr>
            <w:tcW w:w="2402" w:type="dxa"/>
            <w:tcMar>
              <w:left w:w="57" w:type="dxa"/>
            </w:tcMar>
            <w:vAlign w:val="center"/>
          </w:tcPr>
          <w:p w14:paraId="37763997" w14:textId="44A4E9F0" w:rsidR="007B5AE5" w:rsidRPr="005D2848"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Долгосрочная ремиссия</w:t>
            </w:r>
          </w:p>
        </w:tc>
        <w:tc>
          <w:tcPr>
            <w:tcW w:w="2510" w:type="dxa"/>
            <w:tcMar>
              <w:left w:w="57" w:type="dxa"/>
            </w:tcMar>
            <w:vAlign w:val="center"/>
          </w:tcPr>
          <w:p w14:paraId="4D8C14CB" w14:textId="77777777" w:rsidR="007B5AE5" w:rsidRPr="005D2848"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 xml:space="preserve">Контроль над болезнью, </w:t>
            </w:r>
            <w:r w:rsidR="00C403C8" w:rsidRPr="005D2848">
              <w:rPr>
                <w:rFonts w:ascii="Times New Roman" w:hAnsi="Times New Roman" w:cs="Times New Roman"/>
                <w:i/>
                <w:lang w:val="ru-RU"/>
              </w:rPr>
              <w:br/>
            </w:r>
            <w:r w:rsidRPr="005D2848">
              <w:rPr>
                <w:rFonts w:ascii="Times New Roman" w:hAnsi="Times New Roman" w:cs="Times New Roman"/>
                <w:i/>
                <w:lang w:val="ru-RU"/>
              </w:rPr>
              <w:t>низкая токсичность</w:t>
            </w:r>
          </w:p>
        </w:tc>
        <w:tc>
          <w:tcPr>
            <w:tcW w:w="2410" w:type="dxa"/>
            <w:tcMar>
              <w:left w:w="57" w:type="dxa"/>
            </w:tcMar>
            <w:vAlign w:val="center"/>
          </w:tcPr>
          <w:p w14:paraId="12069FC4"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5D2848">
              <w:rPr>
                <w:rFonts w:ascii="Times New Roman" w:hAnsi="Times New Roman" w:cs="Times New Roman"/>
                <w:i/>
                <w:lang w:val="ru-RU"/>
              </w:rPr>
              <w:t>Паллиативная</w:t>
            </w:r>
          </w:p>
        </w:tc>
      </w:tr>
    </w:tbl>
    <w:p w14:paraId="66DEC148" w14:textId="77777777" w:rsidR="00C403C8" w:rsidRDefault="00C403C8" w:rsidP="004E3A70">
      <w:pPr>
        <w:ind w:firstLine="709"/>
        <w:contextualSpacing/>
        <w:rPr>
          <w:i/>
        </w:rPr>
      </w:pPr>
    </w:p>
    <w:p w14:paraId="0AA9D78D" w14:textId="77777777" w:rsidR="007B5AE5" w:rsidRPr="004C0968" w:rsidRDefault="007B5AE5" w:rsidP="00830EF8">
      <w:pPr>
        <w:ind w:firstLine="709"/>
        <w:contextualSpacing/>
        <w:rPr>
          <w:i/>
        </w:rPr>
      </w:pPr>
      <w:r w:rsidRPr="004C0968">
        <w:rPr>
          <w:i/>
        </w:rPr>
        <w:t>Существует объективная шкала оценки числа и тяжести сопутствующих заболеваний (коморбидн</w:t>
      </w:r>
      <w:r w:rsidR="005163D3">
        <w:rPr>
          <w:i/>
        </w:rPr>
        <w:t>о</w:t>
      </w:r>
      <w:r w:rsidRPr="004C0968">
        <w:rPr>
          <w:i/>
        </w:rPr>
        <w:t>сти) – CIRS (</w:t>
      </w:r>
      <w:r w:rsidRPr="004C0968">
        <w:rPr>
          <w:i/>
          <w:lang w:val="en-US"/>
        </w:rPr>
        <w:t>Cumulative</w:t>
      </w:r>
      <w:r w:rsidR="00F0422A">
        <w:rPr>
          <w:i/>
        </w:rPr>
        <w:t xml:space="preserve"> </w:t>
      </w:r>
      <w:r w:rsidRPr="004C0968">
        <w:rPr>
          <w:i/>
          <w:lang w:val="en-US"/>
        </w:rPr>
        <w:t>Illness</w:t>
      </w:r>
      <w:r w:rsidR="00F0422A">
        <w:rPr>
          <w:i/>
        </w:rPr>
        <w:t xml:space="preserve"> </w:t>
      </w:r>
      <w:r w:rsidRPr="004C0968">
        <w:rPr>
          <w:i/>
          <w:lang w:val="en-US"/>
        </w:rPr>
        <w:t>Rating</w:t>
      </w:r>
      <w:r w:rsidR="00F0422A">
        <w:rPr>
          <w:i/>
        </w:rPr>
        <w:t xml:space="preserve"> </w:t>
      </w:r>
      <w:r w:rsidRPr="004C0968">
        <w:rPr>
          <w:i/>
          <w:lang w:val="en-US"/>
        </w:rPr>
        <w:t>Score</w:t>
      </w:r>
      <w:r w:rsidRPr="004C0968">
        <w:rPr>
          <w:i/>
        </w:rPr>
        <w:t>)</w:t>
      </w:r>
      <w:r w:rsidR="000B0AC3" w:rsidRPr="0008146B">
        <w:rPr>
          <w:i/>
        </w:rPr>
        <w:t xml:space="preserve"> (</w:t>
      </w:r>
      <w:r w:rsidR="007C0380">
        <w:rPr>
          <w:i/>
        </w:rPr>
        <w:t>см. приложение Г2)</w:t>
      </w:r>
      <w:r w:rsidRPr="004C0968">
        <w:rPr>
          <w:i/>
        </w:rPr>
        <w:t xml:space="preserve">. В реальной клинической практике оценка кумулятивного индекса коморбидности не требуется. В настоящее время понятие «значимая коморбидность» не может быть объективно и воспроизводимо определено. В связи с этим распределение пациентов на терапевтические группы </w:t>
      </w:r>
      <w:r w:rsidR="00C403C8">
        <w:rPr>
          <w:i/>
        </w:rPr>
        <w:t>проводится по решению</w:t>
      </w:r>
      <w:r w:rsidRPr="004C0968">
        <w:rPr>
          <w:i/>
        </w:rPr>
        <w:t xml:space="preserve"> врача. </w:t>
      </w:r>
    </w:p>
    <w:p w14:paraId="30BF0162" w14:textId="62DD37D7" w:rsidR="007B5AE5" w:rsidRPr="004526E9" w:rsidRDefault="007B5AE5" w:rsidP="00830EF8">
      <w:pPr>
        <w:ind w:firstLine="709"/>
        <w:contextualSpacing/>
        <w:rPr>
          <w:i/>
          <w:color w:val="000000" w:themeColor="text1"/>
        </w:rPr>
      </w:pPr>
      <w:r w:rsidRPr="003147A2">
        <w:rPr>
          <w:i/>
        </w:rPr>
        <w:t>Результаты крупных клинических исследований 2000</w:t>
      </w:r>
      <w:r w:rsidR="00C403C8">
        <w:rPr>
          <w:i/>
        </w:rPr>
        <w:t>-х</w:t>
      </w:r>
      <w:r w:rsidRPr="003147A2">
        <w:rPr>
          <w:i/>
        </w:rPr>
        <w:t xml:space="preserve"> </w:t>
      </w:r>
      <w:r w:rsidR="00C403C8">
        <w:rPr>
          <w:i/>
        </w:rPr>
        <w:t>гг.</w:t>
      </w:r>
      <w:r w:rsidRPr="003147A2">
        <w:rPr>
          <w:i/>
        </w:rPr>
        <w:t xml:space="preserve"> убедительно свидетельствуют о низкой эффективности иммунохимиотерапии у пациентов с делецией 17</w:t>
      </w:r>
      <w:r w:rsidRPr="003147A2">
        <w:rPr>
          <w:i/>
          <w:lang w:val="en-US"/>
        </w:rPr>
        <w:t>p</w:t>
      </w:r>
      <w:r w:rsidRPr="003147A2">
        <w:rPr>
          <w:i/>
        </w:rPr>
        <w:t xml:space="preserve">. Однако это цитогенетическое нарушение выявляется до </w:t>
      </w:r>
      <w:r w:rsidR="00C403C8">
        <w:rPr>
          <w:i/>
        </w:rPr>
        <w:t xml:space="preserve">начала </w:t>
      </w:r>
      <w:r w:rsidRPr="003147A2">
        <w:rPr>
          <w:i/>
        </w:rPr>
        <w:t xml:space="preserve">терапии </w:t>
      </w:r>
      <w:r w:rsidR="00C403C8">
        <w:rPr>
          <w:i/>
        </w:rPr>
        <w:t>1-й линии только у</w:t>
      </w:r>
      <w:r w:rsidR="007C0380">
        <w:rPr>
          <w:i/>
        </w:rPr>
        <w:t xml:space="preserve"> </w:t>
      </w:r>
      <w:r w:rsidRPr="003147A2">
        <w:rPr>
          <w:i/>
        </w:rPr>
        <w:t>7</w:t>
      </w:r>
      <w:r w:rsidR="00DD3D1E">
        <w:rPr>
          <w:i/>
        </w:rPr>
        <w:t>%</w:t>
      </w:r>
      <w:r w:rsidR="00DD5F69">
        <w:rPr>
          <w:i/>
        </w:rPr>
        <w:t xml:space="preserve"> пациентов</w:t>
      </w:r>
      <w:r w:rsidRPr="003147A2">
        <w:rPr>
          <w:i/>
        </w:rPr>
        <w:t xml:space="preserve">. Число пациентов с клинической рефрактерностью </w:t>
      </w:r>
      <w:r w:rsidRPr="004526E9">
        <w:rPr>
          <w:i/>
          <w:color w:val="000000" w:themeColor="text1"/>
        </w:rPr>
        <w:t>(прогресси</w:t>
      </w:r>
      <w:r w:rsidR="00C403C8" w:rsidRPr="004526E9">
        <w:rPr>
          <w:i/>
          <w:color w:val="000000" w:themeColor="text1"/>
        </w:rPr>
        <w:t>рованием</w:t>
      </w:r>
      <w:r w:rsidRPr="004526E9">
        <w:rPr>
          <w:i/>
          <w:color w:val="000000" w:themeColor="text1"/>
        </w:rPr>
        <w:t xml:space="preserve"> на фоне лечения или быстры</w:t>
      </w:r>
      <w:r w:rsidR="00C403C8" w:rsidRPr="004526E9">
        <w:rPr>
          <w:i/>
          <w:color w:val="000000" w:themeColor="text1"/>
        </w:rPr>
        <w:t>м</w:t>
      </w:r>
      <w:r w:rsidRPr="004526E9">
        <w:rPr>
          <w:i/>
          <w:color w:val="000000" w:themeColor="text1"/>
        </w:rPr>
        <w:t xml:space="preserve"> рецидив</w:t>
      </w:r>
      <w:r w:rsidR="00C403C8" w:rsidRPr="004526E9">
        <w:rPr>
          <w:i/>
          <w:color w:val="000000" w:themeColor="text1"/>
        </w:rPr>
        <w:t>ом</w:t>
      </w:r>
      <w:r w:rsidRPr="004526E9">
        <w:rPr>
          <w:i/>
          <w:color w:val="000000" w:themeColor="text1"/>
        </w:rPr>
        <w:t xml:space="preserve">) приблизительно </w:t>
      </w:r>
      <w:r w:rsidR="00C403C8" w:rsidRPr="004526E9">
        <w:rPr>
          <w:i/>
          <w:color w:val="000000" w:themeColor="text1"/>
        </w:rPr>
        <w:t>в 2 раза</w:t>
      </w:r>
      <w:r w:rsidRPr="004526E9">
        <w:rPr>
          <w:i/>
          <w:color w:val="000000" w:themeColor="text1"/>
        </w:rPr>
        <w:t xml:space="preserve"> больше. Эти наблюдения легли в основу понятия </w:t>
      </w:r>
      <w:r w:rsidR="00C403C8" w:rsidRPr="004526E9">
        <w:rPr>
          <w:i/>
          <w:color w:val="000000" w:themeColor="text1"/>
        </w:rPr>
        <w:t xml:space="preserve">ХЛЛ </w:t>
      </w:r>
      <w:r w:rsidRPr="004526E9">
        <w:rPr>
          <w:i/>
          <w:color w:val="000000" w:themeColor="text1"/>
        </w:rPr>
        <w:t xml:space="preserve">высокого риска. </w:t>
      </w:r>
    </w:p>
    <w:p w14:paraId="2AA4D92E" w14:textId="1C59B67F" w:rsidR="007B5AE5" w:rsidRPr="004526E9" w:rsidRDefault="002A682C" w:rsidP="004526E9">
      <w:pPr>
        <w:ind w:firstLine="709"/>
        <w:contextualSpacing/>
        <w:rPr>
          <w:b/>
          <w:bCs/>
          <w:i/>
          <w:color w:val="000000" w:themeColor="text1"/>
        </w:rPr>
      </w:pPr>
      <w:r w:rsidRPr="004526E9">
        <w:rPr>
          <w:b/>
          <w:bCs/>
          <w:i/>
          <w:color w:val="000000" w:themeColor="text1"/>
        </w:rPr>
        <w:t xml:space="preserve">Выбор терапии 1 линии, </w:t>
      </w:r>
      <w:r w:rsidR="007B5AE5" w:rsidRPr="004526E9">
        <w:rPr>
          <w:b/>
          <w:bCs/>
          <w:i/>
          <w:color w:val="000000" w:themeColor="text1"/>
        </w:rPr>
        <w:t xml:space="preserve">пациенты могут быть распределены на </w:t>
      </w:r>
      <w:r w:rsidR="00B721CE" w:rsidRPr="004526E9">
        <w:rPr>
          <w:b/>
          <w:bCs/>
          <w:i/>
          <w:color w:val="000000" w:themeColor="text1"/>
        </w:rPr>
        <w:t xml:space="preserve">4 </w:t>
      </w:r>
      <w:r w:rsidR="007B5AE5" w:rsidRPr="004526E9">
        <w:rPr>
          <w:b/>
          <w:bCs/>
          <w:i/>
          <w:color w:val="000000" w:themeColor="text1"/>
        </w:rPr>
        <w:t xml:space="preserve">группы. </w:t>
      </w:r>
    </w:p>
    <w:p w14:paraId="4022375F" w14:textId="1367B2EA" w:rsidR="007A6A2A" w:rsidRPr="004526E9" w:rsidRDefault="007B5AE5" w:rsidP="004F6F41">
      <w:pPr>
        <w:pStyle w:val="a4"/>
        <w:numPr>
          <w:ilvl w:val="0"/>
          <w:numId w:val="17"/>
        </w:numPr>
        <w:spacing w:before="0"/>
        <w:ind w:left="709" w:firstLine="0"/>
        <w:rPr>
          <w:i/>
          <w:color w:val="000000" w:themeColor="text1"/>
        </w:rPr>
      </w:pPr>
      <w:r w:rsidRPr="004526E9">
        <w:rPr>
          <w:i/>
          <w:color w:val="000000" w:themeColor="text1"/>
        </w:rPr>
        <w:t xml:space="preserve">К </w:t>
      </w:r>
      <w:r w:rsidR="00C403C8" w:rsidRPr="004526E9">
        <w:rPr>
          <w:i/>
          <w:color w:val="000000" w:themeColor="text1"/>
        </w:rPr>
        <w:t>1-й</w:t>
      </w:r>
      <w:r w:rsidRPr="004526E9">
        <w:rPr>
          <w:i/>
          <w:color w:val="000000" w:themeColor="text1"/>
        </w:rPr>
        <w:t xml:space="preserve"> группе относятся </w:t>
      </w:r>
      <w:r w:rsidR="00B3535C" w:rsidRPr="004526E9">
        <w:rPr>
          <w:i/>
          <w:color w:val="000000" w:themeColor="text1"/>
        </w:rPr>
        <w:t xml:space="preserve">молодые </w:t>
      </w:r>
      <w:r w:rsidRPr="004526E9">
        <w:rPr>
          <w:i/>
          <w:color w:val="000000" w:themeColor="text1"/>
        </w:rPr>
        <w:t xml:space="preserve">пациенты </w:t>
      </w:r>
      <w:r w:rsidR="00B3535C" w:rsidRPr="004526E9">
        <w:rPr>
          <w:i/>
          <w:color w:val="000000" w:themeColor="text1"/>
        </w:rPr>
        <w:t xml:space="preserve">(менее 65 лет) </w:t>
      </w:r>
      <w:r w:rsidRPr="004526E9">
        <w:rPr>
          <w:i/>
          <w:color w:val="000000" w:themeColor="text1"/>
        </w:rPr>
        <w:t>без делеции 17p и/или мутации TP53 с хорошим соматическим статусом без сопутствующих заболеваний</w:t>
      </w:r>
      <w:r w:rsidR="002A682C" w:rsidRPr="004526E9">
        <w:rPr>
          <w:i/>
          <w:color w:val="000000" w:themeColor="text1"/>
        </w:rPr>
        <w:t>:</w:t>
      </w:r>
    </w:p>
    <w:p w14:paraId="0366D451" w14:textId="6B8630D5" w:rsidR="00A37A1A" w:rsidRPr="004526E9" w:rsidRDefault="007A6A2A" w:rsidP="004F6F41">
      <w:pPr>
        <w:pStyle w:val="a4"/>
        <w:numPr>
          <w:ilvl w:val="1"/>
          <w:numId w:val="31"/>
        </w:numPr>
        <w:spacing w:before="0"/>
        <w:ind w:left="1418" w:firstLine="0"/>
        <w:rPr>
          <w:i/>
          <w:color w:val="000000" w:themeColor="text1"/>
        </w:rPr>
      </w:pPr>
      <w:bookmarkStart w:id="49" w:name="_Hlk95570484"/>
      <w:r w:rsidRPr="004526E9">
        <w:rPr>
          <w:i/>
          <w:color w:val="000000" w:themeColor="text1"/>
        </w:rPr>
        <w:t>Пациенты с</w:t>
      </w:r>
      <w:r w:rsidR="00F35739" w:rsidRPr="004526E9">
        <w:rPr>
          <w:i/>
          <w:color w:val="000000" w:themeColor="text1"/>
        </w:rPr>
        <w:t xml:space="preserve"> мутированным </w:t>
      </w:r>
      <w:r w:rsidR="00E7624A" w:rsidRPr="004526E9">
        <w:rPr>
          <w:i/>
          <w:color w:val="000000" w:themeColor="text1"/>
        </w:rPr>
        <w:t xml:space="preserve">вариантом </w:t>
      </w:r>
      <w:r w:rsidR="00E7624A" w:rsidRPr="004526E9">
        <w:rPr>
          <w:i/>
          <w:color w:val="000000" w:themeColor="text1"/>
          <w:lang w:val="en-US"/>
        </w:rPr>
        <w:t>IGHV</w:t>
      </w:r>
      <w:r w:rsidR="007B5AE5" w:rsidRPr="004526E9">
        <w:rPr>
          <w:i/>
          <w:color w:val="000000" w:themeColor="text1"/>
        </w:rPr>
        <w:t xml:space="preserve">. </w:t>
      </w:r>
      <w:bookmarkEnd w:id="49"/>
      <w:r w:rsidR="007B5AE5" w:rsidRPr="004526E9">
        <w:rPr>
          <w:i/>
          <w:color w:val="000000" w:themeColor="text1"/>
        </w:rPr>
        <w:t>В этой группе необходимо стремиться к достижению полной ремиссии, по возможности</w:t>
      </w:r>
      <w:r w:rsidR="00133EBD" w:rsidRPr="004526E9">
        <w:rPr>
          <w:i/>
          <w:color w:val="000000" w:themeColor="text1"/>
        </w:rPr>
        <w:t xml:space="preserve"> с </w:t>
      </w:r>
      <w:r w:rsidR="00DC0973" w:rsidRPr="004526E9">
        <w:rPr>
          <w:i/>
          <w:color w:val="000000" w:themeColor="text1"/>
        </w:rPr>
        <w:t>неопределяемой</w:t>
      </w:r>
      <w:r w:rsidR="007B5AE5" w:rsidRPr="004526E9">
        <w:rPr>
          <w:i/>
          <w:color w:val="000000" w:themeColor="text1"/>
        </w:rPr>
        <w:t xml:space="preserve"> МОБ, поскольку только такая тактика может привести к реальному увеличению продолжительности жизни. </w:t>
      </w:r>
      <w:r w:rsidR="006F547D" w:rsidRPr="004526E9">
        <w:rPr>
          <w:i/>
          <w:color w:val="000000" w:themeColor="text1"/>
        </w:rPr>
        <w:t>Основ</w:t>
      </w:r>
      <w:r w:rsidR="00C403C8" w:rsidRPr="004526E9">
        <w:rPr>
          <w:i/>
          <w:color w:val="000000" w:themeColor="text1"/>
        </w:rPr>
        <w:t>а</w:t>
      </w:r>
      <w:r w:rsidR="006F547D" w:rsidRPr="004526E9">
        <w:rPr>
          <w:i/>
          <w:color w:val="000000" w:themeColor="text1"/>
        </w:rPr>
        <w:t xml:space="preserve"> лечения пациентов этой группы </w:t>
      </w:r>
      <w:r w:rsidR="00C403C8" w:rsidRPr="004526E9">
        <w:rPr>
          <w:i/>
          <w:color w:val="000000" w:themeColor="text1"/>
        </w:rPr>
        <w:t>–</w:t>
      </w:r>
      <w:r w:rsidR="006F547D" w:rsidRPr="004526E9">
        <w:rPr>
          <w:i/>
          <w:color w:val="000000" w:themeColor="text1"/>
        </w:rPr>
        <w:t xml:space="preserve"> курсовая иммунохимиотерапия</w:t>
      </w:r>
      <w:r w:rsidR="001540BD" w:rsidRPr="004526E9">
        <w:rPr>
          <w:i/>
          <w:color w:val="000000" w:themeColor="text1"/>
        </w:rPr>
        <w:t xml:space="preserve"> (</w:t>
      </w:r>
      <w:r w:rsidR="001540BD" w:rsidRPr="004526E9">
        <w:rPr>
          <w:i/>
          <w:color w:val="000000" w:themeColor="text1"/>
          <w:lang w:val="en-US"/>
        </w:rPr>
        <w:t>FCR</w:t>
      </w:r>
      <w:r w:rsidR="009E25CC" w:rsidRPr="004526E9">
        <w:rPr>
          <w:i/>
          <w:color w:val="000000" w:themeColor="text1"/>
        </w:rPr>
        <w:t xml:space="preserve"> и</w:t>
      </w:r>
      <w:r w:rsidR="002A682C" w:rsidRPr="004526E9">
        <w:rPr>
          <w:i/>
          <w:color w:val="000000" w:themeColor="text1"/>
        </w:rPr>
        <w:t>ли</w:t>
      </w:r>
      <w:r w:rsidR="009E25CC" w:rsidRPr="004526E9">
        <w:rPr>
          <w:i/>
          <w:color w:val="000000" w:themeColor="text1"/>
        </w:rPr>
        <w:t xml:space="preserve"> </w:t>
      </w:r>
      <w:r w:rsidR="009E25CC" w:rsidRPr="004526E9">
        <w:rPr>
          <w:i/>
          <w:color w:val="000000" w:themeColor="text1"/>
          <w:lang w:val="en-US"/>
        </w:rPr>
        <w:t>BR</w:t>
      </w:r>
      <w:r w:rsidR="001540BD" w:rsidRPr="004526E9">
        <w:rPr>
          <w:i/>
          <w:color w:val="000000" w:themeColor="text1"/>
        </w:rPr>
        <w:t>)</w:t>
      </w:r>
      <w:r w:rsidR="006F547D" w:rsidRPr="004526E9">
        <w:rPr>
          <w:i/>
          <w:color w:val="000000" w:themeColor="text1"/>
        </w:rPr>
        <w:t xml:space="preserve">. </w:t>
      </w:r>
    </w:p>
    <w:p w14:paraId="073577A9" w14:textId="08FDA883" w:rsidR="009E25CC" w:rsidRPr="004526E9" w:rsidRDefault="00F611AC" w:rsidP="004F6F41">
      <w:pPr>
        <w:pStyle w:val="a4"/>
        <w:numPr>
          <w:ilvl w:val="1"/>
          <w:numId w:val="31"/>
        </w:numPr>
        <w:spacing w:before="0"/>
        <w:ind w:left="1418" w:firstLine="0"/>
        <w:rPr>
          <w:i/>
          <w:color w:val="000000" w:themeColor="text1"/>
        </w:rPr>
      </w:pPr>
      <w:r w:rsidRPr="004526E9">
        <w:rPr>
          <w:i/>
          <w:color w:val="000000" w:themeColor="text1"/>
        </w:rPr>
        <w:lastRenderedPageBreak/>
        <w:t>В подгруппе пациентов</w:t>
      </w:r>
      <w:r w:rsidR="00426D2E" w:rsidRPr="004526E9">
        <w:rPr>
          <w:i/>
          <w:color w:val="000000" w:themeColor="text1"/>
        </w:rPr>
        <w:t xml:space="preserve"> </w:t>
      </w:r>
      <w:r w:rsidR="004755D9" w:rsidRPr="004526E9">
        <w:rPr>
          <w:i/>
          <w:color w:val="000000" w:themeColor="text1"/>
        </w:rPr>
        <w:t xml:space="preserve">1 </w:t>
      </w:r>
      <w:r w:rsidR="00E06F09" w:rsidRPr="004526E9">
        <w:rPr>
          <w:i/>
          <w:color w:val="000000" w:themeColor="text1"/>
        </w:rPr>
        <w:t>линии без</w:t>
      </w:r>
      <w:r w:rsidRPr="004526E9">
        <w:rPr>
          <w:i/>
          <w:color w:val="000000" w:themeColor="text1"/>
        </w:rPr>
        <w:t xml:space="preserve"> </w:t>
      </w:r>
      <w:r w:rsidR="0086344E" w:rsidRPr="004526E9">
        <w:rPr>
          <w:i/>
          <w:color w:val="000000" w:themeColor="text1"/>
        </w:rPr>
        <w:t xml:space="preserve">мутации генов </w:t>
      </w:r>
      <w:r w:rsidR="0086344E" w:rsidRPr="004526E9">
        <w:rPr>
          <w:i/>
          <w:color w:val="000000" w:themeColor="text1"/>
          <w:lang w:val="en-US"/>
        </w:rPr>
        <w:t>IGHV</w:t>
      </w:r>
      <w:r w:rsidR="0086344E" w:rsidRPr="004526E9">
        <w:rPr>
          <w:i/>
          <w:color w:val="000000" w:themeColor="text1"/>
        </w:rPr>
        <w:t xml:space="preserve"> </w:t>
      </w:r>
      <w:r w:rsidR="00581D6A" w:rsidRPr="004526E9">
        <w:rPr>
          <w:i/>
          <w:color w:val="000000" w:themeColor="text1"/>
        </w:rPr>
        <w:t>высокую эффективность продемонстрировали тар</w:t>
      </w:r>
      <w:r w:rsidR="001758FB" w:rsidRPr="004526E9">
        <w:rPr>
          <w:i/>
          <w:color w:val="000000" w:themeColor="text1"/>
        </w:rPr>
        <w:t>ге</w:t>
      </w:r>
      <w:r w:rsidR="00581D6A" w:rsidRPr="004526E9">
        <w:rPr>
          <w:i/>
          <w:color w:val="000000" w:themeColor="text1"/>
        </w:rPr>
        <w:t>тные препараты: акалабрутиниб</w:t>
      </w:r>
      <w:r w:rsidR="00EA1C45" w:rsidRPr="004526E9">
        <w:rPr>
          <w:i/>
          <w:color w:val="000000" w:themeColor="text1"/>
        </w:rPr>
        <w:t xml:space="preserve"> </w:t>
      </w:r>
      <w:r w:rsidR="001A47DE" w:rsidRPr="004526E9">
        <w:rPr>
          <w:i/>
          <w:color w:val="000000" w:themeColor="text1"/>
        </w:rPr>
        <w:t>+/- обинутузумаб</w:t>
      </w:r>
      <w:r w:rsidR="00EA1C45" w:rsidRPr="004526E9">
        <w:rPr>
          <w:i/>
          <w:color w:val="000000" w:themeColor="text1"/>
        </w:rPr>
        <w:t xml:space="preserve"> </w:t>
      </w:r>
      <w:r w:rsidR="00EA1C45" w:rsidRPr="004526E9">
        <w:rPr>
          <w:i/>
          <w:color w:val="000000" w:themeColor="text1"/>
        </w:rPr>
        <w:fldChar w:fldCharType="begin" w:fldLock="1"/>
      </w:r>
      <w:r w:rsidR="00EA1C45" w:rsidRPr="004526E9">
        <w:rPr>
          <w:i/>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EA1C45" w:rsidRPr="004526E9">
        <w:rPr>
          <w:i/>
          <w:color w:val="000000" w:themeColor="text1"/>
        </w:rPr>
        <w:fldChar w:fldCharType="separate"/>
      </w:r>
      <w:r w:rsidR="00EA1C45" w:rsidRPr="004526E9">
        <w:rPr>
          <w:noProof/>
          <w:color w:val="000000" w:themeColor="text1"/>
        </w:rPr>
        <w:t>[21]</w:t>
      </w:r>
      <w:r w:rsidR="00EA1C45" w:rsidRPr="004526E9">
        <w:rPr>
          <w:i/>
          <w:color w:val="000000" w:themeColor="text1"/>
        </w:rPr>
        <w:fldChar w:fldCharType="end"/>
      </w:r>
      <w:r w:rsidR="00EB0C90" w:rsidRPr="004526E9">
        <w:rPr>
          <w:i/>
          <w:color w:val="000000" w:themeColor="text1"/>
        </w:rPr>
        <w:t>,</w:t>
      </w:r>
      <w:r w:rsidR="00581D6A" w:rsidRPr="004526E9">
        <w:rPr>
          <w:i/>
          <w:color w:val="000000" w:themeColor="text1"/>
        </w:rPr>
        <w:t xml:space="preserve"> венетоклакс</w:t>
      </w:r>
      <w:r w:rsidR="00CF3FA4" w:rsidRPr="004526E9">
        <w:rPr>
          <w:i/>
          <w:color w:val="000000" w:themeColor="text1"/>
        </w:rPr>
        <w:t xml:space="preserve"> в комбинации с</w:t>
      </w:r>
      <w:r w:rsidR="00965797" w:rsidRPr="004526E9">
        <w:rPr>
          <w:i/>
          <w:color w:val="000000" w:themeColor="text1"/>
        </w:rPr>
        <w:t xml:space="preserve"> </w:t>
      </w:r>
      <w:r w:rsidR="00CF3FA4" w:rsidRPr="004526E9">
        <w:rPr>
          <w:i/>
          <w:color w:val="000000" w:themeColor="text1"/>
        </w:rPr>
        <w:t>обинутузумабом</w:t>
      </w:r>
      <w:r w:rsidR="00EA1C45" w:rsidRPr="004526E9">
        <w:rPr>
          <w:i/>
          <w:color w:val="000000" w:themeColor="text1"/>
        </w:rPr>
        <w:t xml:space="preserve"> </w:t>
      </w:r>
      <w:r w:rsidR="00EA1C45" w:rsidRPr="004526E9">
        <w:rPr>
          <w:i/>
          <w:color w:val="000000" w:themeColor="text1"/>
        </w:rPr>
        <w:fldChar w:fldCharType="begin" w:fldLock="1"/>
      </w:r>
      <w:r w:rsidR="00EA1C45" w:rsidRPr="004526E9">
        <w:rPr>
          <w:i/>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EA1C45" w:rsidRPr="004526E9">
        <w:rPr>
          <w:i/>
          <w:color w:val="000000" w:themeColor="text1"/>
        </w:rPr>
        <w:fldChar w:fldCharType="separate"/>
      </w:r>
      <w:r w:rsidR="00EA1C45" w:rsidRPr="004526E9">
        <w:rPr>
          <w:noProof/>
          <w:color w:val="000000" w:themeColor="text1"/>
        </w:rPr>
        <w:t>[22]</w:t>
      </w:r>
      <w:r w:rsidR="00EA1C45" w:rsidRPr="004526E9">
        <w:rPr>
          <w:i/>
          <w:color w:val="000000" w:themeColor="text1"/>
        </w:rPr>
        <w:fldChar w:fldCharType="end"/>
      </w:r>
      <w:r w:rsidR="00CF3FA4" w:rsidRPr="004526E9">
        <w:rPr>
          <w:i/>
          <w:color w:val="000000" w:themeColor="text1"/>
        </w:rPr>
        <w:t xml:space="preserve">, </w:t>
      </w:r>
      <w:r w:rsidR="00535F40" w:rsidRPr="004526E9">
        <w:rPr>
          <w:i/>
          <w:color w:val="000000" w:themeColor="text1"/>
        </w:rPr>
        <w:t>занубрутиниб в монотерапии</w:t>
      </w:r>
      <w:r w:rsidR="00EA1C45" w:rsidRPr="004526E9">
        <w:rPr>
          <w:i/>
          <w:color w:val="000000" w:themeColor="text1"/>
        </w:rPr>
        <w:t xml:space="preserve"> </w:t>
      </w:r>
      <w:r w:rsidR="00EA1C45" w:rsidRPr="004526E9">
        <w:rPr>
          <w:i/>
          <w:color w:val="000000" w:themeColor="text1"/>
        </w:rPr>
        <w:fldChar w:fldCharType="begin" w:fldLock="1"/>
      </w:r>
      <w:r w:rsidR="006B14BC" w:rsidRPr="004526E9">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EA1C45" w:rsidRPr="004526E9">
        <w:rPr>
          <w:i/>
          <w:color w:val="000000" w:themeColor="text1"/>
        </w:rPr>
        <w:fldChar w:fldCharType="separate"/>
      </w:r>
      <w:r w:rsidR="00A643A4" w:rsidRPr="004526E9">
        <w:rPr>
          <w:noProof/>
          <w:color w:val="000000" w:themeColor="text1"/>
        </w:rPr>
        <w:t>[30,31]</w:t>
      </w:r>
      <w:r w:rsidR="00EA1C45" w:rsidRPr="004526E9">
        <w:rPr>
          <w:i/>
          <w:color w:val="000000" w:themeColor="text1"/>
        </w:rPr>
        <w:fldChar w:fldCharType="end"/>
      </w:r>
      <w:r w:rsidR="00535F40" w:rsidRPr="004526E9">
        <w:rPr>
          <w:i/>
          <w:color w:val="000000" w:themeColor="text1"/>
        </w:rPr>
        <w:t xml:space="preserve">, </w:t>
      </w:r>
      <w:r w:rsidR="00CF3FA4" w:rsidRPr="004526E9">
        <w:rPr>
          <w:i/>
          <w:color w:val="000000" w:themeColor="text1"/>
        </w:rPr>
        <w:t xml:space="preserve">ибрутиниб в монотерапии или комбинации с </w:t>
      </w:r>
      <w:r w:rsidR="00F86E4B" w:rsidRPr="004526E9">
        <w:rPr>
          <w:i/>
          <w:color w:val="000000" w:themeColor="text1"/>
        </w:rPr>
        <w:t>обинутузумабом</w:t>
      </w:r>
      <w:r w:rsidR="006B14BC" w:rsidRPr="004526E9">
        <w:rPr>
          <w:i/>
          <w:color w:val="000000" w:themeColor="text1"/>
        </w:rPr>
        <w:t xml:space="preserve"> </w:t>
      </w:r>
      <w:r w:rsidR="006B14BC" w:rsidRPr="004526E9">
        <w:rPr>
          <w:i/>
          <w:color w:val="000000" w:themeColor="text1"/>
        </w:rPr>
        <w:fldChar w:fldCharType="begin" w:fldLock="1"/>
      </w:r>
      <w:r w:rsidR="006B14BC" w:rsidRPr="004526E9">
        <w:rPr>
          <w:i/>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id":"ITEM-3","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3","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4","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4","issue":"26","issued":{"date-parts":[["2018"]]},"page":"2517-2528","title":"Ibrutinib Regimens versus Chemoimmunotherapy in Older Patients with Untreated CLL.","type":"article-journal","volume":"379"},"uris":["http://www.mendeley.com/documents/?uuid=2dad136c-8d53-3f5e-8a11-7445e6ee5cdf"]}],"mendeley":{"formattedCitation":"[32–35]","plainTextFormattedCitation":"[32–35]","previouslyFormattedCitation":"[32–35]"},"properties":{"noteIndex":0},"schema":"https://github.com/citation-style-language/schema/raw/master/csl-citation.json"}</w:instrText>
      </w:r>
      <w:r w:rsidR="006B14BC" w:rsidRPr="004526E9">
        <w:rPr>
          <w:i/>
          <w:color w:val="000000" w:themeColor="text1"/>
        </w:rPr>
        <w:fldChar w:fldCharType="separate"/>
      </w:r>
      <w:r w:rsidR="006B14BC" w:rsidRPr="004526E9">
        <w:rPr>
          <w:noProof/>
          <w:color w:val="000000" w:themeColor="text1"/>
        </w:rPr>
        <w:t>[32–35]</w:t>
      </w:r>
      <w:r w:rsidR="006B14BC" w:rsidRPr="004526E9">
        <w:rPr>
          <w:i/>
          <w:color w:val="000000" w:themeColor="text1"/>
        </w:rPr>
        <w:fldChar w:fldCharType="end"/>
      </w:r>
      <w:r w:rsidR="007F7810" w:rsidRPr="004526E9">
        <w:rPr>
          <w:i/>
          <w:color w:val="000000" w:themeColor="text1"/>
        </w:rPr>
        <w:t xml:space="preserve"> </w:t>
      </w:r>
      <w:r w:rsidR="00CF3FA4" w:rsidRPr="004526E9">
        <w:rPr>
          <w:i/>
          <w:color w:val="000000" w:themeColor="text1"/>
        </w:rPr>
        <w:t>(препараты перечислены в алфавитном порядке</w:t>
      </w:r>
      <w:r w:rsidR="0093358A" w:rsidRPr="004526E9">
        <w:rPr>
          <w:i/>
          <w:color w:val="000000" w:themeColor="text1"/>
        </w:rPr>
        <w:t>;</w:t>
      </w:r>
      <w:r w:rsidR="00E4525B" w:rsidRPr="004526E9">
        <w:rPr>
          <w:i/>
          <w:color w:val="000000" w:themeColor="text1"/>
        </w:rPr>
        <w:t xml:space="preserve"> </w:t>
      </w:r>
      <w:r w:rsidR="0093358A" w:rsidRPr="004526E9">
        <w:rPr>
          <w:i/>
          <w:color w:val="000000" w:themeColor="text1"/>
        </w:rPr>
        <w:t xml:space="preserve">в </w:t>
      </w:r>
      <w:r w:rsidR="00E4525B" w:rsidRPr="004526E9">
        <w:rPr>
          <w:i/>
          <w:color w:val="000000" w:themeColor="text1"/>
        </w:rPr>
        <w:t xml:space="preserve">реальной практике следует учитывать </w:t>
      </w:r>
      <w:r w:rsidR="00965797" w:rsidRPr="004526E9">
        <w:rPr>
          <w:i/>
          <w:color w:val="000000" w:themeColor="text1"/>
        </w:rPr>
        <w:t>индиви</w:t>
      </w:r>
      <w:r w:rsidR="00F86E4B" w:rsidRPr="004526E9">
        <w:rPr>
          <w:i/>
          <w:color w:val="000000" w:themeColor="text1"/>
        </w:rPr>
        <w:t>д</w:t>
      </w:r>
      <w:r w:rsidR="00965797" w:rsidRPr="004526E9">
        <w:rPr>
          <w:i/>
          <w:color w:val="000000" w:themeColor="text1"/>
        </w:rPr>
        <w:t>уальные характеристики пациента и доступность препарата</w:t>
      </w:r>
      <w:r w:rsidR="00965797" w:rsidRPr="004526E9">
        <w:rPr>
          <w:b/>
          <w:bCs/>
          <w:i/>
          <w:color w:val="000000" w:themeColor="text1"/>
        </w:rPr>
        <w:t>)</w:t>
      </w:r>
      <w:r w:rsidR="007B701B" w:rsidRPr="004526E9">
        <w:rPr>
          <w:b/>
          <w:bCs/>
          <w:i/>
          <w:color w:val="000000" w:themeColor="text1"/>
        </w:rPr>
        <w:t xml:space="preserve">. </w:t>
      </w:r>
      <w:r w:rsidR="00420F13">
        <w:rPr>
          <w:bCs/>
          <w:i/>
          <w:color w:val="000000" w:themeColor="text1"/>
        </w:rPr>
        <w:t>В</w:t>
      </w:r>
      <w:r w:rsidR="005F2C1C" w:rsidRPr="004526E9">
        <w:rPr>
          <w:bCs/>
          <w:i/>
          <w:color w:val="000000" w:themeColor="text1"/>
        </w:rPr>
        <w:t>ысоко</w:t>
      </w:r>
      <w:r w:rsidR="0005105F" w:rsidRPr="004526E9">
        <w:rPr>
          <w:bCs/>
          <w:i/>
          <w:color w:val="000000" w:themeColor="text1"/>
        </w:rPr>
        <w:t>го</w:t>
      </w:r>
      <w:r w:rsidR="005F2C1C" w:rsidRPr="004526E9">
        <w:rPr>
          <w:bCs/>
          <w:i/>
          <w:color w:val="000000" w:themeColor="text1"/>
        </w:rPr>
        <w:t xml:space="preserve"> числа достижения МОБ-негативного статуса</w:t>
      </w:r>
      <w:r w:rsidR="005F2C1C" w:rsidRPr="004526E9">
        <w:rPr>
          <w:i/>
          <w:color w:val="000000" w:themeColor="text1"/>
        </w:rPr>
        <w:t xml:space="preserve"> </w:t>
      </w:r>
      <w:r w:rsidR="007B701B" w:rsidRPr="004526E9">
        <w:rPr>
          <w:i/>
          <w:color w:val="000000" w:themeColor="text1"/>
        </w:rPr>
        <w:t xml:space="preserve">можно ожидать при использовании </w:t>
      </w:r>
      <w:r w:rsidR="006B14BC" w:rsidRPr="004526E9">
        <w:rPr>
          <w:i/>
          <w:color w:val="000000" w:themeColor="text1"/>
        </w:rPr>
        <w:t xml:space="preserve">венетоклакса </w:t>
      </w:r>
      <w:r w:rsidR="007B701B" w:rsidRPr="004526E9">
        <w:rPr>
          <w:i/>
          <w:color w:val="000000" w:themeColor="text1"/>
        </w:rPr>
        <w:t>с обинутузумабом</w:t>
      </w:r>
      <w:r w:rsidR="006B14BC" w:rsidRPr="004526E9">
        <w:rPr>
          <w:i/>
          <w:color w:val="000000" w:themeColor="text1"/>
        </w:rPr>
        <w:t xml:space="preserve"> </w:t>
      </w:r>
      <w:r w:rsidR="006B14BC" w:rsidRPr="004526E9">
        <w:rPr>
          <w:i/>
          <w:color w:val="000000" w:themeColor="text1"/>
        </w:rPr>
        <w:fldChar w:fldCharType="begin" w:fldLock="1"/>
      </w:r>
      <w:r w:rsidR="001E67E0" w:rsidRPr="004526E9">
        <w:rPr>
          <w:i/>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6B14BC" w:rsidRPr="004526E9">
        <w:rPr>
          <w:i/>
          <w:color w:val="000000" w:themeColor="text1"/>
        </w:rPr>
        <w:fldChar w:fldCharType="separate"/>
      </w:r>
      <w:r w:rsidR="006B14BC" w:rsidRPr="004526E9">
        <w:rPr>
          <w:noProof/>
          <w:color w:val="000000" w:themeColor="text1"/>
        </w:rPr>
        <w:t>[22]</w:t>
      </w:r>
      <w:r w:rsidR="006B14BC" w:rsidRPr="004526E9">
        <w:rPr>
          <w:i/>
          <w:color w:val="000000" w:themeColor="text1"/>
        </w:rPr>
        <w:fldChar w:fldCharType="end"/>
      </w:r>
      <w:r w:rsidR="006B14BC" w:rsidRPr="004526E9">
        <w:rPr>
          <w:i/>
          <w:color w:val="000000" w:themeColor="text1"/>
          <w:lang w:val="en-US"/>
        </w:rPr>
        <w:t>.</w:t>
      </w:r>
      <w:r w:rsidR="00535F40" w:rsidRPr="004526E9">
        <w:rPr>
          <w:i/>
          <w:color w:val="000000" w:themeColor="text1"/>
        </w:rPr>
        <w:t xml:space="preserve"> </w:t>
      </w:r>
    </w:p>
    <w:p w14:paraId="0573D3BE" w14:textId="77777777" w:rsidR="009E25CC" w:rsidRPr="004526E9" w:rsidRDefault="007B5AE5" w:rsidP="004F6F41">
      <w:pPr>
        <w:pStyle w:val="a4"/>
        <w:numPr>
          <w:ilvl w:val="0"/>
          <w:numId w:val="17"/>
        </w:numPr>
        <w:spacing w:before="0"/>
        <w:ind w:left="709" w:firstLine="0"/>
        <w:rPr>
          <w:i/>
          <w:color w:val="000000" w:themeColor="text1"/>
        </w:rPr>
      </w:pPr>
      <w:r w:rsidRPr="004526E9">
        <w:rPr>
          <w:i/>
          <w:color w:val="000000" w:themeColor="text1"/>
        </w:rPr>
        <w:t xml:space="preserve">Ко </w:t>
      </w:r>
      <w:r w:rsidR="001F4A9B" w:rsidRPr="004526E9">
        <w:rPr>
          <w:i/>
          <w:color w:val="000000" w:themeColor="text1"/>
        </w:rPr>
        <w:t>2-й</w:t>
      </w:r>
      <w:r w:rsidRPr="004526E9">
        <w:rPr>
          <w:i/>
          <w:color w:val="000000" w:themeColor="text1"/>
        </w:rPr>
        <w:t xml:space="preserve"> группе относятся пациенты преклонного возраста</w:t>
      </w:r>
      <w:r w:rsidR="005C6207" w:rsidRPr="004526E9">
        <w:rPr>
          <w:i/>
          <w:color w:val="000000" w:themeColor="text1"/>
        </w:rPr>
        <w:t xml:space="preserve"> (старше 65 лет)</w:t>
      </w:r>
      <w:r w:rsidR="00B3535C" w:rsidRPr="004526E9">
        <w:rPr>
          <w:i/>
          <w:color w:val="000000" w:themeColor="text1"/>
        </w:rPr>
        <w:t xml:space="preserve">, а также молодые </w:t>
      </w:r>
      <w:r w:rsidR="00573998" w:rsidRPr="004526E9">
        <w:rPr>
          <w:i/>
          <w:color w:val="000000" w:themeColor="text1"/>
        </w:rPr>
        <w:t xml:space="preserve">пациенты </w:t>
      </w:r>
      <w:r w:rsidRPr="004526E9">
        <w:rPr>
          <w:i/>
          <w:color w:val="000000" w:themeColor="text1"/>
        </w:rPr>
        <w:t xml:space="preserve">со множеством сопутствующих заболеваний. В этой группе нужно стремиться к достижению эффективного контроля над опухолью, избегая неоправданной токсичности. </w:t>
      </w:r>
    </w:p>
    <w:p w14:paraId="740EB1F2" w14:textId="33C3BBB1" w:rsidR="007B5AE5" w:rsidRPr="004526E9" w:rsidRDefault="009E25CC" w:rsidP="004F6F41">
      <w:pPr>
        <w:pStyle w:val="a4"/>
        <w:numPr>
          <w:ilvl w:val="1"/>
          <w:numId w:val="33"/>
        </w:numPr>
        <w:spacing w:before="0"/>
        <w:ind w:left="1418" w:firstLine="0"/>
        <w:rPr>
          <w:i/>
          <w:color w:val="000000" w:themeColor="text1"/>
        </w:rPr>
      </w:pPr>
      <w:r w:rsidRPr="004526E9">
        <w:rPr>
          <w:i/>
          <w:color w:val="000000" w:themeColor="text1"/>
        </w:rPr>
        <w:t xml:space="preserve">Пациенты с мутированным вариантом IGHV. </w:t>
      </w:r>
      <w:r w:rsidR="007B5AE5" w:rsidRPr="004526E9">
        <w:rPr>
          <w:i/>
          <w:color w:val="000000" w:themeColor="text1"/>
        </w:rPr>
        <w:t>Аналоги пуринов в этой группе лучше не использовать</w:t>
      </w:r>
      <w:r w:rsidR="003352A0" w:rsidRPr="004526E9">
        <w:rPr>
          <w:i/>
          <w:color w:val="000000" w:themeColor="text1"/>
        </w:rPr>
        <w:t xml:space="preserve">. Оптимальные ИХТ комбинациями для пациентов данной группы: </w:t>
      </w:r>
      <w:r w:rsidR="003352A0" w:rsidRPr="004526E9">
        <w:rPr>
          <w:i/>
          <w:color w:val="000000" w:themeColor="text1"/>
          <w:lang w:val="en-US"/>
        </w:rPr>
        <w:t>BR</w:t>
      </w:r>
      <w:r w:rsidR="003352A0" w:rsidRPr="004526E9">
        <w:rPr>
          <w:i/>
          <w:color w:val="000000" w:themeColor="text1"/>
        </w:rPr>
        <w:t xml:space="preserve"> и</w:t>
      </w:r>
      <w:r w:rsidR="002A682C" w:rsidRPr="004526E9">
        <w:rPr>
          <w:i/>
          <w:color w:val="000000" w:themeColor="text1"/>
        </w:rPr>
        <w:t>ли</w:t>
      </w:r>
      <w:r w:rsidR="003352A0" w:rsidRPr="004526E9">
        <w:rPr>
          <w:i/>
          <w:color w:val="000000" w:themeColor="text1"/>
        </w:rPr>
        <w:t xml:space="preserve"> </w:t>
      </w:r>
      <w:r w:rsidR="006B14BC" w:rsidRPr="004526E9">
        <w:rPr>
          <w:i/>
          <w:color w:val="000000" w:themeColor="text1"/>
        </w:rPr>
        <w:t xml:space="preserve">хлорамбуцил </w:t>
      </w:r>
      <w:r w:rsidRPr="004526E9">
        <w:rPr>
          <w:i/>
          <w:color w:val="000000" w:themeColor="text1"/>
        </w:rPr>
        <w:t xml:space="preserve">+ </w:t>
      </w:r>
      <w:r w:rsidR="006B14BC" w:rsidRPr="004526E9">
        <w:rPr>
          <w:i/>
          <w:color w:val="000000" w:themeColor="text1"/>
        </w:rPr>
        <w:t xml:space="preserve">обинутузумаб </w:t>
      </w:r>
      <w:r w:rsidR="001E67E0" w:rsidRPr="004526E9">
        <w:rPr>
          <w:i/>
          <w:color w:val="000000" w:themeColor="text1"/>
        </w:rPr>
        <w:fldChar w:fldCharType="begin" w:fldLock="1"/>
      </w:r>
      <w:r w:rsidR="0093358A" w:rsidRPr="004526E9">
        <w:rPr>
          <w:i/>
          <w:color w:val="000000" w:themeColor="text1"/>
        </w:rPr>
        <w:instrText>ADDIN CSL_CITATION {"citationItems":[{"id":"ITEM-1","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1","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id":"ITEM-2","itemData":{"DOI":"10.1038/LEU.2015.14","ISSN":"1476-5551","PMID":"25634683","author":[{"dropping-particle":"","family":"Goede","given":"V.","non-dropping-particle":"","parse-names":false,"suffix":""},{"dropping-particle":"","family":"Fischer","given":"K.","non-dropping-particle":"","parse-names":false,"suffix":""},{"dropping-particle":"","family":"Engelke","given":"A.","non-dropping-particle":"","parse-names":false,"suffix":""},{"dropping-particle":"","family":"Schlag","given":"R.","non-dropping-particle":"","parse-names":false,"suffix":""},{"dropping-particle":"","family":"Lepretre","given":"S.","non-dropping-particle":"","parse-names":false,"suffix":""},{"dropping-particle":"","family":"Montero","given":"L. F.C.","non-dropping-particle":"","parse-names":false,"suffix":""},{"dropping-particle":"","family":"Montillo","given":"M.","non-dropping-particle":"","parse-names":false,"suffix":""},{"dropping-particle":"","family":"Fegan","given":"C.","non-dropping-particle":"","parse-names":false,"suffix":""},{"dropping-particle":"","family":"Asikanius","given":"E.","non-dropping-particle":"","parse-names":false,"suffix":""},{"dropping-particle":"","family":"Humphrey","given":"K.","non-dropping-particle":"","parse-names":false,"suffix":""},{"dropping-particle":"","family":"Fingerle-Rowson","given":"G.","non-dropping-particle":"","parse-names":false,"suffix":""},{"dropping-particle":"","family":"Hallek","given":"M.","non-dropping-particle":"","parse-names":false,"suffix":""}],"container-title":"Leukemia","id":"ITEM-2","issue":"7","issued":{"date-parts":[["2015","7","13"]]},"page":"1602-1604","publisher":"Leukemia","title":"Obinutuzumab as frontline treatment of chronic lymphocytic leukemia: updated results of the CLL11 study","type":"article-journal","volume":"29"},"uris":["http://www.mendeley.com/documents/?uuid=4b344b32-23a7-3a8c-9112-8bb7e0e711e3"]}],"mendeley":{"formattedCitation":"[36,37]","plainTextFormattedCitation":"[36,37]","previouslyFormattedCitation":"[36,37]"},"properties":{"noteIndex":0},"schema":"https://github.com/citation-style-language/schema/raw/master/csl-citation.json"}</w:instrText>
      </w:r>
      <w:r w:rsidR="001E67E0" w:rsidRPr="004526E9">
        <w:rPr>
          <w:i/>
          <w:color w:val="000000" w:themeColor="text1"/>
        </w:rPr>
        <w:fldChar w:fldCharType="separate"/>
      </w:r>
      <w:r w:rsidR="001E67E0" w:rsidRPr="004526E9">
        <w:rPr>
          <w:noProof/>
          <w:color w:val="000000" w:themeColor="text1"/>
        </w:rPr>
        <w:t>[36,37]</w:t>
      </w:r>
      <w:r w:rsidR="001E67E0" w:rsidRPr="004526E9">
        <w:rPr>
          <w:i/>
          <w:color w:val="000000" w:themeColor="text1"/>
        </w:rPr>
        <w:fldChar w:fldCharType="end"/>
      </w:r>
      <w:r w:rsidR="007B5AE5" w:rsidRPr="004526E9">
        <w:rPr>
          <w:i/>
          <w:color w:val="000000" w:themeColor="text1"/>
        </w:rPr>
        <w:t>.</w:t>
      </w:r>
    </w:p>
    <w:p w14:paraId="52B54785" w14:textId="34E40629" w:rsidR="009E25CC" w:rsidRPr="004526E9" w:rsidRDefault="00C40576" w:rsidP="004F6F41">
      <w:pPr>
        <w:pStyle w:val="a4"/>
        <w:numPr>
          <w:ilvl w:val="1"/>
          <w:numId w:val="33"/>
        </w:numPr>
        <w:spacing w:before="0"/>
        <w:ind w:left="1418" w:firstLine="0"/>
        <w:rPr>
          <w:i/>
          <w:color w:val="000000" w:themeColor="text1"/>
        </w:rPr>
      </w:pPr>
      <w:r w:rsidRPr="004526E9">
        <w:rPr>
          <w:i/>
          <w:color w:val="000000" w:themeColor="text1"/>
        </w:rPr>
        <w:t xml:space="preserve">Пациенты с </w:t>
      </w:r>
      <w:r w:rsidR="002A682C" w:rsidRPr="004526E9">
        <w:rPr>
          <w:i/>
          <w:color w:val="000000" w:themeColor="text1"/>
        </w:rPr>
        <w:t>не</w:t>
      </w:r>
      <w:r w:rsidRPr="004526E9">
        <w:rPr>
          <w:i/>
          <w:color w:val="000000" w:themeColor="text1"/>
        </w:rPr>
        <w:t xml:space="preserve">мутированным вариантом IGHV. Оптимальные комбинации для пациентов данной группы: </w:t>
      </w:r>
      <w:bookmarkStart w:id="50" w:name="_Hlk95571048"/>
      <w:r w:rsidRPr="004526E9">
        <w:rPr>
          <w:i/>
          <w:color w:val="000000" w:themeColor="text1"/>
        </w:rPr>
        <w:t>акалабрутиниб</w:t>
      </w:r>
      <w:r w:rsidR="006B14BC" w:rsidRPr="004526E9">
        <w:rPr>
          <w:i/>
          <w:color w:val="000000" w:themeColor="text1"/>
        </w:rPr>
        <w:t xml:space="preserve"> </w:t>
      </w:r>
      <w:r w:rsidRPr="004526E9">
        <w:rPr>
          <w:i/>
          <w:color w:val="000000" w:themeColor="text1"/>
        </w:rPr>
        <w:t>+/-</w:t>
      </w:r>
      <w:r w:rsidR="006B14BC" w:rsidRPr="004526E9">
        <w:rPr>
          <w:i/>
          <w:color w:val="000000" w:themeColor="text1"/>
        </w:rPr>
        <w:t xml:space="preserve"> </w:t>
      </w:r>
      <w:r w:rsidRPr="004526E9">
        <w:rPr>
          <w:i/>
          <w:color w:val="000000" w:themeColor="text1"/>
        </w:rPr>
        <w:t>обинутузумаб</w:t>
      </w:r>
      <w:r w:rsidR="001E67E0" w:rsidRPr="004526E9">
        <w:rPr>
          <w:i/>
          <w:color w:val="000000" w:themeColor="text1"/>
        </w:rPr>
        <w:t xml:space="preserve"> </w:t>
      </w:r>
      <w:r w:rsidR="0093358A" w:rsidRPr="004526E9">
        <w:rPr>
          <w:i/>
          <w:color w:val="000000" w:themeColor="text1"/>
        </w:rPr>
        <w:fldChar w:fldCharType="begin" w:fldLock="1"/>
      </w:r>
      <w:r w:rsidR="0093358A" w:rsidRPr="004526E9">
        <w:rPr>
          <w:i/>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93358A" w:rsidRPr="004526E9">
        <w:rPr>
          <w:i/>
          <w:color w:val="000000" w:themeColor="text1"/>
        </w:rPr>
        <w:fldChar w:fldCharType="separate"/>
      </w:r>
      <w:r w:rsidR="0093358A" w:rsidRPr="004526E9">
        <w:rPr>
          <w:noProof/>
          <w:color w:val="000000" w:themeColor="text1"/>
        </w:rPr>
        <w:t>[21]</w:t>
      </w:r>
      <w:r w:rsidR="0093358A" w:rsidRPr="004526E9">
        <w:rPr>
          <w:i/>
          <w:color w:val="000000" w:themeColor="text1"/>
        </w:rPr>
        <w:fldChar w:fldCharType="end"/>
      </w:r>
      <w:r w:rsidRPr="004526E9">
        <w:rPr>
          <w:i/>
          <w:color w:val="000000" w:themeColor="text1"/>
        </w:rPr>
        <w:t>, венетоклакс в комбинации с обинутузумабом</w:t>
      </w:r>
      <w:r w:rsidR="0093358A" w:rsidRPr="004526E9">
        <w:rPr>
          <w:i/>
          <w:color w:val="000000" w:themeColor="text1"/>
        </w:rPr>
        <w:t xml:space="preserve"> </w:t>
      </w:r>
      <w:r w:rsidR="0093358A" w:rsidRPr="004526E9">
        <w:rPr>
          <w:i/>
          <w:color w:val="000000" w:themeColor="text1"/>
        </w:rPr>
        <w:fldChar w:fldCharType="begin" w:fldLock="1"/>
      </w:r>
      <w:r w:rsidR="0093358A" w:rsidRPr="004526E9">
        <w:rPr>
          <w:i/>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93358A" w:rsidRPr="004526E9">
        <w:rPr>
          <w:i/>
          <w:color w:val="000000" w:themeColor="text1"/>
        </w:rPr>
        <w:fldChar w:fldCharType="separate"/>
      </w:r>
      <w:r w:rsidR="0093358A" w:rsidRPr="004526E9">
        <w:rPr>
          <w:noProof/>
          <w:color w:val="000000" w:themeColor="text1"/>
        </w:rPr>
        <w:t>[22]</w:t>
      </w:r>
      <w:r w:rsidR="0093358A" w:rsidRPr="004526E9">
        <w:rPr>
          <w:i/>
          <w:color w:val="000000" w:themeColor="text1"/>
        </w:rPr>
        <w:fldChar w:fldCharType="end"/>
      </w:r>
      <w:r w:rsidRPr="004526E9">
        <w:rPr>
          <w:i/>
          <w:color w:val="000000" w:themeColor="text1"/>
        </w:rPr>
        <w:t>, занубрутиниб в монотерапии</w:t>
      </w:r>
      <w:r w:rsidR="0093358A" w:rsidRPr="004526E9">
        <w:rPr>
          <w:i/>
          <w:color w:val="000000" w:themeColor="text1"/>
        </w:rPr>
        <w:t xml:space="preserve"> </w:t>
      </w:r>
      <w:r w:rsidR="0093358A" w:rsidRPr="004526E9">
        <w:rPr>
          <w:i/>
          <w:color w:val="000000" w:themeColor="text1"/>
        </w:rPr>
        <w:fldChar w:fldCharType="begin" w:fldLock="1"/>
      </w:r>
      <w:r w:rsidR="0093358A" w:rsidRPr="004526E9">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93358A" w:rsidRPr="004526E9">
        <w:rPr>
          <w:i/>
          <w:color w:val="000000" w:themeColor="text1"/>
        </w:rPr>
        <w:fldChar w:fldCharType="separate"/>
      </w:r>
      <w:r w:rsidR="0093358A" w:rsidRPr="004526E9">
        <w:rPr>
          <w:noProof/>
          <w:color w:val="000000" w:themeColor="text1"/>
        </w:rPr>
        <w:t>[30,31]</w:t>
      </w:r>
      <w:r w:rsidR="0093358A" w:rsidRPr="004526E9">
        <w:rPr>
          <w:i/>
          <w:color w:val="000000" w:themeColor="text1"/>
        </w:rPr>
        <w:fldChar w:fldCharType="end"/>
      </w:r>
      <w:r w:rsidRPr="004526E9">
        <w:rPr>
          <w:i/>
          <w:color w:val="000000" w:themeColor="text1"/>
        </w:rPr>
        <w:t>, ибрутиниб в монотерапии или комбинации с обинутузумабом</w:t>
      </w:r>
      <w:r w:rsidR="0093358A" w:rsidRPr="004526E9">
        <w:rPr>
          <w:i/>
          <w:color w:val="000000" w:themeColor="text1"/>
          <w:lang w:val="en-US"/>
        </w:rPr>
        <w:t xml:space="preserve"> </w:t>
      </w:r>
      <w:r w:rsidR="0093358A" w:rsidRPr="004526E9">
        <w:rPr>
          <w:i/>
          <w:color w:val="000000" w:themeColor="text1"/>
        </w:rPr>
        <w:fldChar w:fldCharType="begin" w:fldLock="1"/>
      </w:r>
      <w:r w:rsidR="0093358A" w:rsidRPr="004526E9">
        <w:rPr>
          <w:i/>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id":"ITEM-3","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3","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4","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4","issue":"26","issued":{"date-parts":[["2018"]]},"page":"2517-2528","title":"Ibrutinib Regimens versus Chemoimmunotherapy in Older Patients with Untreated CLL.","type":"article-journal","volume":"379"},"uris":["http://www.mendeley.com/documents/?uuid=2dad136c-8d53-3f5e-8a11-7445e6ee5cdf"]}],"mendeley":{"formattedCitation":"[32–35]","plainTextFormattedCitation":"[32–35]","previouslyFormattedCitation":"[32–35]"},"properties":{"noteIndex":0},"schema":"https://github.com/citation-style-language/schema/raw/master/csl-citation.json"}</w:instrText>
      </w:r>
      <w:r w:rsidR="0093358A" w:rsidRPr="004526E9">
        <w:rPr>
          <w:i/>
          <w:color w:val="000000" w:themeColor="text1"/>
        </w:rPr>
        <w:fldChar w:fldCharType="separate"/>
      </w:r>
      <w:r w:rsidR="0093358A" w:rsidRPr="004526E9">
        <w:rPr>
          <w:noProof/>
          <w:color w:val="000000" w:themeColor="text1"/>
        </w:rPr>
        <w:t>[32–35]</w:t>
      </w:r>
      <w:r w:rsidR="0093358A" w:rsidRPr="004526E9">
        <w:rPr>
          <w:i/>
          <w:color w:val="000000" w:themeColor="text1"/>
        </w:rPr>
        <w:fldChar w:fldCharType="end"/>
      </w:r>
      <w:r w:rsidR="002A682C" w:rsidRPr="004526E9">
        <w:rPr>
          <w:color w:val="000000" w:themeColor="text1"/>
        </w:rPr>
        <w:t xml:space="preserve"> </w:t>
      </w:r>
      <w:r w:rsidR="002A682C" w:rsidRPr="004526E9">
        <w:rPr>
          <w:i/>
          <w:color w:val="000000" w:themeColor="text1"/>
        </w:rPr>
        <w:t>(препараты перечислены в алфавитном порядке</w:t>
      </w:r>
      <w:r w:rsidR="0093358A" w:rsidRPr="004526E9">
        <w:rPr>
          <w:i/>
          <w:color w:val="000000" w:themeColor="text1"/>
        </w:rPr>
        <w:t>;</w:t>
      </w:r>
      <w:r w:rsidR="002A682C" w:rsidRPr="004526E9">
        <w:rPr>
          <w:i/>
          <w:color w:val="000000" w:themeColor="text1"/>
        </w:rPr>
        <w:t xml:space="preserve"> </w:t>
      </w:r>
      <w:r w:rsidR="0093358A" w:rsidRPr="004526E9">
        <w:rPr>
          <w:i/>
          <w:color w:val="000000" w:themeColor="text1"/>
        </w:rPr>
        <w:t>в</w:t>
      </w:r>
      <w:r w:rsidR="002A682C" w:rsidRPr="004526E9">
        <w:rPr>
          <w:i/>
          <w:color w:val="000000" w:themeColor="text1"/>
        </w:rPr>
        <w:t xml:space="preserve"> реальной практике следует учитывать индивидуальные характеристики пациента и доступность препарата).</w:t>
      </w:r>
    </w:p>
    <w:p w14:paraId="72CD8FEA" w14:textId="65511948" w:rsidR="007B5AE5" w:rsidRPr="004526E9" w:rsidRDefault="007B5AE5" w:rsidP="004F6F41">
      <w:pPr>
        <w:pStyle w:val="a4"/>
        <w:numPr>
          <w:ilvl w:val="0"/>
          <w:numId w:val="17"/>
        </w:numPr>
        <w:spacing w:before="0"/>
        <w:ind w:left="709" w:firstLine="0"/>
        <w:rPr>
          <w:i/>
          <w:color w:val="000000" w:themeColor="text1"/>
        </w:rPr>
      </w:pPr>
      <w:bookmarkStart w:id="51" w:name="_Hlk95570915"/>
      <w:bookmarkEnd w:id="50"/>
      <w:r w:rsidRPr="004526E9">
        <w:rPr>
          <w:i/>
          <w:color w:val="000000" w:themeColor="text1"/>
        </w:rPr>
        <w:t xml:space="preserve">К </w:t>
      </w:r>
      <w:r w:rsidR="001F4A9B" w:rsidRPr="004526E9">
        <w:rPr>
          <w:i/>
          <w:color w:val="000000" w:themeColor="text1"/>
        </w:rPr>
        <w:t>3-й</w:t>
      </w:r>
      <w:r w:rsidRPr="004526E9">
        <w:rPr>
          <w:i/>
          <w:color w:val="000000" w:themeColor="text1"/>
        </w:rPr>
        <w:t xml:space="preserve"> группе относятся </w:t>
      </w:r>
      <w:r w:rsidR="008E45D6" w:rsidRPr="004526E9">
        <w:rPr>
          <w:i/>
          <w:color w:val="000000" w:themeColor="text1"/>
        </w:rPr>
        <w:t>пациенты</w:t>
      </w:r>
      <w:r w:rsidRPr="004526E9">
        <w:rPr>
          <w:i/>
          <w:color w:val="000000" w:themeColor="text1"/>
        </w:rPr>
        <w:t xml:space="preserve"> с делецией 17p и/или мутацией TP53 независимо от возраста и коморбидности. </w:t>
      </w:r>
      <w:r w:rsidR="001F4A9B" w:rsidRPr="004526E9">
        <w:rPr>
          <w:i/>
          <w:color w:val="000000" w:themeColor="text1"/>
        </w:rPr>
        <w:t>Т</w:t>
      </w:r>
      <w:r w:rsidRPr="004526E9">
        <w:rPr>
          <w:i/>
          <w:color w:val="000000" w:themeColor="text1"/>
        </w:rPr>
        <w:t>ерапи</w:t>
      </w:r>
      <w:r w:rsidR="001F4A9B" w:rsidRPr="004526E9">
        <w:rPr>
          <w:i/>
          <w:color w:val="000000" w:themeColor="text1"/>
        </w:rPr>
        <w:t>ей выбора</w:t>
      </w:r>
      <w:r w:rsidRPr="004526E9">
        <w:rPr>
          <w:i/>
          <w:color w:val="000000" w:themeColor="text1"/>
        </w:rPr>
        <w:t xml:space="preserve"> у этих пациентов является </w:t>
      </w:r>
      <w:r w:rsidR="001F4A9B" w:rsidRPr="004526E9">
        <w:rPr>
          <w:i/>
          <w:color w:val="000000" w:themeColor="text1"/>
        </w:rPr>
        <w:t xml:space="preserve">применение </w:t>
      </w:r>
      <w:r w:rsidR="002A47C1" w:rsidRPr="004526E9">
        <w:rPr>
          <w:i/>
          <w:color w:val="000000" w:themeColor="text1"/>
        </w:rPr>
        <w:t>таргетных препаратов</w:t>
      </w:r>
      <w:r w:rsidR="00470351" w:rsidRPr="004526E9">
        <w:rPr>
          <w:i/>
          <w:color w:val="000000" w:themeColor="text1"/>
        </w:rPr>
        <w:t>: акалабрутиниб</w:t>
      </w:r>
      <w:r w:rsidR="00F076E1" w:rsidRPr="004526E9">
        <w:rPr>
          <w:i/>
          <w:color w:val="000000" w:themeColor="text1"/>
        </w:rPr>
        <w:t xml:space="preserve"> в монотерапии или в комбинации с обинутузумабом</w:t>
      </w:r>
      <w:r w:rsidR="0093358A" w:rsidRPr="004526E9">
        <w:rPr>
          <w:i/>
          <w:color w:val="000000" w:themeColor="text1"/>
        </w:rPr>
        <w:t xml:space="preserve"> </w:t>
      </w:r>
      <w:r w:rsidR="0093358A" w:rsidRPr="004526E9">
        <w:rPr>
          <w:i/>
          <w:color w:val="000000" w:themeColor="text1"/>
        </w:rPr>
        <w:fldChar w:fldCharType="begin" w:fldLock="1"/>
      </w:r>
      <w:r w:rsidR="00357EA1" w:rsidRPr="004526E9">
        <w:rPr>
          <w:i/>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93358A" w:rsidRPr="004526E9">
        <w:rPr>
          <w:i/>
          <w:color w:val="000000" w:themeColor="text1"/>
        </w:rPr>
        <w:fldChar w:fldCharType="separate"/>
      </w:r>
      <w:r w:rsidR="0093358A" w:rsidRPr="004526E9">
        <w:rPr>
          <w:noProof/>
          <w:color w:val="000000" w:themeColor="text1"/>
        </w:rPr>
        <w:t>[21]</w:t>
      </w:r>
      <w:r w:rsidR="0093358A" w:rsidRPr="004526E9">
        <w:rPr>
          <w:i/>
          <w:color w:val="000000" w:themeColor="text1"/>
        </w:rPr>
        <w:fldChar w:fldCharType="end"/>
      </w:r>
      <w:r w:rsidR="00470351" w:rsidRPr="004526E9">
        <w:rPr>
          <w:i/>
          <w:color w:val="000000" w:themeColor="text1"/>
        </w:rPr>
        <w:t>, венетоклакс в комбинации с обинутузумабом</w:t>
      </w:r>
      <w:r w:rsidR="0093358A" w:rsidRPr="004526E9">
        <w:rPr>
          <w:i/>
          <w:color w:val="000000" w:themeColor="text1"/>
        </w:rPr>
        <w:t xml:space="preserve"> </w:t>
      </w:r>
      <w:r w:rsidR="00357EA1" w:rsidRPr="004526E9">
        <w:rPr>
          <w:i/>
          <w:color w:val="000000" w:themeColor="text1"/>
        </w:rPr>
        <w:fldChar w:fldCharType="begin" w:fldLock="1"/>
      </w:r>
      <w:r w:rsidR="00357EA1" w:rsidRPr="004526E9">
        <w:rPr>
          <w:i/>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357EA1" w:rsidRPr="004526E9">
        <w:rPr>
          <w:i/>
          <w:color w:val="000000" w:themeColor="text1"/>
        </w:rPr>
        <w:fldChar w:fldCharType="separate"/>
      </w:r>
      <w:r w:rsidR="00357EA1" w:rsidRPr="004526E9">
        <w:rPr>
          <w:noProof/>
          <w:color w:val="000000" w:themeColor="text1"/>
        </w:rPr>
        <w:t>[22]</w:t>
      </w:r>
      <w:r w:rsidR="00357EA1" w:rsidRPr="004526E9">
        <w:rPr>
          <w:i/>
          <w:color w:val="000000" w:themeColor="text1"/>
        </w:rPr>
        <w:fldChar w:fldCharType="end"/>
      </w:r>
      <w:r w:rsidR="00470351" w:rsidRPr="004526E9">
        <w:rPr>
          <w:i/>
          <w:color w:val="000000" w:themeColor="text1"/>
        </w:rPr>
        <w:t>,</w:t>
      </w:r>
      <w:r w:rsidR="008C5DB7" w:rsidRPr="004526E9">
        <w:rPr>
          <w:i/>
          <w:color w:val="000000" w:themeColor="text1"/>
        </w:rPr>
        <w:t xml:space="preserve"> венетоклакс в комбинации с </w:t>
      </w:r>
      <w:r w:rsidR="00420F13">
        <w:rPr>
          <w:i/>
          <w:color w:val="000000" w:themeColor="text1"/>
        </w:rPr>
        <w:t>ингибитором тирозинкиназы Брутона</w:t>
      </w:r>
      <w:r w:rsidR="00357EA1" w:rsidRPr="004526E9">
        <w:rPr>
          <w:i/>
          <w:color w:val="000000" w:themeColor="text1"/>
        </w:rPr>
        <w:t xml:space="preserve"> </w:t>
      </w:r>
      <w:r w:rsidR="00357EA1" w:rsidRPr="004526E9">
        <w:rPr>
          <w:i/>
          <w:color w:val="000000" w:themeColor="text1"/>
        </w:rPr>
        <w:fldChar w:fldCharType="begin" w:fldLock="1"/>
      </w:r>
      <w:r w:rsidR="005477DB">
        <w:rPr>
          <w:i/>
          <w:color w:val="000000" w:themeColor="text1"/>
        </w:rPr>
        <w:instrText>ADDIN CSL_CITATION {"citationItems":[{"id":"ITEM-1","itemData":{"DOI":"10.1200/JCO.21.00807","ISSN":"1527-7755","PMID":"34618601","abstract":"PURPOSE: CAPTIVATE (NCT02910583), a randomized phase II study, evaluates minimal residual disease (MRD)-guided treatment discontinuation following completion of first-line ibrutinib plus venetoclax treatment in patients with chronic lymphocytic leukemia (CLL). METHODS: Previously untreated CLL patients age &lt; 70 years received three cycles of ibrutinib and then 12 cycles of combined ibrutinib plus venetoclax. Patients in the MRD cohort who met the stringent random assignment criteria for confirmed undetectable MRD (Confirmed uMRD) were randomly assigned 1:1 to double-blind placebo or ibrutinib; patients without Confirmed uMRD (uMRD Not Confirmed) were randomly assigned 1:1 to open-label ibrutinib or ibrutinib plus venetoclax. Primary end point was 1-year disease-free survival (DFS) rate with placebo versus ibrutinib in the Confirmed uMRD population. Secondary end points included response rates, uMRD, and safety. RESULTS: One hundred sixty-four patients initiated three cycles of ibrutinib lead-in. After 12 cycles of ibrutinib plus venetoclax, best uMRD response rates were 75% (peripheral blood) and 68% (bone marrow). Patients with Confirmed uMRD were randomly assigned to receive placebo (n = 43) or ibrutinib (n = 43); patients with uMRD Not Confirmed were randomly assigned to ibrutinib (n = 31) or ibrutinib plus venetoclax (n = 32). Median follow-up was 31.3 months. One-year DFS rate was not significantly different between placebo (95%) and ibrutinib (100%; arm difference: 4.7% [95% CI, -1.6 to 10.9]; P = .15) in the Confirmed uMRD population. After ibrutinib lead-in tumor debulking, 36 of 40 patients (90%) with high tumor lysis syndrome risk at baseline shifted to medium or low tumor lysis syndrome risk categories. Adverse events were most frequent during the first 6 months of ibrutinib plus venetoclax and generally decreased over time. CONCLUSION: The 1-year DFS rate of 95% in placebo-randomly assigned patients with Confirmed uMRD suggests the potential for fixed-duration treatment with this all-oral, once-daily, chemotherapy-free regimen in first-line CLL.","author":[{"dropping-particle":"","family":"Wierda","given":"William G.","non-dropping-particle":"","parse-names":false,"suffix":""},{"dropping-particle":"","family":"Allan","given":"John N.","non-dropping-particle":"","parse-names":false,"suffix":""},{"dropping-particle":"","family":"Siddiqi","given":"Tanya","non-dropping-particle":"","parse-names":false,"suffix":""},{"dropping-particle":"","family":"Kipps","given":"Thomas J.","non-dropping-particle":"","parse-names":false,"suffix":""},{"dropping-particle":"","family":"Opat","given":"Stephen","non-dropping-particle":"","parse-names":false,"suffix":""},{"dropping-particle":"","family":"Tedeschi","given":"Alessandra","non-dropping-particle":"","parse-names":false,"suffix":""},{"dropping-particle":"","family":"Badoux","given":"Xavier C.","non-dropping-particle":"","parse-names":false,"suffix":""},{"dropping-particle":"","family":"Kuss","given":"Bryone J.","non-dropping-particle":"","parse-names":false,"suffix":""},{"dropping-particle":"","family":"Jackson","given":"Sharon","non-dropping-particle":"","parse-names":false,"suffix":""},{"dropping-particle":"","family":"Moreno","given":"Carol","non-dropping-particle":"","parse-names":false,"suffix":""},{"dropping-particle":"","family":"Jacobs","given":"Ryan","non-dropping-particle":"","parse-names":false,"suffix":""},{"dropping-particle":"","family":"Pagel","given":"John M.","non-dropping-particle":"","parse-names":false,"suffix":""},{"dropping-particle":"","family":"Flinn","given":"Ian","non-dropping-particle":"","parse-names":false,"suffix":""},{"dropping-particle":"","family":"Pak","given":"Yvonne","non-dropping-particle":"","parse-names":false,"suffix":""},{"dropping-particle":"","family":"Zhou","given":"Cathy","non-dropping-particle":"","parse-names":false,"suffix":""},{"dropping-particle":"","family":"Szafer-Glusman","given":"Edith","non-dropping-particle":"","parse-names":false,"suffix":""},{"dropping-particle":"","family":"Ninomoto","given":"Joi","non-dropping-particle":"","parse-names":false,"suffix":""},{"dropping-particle":"","family":"Dean","given":"James P.","non-dropping-particle":"","parse-names":false,"suffix":""},{"dropping-particle":"","family":"James","given":"Danelle F.","non-dropping-particle":"","parse-names":false,"suffix":""},{"dropping-particle":"","family":"Ghia","given":"Paolo","non-dropping-particle":"","parse-names":false,"suffix":""},{"dropping-particle":"","family":"Tam","given":"Constantine S.","non-dropping-particle":"","parse-names":false,"suffix":""}],"container-title":"Journal of clinical oncology : official journal of the American Society of Clinical Oncology","id":"ITEM-1","issue":"34","issued":{"date-parts":[["2021","12","1"]]},"page":"3853-3865","publisher":"J Clin Oncol","title":"Ibrutinib Plus Venetoclax for First-Line Treatment of Chronic Lymphocytic Leukemia: Primary Analysis Results From the Minimal Residual Disease Cohort of the Randomized Phase II CAPTIVATE Study","type":"article-journal","volume":"39"},"uris":["http://www.mendeley.com/documents/?uuid=30e97f7c-5439-3dab-8687-789a2385e3e3"]},{"id":"ITEM-2","itemData":{"DOI":"10.1056/NEJMOA1900574","ISSN":"1533-4406","PMID":"31141631","abstract":"© 2019 Massachusetts Medical Society. BACKGROUND Ibrutinib, an inhibitor of Bruton’s tyrosine kinase, and venetoclax, an inhibitor of B-cell lymphoma 2 protein, have been approved for patients with chronic lymphocytic leukemia (CLL). Preclinical investigations have indicated potential synergistic interaction of their combination. METHODS We conducted an investigator-initiated phase 2 study of combined ibrutinib and venetoclax involving previously untreated high-risk and older patients with CLL. All patients had at least one of the following features: chromosome 17p deletion, mutated TP53, chromosome 11q deletion, unmutated IGHV, or an age of 65 years or older. Patients received ibrutinib monotherapy (420 mg once daily) for 3 cycles, followed by the addition of venetoclax (weekly dose escalation to 400 mg once daily). Combined therapy was administered for 24 cycles. Response assessments were performed according to International Workshop on Chronic Lymphocytic Leukemia 2008 criteria. Minimal residual disease was assessed by means of multicolor flow cytometry in bone marrow (sensitivity, 10−4). RESULTS A total of 80 patients were treated. The median age was 65 years (range, 26 to 83). A total of 30% of the patients were 70 years of age or older. Overall, 92% of the patients had unmutated IGHV, TP53 aberration, or chromosome 11q deletion. With combined treatment, the proportions of patients who had complete remission (with or without normal blood count recovery) and remission with undetectable minimal residual disease increased over time. After 12 cycles of combined treatment, 88% of the patients had complete remission or complete remission with incomplete count recovery, and 61% had remission with undetectable minimal residual disease. Responses were noted in older adults and across all high-risk subgroups. Three patients had laboratory evidence of tumor lysis syndrome. The adverse-event profile was similar to what has been reported with ibrutinib and venetoclax. CONCLUSIONS In this study, combined venetoclax and ibrutinib was an effective oral regimen for high-risk and older patients with CLL.","author":[{"dropping-particle":"","family":"Jain","given":"Nitin","non-dropping-particle":"","parse-names":false,"suffix":""},{"dropping-particle":"","family":"Keating","given":"Michael","non-dropping-particle":"","parse-names":false,"suffix":""},{"dropping-particle":"","family":"Thompson","given":"Philip","non-dropping-particle":"","parse-names":false,"suffix":""},{"dropping-particle":"","family":"Ferrajoli","given":"Alessandra","non-dropping-particle":"","parse-names":false,"suffix":""},{"dropping-particle":"","family":"Burger","given":"Jan","non-dropping-particle":"","parse-names":false,"suffix":""},{"dropping-particle":"","family":"Borthakur","given":"Gautam","non-dropping-particle":"","parse-names":false,"suffix":""},{"dropping-particle":"","family":"Takahashi","given":"Koichi","non-dropping-particle":"","parse-names":false,"suffix":""},{"dropping-particle":"","family":"Estrov","given":"Zeev","non-dropping-particle":"","parse-names":false,"suffix":""},{"dropping-particle":"","family":"Fowler","given":"Nathan","non-dropping-particle":"","parse-names":false,"suffix":""},{"dropping-particle":"","family":"Kadia","given":"Tapan","non-dropping-particle":"","parse-names":false,"suffix":""},{"dropping-particle":"","family":"Konopleva","given":"Marina","non-dropping-particle":"","parse-names":false,"suffix":""},{"dropping-particle":"","family":"Alvarado","given":"Yesid","non-dropping-particle":"","parse-names":false,"suffix":""},{"dropping-particle":"","family":"Yilmaz","given":"Musa","non-dropping-particle":"","parse-names":false,"suffix":""},{"dropping-particle":"","family":"DiNardo","given":"Courtney","non-dropping-particle":"","parse-names":false,"suffix":""},{"dropping-particle":"","family":"Bose","given":"Prithviraj","non-dropping-particle":"","parse-names":false,"suffix":""},{"dropping-particle":"","family":"Ohanian","given":"Maro","non-dropping-particle":"","parse-names":false,"suffix":""},{"dropping-particle":"","family":"Pemmaraju","given":"Naveen","non-dropping-particle":"","parse-names":false,"suffix":""},{"dropping-particle":"","family":"Jabbour","given":"Elias","non-dropping-particle":"","parse-names":false,"suffix":""},{"dropping-particle":"","family":"Sasaki","given":"Koji","non-dropping-particle":"","parse-names":false,"suffix":""},{"dropping-particle":"","family":"Kanagal-Shamanna","given":"Rashmi","non-dropping-particle":"","parse-names":false,"suffix":""},{"dropping-particle":"","family":"Patel","given":"Keyur","non-dropping-particle":"","parse-names":false,"suffix":""},{"dropping-particle":"","family":"Jorgensen","given":"Jeffrey","non-dropping-particle":"","parse-names":false,"suffix":""},{"dropping-particle":"","family":"Garg","given":"Naveen","non-dropping-particle":"","parse-names":false,"suffix":""},{"dropping-particle":"","family":"Wang","given":"Xuemei","non-dropping-particle":"","parse-names":false,"suffix":""},{"dropping-particle":"","family":"Sondermann","given":"Katrina","non-dropping-particle":"","parse-names":false,"suffix":""},{"dropping-particle":"","family":"Cruz","given":"Nichole","non-dropping-particle":"","parse-names":false,"suffix":""},{"dropping-particle":"","family":"Wei","given":"Chongjuan","non-dropping-particle":"","parse-names":false,"suffix":""},{"dropping-particle":"","family":"Ayala","given":"Ana","non-dropping-particle":"","parse-names":false,"suffix":""},{"dropping-particle":"","family":"Plunkett","given":"William","non-dropping-particle":"","parse-names":false,"suffix":""},{"dropping-particle":"","family":"Kantarjian","given":"Hagop","non-dropping-particle":"","parse-names":false,"suffix":""},{"dropping-particle":"","family":"Gandhi","given":"Varsha","non-dropping-particle":"","parse-names":false,"suffix":""},{"dropping-particle":"","family":"Wierda","given":"William","non-dropping-particle":"","parse-names":false,"suffix":""}],"container-title":"The New England journal of medicine","id":"ITEM-2","issue":"22","issued":{"date-parts":[["2019","5","30"]]},"page":"2095-2103","publisher":"N Engl J Med","title":"Ibrutinib and Venetoclax for First-Line Treatment of CLL","type":"article-journal","volume":"380"},"uris":["http://www.mendeley.com/documents/?uuid=6e4e4ec6-b58c-3655-86a2-0393cad0e142"]},{"id":"ITEM-3","itemData":{"DOI":"10.1158/2159-8290.CD-19-1130","ISSN":"2159-8290","PMID":"31915195","abstract":"Acalabrutinib is a selective irreversible Bruton tyrosine kinase (BTK) inhibitor that does not affect IL2-associated tyrosine kinase or antibody-dependent cellular cytotoxicity, making it an attractive candidate for combination therapy with anti-CD20 antibodies. We investigated acalabrutinib plus obinutuzumab in a phase Ib/II study (NCT02296918) of patients with treatment-naïve or relapsed/refractory chronic lymphocytic leukemia (CLL). Nineteen treatment-naïve and 26 relapsed/refractory patients were treated with acalabrutinib (100 mg twice daily) until progression and obinutuzumab (cycle 1: 100 mg day 1, 900 mg day 2, 1000 mg days 8 and 15; cycles 2–6: 1,000 mg day 1). Grade 3/4 adverse events occurred in 71% of patients. Overall response rates were 95% (treatment-naïve) and 92% (relapsed/refractory). Thirty-two percent of treatment-naïve and 8% of relapsed/refractory patients achieved complete remission. At 36 months, 94% (treatment-naïve) and 88% (relapsed/refractory) were progression free. Acalabrutinib plus obinutuzumab was well tolerated, producing high and durable responses in treatment-naïve and relapsed/refractory CLL. SIGNIFICANCE: Rituximab plus the less selective BTK inhibitor ibrutinib has not shown benefit in CLL; however, the selective BTK inhibitor acalabrutinib plus the antibody-dependent cellular cytotoxicity– enhanced antibody obinutuzumab yielded durable responses that deepened over time in treatmentnaïve and relapsed/refractory CLL, supporting the evaluation of this approach in larger, comparative studies in CLL.","author":[{"dropping-particle":"","family":"Woyach","given":"Jennifer A.","non-dropping-particle":"","parse-names":false,"suffix":""},{"dropping-particle":"","family":"Blachly","given":"James S.","non-dropping-particle":"","parse-names":false,"suffix":""},{"dropping-particle":"","family":"Rogers","given":"Kerry A.","non-dropping-particle":"","parse-names":false,"suffix":""},{"dropping-particle":"","family":"Bhat","given":"Seema A.","non-dropping-particle":"","parse-names":false,"suffix":""},{"dropping-particle":"","family":"Jianfar","given":"Mojgan","non-dropping-particle":"","parse-names":false,"suffix":""},{"dropping-particle":"","family":"Lozanski","given":"Gerard","non-dropping-particle":"","parse-names":false,"suffix":""},{"dropping-particle":"","family":"Weiss","given":"David M.","non-dropping-particle":"","parse-names":false,"suffix":""},{"dropping-particle":"","family":"Andersen","given":"Barbara L.","non-dropping-particle":"","parse-names":false,"suffix":""},{"dropping-particle":"","family":"Gulrajani","given":"Michael","non-dropping-particle":"","parse-names":false,"suffix":""},{"dropping-particle":"","family":"Frigault","given":"Melanie M.","non-dropping-particle":"","parse-names":false,"suffix":""},{"dropping-particle":"","family":"Hamdy","given":"Ahmed","non-dropping-particle":"","parse-names":false,"suffix":""},{"dropping-particle":"","family":"Izumi","given":"Raquel","non-dropping-particle":"","parse-names":false,"suffix":""},{"dropping-particle":"","family":"Munugalavadla","given":"Veerendra","non-dropping-particle":"","parse-names":false,"suffix":""},{"dropping-particle":"","family":"Quah","given":"Cheng","non-dropping-particle":"","parse-names":false,"suffix":""},{"dropping-particle":"","family":"Wang","given":"Min Hui","non-dropping-particle":"","parse-names":false,"suffix":""},{"dropping-particle":"","family":"Byrd","given":"John C.","non-dropping-particle":"","parse-names":false,"suffix":""}],"container-title":"Cancer discovery","id":"ITEM-3","issue":"3","issued":{"date-parts":[["2020","3","1"]]},"page":"394-405","publisher":"Cancer Discov","title":"Acalabrutinib plus Obinutuzumab in Treatment-Naïve and Relapsed/Refractory Chronic Lymphocytic Leukemia","type":"article-journal","volume":"10"},"uris":["http://www.mendeley.com/documents/?uuid=3d40be52-25fa-3d90-8b9d-5401794d889d"]},{"id":"ITEM-4","itemData":{"DOI":"10.1016/S1470-2045(21)00455-1","ISSN":"1474-5488","PMID":"34534514","abstract":"Background: Both continuous therapy with acalabrutinib and fixed-duration therapy with venetoclax–obinutuzumab are effective for previously untreated chronic lymphocytic leukaemia. We hypothesised that frontline time-limited, minimal residual disease (MRD)-guided triplet therapy with acalabrutinib, venetoclax, and obinutuzumab would induce deep (ie, more patients with undetectable MRD) and durable remissions. Methods: In this open-label, single-arm, investigator-sponsored, phase 2 study, patients with chronic lymphocytic leukaemia or small lymphocytic lymphoma were recruited from two academic hospitals in Boston, MA, USA. Eligible patients were aged 18 years or older, with an Eastern Cooperative Oncology Group performance status of 0–2, and were treatment naive. Patients were treated in 28 day cycles. Acalabrutinib monotherapy was given orally at 100 mg twice daily for cycle 1, then combined for six cycles with intravenous obinutuzumab (100 mg on cycle 2 day 1, 900 mg on day 2, 1000 mg on day 8, and 1000 mg on day 15 and on day 1 of cycles 3–7); and from the beginning of cycle 4, oral venetoclax was dosed daily using an accelerated ramp-up from 20 mg on day 1 to 400 mg by day 22 and continued at this dose thereafter. Patients continued on acalabrutinib 100 mg twice daily and venetoclax 400 mg once daily until day 1 of cycle 16 or day 1 of cycle 25. If the patient had undetectable MRD in the bone marrow they were given the option to discontinue therapy at the start of cycle 16 (if also in complete remission) or at the start of cycle 25 (if at least in partial remission). The primary endpoint was complete remission with undetectable MRD in the bone marrow (defined as &lt;1 chronic lymphocytic leukaemia cell per 10 000 leucocytes as measured by four-colour flow cytometry), at cycle 16 day 1. Safety and activity endpoints were assessed in all patients who received at least one dose of any study drug. This study is registered with ClinicalTrials.gov, NCT03580928, and is ongoing. Findings: Between Aug 2, 2018, and May 23, 2019, 37 patients with chronic lymphocytic leukaemia were enrolled and all received at least one dose of any study drug. The median age of patients was 63 years (IQR 57–70), and ten (27%) were female and 27 (73%) were male. Median follow-up was 27·6 months (IQR 25·1–28·2). At cycle 16 day 1, 14 (38% [95% CI 22–55]) of 37 participants had a complete remission with undetectable MRD in the bone marrow. The most common grade 3 or 4 haematological a…","author":[{"dropping-particle":"","family":"Davids","given":"Matthew S.","non-dropping-particle":"","parse-names":false,"suffix":""},{"dropping-particle":"","family":"Lampson","given":"Benjamin L.","non-dropping-particle":"","parse-names":false,"suffix":""},{"dropping-particle":"","family":"Tyekucheva","given":"Svitlana","non-dropping-particle":"","parse-names":false,"suffix":""},{"dropping-particle":"","family":"Wang","given":"Zixu","non-dropping-particle":"","parse-names":false,"suffix":""},{"dropping-particle":"","family":"Lowney","given":"Jessica C.","non-dropping-particle":"","parse-names":false,"suffix":""},{"dropping-particle":"","family":"Pazienza","given":"Samantha","non-dropping-particle":"","parse-names":false,"suffix":""},{"dropping-particle":"","family":"Montegaard","given":"Josie","non-dropping-particle":"","parse-names":false,"suffix":""},{"dropping-particle":"","family":"Patterson","given":"Victoria","non-dropping-particle":"","parse-names":false,"suffix":""},{"dropping-particle":"","family":"Weinstock","given":"Matthew","non-dropping-particle":"","parse-names":false,"suffix":""},{"dropping-particle":"","family":"Crombie","given":"Jennifer L.","non-dropping-particle":"","parse-names":false,"suffix":""},{"dropping-particle":"","family":"Ng","given":"Samuel Y.","non-dropping-particle":"","parse-names":false,"suffix":""},{"dropping-particle":"","family":"Kim","given":"Austin I.","non-dropping-particle":"","parse-names":false,"suffix":""},{"dropping-particle":"","family":"Jacobson","given":"Caron A.","non-dropping-particle":"","parse-names":false,"suffix":""},{"dropping-particle":"","family":"LaCasce","given":"Ann S.","non-dropping-particle":"","parse-names":false,"suffix":""},{"dropping-particle":"","family":"Armand","given":"Philippe","non-dropping-particle":"","parse-names":false,"suffix":""},{"dropping-particle":"","family":"Arnason","given":"Jon E.","non-dropping-particle":"","parse-names":false,"suffix":""},{"dropping-particle":"","family":"Fisher","given":"David C.","non-dropping-particle":"","parse-names":false,"suffix":""},{"dropping-particle":"","family":"Brown","given":"Jennifer R.","non-dropping-particle":"","parse-names":false,"suffix":""}],"container-title":"The Lancet. Oncology","id":"ITEM-4","issue":"10","issued":{"date-parts":[["2021","10","1"]]},"page":"1391-1402","publisher":"Lancet Oncol","title":"Acalabrutinib, venetoclax, and obinutuzumab as frontline treatment for chronic lymphocytic leukaemia: a single-arm, open-label, phase 2 study","type":"article-journal","volume":"22"},"uris":["http://www.mendeley.com/documents/?uuid=14d0b6c6-722e-3c12-92d6-ffae68dc14e5"]}],"mendeley":{"formattedCitation":"[23,24,38,39]","plainTextFormattedCitation":"[23,24,38,39]","previouslyFormattedCitation":"[23,24,38]"},"properties":{"noteIndex":0},"schema":"https://github.com/citation-style-language/schema/raw/master/csl-citation.json"}</w:instrText>
      </w:r>
      <w:r w:rsidR="00357EA1" w:rsidRPr="004526E9">
        <w:rPr>
          <w:i/>
          <w:color w:val="000000" w:themeColor="text1"/>
        </w:rPr>
        <w:fldChar w:fldCharType="separate"/>
      </w:r>
      <w:r w:rsidR="005477DB" w:rsidRPr="005477DB">
        <w:rPr>
          <w:noProof/>
          <w:color w:val="000000" w:themeColor="text1"/>
        </w:rPr>
        <w:t>[23,24,38,39]</w:t>
      </w:r>
      <w:r w:rsidR="00357EA1" w:rsidRPr="004526E9">
        <w:rPr>
          <w:i/>
          <w:color w:val="000000" w:themeColor="text1"/>
        </w:rPr>
        <w:fldChar w:fldCharType="end"/>
      </w:r>
      <w:r w:rsidR="008C5DB7" w:rsidRPr="004526E9">
        <w:rPr>
          <w:i/>
          <w:color w:val="000000" w:themeColor="text1"/>
        </w:rPr>
        <w:t>,</w:t>
      </w:r>
      <w:r w:rsidR="000F1F1E" w:rsidRPr="004526E9">
        <w:rPr>
          <w:i/>
          <w:color w:val="000000" w:themeColor="text1"/>
        </w:rPr>
        <w:t xml:space="preserve"> занубрутиниб в монотерапии</w:t>
      </w:r>
      <w:r w:rsidR="00357EA1" w:rsidRPr="004526E9">
        <w:rPr>
          <w:i/>
          <w:color w:val="000000" w:themeColor="text1"/>
          <w:lang w:val="en-US"/>
        </w:rPr>
        <w:t xml:space="preserve"> </w:t>
      </w:r>
      <w:r w:rsidR="00357EA1" w:rsidRPr="004526E9">
        <w:rPr>
          <w:i/>
          <w:color w:val="000000" w:themeColor="text1"/>
        </w:rPr>
        <w:fldChar w:fldCharType="begin" w:fldLock="1"/>
      </w:r>
      <w:r w:rsidR="00357EA1" w:rsidRPr="004526E9">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357EA1" w:rsidRPr="004526E9">
        <w:rPr>
          <w:i/>
          <w:color w:val="000000" w:themeColor="text1"/>
        </w:rPr>
        <w:fldChar w:fldCharType="separate"/>
      </w:r>
      <w:r w:rsidR="00357EA1" w:rsidRPr="004526E9">
        <w:rPr>
          <w:noProof/>
          <w:color w:val="000000" w:themeColor="text1"/>
        </w:rPr>
        <w:t>[30,31]</w:t>
      </w:r>
      <w:r w:rsidR="00357EA1" w:rsidRPr="004526E9">
        <w:rPr>
          <w:i/>
          <w:color w:val="000000" w:themeColor="text1"/>
        </w:rPr>
        <w:fldChar w:fldCharType="end"/>
      </w:r>
      <w:r w:rsidR="000F1F1E" w:rsidRPr="004526E9">
        <w:rPr>
          <w:i/>
          <w:color w:val="000000" w:themeColor="text1"/>
        </w:rPr>
        <w:t xml:space="preserve">, </w:t>
      </w:r>
      <w:r w:rsidR="00470351" w:rsidRPr="004526E9">
        <w:rPr>
          <w:i/>
          <w:color w:val="000000" w:themeColor="text1"/>
        </w:rPr>
        <w:t xml:space="preserve">ибрутиниб в монотерапии или комбинации </w:t>
      </w:r>
      <w:r w:rsidR="00C42DCD" w:rsidRPr="004526E9">
        <w:rPr>
          <w:i/>
          <w:color w:val="000000" w:themeColor="text1"/>
        </w:rPr>
        <w:t>с обинутузумабом</w:t>
      </w:r>
      <w:r w:rsidR="00357EA1" w:rsidRPr="004526E9">
        <w:rPr>
          <w:i/>
          <w:color w:val="000000" w:themeColor="text1"/>
          <w:lang w:val="en-US"/>
        </w:rPr>
        <w:t xml:space="preserve"> </w:t>
      </w:r>
      <w:r w:rsidR="00357EA1" w:rsidRPr="004526E9">
        <w:rPr>
          <w:i/>
          <w:color w:val="000000" w:themeColor="text1"/>
        </w:rPr>
        <w:fldChar w:fldCharType="begin" w:fldLock="1"/>
      </w:r>
      <w:r w:rsidR="00357EA1" w:rsidRPr="004526E9">
        <w:rPr>
          <w:i/>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id":"ITEM-3","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3","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4","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4","issue":"26","issued":{"date-parts":[["2018"]]},"page":"2517-2528","title":"Ibrutinib Regimens versus Chemoimmunotherapy in Older Patients with Untreated CLL.","type":"article-journal","volume":"379"},"uris":["http://www.mendeley.com/documents/?uuid=2dad136c-8d53-3f5e-8a11-7445e6ee5cdf"]}],"mendeley":{"formattedCitation":"[32–35]","plainTextFormattedCitation":"[32–35]","previouslyFormattedCitation":"[32–35]"},"properties":{"noteIndex":0},"schema":"https://github.com/citation-style-language/schema/raw/master/csl-citation.json"}</w:instrText>
      </w:r>
      <w:r w:rsidR="00357EA1" w:rsidRPr="004526E9">
        <w:rPr>
          <w:i/>
          <w:color w:val="000000" w:themeColor="text1"/>
        </w:rPr>
        <w:fldChar w:fldCharType="separate"/>
      </w:r>
      <w:r w:rsidR="00357EA1" w:rsidRPr="004526E9">
        <w:rPr>
          <w:noProof/>
          <w:color w:val="000000" w:themeColor="text1"/>
        </w:rPr>
        <w:t>[32–35]</w:t>
      </w:r>
      <w:r w:rsidR="00357EA1" w:rsidRPr="004526E9">
        <w:rPr>
          <w:i/>
          <w:color w:val="000000" w:themeColor="text1"/>
        </w:rPr>
        <w:fldChar w:fldCharType="end"/>
      </w:r>
      <w:r w:rsidR="00470351" w:rsidRPr="004526E9">
        <w:rPr>
          <w:i/>
          <w:color w:val="000000" w:themeColor="text1"/>
        </w:rPr>
        <w:t xml:space="preserve"> (препараты перечислены в алфавитном порядке</w:t>
      </w:r>
      <w:r w:rsidR="00357EA1" w:rsidRPr="004526E9">
        <w:rPr>
          <w:i/>
          <w:color w:val="000000" w:themeColor="text1"/>
        </w:rPr>
        <w:t>;</w:t>
      </w:r>
      <w:r w:rsidR="00470351" w:rsidRPr="004526E9">
        <w:rPr>
          <w:i/>
          <w:color w:val="000000" w:themeColor="text1"/>
        </w:rPr>
        <w:t xml:space="preserve"> </w:t>
      </w:r>
      <w:r w:rsidR="00357EA1" w:rsidRPr="004526E9">
        <w:rPr>
          <w:i/>
          <w:color w:val="000000" w:themeColor="text1"/>
        </w:rPr>
        <w:t xml:space="preserve">в </w:t>
      </w:r>
      <w:r w:rsidR="00470351" w:rsidRPr="004526E9">
        <w:rPr>
          <w:i/>
          <w:color w:val="000000" w:themeColor="text1"/>
        </w:rPr>
        <w:t>реальной практике следует учитывать индивиуальные характеристики пациента и доступность препарата)</w:t>
      </w:r>
      <w:r w:rsidR="000F1F1E" w:rsidRPr="004526E9">
        <w:rPr>
          <w:i/>
          <w:color w:val="000000" w:themeColor="text1"/>
        </w:rPr>
        <w:t>.</w:t>
      </w:r>
      <w:r w:rsidR="00470351" w:rsidRPr="004526E9">
        <w:rPr>
          <w:i/>
          <w:color w:val="000000" w:themeColor="text1"/>
        </w:rPr>
        <w:t xml:space="preserve"> </w:t>
      </w:r>
      <w:r w:rsidRPr="004526E9">
        <w:rPr>
          <w:i/>
          <w:color w:val="000000" w:themeColor="text1"/>
        </w:rPr>
        <w:t xml:space="preserve">У молодых пациентов при возможности терапия </w:t>
      </w:r>
      <w:r w:rsidR="00984A81" w:rsidRPr="004526E9">
        <w:rPr>
          <w:i/>
          <w:color w:val="000000" w:themeColor="text1"/>
        </w:rPr>
        <w:t xml:space="preserve">ингибиторами тирозинкиназы Брутона </w:t>
      </w:r>
      <w:r w:rsidR="00BE4F49" w:rsidRPr="004526E9">
        <w:rPr>
          <w:i/>
          <w:color w:val="000000" w:themeColor="text1"/>
        </w:rPr>
        <w:t xml:space="preserve">(ибрутиниб**, </w:t>
      </w:r>
      <w:r w:rsidR="00984A81" w:rsidRPr="004526E9">
        <w:rPr>
          <w:i/>
          <w:color w:val="000000" w:themeColor="text1"/>
        </w:rPr>
        <w:t>акалабрутиниб</w:t>
      </w:r>
      <w:r w:rsidR="000F1F1E" w:rsidRPr="004526E9">
        <w:rPr>
          <w:i/>
          <w:color w:val="000000" w:themeColor="text1"/>
        </w:rPr>
        <w:t>, зануб</w:t>
      </w:r>
      <w:r w:rsidR="00EB0C90" w:rsidRPr="004526E9">
        <w:rPr>
          <w:i/>
          <w:color w:val="000000" w:themeColor="text1"/>
        </w:rPr>
        <w:t>р</w:t>
      </w:r>
      <w:r w:rsidR="000F1F1E" w:rsidRPr="004526E9">
        <w:rPr>
          <w:i/>
          <w:color w:val="000000" w:themeColor="text1"/>
        </w:rPr>
        <w:t>утиниб</w:t>
      </w:r>
      <w:r w:rsidR="00984A81" w:rsidRPr="004526E9">
        <w:rPr>
          <w:i/>
          <w:color w:val="000000" w:themeColor="text1"/>
        </w:rPr>
        <w:t>)</w:t>
      </w:r>
      <w:r w:rsidR="00F076E1" w:rsidRPr="004526E9">
        <w:rPr>
          <w:i/>
          <w:color w:val="000000" w:themeColor="text1"/>
        </w:rPr>
        <w:t xml:space="preserve"> и ингибиторами </w:t>
      </w:r>
      <w:r w:rsidR="00F076E1" w:rsidRPr="004526E9">
        <w:rPr>
          <w:i/>
          <w:color w:val="000000" w:themeColor="text1"/>
          <w:lang w:val="en-US"/>
        </w:rPr>
        <w:t>bcl</w:t>
      </w:r>
      <w:r w:rsidR="00F076E1" w:rsidRPr="004526E9">
        <w:rPr>
          <w:i/>
          <w:color w:val="000000" w:themeColor="text1"/>
        </w:rPr>
        <w:t>-2 (венетоклакс)</w:t>
      </w:r>
      <w:r w:rsidRPr="004526E9">
        <w:rPr>
          <w:i/>
          <w:color w:val="000000" w:themeColor="text1"/>
        </w:rPr>
        <w:t xml:space="preserve"> должна служить подготовкой к трансплантации аллогенных стволовых клеток.</w:t>
      </w:r>
      <w:r w:rsidR="006E7A16" w:rsidRPr="004526E9">
        <w:rPr>
          <w:i/>
          <w:color w:val="000000" w:themeColor="text1"/>
        </w:rPr>
        <w:t xml:space="preserve"> Комбинация венетоклакса и </w:t>
      </w:r>
      <w:r w:rsidR="006E7A16" w:rsidRPr="004526E9">
        <w:rPr>
          <w:i/>
          <w:color w:val="000000" w:themeColor="text1"/>
        </w:rPr>
        <w:lastRenderedPageBreak/>
        <w:t>обинутузумаба также может рассматриваться как подготовка к трансплантации, так как позволяет до</w:t>
      </w:r>
      <w:r w:rsidR="00194B9E" w:rsidRPr="004526E9">
        <w:rPr>
          <w:i/>
          <w:color w:val="000000" w:themeColor="text1"/>
        </w:rPr>
        <w:t xml:space="preserve">стичь </w:t>
      </w:r>
      <w:r w:rsidR="0005105F" w:rsidRPr="004526E9">
        <w:rPr>
          <w:i/>
          <w:color w:val="000000" w:themeColor="text1"/>
        </w:rPr>
        <w:t>неопределяемая</w:t>
      </w:r>
      <w:r w:rsidR="00194B9E" w:rsidRPr="004526E9">
        <w:rPr>
          <w:i/>
          <w:color w:val="000000" w:themeColor="text1"/>
        </w:rPr>
        <w:t xml:space="preserve"> МОБ и</w:t>
      </w:r>
      <w:r w:rsidR="002A682C" w:rsidRPr="004526E9">
        <w:rPr>
          <w:i/>
          <w:color w:val="000000" w:themeColor="text1"/>
        </w:rPr>
        <w:t>/</w:t>
      </w:r>
      <w:r w:rsidR="00194B9E" w:rsidRPr="004526E9">
        <w:rPr>
          <w:i/>
          <w:color w:val="000000" w:themeColor="text1"/>
        </w:rPr>
        <w:t>или ПР у значительного числа пациентов.</w:t>
      </w:r>
    </w:p>
    <w:bookmarkEnd w:id="51"/>
    <w:p w14:paraId="0FAD94D5" w14:textId="5E0681D5" w:rsidR="00B721CE" w:rsidRPr="004526E9" w:rsidRDefault="00B721CE" w:rsidP="004F6F41">
      <w:pPr>
        <w:pStyle w:val="a4"/>
        <w:numPr>
          <w:ilvl w:val="0"/>
          <w:numId w:val="17"/>
        </w:numPr>
        <w:spacing w:before="0"/>
        <w:ind w:left="709" w:firstLine="0"/>
        <w:rPr>
          <w:i/>
          <w:color w:val="000000" w:themeColor="text1"/>
        </w:rPr>
      </w:pPr>
      <w:r w:rsidRPr="004526E9">
        <w:rPr>
          <w:i/>
          <w:color w:val="000000" w:themeColor="text1"/>
        </w:rPr>
        <w:t xml:space="preserve">К 4-й группе относятся пациенты с наличием комплексного кариотипа независимо от возраста и коморбидности. Оптимальной комбинацией в этой группе является венетоклакс в комбинации с </w:t>
      </w:r>
      <w:r w:rsidR="00420F13">
        <w:rPr>
          <w:i/>
          <w:color w:val="000000" w:themeColor="text1"/>
        </w:rPr>
        <w:t>ингибитором тирозинкиназы Брутона</w:t>
      </w:r>
      <w:r w:rsidR="00357EA1" w:rsidRPr="004526E9">
        <w:rPr>
          <w:i/>
          <w:color w:val="000000" w:themeColor="text1"/>
        </w:rPr>
        <w:t xml:space="preserve"> </w:t>
      </w:r>
      <w:r w:rsidR="005477DB" w:rsidRPr="004526E9">
        <w:rPr>
          <w:i/>
          <w:color w:val="000000" w:themeColor="text1"/>
        </w:rPr>
        <w:fldChar w:fldCharType="begin" w:fldLock="1"/>
      </w:r>
      <w:r w:rsidR="005477DB">
        <w:rPr>
          <w:i/>
          <w:color w:val="000000" w:themeColor="text1"/>
        </w:rPr>
        <w:instrText>ADDIN CSL_CITATION {"citationItems":[{"id":"ITEM-1","itemData":{"DOI":"10.1200/JCO.21.00807","ISSN":"1527-7755","PMID":"34618601","abstract":"PURPOSE: CAPTIVATE (NCT02910583), a randomized phase II study, evaluates minimal residual disease (MRD)-guided treatment discontinuation following completion of first-line ibrutinib plus venetoclax treatment in patients with chronic lymphocytic leukemia (CLL). METHODS: Previously untreated CLL patients age &lt; 70 years received three cycles of ibrutinib and then 12 cycles of combined ibrutinib plus venetoclax. Patients in the MRD cohort who met the stringent random assignment criteria for confirmed undetectable MRD (Confirmed uMRD) were randomly assigned 1:1 to double-blind placebo or ibrutinib; patients without Confirmed uMRD (uMRD Not Confirmed) were randomly assigned 1:1 to open-label ibrutinib or ibrutinib plus venetoclax. Primary end point was 1-year disease-free survival (DFS) rate with placebo versus ibrutinib in the Confirmed uMRD population. Secondary end points included response rates, uMRD, and safety. RESULTS: One hundred sixty-four patients initiated three cycles of ibrutinib lead-in. After 12 cycles of ibrutinib plus venetoclax, best uMRD response rates were 75% (peripheral blood) and 68% (bone marrow). Patients with Confirmed uMRD were randomly assigned to receive placebo (n = 43) or ibrutinib (n = 43); patients with uMRD Not Confirmed were randomly assigned to ibrutinib (n = 31) or ibrutinib plus venetoclax (n = 32). Median follow-up was 31.3 months. One-year DFS rate was not significantly different between placebo (95%) and ibrutinib (100%; arm difference: 4.7% [95% CI, -1.6 to 10.9]; P = .15) in the Confirmed uMRD population. After ibrutinib lead-in tumor debulking, 36 of 40 patients (90%) with high tumor lysis syndrome risk at baseline shifted to medium or low tumor lysis syndrome risk categories. Adverse events were most frequent during the first 6 months of ibrutinib plus venetoclax and generally decreased over time. CONCLUSION: The 1-year DFS rate of 95% in placebo-randomly assigned patients with Confirmed uMRD suggests the potential for fixed-duration treatment with this all-oral, once-daily, chemotherapy-free regimen in first-line CLL.","author":[{"dropping-particle":"","family":"Wierda","given":"William G.","non-dropping-particle":"","parse-names":false,"suffix":""},{"dropping-particle":"","family":"Allan","given":"John N.","non-dropping-particle":"","parse-names":false,"suffix":""},{"dropping-particle":"","family":"Siddiqi","given":"Tanya","non-dropping-particle":"","parse-names":false,"suffix":""},{"dropping-particle":"","family":"Kipps","given":"Thomas J.","non-dropping-particle":"","parse-names":false,"suffix":""},{"dropping-particle":"","family":"Opat","given":"Stephen","non-dropping-particle":"","parse-names":false,"suffix":""},{"dropping-particle":"","family":"Tedeschi","given":"Alessandra","non-dropping-particle":"","parse-names":false,"suffix":""},{"dropping-particle":"","family":"Badoux","given":"Xavier C.","non-dropping-particle":"","parse-names":false,"suffix":""},{"dropping-particle":"","family":"Kuss","given":"Bryone J.","non-dropping-particle":"","parse-names":false,"suffix":""},{"dropping-particle":"","family":"Jackson","given":"Sharon","non-dropping-particle":"","parse-names":false,"suffix":""},{"dropping-particle":"","family":"Moreno","given":"Carol","non-dropping-particle":"","parse-names":false,"suffix":""},{"dropping-particle":"","family":"Jacobs","given":"Ryan","non-dropping-particle":"","parse-names":false,"suffix":""},{"dropping-particle":"","family":"Pagel","given":"John M.","non-dropping-particle":"","parse-names":false,"suffix":""},{"dropping-particle":"","family":"Flinn","given":"Ian","non-dropping-particle":"","parse-names":false,"suffix":""},{"dropping-particle":"","family":"Pak","given":"Yvonne","non-dropping-particle":"","parse-names":false,"suffix":""},{"dropping-particle":"","family":"Zhou","given":"Cathy","non-dropping-particle":"","parse-names":false,"suffix":""},{"dropping-particle":"","family":"Szafer-Glusman","given":"Edith","non-dropping-particle":"","parse-names":false,"suffix":""},{"dropping-particle":"","family":"Ninomoto","given":"Joi","non-dropping-particle":"","parse-names":false,"suffix":""},{"dropping-particle":"","family":"Dean","given":"James P.","non-dropping-particle":"","parse-names":false,"suffix":""},{"dropping-particle":"","family":"James","given":"Danelle F.","non-dropping-particle":"","parse-names":false,"suffix":""},{"dropping-particle":"","family":"Ghia","given":"Paolo","non-dropping-particle":"","parse-names":false,"suffix":""},{"dropping-particle":"","family":"Tam","given":"Constantine S.","non-dropping-particle":"","parse-names":false,"suffix":""}],"container-title":"Journal of clinical oncology : official journal of the American Society of Clinical Oncology","id":"ITEM-1","issue":"34","issued":{"date-parts":[["2021","12","1"]]},"page":"3853-3865","publisher":"J Clin Oncol","title":"Ibrutinib Plus Venetoclax for First-Line Treatment of Chronic Lymphocytic Leukemia: Primary Analysis Results From the Minimal Residual Disease Cohort of the Randomized Phase II CAPTIVATE Study","type":"article-journal","volume":"39"},"uris":["http://www.mendeley.com/documents/?uuid=30e97f7c-5439-3dab-8687-789a2385e3e3"]},{"id":"ITEM-2","itemData":{"DOI":"10.1056/NEJMOA1900574","ISSN":"1533-4406","PMID":"31141631","abstract":"© 2019 Massachusetts Medical Society. BACKGROUND Ibrutinib, an inhibitor of Bruton’s tyrosine kinase, and venetoclax, an inhibitor of B-cell lymphoma 2 protein, have been approved for patients with chronic lymphocytic leukemia (CLL). Preclinical investigations have indicated potential synergistic interaction of their combination. METHODS We conducted an investigator-initiated phase 2 study of combined ibrutinib and venetoclax involving previously untreated high-risk and older patients with CLL. All patients had at least one of the following features: chromosome 17p deletion, mutated TP53, chromosome 11q deletion, unmutated IGHV, or an age of 65 years or older. Patients received ibrutinib monotherapy (420 mg once daily) for 3 cycles, followed by the addition of venetoclax (weekly dose escalation to 400 mg once daily). Combined therapy was administered for 24 cycles. Response assessments were performed according to International Workshop on Chronic Lymphocytic Leukemia 2008 criteria. Minimal residual disease was assessed by means of multicolor flow cytometry in bone marrow (sensitivity, 10−4). RESULTS A total of 80 patients were treated. The median age was 65 years (range, 26 to 83). A total of 30% of the patients were 70 years of age or older. Overall, 92% of the patients had unmutated IGHV, TP53 aberration, or chromosome 11q deletion. With combined treatment, the proportions of patients who had complete remission (with or without normal blood count recovery) and remission with undetectable minimal residual disease increased over time. After 12 cycles of combined treatment, 88% of the patients had complete remission or complete remission with incomplete count recovery, and 61% had remission with undetectable minimal residual disease. Responses were noted in older adults and across all high-risk subgroups. Three patients had laboratory evidence of tumor lysis syndrome. The adverse-event profile was similar to what has been reported with ibrutinib and venetoclax. CONCLUSIONS In this study, combined venetoclax and ibrutinib was an effective oral regimen for high-risk and older patients with CLL.","author":[{"dropping-particle":"","family":"Jain","given":"Nitin","non-dropping-particle":"","parse-names":false,"suffix":""},{"dropping-particle":"","family":"Keating","given":"Michael","non-dropping-particle":"","parse-names":false,"suffix":""},{"dropping-particle":"","family":"Thompson","given":"Philip","non-dropping-particle":"","parse-names":false,"suffix":""},{"dropping-particle":"","family":"Ferrajoli","given":"Alessandra","non-dropping-particle":"","parse-names":false,"suffix":""},{"dropping-particle":"","family":"Burger","given":"Jan","non-dropping-particle":"","parse-names":false,"suffix":""},{"dropping-particle":"","family":"Borthakur","given":"Gautam","non-dropping-particle":"","parse-names":false,"suffix":""},{"dropping-particle":"","family":"Takahashi","given":"Koichi","non-dropping-particle":"","parse-names":false,"suffix":""},{"dropping-particle":"","family":"Estrov","given":"Zeev","non-dropping-particle":"","parse-names":false,"suffix":""},{"dropping-particle":"","family":"Fowler","given":"Nathan","non-dropping-particle":"","parse-names":false,"suffix":""},{"dropping-particle":"","family":"Kadia","given":"Tapan","non-dropping-particle":"","parse-names":false,"suffix":""},{"dropping-particle":"","family":"Konopleva","given":"Marina","non-dropping-particle":"","parse-names":false,"suffix":""},{"dropping-particle":"","family":"Alvarado","given":"Yesid","non-dropping-particle":"","parse-names":false,"suffix":""},{"dropping-particle":"","family":"Yilmaz","given":"Musa","non-dropping-particle":"","parse-names":false,"suffix":""},{"dropping-particle":"","family":"DiNardo","given":"Courtney","non-dropping-particle":"","parse-names":false,"suffix":""},{"dropping-particle":"","family":"Bose","given":"Prithviraj","non-dropping-particle":"","parse-names":false,"suffix":""},{"dropping-particle":"","family":"Ohanian","given":"Maro","non-dropping-particle":"","parse-names":false,"suffix":""},{"dropping-particle":"","family":"Pemmaraju","given":"Naveen","non-dropping-particle":"","parse-names":false,"suffix":""},{"dropping-particle":"","family":"Jabbour","given":"Elias","non-dropping-particle":"","parse-names":false,"suffix":""},{"dropping-particle":"","family":"Sasaki","given":"Koji","non-dropping-particle":"","parse-names":false,"suffix":""},{"dropping-particle":"","family":"Kanagal-Shamanna","given":"Rashmi","non-dropping-particle":"","parse-names":false,"suffix":""},{"dropping-particle":"","family":"Patel","given":"Keyur","non-dropping-particle":"","parse-names":false,"suffix":""},{"dropping-particle":"","family":"Jorgensen","given":"Jeffrey","non-dropping-particle":"","parse-names":false,"suffix":""},{"dropping-particle":"","family":"Garg","given":"Naveen","non-dropping-particle":"","parse-names":false,"suffix":""},{"dropping-particle":"","family":"Wang","given":"Xuemei","non-dropping-particle":"","parse-names":false,"suffix":""},{"dropping-particle":"","family":"Sondermann","given":"Katrina","non-dropping-particle":"","parse-names":false,"suffix":""},{"dropping-particle":"","family":"Cruz","given":"Nichole","non-dropping-particle":"","parse-names":false,"suffix":""},{"dropping-particle":"","family":"Wei","given":"Chongjuan","non-dropping-particle":"","parse-names":false,"suffix":""},{"dropping-particle":"","family":"Ayala","given":"Ana","non-dropping-particle":"","parse-names":false,"suffix":""},{"dropping-particle":"","family":"Plunkett","given":"William","non-dropping-particle":"","parse-names":false,"suffix":""},{"dropping-particle":"","family":"Kantarjian","given":"Hagop","non-dropping-particle":"","parse-names":false,"suffix":""},{"dropping-particle":"","family":"Gandhi","given":"Varsha","non-dropping-particle":"","parse-names":false,"suffix":""},{"dropping-particle":"","family":"Wierda","given":"William","non-dropping-particle":"","parse-names":false,"suffix":""}],"container-title":"The New England journal of medicine","id":"ITEM-2","issue":"22","issued":{"date-parts":[["2019","5","30"]]},"page":"2095-2103","publisher":"N Engl J Med","title":"Ibrutinib and Venetoclax for First-Line Treatment of CLL","type":"article-journal","volume":"380"},"uris":["http://www.mendeley.com/documents/?uuid=6e4e4ec6-b58c-3655-86a2-0393cad0e142"]},{"id":"ITEM-3","itemData":{"DOI":"10.1158/2159-8290.CD-19-1130","ISSN":"2159-8290","PMID":"31915195","abstract":"Acalabrutinib is a selective irreversible Bruton tyrosine kinase (BTK) inhibitor that does not affect IL2-associated tyrosine kinase or antibody-dependent cellular cytotoxicity, making it an attractive candidate for combination therapy with anti-CD20 antibodies. We investigated acalabrutinib plus obinutuzumab in a phase Ib/II study (NCT02296918) of patients with treatment-naïve or relapsed/refractory chronic lymphocytic leukemia (CLL). Nineteen treatment-naïve and 26 relapsed/refractory patients were treated with acalabrutinib (100 mg twice daily) until progression and obinutuzumab (cycle 1: 100 mg day 1, 900 mg day 2, 1000 mg days 8 and 15; cycles 2–6: 1,000 mg day 1). Grade 3/4 adverse events occurred in 71% of patients. Overall response rates were 95% (treatment-naïve) and 92% (relapsed/refractory). Thirty-two percent of treatment-naïve and 8% of relapsed/refractory patients achieved complete remission. At 36 months, 94% (treatment-naïve) and 88% (relapsed/refractory) were progression free. Acalabrutinib plus obinutuzumab was well tolerated, producing high and durable responses in treatment-naïve and relapsed/refractory CLL. SIGNIFICANCE: Rituximab plus the less selective BTK inhibitor ibrutinib has not shown benefit in CLL; however, the selective BTK inhibitor acalabrutinib plus the antibody-dependent cellular cytotoxicity– enhanced antibody obinutuzumab yielded durable responses that deepened over time in treatmentnaïve and relapsed/refractory CLL, supporting the evaluation of this approach in larger, comparative studies in CLL.","author":[{"dropping-particle":"","family":"Woyach","given":"Jennifer A.","non-dropping-particle":"","parse-names":false,"suffix":""},{"dropping-particle":"","family":"Blachly","given":"James S.","non-dropping-particle":"","parse-names":false,"suffix":""},{"dropping-particle":"","family":"Rogers","given":"Kerry A.","non-dropping-particle":"","parse-names":false,"suffix":""},{"dropping-particle":"","family":"Bhat","given":"Seema A.","non-dropping-particle":"","parse-names":false,"suffix":""},{"dropping-particle":"","family":"Jianfar","given":"Mojgan","non-dropping-particle":"","parse-names":false,"suffix":""},{"dropping-particle":"","family":"Lozanski","given":"Gerard","non-dropping-particle":"","parse-names":false,"suffix":""},{"dropping-particle":"","family":"Weiss","given":"David M.","non-dropping-particle":"","parse-names":false,"suffix":""},{"dropping-particle":"","family":"Andersen","given":"Barbara L.","non-dropping-particle":"","parse-names":false,"suffix":""},{"dropping-particle":"","family":"Gulrajani","given":"Michael","non-dropping-particle":"","parse-names":false,"suffix":""},{"dropping-particle":"","family":"Frigault","given":"Melanie M.","non-dropping-particle":"","parse-names":false,"suffix":""},{"dropping-particle":"","family":"Hamdy","given":"Ahmed","non-dropping-particle":"","parse-names":false,"suffix":""},{"dropping-particle":"","family":"Izumi","given":"Raquel","non-dropping-particle":"","parse-names":false,"suffix":""},{"dropping-particle":"","family":"Munugalavadla","given":"Veerendra","non-dropping-particle":"","parse-names":false,"suffix":""},{"dropping-particle":"","family":"Quah","given":"Cheng","non-dropping-particle":"","parse-names":false,"suffix":""},{"dropping-particle":"","family":"Wang","given":"Min Hui","non-dropping-particle":"","parse-names":false,"suffix":""},{"dropping-particle":"","family":"Byrd","given":"John C.","non-dropping-particle":"","parse-names":false,"suffix":""}],"container-title":"Cancer discovery","id":"ITEM-3","issue":"3","issued":{"date-parts":[["2020","3","1"]]},"page":"394-405","publisher":"Cancer Discov","title":"Acalabrutinib plus Obinutuzumab in Treatment-Naïve and Relapsed/Refractory Chronic Lymphocytic Leukemia","type":"article-journal","volume":"10"},"uris":["http://www.mendeley.com/documents/?uuid=3d40be52-25fa-3d90-8b9d-5401794d889d"]},{"id":"ITEM-4","itemData":{"DOI":"10.1016/S1470-2045(21)00455-1","ISSN":"1474-5488","PMID":"34534514","abstract":"Background: Both continuous therapy with acalabrutinib and fixed-duration therapy with venetoclax–obinutuzumab are effective for previously untreated chronic lymphocytic leukaemia. We hypothesised that frontline time-limited, minimal residual disease (MRD)-guided triplet therapy with acalabrutinib, venetoclax, and obinutuzumab would induce deep (ie, more patients with undetectable MRD) and durable remissions. Methods: In this open-label, single-arm, investigator-sponsored, phase 2 study, patients with chronic lymphocytic leukaemia or small lymphocytic lymphoma were recruited from two academic hospitals in Boston, MA, USA. Eligible patients were aged 18 years or older, with an Eastern Cooperative Oncology Group performance status of 0–2, and were treatment naive. Patients were treated in 28 day cycles. Acalabrutinib monotherapy was given orally at 100 mg twice daily for cycle 1, then combined for six cycles with intravenous obinutuzumab (100 mg on cycle 2 day 1, 900 mg on day 2, 1000 mg on day 8, and 1000 mg on day 15 and on day 1 of cycles 3–7); and from the beginning of cycle 4, oral venetoclax was dosed daily using an accelerated ramp-up from 20 mg on day 1 to 400 mg by day 22 and continued at this dose thereafter. Patients continued on acalabrutinib 100 mg twice daily and venetoclax 400 mg once daily until day 1 of cycle 16 or day 1 of cycle 25. If the patient had undetectable MRD in the bone marrow they were given the option to discontinue therapy at the start of cycle 16 (if also in complete remission) or at the start of cycle 25 (if at least in partial remission). The primary endpoint was complete remission with undetectable MRD in the bone marrow (defined as &lt;1 chronic lymphocytic leukaemia cell per 10 000 leucocytes as measured by four-colour flow cytometry), at cycle 16 day 1. Safety and activity endpoints were assessed in all patients who received at least one dose of any study drug. This study is registered with ClinicalTrials.gov, NCT03580928, and is ongoing. Findings: Between Aug 2, 2018, and May 23, 2019, 37 patients with chronic lymphocytic leukaemia were enrolled and all received at least one dose of any study drug. The median age of patients was 63 years (IQR 57–70), and ten (27%) were female and 27 (73%) were male. Median follow-up was 27·6 months (IQR 25·1–28·2). At cycle 16 day 1, 14 (38% [95% CI 22–55]) of 37 participants had a complete remission with undetectable MRD in the bone marrow. The most common grade 3 or 4 haematological a…","author":[{"dropping-particle":"","family":"Davids","given":"Matthew S.","non-dropping-particle":"","parse-names":false,"suffix":""},{"dropping-particle":"","family":"Lampson","given":"Benjamin L.","non-dropping-particle":"","parse-names":false,"suffix":""},{"dropping-particle":"","family":"Tyekucheva","given":"Svitlana","non-dropping-particle":"","parse-names":false,"suffix":""},{"dropping-particle":"","family":"Wang","given":"Zixu","non-dropping-particle":"","parse-names":false,"suffix":""},{"dropping-particle":"","family":"Lowney","given":"Jessica C.","non-dropping-particle":"","parse-names":false,"suffix":""},{"dropping-particle":"","family":"Pazienza","given":"Samantha","non-dropping-particle":"","parse-names":false,"suffix":""},{"dropping-particle":"","family":"Montegaard","given":"Josie","non-dropping-particle":"","parse-names":false,"suffix":""},{"dropping-particle":"","family":"Patterson","given":"Victoria","non-dropping-particle":"","parse-names":false,"suffix":""},{"dropping-particle":"","family":"Weinstock","given":"Matthew","non-dropping-particle":"","parse-names":false,"suffix":""},{"dropping-particle":"","family":"Crombie","given":"Jennifer L.","non-dropping-particle":"","parse-names":false,"suffix":""},{"dropping-particle":"","family":"Ng","given":"Samuel Y.","non-dropping-particle":"","parse-names":false,"suffix":""},{"dropping-particle":"","family":"Kim","given":"Austin I.","non-dropping-particle":"","parse-names":false,"suffix":""},{"dropping-particle":"","family":"Jacobson","given":"Caron A.","non-dropping-particle":"","parse-names":false,"suffix":""},{"dropping-particle":"","family":"LaCasce","given":"Ann S.","non-dropping-particle":"","parse-names":false,"suffix":""},{"dropping-particle":"","family":"Armand","given":"Philippe","non-dropping-particle":"","parse-names":false,"suffix":""},{"dropping-particle":"","family":"Arnason","given":"Jon E.","non-dropping-particle":"","parse-names":false,"suffix":""},{"dropping-particle":"","family":"Fisher","given":"David C.","non-dropping-particle":"","parse-names":false,"suffix":""},{"dropping-particle":"","family":"Brown","given":"Jennifer R.","non-dropping-particle":"","parse-names":false,"suffix":""}],"container-title":"The Lancet. Oncology","id":"ITEM-4","issue":"10","issued":{"date-parts":[["2021","10","1"]]},"page":"1391-1402","publisher":"Lancet Oncol","title":"Acalabrutinib, venetoclax, and obinutuzumab as frontline treatment for chronic lymphocytic leukaemia: a single-arm, open-label, phase 2 study","type":"article-journal","volume":"22"},"uris":["http://www.mendeley.com/documents/?uuid=14d0b6c6-722e-3c12-92d6-ffae68dc14e5"]}],"mendeley":{"formattedCitation":"[23,24,38,39]","plainTextFormattedCitation":"[23,24,38,39]","previouslyFormattedCitation":"[23,24,38]"},"properties":{"noteIndex":0},"schema":"https://github.com/citation-style-language/schema/raw/master/csl-citation.json"}</w:instrText>
      </w:r>
      <w:r w:rsidR="005477DB" w:rsidRPr="004526E9">
        <w:rPr>
          <w:i/>
          <w:color w:val="000000" w:themeColor="text1"/>
        </w:rPr>
        <w:fldChar w:fldCharType="separate"/>
      </w:r>
      <w:r w:rsidR="005477DB" w:rsidRPr="005477DB">
        <w:rPr>
          <w:noProof/>
          <w:color w:val="000000" w:themeColor="text1"/>
        </w:rPr>
        <w:t>[23,24,38,39]</w:t>
      </w:r>
      <w:r w:rsidR="005477DB" w:rsidRPr="004526E9">
        <w:rPr>
          <w:i/>
          <w:color w:val="000000" w:themeColor="text1"/>
        </w:rPr>
        <w:fldChar w:fldCharType="end"/>
      </w:r>
      <w:r w:rsidRPr="004526E9">
        <w:rPr>
          <w:i/>
          <w:color w:val="000000" w:themeColor="text1"/>
        </w:rPr>
        <w:t>, могут быть эффективными акалабрутиниб+/-обинутузумаб</w:t>
      </w:r>
      <w:r w:rsidR="004526E9" w:rsidRPr="004526E9">
        <w:rPr>
          <w:i/>
          <w:color w:val="000000" w:themeColor="text1"/>
        </w:rPr>
        <w:t xml:space="preserve"> </w:t>
      </w:r>
      <w:r w:rsidR="004526E9" w:rsidRPr="004526E9">
        <w:rPr>
          <w:i/>
          <w:color w:val="000000" w:themeColor="text1"/>
        </w:rPr>
        <w:fldChar w:fldCharType="begin" w:fldLock="1"/>
      </w:r>
      <w:r w:rsidR="004526E9" w:rsidRPr="004526E9">
        <w:rPr>
          <w:i/>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4526E9" w:rsidRPr="004526E9">
        <w:rPr>
          <w:i/>
          <w:color w:val="000000" w:themeColor="text1"/>
        </w:rPr>
        <w:fldChar w:fldCharType="separate"/>
      </w:r>
      <w:r w:rsidR="004526E9" w:rsidRPr="004526E9">
        <w:rPr>
          <w:noProof/>
          <w:color w:val="000000" w:themeColor="text1"/>
        </w:rPr>
        <w:t>[21]</w:t>
      </w:r>
      <w:r w:rsidR="004526E9" w:rsidRPr="004526E9">
        <w:rPr>
          <w:i/>
          <w:color w:val="000000" w:themeColor="text1"/>
        </w:rPr>
        <w:fldChar w:fldCharType="end"/>
      </w:r>
      <w:r w:rsidRPr="004526E9">
        <w:rPr>
          <w:i/>
          <w:color w:val="000000" w:themeColor="text1"/>
        </w:rPr>
        <w:t>, венетоклакс в комбинации с обинутузумабом</w:t>
      </w:r>
      <w:r w:rsidR="004526E9" w:rsidRPr="004526E9">
        <w:rPr>
          <w:i/>
          <w:color w:val="000000" w:themeColor="text1"/>
        </w:rPr>
        <w:t xml:space="preserve"> </w:t>
      </w:r>
      <w:r w:rsidR="004526E9" w:rsidRPr="004526E9">
        <w:rPr>
          <w:i/>
          <w:color w:val="000000" w:themeColor="text1"/>
        </w:rPr>
        <w:fldChar w:fldCharType="begin" w:fldLock="1"/>
      </w:r>
      <w:r w:rsidR="00E07175">
        <w:rPr>
          <w:i/>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4526E9" w:rsidRPr="004526E9">
        <w:rPr>
          <w:i/>
          <w:color w:val="000000" w:themeColor="text1"/>
        </w:rPr>
        <w:fldChar w:fldCharType="separate"/>
      </w:r>
      <w:r w:rsidR="004526E9" w:rsidRPr="004526E9">
        <w:rPr>
          <w:noProof/>
          <w:color w:val="000000" w:themeColor="text1"/>
        </w:rPr>
        <w:t>[22]</w:t>
      </w:r>
      <w:r w:rsidR="004526E9" w:rsidRPr="004526E9">
        <w:rPr>
          <w:i/>
          <w:color w:val="000000" w:themeColor="text1"/>
        </w:rPr>
        <w:fldChar w:fldCharType="end"/>
      </w:r>
      <w:r w:rsidRPr="004526E9">
        <w:rPr>
          <w:i/>
          <w:color w:val="000000" w:themeColor="text1"/>
        </w:rPr>
        <w:t>, занубрутиниб в монотерапии</w:t>
      </w:r>
      <w:r w:rsidR="004526E9" w:rsidRPr="004526E9">
        <w:rPr>
          <w:i/>
          <w:color w:val="000000" w:themeColor="text1"/>
          <w:lang w:val="en-US"/>
        </w:rPr>
        <w:t xml:space="preserve"> </w:t>
      </w:r>
      <w:r w:rsidR="004526E9" w:rsidRPr="004526E9">
        <w:rPr>
          <w:i/>
          <w:color w:val="000000" w:themeColor="text1"/>
        </w:rPr>
        <w:fldChar w:fldCharType="begin" w:fldLock="1"/>
      </w:r>
      <w:r w:rsidR="004526E9" w:rsidRPr="004526E9">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4526E9" w:rsidRPr="004526E9">
        <w:rPr>
          <w:i/>
          <w:color w:val="000000" w:themeColor="text1"/>
        </w:rPr>
        <w:fldChar w:fldCharType="separate"/>
      </w:r>
      <w:r w:rsidR="004526E9" w:rsidRPr="004526E9">
        <w:rPr>
          <w:noProof/>
          <w:color w:val="000000" w:themeColor="text1"/>
        </w:rPr>
        <w:t>[30,31]</w:t>
      </w:r>
      <w:r w:rsidR="004526E9" w:rsidRPr="004526E9">
        <w:rPr>
          <w:i/>
          <w:color w:val="000000" w:themeColor="text1"/>
        </w:rPr>
        <w:fldChar w:fldCharType="end"/>
      </w:r>
      <w:r w:rsidRPr="004526E9">
        <w:rPr>
          <w:i/>
          <w:color w:val="000000" w:themeColor="text1"/>
        </w:rPr>
        <w:t>, ибрутиниб в монотерапии или комбинации с обинутузумабом</w:t>
      </w:r>
      <w:r w:rsidR="004526E9" w:rsidRPr="004526E9">
        <w:rPr>
          <w:i/>
          <w:color w:val="000000" w:themeColor="text1"/>
          <w:lang w:val="en-US"/>
        </w:rPr>
        <w:t xml:space="preserve"> </w:t>
      </w:r>
      <w:r w:rsidR="004526E9" w:rsidRPr="004526E9">
        <w:rPr>
          <w:i/>
          <w:color w:val="000000" w:themeColor="text1"/>
        </w:rPr>
        <w:fldChar w:fldCharType="begin" w:fldLock="1"/>
      </w:r>
      <w:r w:rsidR="004526E9" w:rsidRPr="004526E9">
        <w:rPr>
          <w:i/>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id":"ITEM-3","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3","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4","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4","issue":"26","issued":{"date-parts":[["2018"]]},"page":"2517-2528","title":"Ibrutinib Regimens versus Chemoimmunotherapy in Older Patients with Untreated CLL.","type":"article-journal","volume":"379"},"uris":["http://www.mendeley.com/documents/?uuid=2dad136c-8d53-3f5e-8a11-7445e6ee5cdf"]}],"mendeley":{"formattedCitation":"[32–35]","plainTextFormattedCitation":"[32–35]","previouslyFormattedCitation":"[32–35]"},"properties":{"noteIndex":0},"schema":"https://github.com/citation-style-language/schema/raw/master/csl-citation.json"}</w:instrText>
      </w:r>
      <w:r w:rsidR="004526E9" w:rsidRPr="004526E9">
        <w:rPr>
          <w:i/>
          <w:color w:val="000000" w:themeColor="text1"/>
        </w:rPr>
        <w:fldChar w:fldCharType="separate"/>
      </w:r>
      <w:r w:rsidR="004526E9" w:rsidRPr="004526E9">
        <w:rPr>
          <w:noProof/>
          <w:color w:val="000000" w:themeColor="text1"/>
        </w:rPr>
        <w:t>[32–35]</w:t>
      </w:r>
      <w:r w:rsidR="004526E9" w:rsidRPr="004526E9">
        <w:rPr>
          <w:i/>
          <w:color w:val="000000" w:themeColor="text1"/>
        </w:rPr>
        <w:fldChar w:fldCharType="end"/>
      </w:r>
      <w:r w:rsidR="004526E9" w:rsidRPr="004526E9">
        <w:rPr>
          <w:i/>
          <w:color w:val="000000" w:themeColor="text1"/>
        </w:rPr>
        <w:t xml:space="preserve"> </w:t>
      </w:r>
      <w:r w:rsidRPr="004526E9">
        <w:rPr>
          <w:i/>
          <w:color w:val="000000" w:themeColor="text1"/>
        </w:rPr>
        <w:t>(препараты перечислены в алфавитном порядке</w:t>
      </w:r>
      <w:r w:rsidR="004526E9" w:rsidRPr="004526E9">
        <w:rPr>
          <w:i/>
          <w:color w:val="000000" w:themeColor="text1"/>
        </w:rPr>
        <w:t>;</w:t>
      </w:r>
      <w:r w:rsidRPr="004526E9">
        <w:rPr>
          <w:i/>
          <w:color w:val="000000" w:themeColor="text1"/>
        </w:rPr>
        <w:t xml:space="preserve"> </w:t>
      </w:r>
      <w:r w:rsidR="004526E9" w:rsidRPr="004526E9">
        <w:rPr>
          <w:i/>
          <w:color w:val="000000" w:themeColor="text1"/>
        </w:rPr>
        <w:t xml:space="preserve">в </w:t>
      </w:r>
      <w:r w:rsidRPr="004526E9">
        <w:rPr>
          <w:i/>
          <w:color w:val="000000" w:themeColor="text1"/>
        </w:rPr>
        <w:t>реальной практике следует учитывать индивиуальные характеристики пациента и доступность препарата).</w:t>
      </w:r>
      <w:r w:rsidR="00DB5EBF">
        <w:rPr>
          <w:i/>
          <w:color w:val="000000" w:themeColor="text1"/>
        </w:rPr>
        <w:t xml:space="preserve"> </w:t>
      </w:r>
      <w:r w:rsidR="00DB5EBF" w:rsidRPr="00DB5EBF">
        <w:rPr>
          <w:i/>
          <w:color w:val="000000" w:themeColor="text1"/>
        </w:rPr>
        <w:t xml:space="preserve">Применение конечной терапии (венетоклакс+обинутузумаб) должно рассматриваться в индивидуальном порядке с учетом возможного прогноза и риска прогрессирования заболевания. </w:t>
      </w:r>
      <w:r w:rsidRPr="004526E9">
        <w:rPr>
          <w:i/>
          <w:color w:val="000000" w:themeColor="text1"/>
        </w:rPr>
        <w:t xml:space="preserve"> </w:t>
      </w:r>
    </w:p>
    <w:p w14:paraId="468AA73B" w14:textId="49D472A7" w:rsidR="00B721CE" w:rsidRPr="004526E9" w:rsidRDefault="00B721CE" w:rsidP="004526E9">
      <w:pPr>
        <w:ind w:firstLine="709"/>
        <w:rPr>
          <w:i/>
          <w:color w:val="000000" w:themeColor="text1"/>
        </w:rPr>
      </w:pPr>
      <w:r w:rsidRPr="004526E9">
        <w:rPr>
          <w:i/>
          <w:color w:val="000000" w:themeColor="text1"/>
        </w:rPr>
        <w:t xml:space="preserve">У молодых пациентов при возможности терапия ингибиторами тирозинкиназы Брутона (ибрутиниб**, акалабрутиниб, занубрутиниб) и ингибиторами bcl-2 (венетоклакс) должна служить подготовкой к трансплантации аллогенных стволовых клеток. Комбинация венетоклакса и обинутузумаба </w:t>
      </w:r>
      <w:r w:rsidR="00037331" w:rsidRPr="004526E9">
        <w:rPr>
          <w:i/>
          <w:color w:val="000000" w:themeColor="text1"/>
        </w:rPr>
        <w:t xml:space="preserve">и венетоклакса и ибрутиниба* </w:t>
      </w:r>
      <w:r w:rsidRPr="004526E9">
        <w:rPr>
          <w:i/>
          <w:color w:val="000000" w:themeColor="text1"/>
        </w:rPr>
        <w:t>также может рассматриваться как подготовка к трансплантации, так как позволяет достичь неопределяемая МОБ и</w:t>
      </w:r>
      <w:r w:rsidR="008665A8" w:rsidRPr="008665A8">
        <w:rPr>
          <w:i/>
          <w:color w:val="000000" w:themeColor="text1"/>
        </w:rPr>
        <w:t>/</w:t>
      </w:r>
      <w:r w:rsidRPr="004526E9">
        <w:rPr>
          <w:i/>
          <w:color w:val="000000" w:themeColor="text1"/>
        </w:rPr>
        <w:t>или ПР у значительного числа пациентов.</w:t>
      </w:r>
    </w:p>
    <w:p w14:paraId="5316FFB7" w14:textId="58C9784C" w:rsidR="007B5AE5" w:rsidRPr="004526E9" w:rsidRDefault="007B5AE5" w:rsidP="004526E9">
      <w:pPr>
        <w:ind w:firstLine="709"/>
        <w:contextualSpacing/>
        <w:rPr>
          <w:i/>
          <w:color w:val="000000" w:themeColor="text1"/>
        </w:rPr>
      </w:pPr>
      <w:r w:rsidRPr="004526E9">
        <w:rPr>
          <w:i/>
          <w:color w:val="000000" w:themeColor="text1"/>
        </w:rPr>
        <w:t>У пациентов старческого возраста с органн</w:t>
      </w:r>
      <w:r w:rsidR="001F4A9B" w:rsidRPr="004526E9">
        <w:rPr>
          <w:i/>
          <w:color w:val="000000" w:themeColor="text1"/>
        </w:rPr>
        <w:t>ой</w:t>
      </w:r>
      <w:r w:rsidRPr="004526E9">
        <w:rPr>
          <w:i/>
          <w:color w:val="000000" w:themeColor="text1"/>
        </w:rPr>
        <w:t xml:space="preserve"> недостаточност</w:t>
      </w:r>
      <w:r w:rsidR="001F4A9B" w:rsidRPr="004526E9">
        <w:rPr>
          <w:i/>
          <w:color w:val="000000" w:themeColor="text1"/>
        </w:rPr>
        <w:t>ью</w:t>
      </w:r>
      <w:r w:rsidRPr="004526E9">
        <w:rPr>
          <w:i/>
          <w:color w:val="000000" w:themeColor="text1"/>
        </w:rPr>
        <w:t xml:space="preserve"> цель лечения паллиативная.</w:t>
      </w:r>
    </w:p>
    <w:p w14:paraId="5214ADEE" w14:textId="66BE5F98" w:rsidR="008665A8" w:rsidRDefault="00E07175" w:rsidP="004F6F41">
      <w:pPr>
        <w:pStyle w:val="a4"/>
        <w:numPr>
          <w:ilvl w:val="0"/>
          <w:numId w:val="30"/>
        </w:numPr>
        <w:spacing w:before="0"/>
        <w:ind w:left="709"/>
      </w:pPr>
      <w:r>
        <w:t>Пациентам с верифицированным ХЛЛ/ЛМЛ моложе 65 лет без значимой коморбидности (физически активным, без тяжелых сопутствующих заболеваний, с нормальной функцией почек)</w:t>
      </w:r>
      <w:r w:rsidR="008665A8">
        <w:t xml:space="preserve">, с мутированным вариантом </w:t>
      </w:r>
      <w:r w:rsidR="008665A8" w:rsidRPr="008665A8">
        <w:rPr>
          <w:i/>
          <w:iCs/>
          <w:lang w:val="en-US"/>
        </w:rPr>
        <w:t>IGHV</w:t>
      </w:r>
      <w:r w:rsidR="008665A8" w:rsidRPr="008665A8">
        <w:t>,</w:t>
      </w:r>
      <w:r>
        <w:t xml:space="preserve"> без делеции 17p или мутации </w:t>
      </w:r>
      <w:r w:rsidRPr="0080011C">
        <w:rPr>
          <w:i/>
        </w:rPr>
        <w:t>TP53</w:t>
      </w:r>
      <w:r>
        <w:t xml:space="preserve"> в качестве 1-й линии лечения </w:t>
      </w:r>
      <w:r w:rsidRPr="0080011C">
        <w:rPr>
          <w:b/>
        </w:rPr>
        <w:t>рекомендуется</w:t>
      </w:r>
      <w:r>
        <w:t xml:space="preserve"> </w:t>
      </w:r>
      <w:r w:rsidR="008665A8">
        <w:t>один из следующих вариантов лечения для достижения ремиссии:</w:t>
      </w:r>
    </w:p>
    <w:p w14:paraId="4BCE178D" w14:textId="29134209" w:rsidR="00E07175" w:rsidRDefault="00E07175" w:rsidP="004F6F41">
      <w:pPr>
        <w:pStyle w:val="a4"/>
        <w:numPr>
          <w:ilvl w:val="1"/>
          <w:numId w:val="30"/>
        </w:numPr>
        <w:spacing w:before="0"/>
        <w:ind w:left="993"/>
      </w:pPr>
      <w:r>
        <w:t>FCR: (</w:t>
      </w:r>
      <w:r w:rsidR="008665A8" w:rsidRPr="005D3BBD">
        <w:t>ритуксимаб</w:t>
      </w:r>
      <w:r w:rsidRPr="005D3BBD">
        <w:t>** – 1 цикл: 375 мг/м</w:t>
      </w:r>
      <w:r w:rsidRPr="0080011C">
        <w:rPr>
          <w:rFonts w:eastAsia="Times New Roman"/>
          <w:vertAlign w:val="superscript"/>
          <w:lang w:eastAsia="ru-RU"/>
        </w:rPr>
        <w:t>2</w:t>
      </w:r>
      <w:r w:rsidRPr="005D3BBD">
        <w:t xml:space="preserve"> в/в кап., день 1, последующие циклы: 500 мг/м</w:t>
      </w:r>
      <w:r w:rsidRPr="0080011C">
        <w:rPr>
          <w:rFonts w:eastAsia="Times New Roman"/>
          <w:vertAlign w:val="superscript"/>
          <w:lang w:eastAsia="ru-RU"/>
        </w:rPr>
        <w:t>2</w:t>
      </w:r>
      <w:r w:rsidRPr="005D3BBD">
        <w:t xml:space="preserve"> в/в кап. или 1600 мг п/к, день 1; #</w:t>
      </w:r>
      <w:r w:rsidR="008665A8" w:rsidRPr="005D3BBD">
        <w:t>флударабин</w:t>
      </w:r>
      <w:r w:rsidRPr="005D3BBD">
        <w:t>** – 25 мг/м</w:t>
      </w:r>
      <w:r w:rsidRPr="0080011C">
        <w:rPr>
          <w:rFonts w:eastAsia="Times New Roman"/>
          <w:vertAlign w:val="superscript"/>
          <w:lang w:eastAsia="ru-RU"/>
        </w:rPr>
        <w:t>2</w:t>
      </w:r>
      <w:r w:rsidRPr="005D3BBD">
        <w:t xml:space="preserve"> в/в кап., дни 1–3; #</w:t>
      </w:r>
      <w:r w:rsidR="008665A8" w:rsidRPr="005D3BBD">
        <w:t>циклофосфамид</w:t>
      </w:r>
      <w:r w:rsidRPr="005D3BBD">
        <w:t>** – 250 мг/м</w:t>
      </w:r>
      <w:r w:rsidRPr="0080011C">
        <w:rPr>
          <w:rFonts w:eastAsia="Times New Roman"/>
          <w:vertAlign w:val="superscript"/>
          <w:lang w:eastAsia="ru-RU"/>
        </w:rPr>
        <w:t>2</w:t>
      </w:r>
      <w:r w:rsidRPr="005D3BBD">
        <w:t xml:space="preserve"> в/в кап., дни 1–3). </w:t>
      </w:r>
      <w:r>
        <w:t xml:space="preserve">(схемы режимов лечения см. в приложении </w:t>
      </w:r>
      <w:r w:rsidRPr="0095233F">
        <w:t xml:space="preserve">А3.3) </w:t>
      </w:r>
      <w:r w:rsidRPr="0095233F">
        <w:fldChar w:fldCharType="begin" w:fldLock="1"/>
      </w:r>
      <w:r w:rsidR="005477DB">
        <w:instrText>ADDIN CSL_CITATION {"citationItems":[{"id":"ITEM-1","itemData":{"DOI":"10.1016/S0140-6736(10)61381-5","ISSN":"01406736","abstract":"Background On the basis of promising results that were reported in several phase 2 trials, we investigated whether the addition of the monoclonal antibody rituximab to first-line chemotherapy with fludarabine and cyclophosphamide would improve the outcome of patients with chronic lymphocytic leukaemia. Methods Treatment-naive, physically fit patients (aged 30-81 years) with CD20-positive chronic lymphocytic leukaemia were randomly assigned in a one-to-one ratio to receive six courses of intravenous fludarabine (25 mg/m&lt;sup&gt;2&lt;/sup&gt; per day) and cyclophosphamide (250 mg/m&lt;sup&gt;2&lt;/sup&gt; per day) for the first 3 days of each 28-day treatment course with or without rituximab (375 mg/m&lt;sup&gt;2&lt;/sup&gt; on day 0 of first course, and 500 mg/m&lt;sup&gt;2&lt;/sup&gt; on day 1 of second to sixth courses) in 190 centres in 11 countries. Investigators and patients were not masked to the computer-generated treatment assignment. The primary endpoint was progression-free survival (PFS). Analysis was by intention to treat. This study is registered with ClinicalTrials.gov, number NCT00281918. Findings 408 patients were assigned to fludarabine, cyclophosphamide, and rituximab (chemoimmunotherapy group) and 409 to fludarabine and cyclophosphamide (chemotherapy group); all patients were analysed. At 3 years after randomisation, 65 of patients in the chemoimmunotherapy group were free of progression compared with 45 in the chemotherapy group (hazard ratio 0·56 [95 CI 0·46-0·69], p&lt;0·0001); 87 were alive versus 83, respectively (0·67 [0·48-0·92]; p=0·01). Chemoimmunotherapy was more frequently associated with grade 3 and 4 neutropenia (136 [34] of 404 vs 83 [21] of 396; p&lt;0·0001) and leucocytopenia (97 [24] vs 48 [12]; p&lt;0·0001). Other side-effects, including severe infections, were not increased. There were eight (2) treatment-related deaths in the chemoimmunotherapy group compared with ten (3) in the chemotherapy group. Interpretation Chemoimmunotherapy with fludarabine, cyclophosphamide, and rituximab improves progression-free survival and overall survival in patients with chronic lymphocytic leukaemia. Moreover, the results suggest that the choice of a specific first-line treatment changes the natural course of chronic lymphocytic leukaemia. Funding F Hoffmann-La Roche. © 2010 Elsevier Ltd.","author":[{"dropping-particle":"","family":"Hallek","given":"M.","non-dropping-particle":"","parse-names":false,"suffix":""},{"dropping-particle":"","family":"Fischer","given":"K.","non-dropping-particle":"","parse-names":false,"suffix":""},{"dropping-particle":"","family":"Fingerle-Rowson","given":"G.","non-dropping-particle":"","parse-names":false,"suffix":""},{"dropping-particle":"","family":"Fink","given":"A. M.","non-dropping-particle":"","parse-names":false,"suffix":""},{"dropping-particle":"","family":"Busch","given":"R.","non-dropping-particle":"","parse-names":false,"suffix":""},{"dropping-particle":"","family":"Mayer","given":"J.","non-dropping-particle":"","parse-names":false,"suffix":""},{"dropping-particle":"","family":"Hensel","given":"M.","non-dropping-particle":"","parse-names":false,"suffix":""},{"dropping-particle":"","family":"Hopfinger","given":"G.","non-dropping-particle":"","parse-names":false,"suffix":""},{"dropping-particle":"","family":"Hess","given":"G.","non-dropping-particle":"","parse-names":false,"suffix":""},{"dropping-particle":"","family":"Grünhagen","given":"U.","non-dropping-particle":"Von","parse-names":false,"suffix":""},{"dropping-particle":"","family":"Bergmann","given":"M.","non-dropping-particle":"","parse-names":false,"suffix":""},{"dropping-particle":"","family":"Catalano","given":"J.","non-dropping-particle":"","parse-names":false,"suffix":""},{"dropping-particle":"","family":"Zinzani","given":"P. L.","non-dropping-particle":"","parse-names":false,"suffix":""},{"dropping-particle":"","family":"Caligaris-Cappio","given":"F.","non-dropping-particle":"","parse-names":false,"suffix":""},{"dropping-particle":"","family":"Seymour","given":"J. F.","non-dropping-particle":"","parse-names":false,"suffix":""},{"dropping-particle":"","family":"Berrebi","given":"A.","non-dropping-particle":"","parse-names":false,"suffix":""},{"dropping-particle":"","family":"Jäger","given":"U.","non-dropping-particle":"","parse-names":false,"suffix":""},{"dropping-particle":"","family":"Cazin","given":"B.","non-dropping-particle":"","parse-names":false,"suffix":""},{"dropping-particle":"","family":"Trneny","given":"M.","non-dropping-particle":"","parse-names":false,"suffix":""},{"dropping-particle":"","family":"Westermann","given":"A.","non-dropping-particle":"","parse-names":false,"suffix":""},{"dropping-particle":"","family":"Wendtner","given":"C. M.","non-dropping-particle":"","parse-names":false,"suffix":""},{"dropping-particle":"","family":"Eichhorst","given":"B. F.","non-dropping-particle":"","parse-names":false,"suffix":""},{"dropping-particle":"","family":"Staib","given":"P.","non-dropping-particle":"","parse-names":false,"suffix":""},{"dropping-particle":"","family":"Bühler","given":"A.","non-dropping-particle":"","parse-names":false,"suffix":""},{"dropping-particle":"","family":"Winkler","given":"D.","non-dropping-particle":"","parse-names":false,"suffix":""},{"dropping-particle":"","family":"Zenz","given":"T.","non-dropping-particle":"","parse-names":false,"suffix":""},{"dropping-particle":"","family":"Böttcher","given":"S.","non-dropping-particle":"","parse-names":false,"suffix":""},{"dropping-particle":"","family":"Ritgen","given":"M.","non-dropping-particle":"","parse-names":false,"suffix":""},{"dropping-particle":"","family":"Mendila","given":"M.","non-dropping-particle":"","parse-names":false,"suffix":""},{"dropping-particle":"","family":"Kneba","given":"M.","non-dropping-particle":"","parse-names":false,"suffix":""},{"dropping-particle":"","family":"Döhner","given":"H.","non-dropping-particle":"","parse-names":false,"suffix":""},{"dropping-particle":"","family":"Stilgenbauer","given":"S.","non-dropping-particle":"","parse-names":false,"suffix":""}],"container-title":"The Lancet","id":"ITEM-1","issue":"9747","issued":{"date-parts":[["2010","10","2"]]},"page":"1164-1174","publisher":"Lancet Publishing Group","title":"Addition of rituximab to fludarabine and cyclophosphamide in patients with chronic lymphocytic leukaemia: A randomised, open-label, phase 3 trial","type":"article-journal","volume":"376"},"uris":["http://www.mendeley.com/documents/?uuid=ed0e68e1-18a3-3844-97e2-66b47634f6c0"]},{"id":"ITEM-2","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2","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40,41]","plainTextFormattedCitation":"[40,41]","previouslyFormattedCitation":"[39,40]"},"properties":{"noteIndex":0},"schema":"https://github.com/citation-style-language/schema/raw/master/csl-citation.json"}</w:instrText>
      </w:r>
      <w:r w:rsidRPr="0095233F">
        <w:fldChar w:fldCharType="separate"/>
      </w:r>
      <w:r w:rsidR="005477DB" w:rsidRPr="005477DB">
        <w:rPr>
          <w:noProof/>
        </w:rPr>
        <w:t>[40,41]</w:t>
      </w:r>
      <w:r w:rsidRPr="0095233F">
        <w:fldChar w:fldCharType="end"/>
      </w:r>
      <w:r w:rsidR="008665A8" w:rsidRPr="008665A8">
        <w:t>;</w:t>
      </w:r>
    </w:p>
    <w:p w14:paraId="4A9C3853" w14:textId="18BE167E" w:rsidR="008665A8" w:rsidRPr="0095233F" w:rsidRDefault="008665A8" w:rsidP="004F6F41">
      <w:pPr>
        <w:pStyle w:val="a4"/>
        <w:numPr>
          <w:ilvl w:val="1"/>
          <w:numId w:val="30"/>
        </w:numPr>
        <w:spacing w:before="0"/>
        <w:ind w:left="993"/>
      </w:pPr>
      <w:r w:rsidRPr="0095233F">
        <w:t>RB (</w:t>
      </w:r>
      <w:r w:rsidRPr="005D3BBD">
        <w:t>ритуксимаб** – 1 цикл: 375 мг/м</w:t>
      </w:r>
      <w:r w:rsidRPr="00E07175">
        <w:rPr>
          <w:vertAlign w:val="superscript"/>
        </w:rPr>
        <w:t>2</w:t>
      </w:r>
      <w:r w:rsidRPr="005D3BBD">
        <w:t xml:space="preserve"> в/в кап., день 1, последующие циклы: 500 мг/м</w:t>
      </w:r>
      <w:r w:rsidRPr="00E07175">
        <w:rPr>
          <w:vertAlign w:val="superscript"/>
        </w:rPr>
        <w:t>2</w:t>
      </w:r>
      <w:r w:rsidRPr="005D3BBD">
        <w:t xml:space="preserve"> в/в кап. или 1600 мг п/к, день 1; #бендамустин** – 90 мг/м</w:t>
      </w:r>
      <w:r w:rsidRPr="00E07175">
        <w:rPr>
          <w:vertAlign w:val="superscript"/>
        </w:rPr>
        <w:t>2</w:t>
      </w:r>
      <w:r w:rsidRPr="005D3BBD">
        <w:t xml:space="preserve"> в/в кап., дни 1, 2) для достижения ремиссии </w:t>
      </w:r>
      <w:r w:rsidRPr="0095233F">
        <w:t xml:space="preserve">(схемы режимов лечения см. в приложении А3.3) </w:t>
      </w:r>
      <w:r w:rsidRPr="0095233F">
        <w:fldChar w:fldCharType="begin" w:fldLock="1"/>
      </w:r>
      <w:r w:rsidR="005477DB">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36,42]","plainTextFormattedCitation":"[36,42]","previouslyFormattedCitation":"[36,41]"},"properties":{"noteIndex":0},"schema":"https://github.com/citation-style-language/schema/raw/master/csl-citation.json"}</w:instrText>
      </w:r>
      <w:r w:rsidRPr="0095233F">
        <w:fldChar w:fldCharType="separate"/>
      </w:r>
      <w:r w:rsidR="005477DB" w:rsidRPr="005477DB">
        <w:rPr>
          <w:noProof/>
        </w:rPr>
        <w:t>[36,42]</w:t>
      </w:r>
      <w:r w:rsidRPr="0095233F">
        <w:fldChar w:fldCharType="end"/>
      </w:r>
      <w:r w:rsidRPr="0095233F">
        <w:t>.</w:t>
      </w:r>
    </w:p>
    <w:p w14:paraId="4418D479" w14:textId="3C6A4C06" w:rsidR="004526E9" w:rsidRPr="00E47D53" w:rsidRDefault="00E07175" w:rsidP="00E07175">
      <w:pPr>
        <w:ind w:left="709"/>
        <w:contextualSpacing/>
      </w:pPr>
      <w:r w:rsidRPr="0095233F">
        <w:rPr>
          <w:b/>
          <w:spacing w:val="-4"/>
        </w:rPr>
        <w:lastRenderedPageBreak/>
        <w:t>Уровень убедительности рекомендаций – А (уровень достоверности доказательств</w:t>
      </w:r>
      <w:r w:rsidRPr="001F4A9B">
        <w:rPr>
          <w:b/>
          <w:spacing w:val="-4"/>
        </w:rPr>
        <w:t xml:space="preserve"> – 2).</w:t>
      </w:r>
    </w:p>
    <w:p w14:paraId="25AE50D6" w14:textId="20444C6F" w:rsidR="00365FCC" w:rsidRPr="009E4D77" w:rsidRDefault="00F36C1B" w:rsidP="004F6F41">
      <w:pPr>
        <w:pStyle w:val="a4"/>
        <w:numPr>
          <w:ilvl w:val="0"/>
          <w:numId w:val="30"/>
        </w:numPr>
        <w:spacing w:before="0"/>
        <w:ind w:left="709"/>
        <w:rPr>
          <w:color w:val="000000" w:themeColor="text1"/>
        </w:rPr>
      </w:pPr>
      <w:r w:rsidRPr="009E4D77">
        <w:rPr>
          <w:color w:val="000000" w:themeColor="text1"/>
        </w:rPr>
        <w:t xml:space="preserve">Пациентам с верифицированным ХЛЛ/ЛМЛ моложе 65–70 лет без значимой коморбидности без мутаций генов </w:t>
      </w:r>
      <w:r w:rsidRPr="009E4D77">
        <w:rPr>
          <w:i/>
          <w:color w:val="000000" w:themeColor="text1"/>
        </w:rPr>
        <w:t>IGHV</w:t>
      </w:r>
      <w:r w:rsidR="00CE13F6">
        <w:rPr>
          <w:i/>
          <w:color w:val="000000" w:themeColor="text1"/>
        </w:rPr>
        <w:t xml:space="preserve"> </w:t>
      </w:r>
      <w:r w:rsidR="00CE13F6">
        <w:t xml:space="preserve">без делеции 17p или мутации </w:t>
      </w:r>
      <w:r w:rsidR="00CE13F6" w:rsidRPr="0080011C">
        <w:rPr>
          <w:i/>
        </w:rPr>
        <w:t>TP5</w:t>
      </w:r>
      <w:r w:rsidR="00CE13F6">
        <w:rPr>
          <w:i/>
        </w:rPr>
        <w:t>3</w:t>
      </w:r>
      <w:r w:rsidRPr="009E4D77">
        <w:rPr>
          <w:color w:val="000000" w:themeColor="text1"/>
        </w:rPr>
        <w:t xml:space="preserve"> при наличии возможности в качестве одной из опций 1-й линии терапии может быть </w:t>
      </w:r>
      <w:r w:rsidRPr="009E4D77">
        <w:rPr>
          <w:b/>
          <w:color w:val="000000" w:themeColor="text1"/>
        </w:rPr>
        <w:t>рекоменд</w:t>
      </w:r>
      <w:r w:rsidR="008665A8" w:rsidRPr="009E4D77">
        <w:rPr>
          <w:b/>
          <w:color w:val="000000" w:themeColor="text1"/>
        </w:rPr>
        <w:t xml:space="preserve">уется </w:t>
      </w:r>
      <w:r w:rsidR="009E4D77" w:rsidRPr="009E4D77">
        <w:rPr>
          <w:color w:val="000000" w:themeColor="text1"/>
        </w:rPr>
        <w:t xml:space="preserve">один из следующих вариантов лечения для достижения ремиссии </w:t>
      </w:r>
      <w:r w:rsidR="00BC45FD" w:rsidRPr="009E4D77">
        <w:rPr>
          <w:color w:val="000000" w:themeColor="text1"/>
        </w:rPr>
        <w:t>(</w:t>
      </w:r>
      <w:r w:rsidR="005D170A" w:rsidRPr="009E4D77">
        <w:rPr>
          <w:color w:val="000000" w:themeColor="text1"/>
        </w:rPr>
        <w:t>препараты перечислены в алфавитном порядке</w:t>
      </w:r>
      <w:r w:rsidR="009E4D77">
        <w:rPr>
          <w:color w:val="000000" w:themeColor="text1"/>
        </w:rPr>
        <w:t>;</w:t>
      </w:r>
      <w:r w:rsidR="005D170A" w:rsidRPr="009E4D77">
        <w:rPr>
          <w:color w:val="000000" w:themeColor="text1"/>
        </w:rPr>
        <w:t xml:space="preserve"> </w:t>
      </w:r>
      <w:r w:rsidR="009E4D77" w:rsidRPr="009E4D77">
        <w:rPr>
          <w:color w:val="000000" w:themeColor="text1"/>
        </w:rPr>
        <w:t xml:space="preserve">в </w:t>
      </w:r>
      <w:r w:rsidR="005D170A" w:rsidRPr="009E4D77">
        <w:rPr>
          <w:color w:val="000000" w:themeColor="text1"/>
        </w:rPr>
        <w:t>реальной практике следует учитывать индивиуальные характеристики пациента и доступность препарата):</w:t>
      </w:r>
    </w:p>
    <w:p w14:paraId="519538FC" w14:textId="786382C4" w:rsidR="00F52D6C" w:rsidRPr="009E4D77" w:rsidRDefault="00F36C1B" w:rsidP="004F6F41">
      <w:pPr>
        <w:pStyle w:val="a4"/>
        <w:numPr>
          <w:ilvl w:val="1"/>
          <w:numId w:val="30"/>
        </w:numPr>
        <w:spacing w:before="0"/>
        <w:ind w:left="993"/>
        <w:rPr>
          <w:b/>
          <w:bCs/>
          <w:color w:val="000000" w:themeColor="text1"/>
          <w:u w:val="single"/>
        </w:rPr>
      </w:pPr>
      <w:r w:rsidRPr="009E4D77">
        <w:rPr>
          <w:color w:val="000000" w:themeColor="text1"/>
        </w:rPr>
        <w:t>акалабрутиниб в монорежиме</w:t>
      </w:r>
      <w:r w:rsidR="007C1EA1" w:rsidRPr="009E4D77">
        <w:rPr>
          <w:color w:val="000000" w:themeColor="text1"/>
        </w:rPr>
        <w:t xml:space="preserve"> 100 мг</w:t>
      </w:r>
      <w:r w:rsidRPr="009E4D77">
        <w:rPr>
          <w:color w:val="000000" w:themeColor="text1"/>
        </w:rPr>
        <w:t xml:space="preserve"> </w:t>
      </w:r>
      <w:r w:rsidR="007C1EA1" w:rsidRPr="009E4D77">
        <w:rPr>
          <w:color w:val="000000" w:themeColor="text1"/>
        </w:rPr>
        <w:t>(</w:t>
      </w:r>
      <w:r w:rsidRPr="009E4D77">
        <w:rPr>
          <w:color w:val="000000" w:themeColor="text1"/>
        </w:rPr>
        <w:t>1 капсул</w:t>
      </w:r>
      <w:r w:rsidR="007C1EA1" w:rsidRPr="009E4D77">
        <w:rPr>
          <w:color w:val="000000" w:themeColor="text1"/>
        </w:rPr>
        <w:t>а)</w:t>
      </w:r>
      <w:r w:rsidRPr="009E4D77">
        <w:rPr>
          <w:color w:val="000000" w:themeColor="text1"/>
        </w:rPr>
        <w:t xml:space="preserve"> 2 раза в день до прогрессирования или развития непереносимой токсичности или в комбинации с </w:t>
      </w:r>
      <w:bookmarkStart w:id="52" w:name="_Hlk95571590"/>
      <w:r w:rsidR="006C2557" w:rsidRPr="009E4D77">
        <w:rPr>
          <w:color w:val="000000" w:themeColor="text1"/>
        </w:rPr>
        <w:t>#</w:t>
      </w:r>
      <w:r w:rsidRPr="009E4D77">
        <w:rPr>
          <w:color w:val="000000" w:themeColor="text1"/>
        </w:rPr>
        <w:t>обинутузумабом</w:t>
      </w:r>
      <w:r w:rsidR="00716BBE" w:rsidRPr="009E4D77">
        <w:rPr>
          <w:color w:val="000000" w:themeColor="text1"/>
        </w:rPr>
        <w:t>**</w:t>
      </w:r>
      <w:r w:rsidR="00CA4B94" w:rsidRPr="009E4D77">
        <w:rPr>
          <w:color w:val="000000" w:themeColor="text1"/>
        </w:rPr>
        <w:t xml:space="preserve"> (обинутузумаб** 1000 мг в/в, день 1 (100 мг в течение 4 часов), 2 (900 мг), 8, 15 (цикл 1), день 1 (циклы 2–6)</w:t>
      </w:r>
      <w:r w:rsidRPr="009E4D77">
        <w:rPr>
          <w:color w:val="000000" w:themeColor="text1"/>
        </w:rPr>
        <w:t xml:space="preserve"> (схемы режимов лечения см. в приложении А3.3)</w:t>
      </w:r>
      <w:r w:rsidR="00362BA7" w:rsidRPr="009E4D77">
        <w:rPr>
          <w:color w:val="000000" w:themeColor="text1"/>
        </w:rPr>
        <w:t xml:space="preserve"> </w:t>
      </w:r>
      <w:bookmarkEnd w:id="52"/>
      <w:r w:rsidR="00362BA7" w:rsidRPr="009E4D77">
        <w:rPr>
          <w:color w:val="000000" w:themeColor="text1"/>
        </w:rPr>
        <w:fldChar w:fldCharType="begin" w:fldLock="1"/>
      </w:r>
      <w:r w:rsidR="00632627" w:rsidRPr="009E4D77">
        <w:rPr>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362BA7" w:rsidRPr="009E4D77">
        <w:rPr>
          <w:color w:val="000000" w:themeColor="text1"/>
        </w:rPr>
        <w:fldChar w:fldCharType="separate"/>
      </w:r>
      <w:r w:rsidR="00632627" w:rsidRPr="009E4D77">
        <w:rPr>
          <w:noProof/>
          <w:color w:val="000000" w:themeColor="text1"/>
        </w:rPr>
        <w:t>[21]</w:t>
      </w:r>
      <w:r w:rsidR="00362BA7" w:rsidRPr="009E4D77">
        <w:rPr>
          <w:color w:val="000000" w:themeColor="text1"/>
        </w:rPr>
        <w:fldChar w:fldCharType="end"/>
      </w:r>
      <w:r w:rsidR="009E4D77">
        <w:rPr>
          <w:color w:val="000000" w:themeColor="text1"/>
        </w:rPr>
        <w:t>;</w:t>
      </w:r>
    </w:p>
    <w:p w14:paraId="615485B8" w14:textId="5B654C07" w:rsidR="009B5498" w:rsidRPr="009E4D77" w:rsidRDefault="009C40A2" w:rsidP="004F6F41">
      <w:pPr>
        <w:pStyle w:val="a4"/>
        <w:numPr>
          <w:ilvl w:val="1"/>
          <w:numId w:val="30"/>
        </w:numPr>
        <w:spacing w:before="0"/>
        <w:ind w:left="993"/>
        <w:rPr>
          <w:b/>
          <w:bCs/>
          <w:color w:val="000000" w:themeColor="text1"/>
          <w:u w:val="single"/>
        </w:rPr>
      </w:pPr>
      <w:r w:rsidRPr="009E4D77">
        <w:rPr>
          <w:color w:val="000000" w:themeColor="text1"/>
        </w:rPr>
        <w:t>в</w:t>
      </w:r>
      <w:r w:rsidR="00365FCC" w:rsidRPr="009E4D77">
        <w:rPr>
          <w:color w:val="000000" w:themeColor="text1"/>
        </w:rPr>
        <w:t>енетоклакс</w:t>
      </w:r>
      <w:r w:rsidR="009E4D77">
        <w:rPr>
          <w:color w:val="000000" w:themeColor="text1"/>
        </w:rPr>
        <w:t>**</w:t>
      </w:r>
      <w:r w:rsidR="00365FCC" w:rsidRPr="009E4D77">
        <w:rPr>
          <w:color w:val="000000" w:themeColor="text1"/>
        </w:rPr>
        <w:t xml:space="preserve"> в комбинации с обинутузумабом</w:t>
      </w:r>
      <w:r w:rsidR="00B56776" w:rsidRPr="009E4D77">
        <w:rPr>
          <w:color w:val="000000" w:themeColor="text1"/>
        </w:rPr>
        <w:t xml:space="preserve">: </w:t>
      </w:r>
      <w:r w:rsidRPr="009E4D77">
        <w:rPr>
          <w:color w:val="000000" w:themeColor="text1"/>
        </w:rPr>
        <w:t>в</w:t>
      </w:r>
      <w:r w:rsidR="005B6D39" w:rsidRPr="009E4D77">
        <w:rPr>
          <w:color w:val="000000" w:themeColor="text1"/>
        </w:rPr>
        <w:t xml:space="preserve">енетоклакс** </w:t>
      </w:r>
      <w:r w:rsidR="005B6D39" w:rsidRPr="009E4D77">
        <w:rPr>
          <w:color w:val="000000" w:themeColor="text1"/>
          <w:lang w:eastAsia="ru-RU"/>
        </w:rPr>
        <w:t>20 мг/сут, дни 22–28 цикла 1; 50 мг/сут дни 1–7 цикла 2; 100 мг/сут дни 8–14 цикла 2; 200 мг/сут дни 15–21 цикла 2; 400 мг/сут дни 22–28 цикла 2, далее 400 мг/сут в течение 12 циклов</w:t>
      </w:r>
      <w:r w:rsidR="005B6D39" w:rsidRPr="009E4D77">
        <w:rPr>
          <w:color w:val="000000" w:themeColor="text1"/>
        </w:rPr>
        <w:t xml:space="preserve"> + обинутузумаб** </w:t>
      </w:r>
      <w:r w:rsidR="005B6D39" w:rsidRPr="009E4D77">
        <w:rPr>
          <w:color w:val="000000" w:themeColor="text1"/>
          <w:lang w:eastAsia="ru-RU"/>
        </w:rPr>
        <w:t xml:space="preserve">100 мг, день 1 цикла 1; 900 мг день 2 цикла 1; 1000 мг день 8 цикла 1; 1000 мг день 15 цикла 1; 1000 мг день 1 цикла 2; 1000 мг день 1 циклов 3–6 </w:t>
      </w:r>
      <w:r w:rsidR="005B6D39" w:rsidRPr="009E4D77">
        <w:rPr>
          <w:color w:val="000000" w:themeColor="text1"/>
        </w:rPr>
        <w:fldChar w:fldCharType="begin" w:fldLock="1"/>
      </w:r>
      <w:r w:rsidR="00632627" w:rsidRPr="009E4D77">
        <w:rPr>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5B6D39" w:rsidRPr="009E4D77">
        <w:rPr>
          <w:color w:val="000000" w:themeColor="text1"/>
        </w:rPr>
        <w:fldChar w:fldCharType="separate"/>
      </w:r>
      <w:r w:rsidR="00632627" w:rsidRPr="009E4D77">
        <w:rPr>
          <w:noProof/>
          <w:color w:val="000000" w:themeColor="text1"/>
        </w:rPr>
        <w:t>[22]</w:t>
      </w:r>
      <w:r w:rsidR="005B6D39" w:rsidRPr="009E4D77">
        <w:rPr>
          <w:color w:val="000000" w:themeColor="text1"/>
        </w:rPr>
        <w:fldChar w:fldCharType="end"/>
      </w:r>
      <w:r w:rsidR="009E4D77">
        <w:rPr>
          <w:color w:val="000000" w:themeColor="text1"/>
        </w:rPr>
        <w:t>;</w:t>
      </w:r>
    </w:p>
    <w:p w14:paraId="7D01AE25" w14:textId="42A55099" w:rsidR="009C40A2" w:rsidRPr="009E4D77" w:rsidRDefault="00E50381" w:rsidP="004F6F41">
      <w:pPr>
        <w:pStyle w:val="a4"/>
        <w:numPr>
          <w:ilvl w:val="1"/>
          <w:numId w:val="30"/>
        </w:numPr>
        <w:spacing w:before="0"/>
        <w:ind w:left="993"/>
        <w:rPr>
          <w:b/>
          <w:bCs/>
          <w:color w:val="000000" w:themeColor="text1"/>
          <w:u w:val="single"/>
        </w:rPr>
      </w:pPr>
      <w:r w:rsidRPr="009E4D77">
        <w:rPr>
          <w:color w:val="000000" w:themeColor="text1"/>
        </w:rPr>
        <w:t>з</w:t>
      </w:r>
      <w:r w:rsidR="005B6D39" w:rsidRPr="009E4D77">
        <w:rPr>
          <w:color w:val="000000" w:themeColor="text1"/>
        </w:rPr>
        <w:t>анубрутиниб в монорежиме</w:t>
      </w:r>
      <w:r w:rsidR="009C40A2" w:rsidRPr="009E4D77">
        <w:rPr>
          <w:color w:val="000000" w:themeColor="text1"/>
        </w:rPr>
        <w:t xml:space="preserve"> 160 мг (2 капсулы) 2 раза в день или 320 мг (4 капсулы) 1 раз в день до прогрессирования или развития непереносимой токсичности</w:t>
      </w:r>
      <w:r w:rsidR="008665A8" w:rsidRPr="009E4D77">
        <w:rPr>
          <w:color w:val="000000" w:themeColor="text1"/>
        </w:rPr>
        <w:t xml:space="preserve"> </w:t>
      </w:r>
      <w:r w:rsidR="008665A8" w:rsidRPr="009E4D77">
        <w:rPr>
          <w:i/>
          <w:color w:val="000000" w:themeColor="text1"/>
        </w:rPr>
        <w:fldChar w:fldCharType="begin" w:fldLock="1"/>
      </w:r>
      <w:r w:rsidR="008665A8" w:rsidRPr="009E4D77">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8665A8" w:rsidRPr="009E4D77">
        <w:rPr>
          <w:i/>
          <w:color w:val="000000" w:themeColor="text1"/>
        </w:rPr>
        <w:fldChar w:fldCharType="separate"/>
      </w:r>
      <w:r w:rsidR="008665A8" w:rsidRPr="009E4D77">
        <w:rPr>
          <w:noProof/>
          <w:color w:val="000000" w:themeColor="text1"/>
        </w:rPr>
        <w:t>[30,31]</w:t>
      </w:r>
      <w:r w:rsidR="008665A8" w:rsidRPr="009E4D77">
        <w:rPr>
          <w:i/>
          <w:color w:val="000000" w:themeColor="text1"/>
        </w:rPr>
        <w:fldChar w:fldCharType="end"/>
      </w:r>
      <w:r w:rsidR="009E4D77">
        <w:rPr>
          <w:color w:val="000000" w:themeColor="text1"/>
        </w:rPr>
        <w:t>;</w:t>
      </w:r>
    </w:p>
    <w:p w14:paraId="37C2A2CF" w14:textId="40A1168C" w:rsidR="003010EA" w:rsidRPr="009E4D77" w:rsidRDefault="009E4D77" w:rsidP="004F6F41">
      <w:pPr>
        <w:pStyle w:val="a4"/>
        <w:numPr>
          <w:ilvl w:val="1"/>
          <w:numId w:val="30"/>
        </w:numPr>
        <w:spacing w:before="0"/>
        <w:ind w:left="993"/>
        <w:rPr>
          <w:color w:val="000000" w:themeColor="text1"/>
        </w:rPr>
      </w:pPr>
      <w:r w:rsidRPr="009E4D77">
        <w:rPr>
          <w:color w:val="000000" w:themeColor="text1"/>
        </w:rPr>
        <w:t>ибрутиниб</w:t>
      </w:r>
      <w:r w:rsidR="00213502" w:rsidRPr="009E4D77">
        <w:rPr>
          <w:color w:val="000000" w:themeColor="text1"/>
        </w:rPr>
        <w:t>**</w:t>
      </w:r>
      <w:r w:rsidR="004B19FE" w:rsidRPr="009E4D77">
        <w:rPr>
          <w:color w:val="000000" w:themeColor="text1"/>
        </w:rPr>
        <w:t xml:space="preserve"> в монорежиме</w:t>
      </w:r>
      <w:r w:rsidR="0052325F" w:rsidRPr="009E4D77">
        <w:rPr>
          <w:color w:val="000000" w:themeColor="text1"/>
        </w:rPr>
        <w:t xml:space="preserve"> или в комбинации</w:t>
      </w:r>
      <w:r w:rsidR="005030CC" w:rsidRPr="009E4D77">
        <w:rPr>
          <w:color w:val="000000" w:themeColor="text1"/>
        </w:rPr>
        <w:t xml:space="preserve"> с обинутузумабом </w:t>
      </w:r>
      <w:r w:rsidR="0052325F" w:rsidRPr="009E4D77">
        <w:rPr>
          <w:color w:val="000000" w:themeColor="text1"/>
        </w:rPr>
        <w:t>до прогрессирования или не</w:t>
      </w:r>
      <w:r w:rsidR="00003EEB" w:rsidRPr="009E4D77">
        <w:rPr>
          <w:color w:val="000000" w:themeColor="text1"/>
        </w:rPr>
        <w:t>переносимой токсичности</w:t>
      </w:r>
      <w:r>
        <w:rPr>
          <w:color w:val="000000" w:themeColor="text1"/>
        </w:rPr>
        <w:t>:</w:t>
      </w:r>
      <w:r w:rsidR="004B19FE" w:rsidRPr="009E4D77">
        <w:rPr>
          <w:color w:val="000000" w:themeColor="text1"/>
        </w:rPr>
        <w:t xml:space="preserve"> </w:t>
      </w:r>
      <w:r w:rsidR="00900404" w:rsidRPr="009E4D77">
        <w:rPr>
          <w:color w:val="000000" w:themeColor="text1"/>
        </w:rPr>
        <w:t>ибрутиниб</w:t>
      </w:r>
      <w:r w:rsidR="00CE0696" w:rsidRPr="009E4D77">
        <w:rPr>
          <w:color w:val="000000" w:themeColor="text1"/>
        </w:rPr>
        <w:t xml:space="preserve">** – 420 мг/сут (3 капсулы) внутрь 1 раз в день, ежедневно; </w:t>
      </w:r>
      <w:r w:rsidR="00900404" w:rsidRPr="009E4D77">
        <w:rPr>
          <w:color w:val="000000" w:themeColor="text1"/>
        </w:rPr>
        <w:t>#</w:t>
      </w:r>
      <w:r w:rsidR="005030CC" w:rsidRPr="009E4D77">
        <w:rPr>
          <w:color w:val="000000" w:themeColor="text1"/>
        </w:rPr>
        <w:t>обинутузумаб</w:t>
      </w:r>
      <w:r w:rsidR="00CE0696" w:rsidRPr="009E4D77">
        <w:rPr>
          <w:color w:val="000000" w:themeColor="text1"/>
        </w:rPr>
        <w:t xml:space="preserve">** </w:t>
      </w:r>
      <w:r w:rsidR="005030CC" w:rsidRPr="009E4D77">
        <w:rPr>
          <w:color w:val="000000" w:themeColor="text1"/>
        </w:rPr>
        <w:t xml:space="preserve">1000 мг в/в, день 1 (100 мг в течение 4 часов), 2 (900 мг), 8, 15 (цикл 1), день 1 (циклы 2–6) </w:t>
      </w:r>
      <w:r w:rsidR="000B0AC3" w:rsidRPr="009E4D77">
        <w:rPr>
          <w:color w:val="000000" w:themeColor="text1"/>
        </w:rPr>
        <w:fldChar w:fldCharType="begin" w:fldLock="1"/>
      </w:r>
      <w:r w:rsidR="006B14BC" w:rsidRPr="009E4D77">
        <w:rPr>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32,33]","manualFormatting":"[31,32,33]","plainTextFormattedCitation":"[32,33]","previouslyFormattedCitation":"[32,33]"},"properties":{"noteIndex":0},"schema":"https://github.com/citation-style-language/schema/raw/master/csl-citation.json"}</w:instrText>
      </w:r>
      <w:r w:rsidR="000B0AC3" w:rsidRPr="009E4D77">
        <w:rPr>
          <w:color w:val="000000" w:themeColor="text1"/>
        </w:rPr>
        <w:fldChar w:fldCharType="separate"/>
      </w:r>
      <w:r w:rsidR="00225D7F" w:rsidRPr="009E4D77">
        <w:rPr>
          <w:noProof/>
          <w:color w:val="000000" w:themeColor="text1"/>
        </w:rPr>
        <w:t>[</w:t>
      </w:r>
      <w:r w:rsidR="005030CC" w:rsidRPr="009E4D77">
        <w:rPr>
          <w:noProof/>
          <w:color w:val="000000" w:themeColor="text1"/>
        </w:rPr>
        <w:t>31,</w:t>
      </w:r>
      <w:r w:rsidR="00225D7F" w:rsidRPr="009E4D77">
        <w:rPr>
          <w:noProof/>
          <w:color w:val="000000" w:themeColor="text1"/>
        </w:rPr>
        <w:t>32,33]</w:t>
      </w:r>
      <w:r w:rsidR="000B0AC3" w:rsidRPr="009E4D77">
        <w:rPr>
          <w:color w:val="000000" w:themeColor="text1"/>
        </w:rPr>
        <w:fldChar w:fldCharType="end"/>
      </w:r>
      <w:r w:rsidR="003010EA" w:rsidRPr="009E4D77">
        <w:rPr>
          <w:color w:val="000000" w:themeColor="text1"/>
        </w:rPr>
        <w:t>.</w:t>
      </w:r>
    </w:p>
    <w:p w14:paraId="09E2D446" w14:textId="11CDFF00" w:rsidR="00FC3D70" w:rsidRPr="009E4D77" w:rsidRDefault="00FC3D70" w:rsidP="009E4D77">
      <w:pPr>
        <w:ind w:left="709"/>
        <w:contextualSpacing/>
        <w:rPr>
          <w:b/>
          <w:color w:val="000000" w:themeColor="text1"/>
          <w:spacing w:val="-4"/>
        </w:rPr>
      </w:pPr>
      <w:r w:rsidRPr="009E4D77">
        <w:rPr>
          <w:b/>
          <w:color w:val="000000" w:themeColor="text1"/>
          <w:spacing w:val="-4"/>
        </w:rPr>
        <w:t xml:space="preserve">Уровень убедительности рекомендаций – </w:t>
      </w:r>
      <w:r w:rsidRPr="009E4D77">
        <w:rPr>
          <w:b/>
          <w:color w:val="000000" w:themeColor="text1"/>
          <w:spacing w:val="-4"/>
          <w:lang w:val="en-US"/>
        </w:rPr>
        <w:t>A</w:t>
      </w:r>
      <w:r w:rsidRPr="009E4D77">
        <w:rPr>
          <w:b/>
          <w:color w:val="000000" w:themeColor="text1"/>
          <w:spacing w:val="-4"/>
        </w:rPr>
        <w:t xml:space="preserve"> (уровень достоверности доказательств – 2).</w:t>
      </w:r>
    </w:p>
    <w:p w14:paraId="2FA637E9" w14:textId="4FCA9057" w:rsidR="003669EB" w:rsidRPr="00CE13F6" w:rsidRDefault="003669EB" w:rsidP="004F6F41">
      <w:pPr>
        <w:pStyle w:val="a4"/>
        <w:numPr>
          <w:ilvl w:val="0"/>
          <w:numId w:val="30"/>
        </w:numPr>
        <w:spacing w:before="0"/>
        <w:ind w:left="709"/>
        <w:rPr>
          <w:color w:val="000000" w:themeColor="text1"/>
        </w:rPr>
      </w:pPr>
      <w:r w:rsidRPr="00CE13F6">
        <w:rPr>
          <w:color w:val="000000" w:themeColor="text1"/>
        </w:rPr>
        <w:t xml:space="preserve">Пациентам с верифицированным ХЛЛ/ЛМЛ с наличием делеции 17p и/или </w:t>
      </w:r>
      <w:r w:rsidR="00D104B7" w:rsidRPr="00CE13F6">
        <w:rPr>
          <w:color w:val="000000" w:themeColor="text1"/>
        </w:rPr>
        <w:t>м</w:t>
      </w:r>
      <w:r w:rsidRPr="00CE13F6">
        <w:rPr>
          <w:color w:val="000000" w:themeColor="text1"/>
        </w:rPr>
        <w:t xml:space="preserve">утации TP53 независимо от возраста и коморбидности в качестве одной из опций 1-й линии терапии </w:t>
      </w:r>
      <w:r w:rsidR="006E361F" w:rsidRPr="006E361F">
        <w:rPr>
          <w:b/>
          <w:bCs/>
          <w:color w:val="000000" w:themeColor="text1"/>
        </w:rPr>
        <w:t>рекомендуется</w:t>
      </w:r>
      <w:r w:rsidRPr="00CE13F6">
        <w:rPr>
          <w:color w:val="000000" w:themeColor="text1"/>
        </w:rPr>
        <w:t xml:space="preserve"> для достижения ремиссии таргетная терапия</w:t>
      </w:r>
      <w:r w:rsidR="00CE13F6">
        <w:rPr>
          <w:color w:val="000000" w:themeColor="text1"/>
        </w:rPr>
        <w:t xml:space="preserve"> по одной из следующих схем</w:t>
      </w:r>
      <w:r w:rsidRPr="00CE13F6">
        <w:rPr>
          <w:color w:val="000000" w:themeColor="text1"/>
        </w:rPr>
        <w:t xml:space="preserve"> (препараты перечислены в алфавитном порядке</w:t>
      </w:r>
      <w:r w:rsidR="00CE13F6">
        <w:rPr>
          <w:color w:val="000000" w:themeColor="text1"/>
        </w:rPr>
        <w:t>;</w:t>
      </w:r>
      <w:r w:rsidRPr="00CE13F6">
        <w:rPr>
          <w:color w:val="000000" w:themeColor="text1"/>
        </w:rPr>
        <w:t xml:space="preserve"> </w:t>
      </w:r>
      <w:r w:rsidR="00CE13F6">
        <w:rPr>
          <w:color w:val="000000" w:themeColor="text1"/>
        </w:rPr>
        <w:t>в</w:t>
      </w:r>
      <w:r w:rsidRPr="00CE13F6">
        <w:rPr>
          <w:color w:val="000000" w:themeColor="text1"/>
        </w:rPr>
        <w:t xml:space="preserve"> реальной практике следует учитывать индивиуальные характеристики пациента и доступность препарата):</w:t>
      </w:r>
    </w:p>
    <w:p w14:paraId="1A284ACC" w14:textId="6A5A83B8" w:rsidR="003669EB" w:rsidRPr="00D01BC9" w:rsidRDefault="003669EB" w:rsidP="004F6F41">
      <w:pPr>
        <w:pStyle w:val="a4"/>
        <w:numPr>
          <w:ilvl w:val="1"/>
          <w:numId w:val="30"/>
        </w:numPr>
        <w:spacing w:before="0"/>
        <w:ind w:left="1134"/>
        <w:rPr>
          <w:color w:val="000000" w:themeColor="text1"/>
        </w:rPr>
      </w:pPr>
      <w:r w:rsidRPr="00D01BC9">
        <w:rPr>
          <w:color w:val="000000" w:themeColor="text1"/>
        </w:rPr>
        <w:lastRenderedPageBreak/>
        <w:t xml:space="preserve">акалабрутиниб в монорежиме 100 мг (1 капсула) 2 раза в день до прогрессирования или развития непереносимой токсичности или в комбинации с #обинутузумабом** (обинутузумаб** 1000 мг в/в, день 1 (100 мг в течение 4 часов), 2 (900 мг), 8, 15 (цикл 1), день 1 (циклы 2–6) (схемы режимов лечения см. в приложении А3.3) </w:t>
      </w:r>
      <w:r w:rsidRPr="00D01BC9">
        <w:rPr>
          <w:color w:val="000000" w:themeColor="text1"/>
        </w:rPr>
        <w:fldChar w:fldCharType="begin" w:fldLock="1"/>
      </w:r>
      <w:r w:rsidR="00632627" w:rsidRPr="00D01BC9">
        <w:rPr>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Pr="00D01BC9">
        <w:rPr>
          <w:color w:val="000000" w:themeColor="text1"/>
        </w:rPr>
        <w:fldChar w:fldCharType="separate"/>
      </w:r>
      <w:r w:rsidR="00632627" w:rsidRPr="00D01BC9">
        <w:rPr>
          <w:noProof/>
          <w:color w:val="000000" w:themeColor="text1"/>
        </w:rPr>
        <w:t>[21]</w:t>
      </w:r>
      <w:r w:rsidRPr="00D01BC9">
        <w:rPr>
          <w:color w:val="000000" w:themeColor="text1"/>
        </w:rPr>
        <w:fldChar w:fldCharType="end"/>
      </w:r>
      <w:r w:rsidR="00D01BC9" w:rsidRPr="00D01BC9">
        <w:rPr>
          <w:color w:val="000000" w:themeColor="text1"/>
        </w:rPr>
        <w:t>;</w:t>
      </w:r>
    </w:p>
    <w:p w14:paraId="6DE254B4" w14:textId="3E802D62" w:rsidR="002C3BD7" w:rsidRPr="002C3BD7" w:rsidRDefault="002C3BD7" w:rsidP="004F6F41">
      <w:pPr>
        <w:pStyle w:val="a4"/>
        <w:numPr>
          <w:ilvl w:val="1"/>
          <w:numId w:val="30"/>
        </w:numPr>
        <w:spacing w:before="0"/>
        <w:ind w:left="1134"/>
        <w:rPr>
          <w:color w:val="000000" w:themeColor="text1"/>
        </w:rPr>
      </w:pPr>
      <w:r>
        <w:rPr>
          <w:color w:val="000000" w:themeColor="text1"/>
        </w:rPr>
        <w:t>в</w:t>
      </w:r>
      <w:r w:rsidRPr="002C3BD7">
        <w:rPr>
          <w:color w:val="000000" w:themeColor="text1"/>
        </w:rPr>
        <w:t xml:space="preserve">енетоклакс** + </w:t>
      </w:r>
      <w:r>
        <w:rPr>
          <w:color w:val="000000" w:themeColor="text1"/>
        </w:rPr>
        <w:t>и</w:t>
      </w:r>
      <w:r w:rsidRPr="002C3BD7">
        <w:rPr>
          <w:color w:val="000000" w:themeColor="text1"/>
        </w:rPr>
        <w:t>брутиниб**: ибрутиниб в дозе 420 мг/сут (3 капсулы) внутрь 1 раз в день в течение 3 циклов, венетоклакс в комбинации с ибрутинибом с 1 дня 4 цикла ибрутиниба в режиме rump-up 20 мг/сут 1 нед, 50 мг/сут 2 неделя; 100 мг/сут 3 неделя; 200 мг/сут 4 неделя; 400 мг/сут 5 неделя и далее доза венетоклакса 400 мг/сут в комбинации с ибрутинибом в течение 12 циклов</w:t>
      </w:r>
      <w:r>
        <w:rPr>
          <w:color w:val="000000" w:themeColor="text1"/>
        </w:rPr>
        <w:t xml:space="preserve"> </w:t>
      </w:r>
      <w:r>
        <w:rPr>
          <w:color w:val="000000" w:themeColor="text1"/>
        </w:rPr>
        <w:fldChar w:fldCharType="begin" w:fldLock="1"/>
      </w:r>
      <w:r w:rsidR="007675FB">
        <w:rPr>
          <w:color w:val="000000" w:themeColor="text1"/>
        </w:rPr>
        <w:instrText>ADDIN CSL_CITATION {"citationItems":[{"id":"ITEM-1","itemData":{"DOI":"10.1200/JCO.21.00807","ISSN":"1527-7755","PMID":"34618601","abstract":"PURPOSE: CAPTIVATE (NCT02910583), a randomized phase II study, evaluates minimal residual disease (MRD)-guided treatment discontinuation following completion of first-line ibrutinib plus venetoclax treatment in patients with chronic lymphocytic leukemia (CLL). METHODS: Previously untreated CLL patients age &lt; 70 years received three cycles of ibrutinib and then 12 cycles of combined ibrutinib plus venetoclax. Patients in the MRD cohort who met the stringent random assignment criteria for confirmed undetectable MRD (Confirmed uMRD) were randomly assigned 1:1 to double-blind placebo or ibrutinib; patients without Confirmed uMRD (uMRD Not Confirmed) were randomly assigned 1:1 to open-label ibrutinib or ibrutinib plus venetoclax. Primary end point was 1-year disease-free survival (DFS) rate with placebo versus ibrutinib in the Confirmed uMRD population. Secondary end points included response rates, uMRD, and safety. RESULTS: One hundred sixty-four patients initiated three cycles of ibrutinib lead-in. After 12 cycles of ibrutinib plus venetoclax, best uMRD response rates were 75% (peripheral blood) and 68% (bone marrow). Patients with Confirmed uMRD were randomly assigned to receive placebo (n = 43) or ibrutinib (n = 43); patients with uMRD Not Confirmed were randomly assigned to ibrutinib (n = 31) or ibrutinib plus venetoclax (n = 32). Median follow-up was 31.3 months. One-year DFS rate was not significantly different between placebo (95%) and ibrutinib (100%; arm difference: 4.7% [95% CI, -1.6 to 10.9]; P = .15) in the Confirmed uMRD population. After ibrutinib lead-in tumor debulking, 36 of 40 patients (90%) with high tumor lysis syndrome risk at baseline shifted to medium or low tumor lysis syndrome risk categories. Adverse events were most frequent during the first 6 months of ibrutinib plus venetoclax and generally decreased over time. CONCLUSION: The 1-year DFS rate of 95% in placebo-randomly assigned patients with Confirmed uMRD suggests the potential for fixed-duration treatment with this all-oral, once-daily, chemotherapy-free regimen in first-line CLL.","author":[{"dropping-particle":"","family":"Wierda","given":"William G.","non-dropping-particle":"","parse-names":false,"suffix":""},{"dropping-particle":"","family":"Allan","given":"John N.","non-dropping-particle":"","parse-names":false,"suffix":""},{"dropping-particle":"","family":"Siddiqi","given":"Tanya","non-dropping-particle":"","parse-names":false,"suffix":""},{"dropping-particle":"","family":"Kipps","given":"Thomas J.","non-dropping-particle":"","parse-names":false,"suffix":""},{"dropping-particle":"","family":"Opat","given":"Stephen","non-dropping-particle":"","parse-names":false,"suffix":""},{"dropping-particle":"","family":"Tedeschi","given":"Alessandra","non-dropping-particle":"","parse-names":false,"suffix":""},{"dropping-particle":"","family":"Badoux","given":"Xavier C.","non-dropping-particle":"","parse-names":false,"suffix":""},{"dropping-particle":"","family":"Kuss","given":"Bryone J.","non-dropping-particle":"","parse-names":false,"suffix":""},{"dropping-particle":"","family":"Jackson","given":"Sharon","non-dropping-particle":"","parse-names":false,"suffix":""},{"dropping-particle":"","family":"Moreno","given":"Carol","non-dropping-particle":"","parse-names":false,"suffix":""},{"dropping-particle":"","family":"Jacobs","given":"Ryan","non-dropping-particle":"","parse-names":false,"suffix":""},{"dropping-particle":"","family":"Pagel","given":"John M.","non-dropping-particle":"","parse-names":false,"suffix":""},{"dropping-particle":"","family":"Flinn","given":"Ian","non-dropping-particle":"","parse-names":false,"suffix":""},{"dropping-particle":"","family":"Pak","given":"Yvonne","non-dropping-particle":"","parse-names":false,"suffix":""},{"dropping-particle":"","family":"Zhou","given":"Cathy","non-dropping-particle":"","parse-names":false,"suffix":""},{"dropping-particle":"","family":"Szafer-Glusman","given":"Edith","non-dropping-particle":"","parse-names":false,"suffix":""},{"dropping-particle":"","family":"Ninomoto","given":"Joi","non-dropping-particle":"","parse-names":false,"suffix":""},{"dropping-particle":"","family":"Dean","given":"James P.","non-dropping-particle":"","parse-names":false,"suffix":""},{"dropping-particle":"","family":"James","given":"Danelle F.","non-dropping-particle":"","parse-names":false,"suffix":""},{"dropping-particle":"","family":"Ghia","given":"Paolo","non-dropping-particle":"","parse-names":false,"suffix":""},{"dropping-particle":"","family":"Tam","given":"Constantine S.","non-dropping-particle":"","parse-names":false,"suffix":""}],"container-title":"Journal of clinical oncology : official journal of the American Society of Clinical Oncology","id":"ITEM-1","issue":"34","issued":{"date-parts":[["2021","12","1"]]},"page":"3853-3865","publisher":"J Clin Oncol","title":"Ibrutinib Plus Venetoclax for First-Line Treatment of Chronic Lymphocytic Leukemia: Primary Analysis Results From the Minimal Residual Disease Cohort of the Randomized Phase II CAPTIVATE Study","type":"article-journal","volume":"39"},"uris":["http://www.mendeley.com/documents/?uuid=30e97f7c-5439-3dab-8687-789a2385e3e3"]},{"id":"ITEM-2","itemData":{"DOI":"10.1056/NEJMOA1900574","ISSN":"1533-4406","PMID":"31141631","abstract":"© 2019 Massachusetts Medical Society. BACKGROUND Ibrutinib, an inhibitor of Bruton’s tyrosine kinase, and venetoclax, an inhibitor of B-cell lymphoma 2 protein, have been approved for patients with chronic lymphocytic leukemia (CLL). Preclinical investigations have indicated potential synergistic interaction of their combination. METHODS We conducted an investigator-initiated phase 2 study of combined ibrutinib and venetoclax involving previously untreated high-risk and older patients with CLL. All patients had at least one of the following features: chromosome 17p deletion, mutated TP53, chromosome 11q deletion, unmutated IGHV, or an age of 65 years or older. Patients received ibrutinib monotherapy (420 mg once daily) for 3 cycles, followed by the addition of venetoclax (weekly dose escalation to 400 mg once daily). Combined therapy was administered for 24 cycles. Response assessments were performed according to International Workshop on Chronic Lymphocytic Leukemia 2008 criteria. Minimal residual disease was assessed by means of multicolor flow cytometry in bone marrow (sensitivity, 10−4). RESULTS A total of 80 patients were treated. The median age was 65 years (range, 26 to 83). A total of 30% of the patients were 70 years of age or older. Overall, 92% of the patients had unmutated IGHV, TP53 aberration, or chromosome 11q deletion. With combined treatment, the proportions of patients who had complete remission (with or without normal blood count recovery) and remission with undetectable minimal residual disease increased over time. After 12 cycles of combined treatment, 88% of the patients had complete remission or complete remission with incomplete count recovery, and 61% had remission with undetectable minimal residual disease. Responses were noted in older adults and across all high-risk subgroups. Three patients had laboratory evidence of tumor lysis syndrome. The adverse-event profile was similar to what has been reported with ibrutinib and venetoclax. CONCLUSIONS In this study, combined venetoclax and ibrutinib was an effective oral regimen for high-risk and older patients with CLL.","author":[{"dropping-particle":"","family":"Jain","given":"Nitin","non-dropping-particle":"","parse-names":false,"suffix":""},{"dropping-particle":"","family":"Keating","given":"Michael","non-dropping-particle":"","parse-names":false,"suffix":""},{"dropping-particle":"","family":"Thompson","given":"Philip","non-dropping-particle":"","parse-names":false,"suffix":""},{"dropping-particle":"","family":"Ferrajoli","given":"Alessandra","non-dropping-particle":"","parse-names":false,"suffix":""},{"dropping-particle":"","family":"Burger","given":"Jan","non-dropping-particle":"","parse-names":false,"suffix":""},{"dropping-particle":"","family":"Borthakur","given":"Gautam","non-dropping-particle":"","parse-names":false,"suffix":""},{"dropping-particle":"","family":"Takahashi","given":"Koichi","non-dropping-particle":"","parse-names":false,"suffix":""},{"dropping-particle":"","family":"Estrov","given":"Zeev","non-dropping-particle":"","parse-names":false,"suffix":""},{"dropping-particle":"","family":"Fowler","given":"Nathan","non-dropping-particle":"","parse-names":false,"suffix":""},{"dropping-particle":"","family":"Kadia","given":"Tapan","non-dropping-particle":"","parse-names":false,"suffix":""},{"dropping-particle":"","family":"Konopleva","given":"Marina","non-dropping-particle":"","parse-names":false,"suffix":""},{"dropping-particle":"","family":"Alvarado","given":"Yesid","non-dropping-particle":"","parse-names":false,"suffix":""},{"dropping-particle":"","family":"Yilmaz","given":"Musa","non-dropping-particle":"","parse-names":false,"suffix":""},{"dropping-particle":"","family":"DiNardo","given":"Courtney","non-dropping-particle":"","parse-names":false,"suffix":""},{"dropping-particle":"","family":"Bose","given":"Prithviraj","non-dropping-particle":"","parse-names":false,"suffix":""},{"dropping-particle":"","family":"Ohanian","given":"Maro","non-dropping-particle":"","parse-names":false,"suffix":""},{"dropping-particle":"","family":"Pemmaraju","given":"Naveen","non-dropping-particle":"","parse-names":false,"suffix":""},{"dropping-particle":"","family":"Jabbour","given":"Elias","non-dropping-particle":"","parse-names":false,"suffix":""},{"dropping-particle":"","family":"Sasaki","given":"Koji","non-dropping-particle":"","parse-names":false,"suffix":""},{"dropping-particle":"","family":"Kanagal-Shamanna","given":"Rashmi","non-dropping-particle":"","parse-names":false,"suffix":""},{"dropping-particle":"","family":"Patel","given":"Keyur","non-dropping-particle":"","parse-names":false,"suffix":""},{"dropping-particle":"","family":"Jorgensen","given":"Jeffrey","non-dropping-particle":"","parse-names":false,"suffix":""},{"dropping-particle":"","family":"Garg","given":"Naveen","non-dropping-particle":"","parse-names":false,"suffix":""},{"dropping-particle":"","family":"Wang","given":"Xuemei","non-dropping-particle":"","parse-names":false,"suffix":""},{"dropping-particle":"","family":"Sondermann","given":"Katrina","non-dropping-particle":"","parse-names":false,"suffix":""},{"dropping-particle":"","family":"Cruz","given":"Nichole","non-dropping-particle":"","parse-names":false,"suffix":""},{"dropping-particle":"","family":"Wei","given":"Chongjuan","non-dropping-particle":"","parse-names":false,"suffix":""},{"dropping-particle":"","family":"Ayala","given":"Ana","non-dropping-particle":"","parse-names":false,"suffix":""},{"dropping-particle":"","family":"Plunkett","given":"William","non-dropping-particle":"","parse-names":false,"suffix":""},{"dropping-particle":"","family":"Kantarjian","given":"Hagop","non-dropping-particle":"","parse-names":false,"suffix":""},{"dropping-particle":"","family":"Gandhi","given":"Varsha","non-dropping-particle":"","parse-names":false,"suffix":""},{"dropping-particle":"","family":"Wierda","given":"William","non-dropping-particle":"","parse-names":false,"suffix":""}],"container-title":"The New England journal of medicine","id":"ITEM-2","issue":"22","issued":{"date-parts":[["2019","5","30"]]},"page":"2095-2103","publisher":"N Engl J Med","title":"Ibrutinib and Venetoclax for First-Line Treatment of CLL","type":"article-journal","volume":"380"},"uris":["http://www.mendeley.com/documents/?uuid=6e4e4ec6-b58c-3655-86a2-0393cad0e142"]}],"mendeley":{"formattedCitation":"[23,24]","plainTextFormattedCitation":"[23,24]","previouslyFormattedCitation":"[23,24]"},"properties":{"noteIndex":0},"schema":"https://github.com/citation-style-language/schema/raw/master/csl-citation.json"}</w:instrText>
      </w:r>
      <w:r>
        <w:rPr>
          <w:color w:val="000000" w:themeColor="text1"/>
        </w:rPr>
        <w:fldChar w:fldCharType="separate"/>
      </w:r>
      <w:r w:rsidRPr="002C3BD7">
        <w:rPr>
          <w:noProof/>
          <w:color w:val="000000" w:themeColor="text1"/>
        </w:rPr>
        <w:t>[23,24]</w:t>
      </w:r>
      <w:r>
        <w:rPr>
          <w:color w:val="000000" w:themeColor="text1"/>
        </w:rPr>
        <w:fldChar w:fldCharType="end"/>
      </w:r>
      <w:r w:rsidRPr="002C3BD7">
        <w:rPr>
          <w:color w:val="000000" w:themeColor="text1"/>
        </w:rPr>
        <w:t>;</w:t>
      </w:r>
    </w:p>
    <w:p w14:paraId="16CA3081" w14:textId="11E03EFD" w:rsidR="003669EB" w:rsidRPr="002C3BD7" w:rsidRDefault="003669EB" w:rsidP="004F6F41">
      <w:pPr>
        <w:pStyle w:val="a4"/>
        <w:numPr>
          <w:ilvl w:val="1"/>
          <w:numId w:val="30"/>
        </w:numPr>
        <w:spacing w:before="0"/>
        <w:ind w:left="1134"/>
        <w:rPr>
          <w:color w:val="000000" w:themeColor="text1"/>
        </w:rPr>
      </w:pPr>
      <w:r w:rsidRPr="002C3BD7">
        <w:rPr>
          <w:color w:val="000000" w:themeColor="text1"/>
        </w:rPr>
        <w:t>венетоклакс</w:t>
      </w:r>
      <w:r w:rsidR="002C3BD7" w:rsidRPr="002C3BD7">
        <w:rPr>
          <w:color w:val="000000" w:themeColor="text1"/>
        </w:rPr>
        <w:t>**</w:t>
      </w:r>
      <w:r w:rsidRPr="002C3BD7">
        <w:rPr>
          <w:color w:val="000000" w:themeColor="text1"/>
        </w:rPr>
        <w:t xml:space="preserve"> </w:t>
      </w:r>
      <w:r w:rsidR="002C3BD7" w:rsidRPr="002C3BD7">
        <w:rPr>
          <w:color w:val="000000" w:themeColor="text1"/>
        </w:rPr>
        <w:t>+</w:t>
      </w:r>
      <w:r w:rsidRPr="002C3BD7">
        <w:rPr>
          <w:color w:val="000000" w:themeColor="text1"/>
        </w:rPr>
        <w:t xml:space="preserve"> обинутузумаб: венетоклакс** 20 мг/сут, дни 22–28 цикла 1; 50 мг/сут дни 1–7 цикла 2; 100 мг/сут дни 8–14 цикла 2; 200 мг/сут дни 15–21 цикла 2; 400 мг/сут дни 22–28 цикла 2, далее 400 мг/сут в течение 12 циклов + обинутузумаб** 100 мг, день 1 цикла 1; 900 мг день 2 цикла 1; 1000 мг день 8 цикла 1; 1000 мг день 15 цикла 1; 1000 мг день 1 цикла 2; 1000 мг день 1 циклов 3–6 </w:t>
      </w:r>
      <w:r w:rsidRPr="002C3BD7">
        <w:rPr>
          <w:color w:val="000000" w:themeColor="text1"/>
        </w:rPr>
        <w:fldChar w:fldCharType="begin" w:fldLock="1"/>
      </w:r>
      <w:r w:rsidR="00632627" w:rsidRPr="002C3BD7">
        <w:rPr>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Pr="002C3BD7">
        <w:rPr>
          <w:color w:val="000000" w:themeColor="text1"/>
        </w:rPr>
        <w:fldChar w:fldCharType="separate"/>
      </w:r>
      <w:r w:rsidR="00632627" w:rsidRPr="002C3BD7">
        <w:rPr>
          <w:noProof/>
          <w:color w:val="000000" w:themeColor="text1"/>
        </w:rPr>
        <w:t>[22]</w:t>
      </w:r>
      <w:r w:rsidRPr="002C3BD7">
        <w:rPr>
          <w:color w:val="000000" w:themeColor="text1"/>
        </w:rPr>
        <w:fldChar w:fldCharType="end"/>
      </w:r>
      <w:r w:rsidR="00D104B7" w:rsidRPr="002C3BD7">
        <w:rPr>
          <w:color w:val="000000" w:themeColor="text1"/>
        </w:rPr>
        <w:t>.</w:t>
      </w:r>
    </w:p>
    <w:p w14:paraId="65B387C6" w14:textId="4559EDB2" w:rsidR="003669EB" w:rsidRPr="002C3BD7" w:rsidRDefault="003669EB" w:rsidP="004F6F41">
      <w:pPr>
        <w:pStyle w:val="a4"/>
        <w:numPr>
          <w:ilvl w:val="1"/>
          <w:numId w:val="30"/>
        </w:numPr>
        <w:spacing w:before="0"/>
        <w:ind w:left="1134"/>
        <w:rPr>
          <w:color w:val="000000" w:themeColor="text1"/>
        </w:rPr>
      </w:pPr>
      <w:r w:rsidRPr="002C3BD7">
        <w:rPr>
          <w:color w:val="000000" w:themeColor="text1"/>
        </w:rPr>
        <w:t>занубрутиниб в монорежиме 160 мг (2 капсулы) 2 раза в день или 320 мг (4 капсулы) 1 раз в день до прогрессирования или развития непереносимой токсичности</w:t>
      </w:r>
      <w:r w:rsidR="007675FB" w:rsidRPr="007675FB">
        <w:rPr>
          <w:color w:val="000000" w:themeColor="text1"/>
        </w:rPr>
        <w:t xml:space="preserve"> </w:t>
      </w:r>
      <w:r w:rsidR="007675FB" w:rsidRPr="009E4D77">
        <w:rPr>
          <w:i/>
          <w:color w:val="000000" w:themeColor="text1"/>
        </w:rPr>
        <w:fldChar w:fldCharType="begin" w:fldLock="1"/>
      </w:r>
      <w:r w:rsidR="007675FB" w:rsidRPr="009E4D77">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7675FB" w:rsidRPr="009E4D77">
        <w:rPr>
          <w:i/>
          <w:color w:val="000000" w:themeColor="text1"/>
        </w:rPr>
        <w:fldChar w:fldCharType="separate"/>
      </w:r>
      <w:r w:rsidR="007675FB" w:rsidRPr="009E4D77">
        <w:rPr>
          <w:noProof/>
          <w:color w:val="000000" w:themeColor="text1"/>
        </w:rPr>
        <w:t>[30,31]</w:t>
      </w:r>
      <w:r w:rsidR="007675FB" w:rsidRPr="009E4D77">
        <w:rPr>
          <w:i/>
          <w:color w:val="000000" w:themeColor="text1"/>
        </w:rPr>
        <w:fldChar w:fldCharType="end"/>
      </w:r>
      <w:r w:rsidR="007675FB" w:rsidRPr="00CC48FB">
        <w:rPr>
          <w:iCs/>
          <w:color w:val="000000" w:themeColor="text1"/>
        </w:rPr>
        <w:t>;</w:t>
      </w:r>
    </w:p>
    <w:p w14:paraId="336C98A3" w14:textId="3E705B9D" w:rsidR="003669EB" w:rsidRPr="002C3BD7" w:rsidRDefault="007675FB" w:rsidP="004F6F41">
      <w:pPr>
        <w:pStyle w:val="a4"/>
        <w:numPr>
          <w:ilvl w:val="1"/>
          <w:numId w:val="30"/>
        </w:numPr>
        <w:spacing w:before="0"/>
        <w:ind w:left="1134"/>
        <w:rPr>
          <w:color w:val="000000" w:themeColor="text1"/>
        </w:rPr>
      </w:pPr>
      <w:r w:rsidRPr="002C3BD7">
        <w:rPr>
          <w:color w:val="000000" w:themeColor="text1"/>
        </w:rPr>
        <w:t>ибрутиниб</w:t>
      </w:r>
      <w:r w:rsidR="003669EB" w:rsidRPr="002C3BD7">
        <w:rPr>
          <w:color w:val="000000" w:themeColor="text1"/>
        </w:rPr>
        <w:t xml:space="preserve">** в монорежиме или в комбинации с обинутузумабом до прогрессирования или непереносимой токсичности в дозе 420 мг/сут (3 капсулы) внутрь 1 раз в день (схемы режимов лечения см. в приложении А3.3) </w:t>
      </w:r>
      <w:r w:rsidR="003669EB" w:rsidRPr="002C3BD7">
        <w:rPr>
          <w:color w:val="000000" w:themeColor="text1"/>
        </w:rPr>
        <w:fldChar w:fldCharType="begin" w:fldLock="1"/>
      </w:r>
      <w:r w:rsidR="00F41E62">
        <w:rPr>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32,33]","plainTextFormattedCitation":"[32,33]","previouslyFormattedCitation":"[32,33]"},"properties":{"noteIndex":0},"schema":"https://github.com/citation-style-language/schema/raw/master/csl-citation.json"}</w:instrText>
      </w:r>
      <w:r w:rsidR="003669EB" w:rsidRPr="002C3BD7">
        <w:rPr>
          <w:color w:val="000000" w:themeColor="text1"/>
        </w:rPr>
        <w:fldChar w:fldCharType="separate"/>
      </w:r>
      <w:r w:rsidRPr="007675FB">
        <w:rPr>
          <w:noProof/>
          <w:color w:val="000000" w:themeColor="text1"/>
        </w:rPr>
        <w:t>[32,33]</w:t>
      </w:r>
      <w:r w:rsidR="003669EB" w:rsidRPr="002C3BD7">
        <w:rPr>
          <w:color w:val="000000" w:themeColor="text1"/>
        </w:rPr>
        <w:fldChar w:fldCharType="end"/>
      </w:r>
      <w:r w:rsidR="003669EB" w:rsidRPr="002C3BD7">
        <w:rPr>
          <w:color w:val="000000" w:themeColor="text1"/>
        </w:rPr>
        <w:t>.</w:t>
      </w:r>
    </w:p>
    <w:p w14:paraId="4D484D5B" w14:textId="4D7A175D" w:rsidR="00420417" w:rsidRDefault="00420417" w:rsidP="007675FB">
      <w:pPr>
        <w:ind w:left="709" w:hanging="1"/>
        <w:contextualSpacing/>
        <w:rPr>
          <w:b/>
          <w:spacing w:val="-4"/>
        </w:rPr>
      </w:pPr>
      <w:r w:rsidRPr="005E35D6">
        <w:rPr>
          <w:b/>
          <w:spacing w:val="-4"/>
        </w:rPr>
        <w:t xml:space="preserve">Уровень убедительности рекомендаций – </w:t>
      </w:r>
      <w:r w:rsidRPr="005E35D6">
        <w:rPr>
          <w:b/>
          <w:spacing w:val="-4"/>
          <w:lang w:val="en-US"/>
        </w:rPr>
        <w:t>A</w:t>
      </w:r>
      <w:r w:rsidRPr="005E35D6">
        <w:rPr>
          <w:b/>
          <w:spacing w:val="-4"/>
        </w:rPr>
        <w:t xml:space="preserve"> (уровень достоверности доказательств – 2).</w:t>
      </w:r>
    </w:p>
    <w:p w14:paraId="539E21D0" w14:textId="155A8A91" w:rsidR="00473FAB" w:rsidRDefault="00473FAB" w:rsidP="004F6F41">
      <w:pPr>
        <w:pStyle w:val="a4"/>
        <w:numPr>
          <w:ilvl w:val="0"/>
          <w:numId w:val="30"/>
        </w:numPr>
        <w:spacing w:before="0"/>
        <w:ind w:left="709"/>
        <w:rPr>
          <w:color w:val="000000" w:themeColor="text1"/>
        </w:rPr>
      </w:pPr>
      <w:r w:rsidRPr="00CE13F6">
        <w:rPr>
          <w:color w:val="000000" w:themeColor="text1"/>
        </w:rPr>
        <w:t xml:space="preserve">Пациентам с верифицированным ХЛЛ/ЛМЛ </w:t>
      </w:r>
      <w:r>
        <w:rPr>
          <w:color w:val="000000" w:themeColor="text1"/>
        </w:rPr>
        <w:t xml:space="preserve">с комплексным кариотипом, независимо от возраста и коморбидности, </w:t>
      </w:r>
      <w:r>
        <w:rPr>
          <w:b/>
          <w:bCs/>
          <w:color w:val="000000" w:themeColor="text1"/>
        </w:rPr>
        <w:t xml:space="preserve">рекомендуется </w:t>
      </w:r>
      <w:r>
        <w:rPr>
          <w:color w:val="000000" w:themeColor="text1"/>
        </w:rPr>
        <w:t>назначение комбинации</w:t>
      </w:r>
      <w:r w:rsidR="00420417" w:rsidRPr="00A20DFE">
        <w:rPr>
          <w:color w:val="000000" w:themeColor="text1"/>
        </w:rPr>
        <w:t xml:space="preserve"> венетоклакс</w:t>
      </w:r>
      <w:r>
        <w:rPr>
          <w:color w:val="000000" w:themeColor="text1"/>
        </w:rPr>
        <w:t>а</w:t>
      </w:r>
      <w:r w:rsidR="006E361F">
        <w:rPr>
          <w:color w:val="000000" w:themeColor="text1"/>
        </w:rPr>
        <w:t>**</w:t>
      </w:r>
      <w:r w:rsidR="00420417" w:rsidRPr="00A20DFE">
        <w:rPr>
          <w:color w:val="000000" w:themeColor="text1"/>
        </w:rPr>
        <w:t xml:space="preserve"> </w:t>
      </w:r>
      <w:r>
        <w:rPr>
          <w:color w:val="000000" w:themeColor="text1"/>
        </w:rPr>
        <w:t>и ибрутиниба</w:t>
      </w:r>
      <w:r w:rsidR="006E361F">
        <w:rPr>
          <w:color w:val="000000" w:themeColor="text1"/>
        </w:rPr>
        <w:t xml:space="preserve">** </w:t>
      </w:r>
      <w:r w:rsidR="006E361F" w:rsidRPr="002C3BD7">
        <w:rPr>
          <w:color w:val="000000" w:themeColor="text1"/>
        </w:rPr>
        <w:t>ибрутиниб в дозе 420 мг/сут (3 капсулы) внутрь 1 раз в день в течение 3 циклов, венетоклакс в комбинации с ибрутинибом с 1 дня 4 цикла ибрутиниба в режиме rump-up 20 мг/сут 1 нед, 50 мг/сут 2 неделя; 100 мг/сут 3 неделя; 200 мг/сут 4 неделя; 400 мг/сут 5 неделя и далее доза венетоклакса 400 мг/сут в комбинации с ибрутинибом в течение 12 циклов</w:t>
      </w:r>
      <w:r w:rsidR="006E361F">
        <w:rPr>
          <w:color w:val="000000" w:themeColor="text1"/>
        </w:rPr>
        <w:t xml:space="preserve"> </w:t>
      </w:r>
      <w:r w:rsidR="006E361F">
        <w:rPr>
          <w:color w:val="000000" w:themeColor="text1"/>
        </w:rPr>
        <w:fldChar w:fldCharType="begin" w:fldLock="1"/>
      </w:r>
      <w:r w:rsidR="006E361F">
        <w:rPr>
          <w:color w:val="000000" w:themeColor="text1"/>
        </w:rPr>
        <w:instrText>ADDIN CSL_CITATION {"citationItems":[{"id":"ITEM-1","itemData":{"DOI":"10.1200/JCO.21.00807","ISSN":"1527-7755","PMID":"34618601","abstract":"PURPOSE: CAPTIVATE (NCT02910583), a randomized phase II study, evaluates minimal residual disease (MRD)-guided treatment discontinuation following completion of first-line ibrutinib plus venetoclax treatment in patients with chronic lymphocytic leukemia (CLL). METHODS: Previously untreated CLL patients age &lt; 70 years received three cycles of ibrutinib and then 12 cycles of combined ibrutinib plus venetoclax. Patients in the MRD cohort who met the stringent random assignment criteria for confirmed undetectable MRD (Confirmed uMRD) were randomly assigned 1:1 to double-blind placebo or ibrutinib; patients without Confirmed uMRD (uMRD Not Confirmed) were randomly assigned 1:1 to open-label ibrutinib or ibrutinib plus venetoclax. Primary end point was 1-year disease-free survival (DFS) rate with placebo versus ibrutinib in the Confirmed uMRD population. Secondary end points included response rates, uMRD, and safety. RESULTS: One hundred sixty-four patients initiated three cycles of ibrutinib lead-in. After 12 cycles of ibrutinib plus venetoclax, best uMRD response rates were 75% (peripheral blood) and 68% (bone marrow). Patients with Confirmed uMRD were randomly assigned to receive placebo (n = 43) or ibrutinib (n = 43); patients with uMRD Not Confirmed were randomly assigned to ibrutinib (n = 31) or ibrutinib plus venetoclax (n = 32). Median follow-up was 31.3 months. One-year DFS rate was not significantly different between placebo (95%) and ibrutinib (100%; arm difference: 4.7% [95% CI, -1.6 to 10.9]; P = .15) in the Confirmed uMRD population. After ibrutinib lead-in tumor debulking, 36 of 40 patients (90%) with high tumor lysis syndrome risk at baseline shifted to medium or low tumor lysis syndrome risk categories. Adverse events were most frequent during the first 6 months of ibrutinib plus venetoclax and generally decreased over time. CONCLUSION: The 1-year DFS rate of 95% in placebo-randomly assigned patients with Confirmed uMRD suggests the potential for fixed-duration treatment with this all-oral, once-daily, chemotherapy-free regimen in first-line CLL.","author":[{"dropping-particle":"","family":"Wierda","given":"William G.","non-dropping-particle":"","parse-names":false,"suffix":""},{"dropping-particle":"","family":"Allan","given":"John N.","non-dropping-particle":"","parse-names":false,"suffix":""},{"dropping-particle":"","family":"Siddiqi","given":"Tanya","non-dropping-particle":"","parse-names":false,"suffix":""},{"dropping-particle":"","family":"Kipps","given":"Thomas J.","non-dropping-particle":"","parse-names":false,"suffix":""},{"dropping-particle":"","family":"Opat","given":"Stephen","non-dropping-particle":"","parse-names":false,"suffix":""},{"dropping-particle":"","family":"Tedeschi","given":"Alessandra","non-dropping-particle":"","parse-names":false,"suffix":""},{"dropping-particle":"","family":"Badoux","given":"Xavier C.","non-dropping-particle":"","parse-names":false,"suffix":""},{"dropping-particle":"","family":"Kuss","given":"Bryone J.","non-dropping-particle":"","parse-names":false,"suffix":""},{"dropping-particle":"","family":"Jackson","given":"Sharon","non-dropping-particle":"","parse-names":false,"suffix":""},{"dropping-particle":"","family":"Moreno","given":"Carol","non-dropping-particle":"","parse-names":false,"suffix":""},{"dropping-particle":"","family":"Jacobs","given":"Ryan","non-dropping-particle":"","parse-names":false,"suffix":""},{"dropping-particle":"","family":"Pagel","given":"John M.","non-dropping-particle":"","parse-names":false,"suffix":""},{"dropping-particle":"","family":"Flinn","given":"Ian","non-dropping-particle":"","parse-names":false,"suffix":""},{"dropping-particle":"","family":"Pak","given":"Yvonne","non-dropping-particle":"","parse-names":false,"suffix":""},{"dropping-particle":"","family":"Zhou","given":"Cathy","non-dropping-particle":"","parse-names":false,"suffix":""},{"dropping-particle":"","family":"Szafer-Glusman","given":"Edith","non-dropping-particle":"","parse-names":false,"suffix":""},{"dropping-particle":"","family":"Ninomoto","given":"Joi","non-dropping-particle":"","parse-names":false,"suffix":""},{"dropping-particle":"","family":"Dean","given":"James P.","non-dropping-particle":"","parse-names":false,"suffix":""},{"dropping-particle":"","family":"James","given":"Danelle F.","non-dropping-particle":"","parse-names":false,"suffix":""},{"dropping-particle":"","family":"Ghia","given":"Paolo","non-dropping-particle":"","parse-names":false,"suffix":""},{"dropping-particle":"","family":"Tam","given":"Constantine S.","non-dropping-particle":"","parse-names":false,"suffix":""}],"container-title":"Journal of clinical oncology : official journal of the American Society of Clinical Oncology","id":"ITEM-1","issue":"34","issued":{"date-parts":[["2021","12","1"]]},"page":"3853-3865","publisher":"J Clin Oncol","title":"Ibrutinib Plus Venetoclax for First-Line Treatment of Chronic Lymphocytic Leukemia: Primary Analysis Results From the Minimal Residual Disease Cohort of the Randomized Phase II CAPTIVATE Study","type":"article-journal","volume":"39"},"uris":["http://www.mendeley.com/documents/?uuid=30e97f7c-5439-3dab-8687-789a2385e3e3"]},{"id":"ITEM-2","itemData":{"DOI":"10.1056/NEJMOA1900574","ISSN":"1533-4406","PMID":"31141631","abstract":"© 2019 Massachusetts Medical Society. BACKGROUND Ibrutinib, an inhibitor of Bruton’s tyrosine kinase, and venetoclax, an inhibitor of B-cell lymphoma 2 protein, have been approved for patients with chronic lymphocytic leukemia (CLL). Preclinical investigations have indicated potential synergistic interaction of their combination. METHODS We conducted an investigator-initiated phase 2 study of combined ibrutinib and venetoclax involving previously untreated high-risk and older patients with CLL. All patients had at least one of the following features: chromosome 17p deletion, mutated TP53, chromosome 11q deletion, unmutated IGHV, or an age of 65 years or older. Patients received ibrutinib monotherapy (420 mg once daily) for 3 cycles, followed by the addition of venetoclax (weekly dose escalation to 400 mg once daily). Combined therapy was administered for 24 cycles. Response assessments were performed according to International Workshop on Chronic Lymphocytic Leukemia 2008 criteria. Minimal residual disease was assessed by means of multicolor flow cytometry in bone marrow (sensitivity, 10−4). RESULTS A total of 80 patients were treated. The median age was 65 years (range, 26 to 83). A total of 30% of the patients were 70 years of age or older. Overall, 92% of the patients had unmutated IGHV, TP53 aberration, or chromosome 11q deletion. With combined treatment, the proportions of patients who had complete remission (with or without normal blood count recovery) and remission with undetectable minimal residual disease increased over time. After 12 cycles of combined treatment, 88% of the patients had complete remission or complete remission with incomplete count recovery, and 61% had remission with undetectable minimal residual disease. Responses were noted in older adults and across all high-risk subgroups. Three patients had laboratory evidence of tumor lysis syndrome. The adverse-event profile was similar to what has been reported with ibrutinib and venetoclax. CONCLUSIONS In this study, combined venetoclax and ibrutinib was an effective oral regimen for high-risk and older patients with CLL.","author":[{"dropping-particle":"","family":"Jain","given":"Nitin","non-dropping-particle":"","parse-names":false,"suffix":""},{"dropping-particle":"","family":"Keating","given":"Michael","non-dropping-particle":"","parse-names":false,"suffix":""},{"dropping-particle":"","family":"Thompson","given":"Philip","non-dropping-particle":"","parse-names":false,"suffix":""},{"dropping-particle":"","family":"Ferrajoli","given":"Alessandra","non-dropping-particle":"","parse-names":false,"suffix":""},{"dropping-particle":"","family":"Burger","given":"Jan","non-dropping-particle":"","parse-names":false,"suffix":""},{"dropping-particle":"","family":"Borthakur","given":"Gautam","non-dropping-particle":"","parse-names":false,"suffix":""},{"dropping-particle":"","family":"Takahashi","given":"Koichi","non-dropping-particle":"","parse-names":false,"suffix":""},{"dropping-particle":"","family":"Estrov","given":"Zeev","non-dropping-particle":"","parse-names":false,"suffix":""},{"dropping-particle":"","family":"Fowler","given":"Nathan","non-dropping-particle":"","parse-names":false,"suffix":""},{"dropping-particle":"","family":"Kadia","given":"Tapan","non-dropping-particle":"","parse-names":false,"suffix":""},{"dropping-particle":"","family":"Konopleva","given":"Marina","non-dropping-particle":"","parse-names":false,"suffix":""},{"dropping-particle":"","family":"Alvarado","given":"Yesid","non-dropping-particle":"","parse-names":false,"suffix":""},{"dropping-particle":"","family":"Yilmaz","given":"Musa","non-dropping-particle":"","parse-names":false,"suffix":""},{"dropping-particle":"","family":"DiNardo","given":"Courtney","non-dropping-particle":"","parse-names":false,"suffix":""},{"dropping-particle":"","family":"Bose","given":"Prithviraj","non-dropping-particle":"","parse-names":false,"suffix":""},{"dropping-particle":"","family":"Ohanian","given":"Maro","non-dropping-particle":"","parse-names":false,"suffix":""},{"dropping-particle":"","family":"Pemmaraju","given":"Naveen","non-dropping-particle":"","parse-names":false,"suffix":""},{"dropping-particle":"","family":"Jabbour","given":"Elias","non-dropping-particle":"","parse-names":false,"suffix":""},{"dropping-particle":"","family":"Sasaki","given":"Koji","non-dropping-particle":"","parse-names":false,"suffix":""},{"dropping-particle":"","family":"Kanagal-Shamanna","given":"Rashmi","non-dropping-particle":"","parse-names":false,"suffix":""},{"dropping-particle":"","family":"Patel","given":"Keyur","non-dropping-particle":"","parse-names":false,"suffix":""},{"dropping-particle":"","family":"Jorgensen","given":"Jeffrey","non-dropping-particle":"","parse-names":false,"suffix":""},{"dropping-particle":"","family":"Garg","given":"Naveen","non-dropping-particle":"","parse-names":false,"suffix":""},{"dropping-particle":"","family":"Wang","given":"Xuemei","non-dropping-particle":"","parse-names":false,"suffix":""},{"dropping-particle":"","family":"Sondermann","given":"Katrina","non-dropping-particle":"","parse-names":false,"suffix":""},{"dropping-particle":"","family":"Cruz","given":"Nichole","non-dropping-particle":"","parse-names":false,"suffix":""},{"dropping-particle":"","family":"Wei","given":"Chongjuan","non-dropping-particle":"","parse-names":false,"suffix":""},{"dropping-particle":"","family":"Ayala","given":"Ana","non-dropping-particle":"","parse-names":false,"suffix":""},{"dropping-particle":"","family":"Plunkett","given":"William","non-dropping-particle":"","parse-names":false,"suffix":""},{"dropping-particle":"","family":"Kantarjian","given":"Hagop","non-dropping-particle":"","parse-names":false,"suffix":""},{"dropping-particle":"","family":"Gandhi","given":"Varsha","non-dropping-particle":"","parse-names":false,"suffix":""},{"dropping-particle":"","family":"Wierda","given":"William","non-dropping-particle":"","parse-names":false,"suffix":""}],"container-title":"The New England journal of medicine","id":"ITEM-2","issue":"22","issued":{"date-parts":[["2019","5","30"]]},"page":"2095-2103","publisher":"N Engl J Med","title":"Ibrutinib and Venetoclax for First-Line Treatment of CLL","type":"article-journal","volume":"380"},"uris":["http://www.mendeley.com/documents/?uuid=6e4e4ec6-b58c-3655-86a2-0393cad0e142"]}],"mendeley":{"formattedCitation":"[23,24]","plainTextFormattedCitation":"[23,24]","previouslyFormattedCitation":"[23,24]"},"properties":{"noteIndex":0},"schema":"https://github.com/citation-style-language/schema/raw/master/csl-citation.json"}</w:instrText>
      </w:r>
      <w:r w:rsidR="006E361F">
        <w:rPr>
          <w:color w:val="000000" w:themeColor="text1"/>
        </w:rPr>
        <w:fldChar w:fldCharType="separate"/>
      </w:r>
      <w:r w:rsidR="006E361F" w:rsidRPr="002C3BD7">
        <w:rPr>
          <w:noProof/>
          <w:color w:val="000000" w:themeColor="text1"/>
        </w:rPr>
        <w:t>[23,24]</w:t>
      </w:r>
      <w:r w:rsidR="006E361F">
        <w:rPr>
          <w:color w:val="000000" w:themeColor="text1"/>
        </w:rPr>
        <w:fldChar w:fldCharType="end"/>
      </w:r>
      <w:r w:rsidR="006E361F">
        <w:rPr>
          <w:color w:val="000000" w:themeColor="text1"/>
        </w:rPr>
        <w:t xml:space="preserve"> </w:t>
      </w:r>
    </w:p>
    <w:p w14:paraId="4D82A4FB" w14:textId="280015E4" w:rsidR="006E361F" w:rsidRPr="006E361F" w:rsidRDefault="006E361F" w:rsidP="006E361F">
      <w:pPr>
        <w:ind w:left="709"/>
        <w:rPr>
          <w:color w:val="000000" w:themeColor="text1"/>
        </w:rPr>
      </w:pPr>
      <w:r w:rsidRPr="006E361F">
        <w:rPr>
          <w:b/>
          <w:spacing w:val="-4"/>
        </w:rPr>
        <w:t xml:space="preserve">Уровень убедительности рекомендаций – </w:t>
      </w:r>
      <w:r w:rsidRPr="006E361F">
        <w:rPr>
          <w:b/>
          <w:spacing w:val="-4"/>
          <w:lang w:val="en-US"/>
        </w:rPr>
        <w:t>A</w:t>
      </w:r>
      <w:r w:rsidRPr="006E361F">
        <w:rPr>
          <w:b/>
          <w:spacing w:val="-4"/>
        </w:rPr>
        <w:t xml:space="preserve"> (уровень достоверности доказательств – 2).</w:t>
      </w:r>
    </w:p>
    <w:p w14:paraId="5FDF1B2E" w14:textId="49EF0041" w:rsidR="00420417" w:rsidRDefault="006E361F" w:rsidP="004F6F41">
      <w:pPr>
        <w:pStyle w:val="a4"/>
        <w:numPr>
          <w:ilvl w:val="0"/>
          <w:numId w:val="30"/>
        </w:numPr>
        <w:spacing w:before="0"/>
        <w:ind w:left="709"/>
        <w:rPr>
          <w:color w:val="000000" w:themeColor="text1"/>
        </w:rPr>
      </w:pPr>
      <w:r w:rsidRPr="00CE13F6">
        <w:rPr>
          <w:color w:val="000000" w:themeColor="text1"/>
        </w:rPr>
        <w:lastRenderedPageBreak/>
        <w:t xml:space="preserve">Пациентам с верифицированным ХЛЛ/ЛМЛ </w:t>
      </w:r>
      <w:r>
        <w:rPr>
          <w:color w:val="000000" w:themeColor="text1"/>
        </w:rPr>
        <w:t xml:space="preserve">с комплексным кариотипом, независимо от возраста и коморбидности, в качестве альтернативы комбинации венетоклакса** и ибрутиниба** </w:t>
      </w:r>
      <w:r>
        <w:rPr>
          <w:b/>
          <w:bCs/>
          <w:color w:val="000000" w:themeColor="text1"/>
        </w:rPr>
        <w:t>рекомендуется</w:t>
      </w:r>
      <w:r w:rsidR="00420417" w:rsidRPr="00A20DFE">
        <w:rPr>
          <w:color w:val="000000" w:themeColor="text1"/>
        </w:rPr>
        <w:t xml:space="preserve"> </w:t>
      </w:r>
      <w:r w:rsidRPr="00CE13F6">
        <w:rPr>
          <w:color w:val="000000" w:themeColor="text1"/>
        </w:rPr>
        <w:t>таргетная терапия</w:t>
      </w:r>
      <w:r>
        <w:rPr>
          <w:color w:val="000000" w:themeColor="text1"/>
        </w:rPr>
        <w:t xml:space="preserve"> по одной из следующих схем</w:t>
      </w:r>
      <w:r w:rsidRPr="00CE13F6">
        <w:rPr>
          <w:color w:val="000000" w:themeColor="text1"/>
        </w:rPr>
        <w:t xml:space="preserve"> (препараты перечислены в алфавитном порядке</w:t>
      </w:r>
      <w:r>
        <w:rPr>
          <w:color w:val="000000" w:themeColor="text1"/>
        </w:rPr>
        <w:t>;</w:t>
      </w:r>
      <w:r w:rsidRPr="00CE13F6">
        <w:rPr>
          <w:color w:val="000000" w:themeColor="text1"/>
        </w:rPr>
        <w:t xml:space="preserve"> </w:t>
      </w:r>
      <w:r>
        <w:rPr>
          <w:color w:val="000000" w:themeColor="text1"/>
        </w:rPr>
        <w:t>в</w:t>
      </w:r>
      <w:r w:rsidRPr="00CE13F6">
        <w:rPr>
          <w:color w:val="000000" w:themeColor="text1"/>
        </w:rPr>
        <w:t xml:space="preserve"> реальной практике следует учитывать индивиуальные характеристики пациента и доступность препарата):</w:t>
      </w:r>
    </w:p>
    <w:p w14:paraId="3489BF0F" w14:textId="77777777" w:rsidR="006E361F" w:rsidRPr="00D01BC9" w:rsidRDefault="006E361F" w:rsidP="004F6F41">
      <w:pPr>
        <w:pStyle w:val="a4"/>
        <w:numPr>
          <w:ilvl w:val="1"/>
          <w:numId w:val="30"/>
        </w:numPr>
        <w:spacing w:before="0"/>
        <w:ind w:left="1134"/>
        <w:rPr>
          <w:color w:val="000000" w:themeColor="text1"/>
        </w:rPr>
      </w:pPr>
      <w:r w:rsidRPr="00D01BC9">
        <w:rPr>
          <w:color w:val="000000" w:themeColor="text1"/>
        </w:rPr>
        <w:t xml:space="preserve">акалабрутиниб в монорежиме 100 мг (1 капсула) 2 раза в день до прогрессирования или развития непереносимой токсичности или в комбинации с #обинутузумабом** (обинутузумаб** 1000 мг в/в, день 1 (100 мг в течение 4 часов), 2 (900 мг), 8, 15 (цикл 1), день 1 (циклы 2–6) (схемы режимов лечения см. в приложении А3.3) </w:t>
      </w:r>
      <w:r w:rsidRPr="00D01BC9">
        <w:rPr>
          <w:color w:val="000000" w:themeColor="text1"/>
        </w:rPr>
        <w:fldChar w:fldCharType="begin" w:fldLock="1"/>
      </w:r>
      <w:r w:rsidRPr="00D01BC9">
        <w:rPr>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Pr="00D01BC9">
        <w:rPr>
          <w:color w:val="000000" w:themeColor="text1"/>
        </w:rPr>
        <w:fldChar w:fldCharType="separate"/>
      </w:r>
      <w:r w:rsidRPr="00D01BC9">
        <w:rPr>
          <w:noProof/>
          <w:color w:val="000000" w:themeColor="text1"/>
        </w:rPr>
        <w:t>[21]</w:t>
      </w:r>
      <w:r w:rsidRPr="00D01BC9">
        <w:rPr>
          <w:color w:val="000000" w:themeColor="text1"/>
        </w:rPr>
        <w:fldChar w:fldCharType="end"/>
      </w:r>
      <w:r w:rsidRPr="00D01BC9">
        <w:rPr>
          <w:color w:val="000000" w:themeColor="text1"/>
        </w:rPr>
        <w:t>;</w:t>
      </w:r>
    </w:p>
    <w:p w14:paraId="21A4A6D9" w14:textId="77777777" w:rsidR="006E361F" w:rsidRPr="002C3BD7" w:rsidRDefault="006E361F" w:rsidP="004F6F41">
      <w:pPr>
        <w:pStyle w:val="a4"/>
        <w:numPr>
          <w:ilvl w:val="1"/>
          <w:numId w:val="30"/>
        </w:numPr>
        <w:spacing w:before="0"/>
        <w:ind w:left="1134"/>
        <w:rPr>
          <w:color w:val="000000" w:themeColor="text1"/>
        </w:rPr>
      </w:pPr>
      <w:r w:rsidRPr="002C3BD7">
        <w:rPr>
          <w:color w:val="000000" w:themeColor="text1"/>
        </w:rPr>
        <w:t xml:space="preserve">венетоклакс** + обинутузумаб: венетоклакс** 20 мг/сут, дни 22–28 цикла 1; 50 мг/сут дни 1–7 цикла 2; 100 мг/сут дни 8–14 цикла 2; 200 мг/сут дни 15–21 цикла 2; 400 мг/сут дни 22–28 цикла 2, далее 400 мг/сут в течение 12 циклов + обинутузумаб** 100 мг, день 1 цикла 1; 900 мг день 2 цикла 1; 1000 мг день 8 цикла 1; 1000 мг день 15 цикла 1; 1000 мг день 1 цикла 2; 1000 мг день 1 циклов 3–6 </w:t>
      </w:r>
      <w:r w:rsidRPr="002C3BD7">
        <w:rPr>
          <w:color w:val="000000" w:themeColor="text1"/>
        </w:rPr>
        <w:fldChar w:fldCharType="begin" w:fldLock="1"/>
      </w:r>
      <w:r w:rsidRPr="002C3BD7">
        <w:rPr>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Pr="002C3BD7">
        <w:rPr>
          <w:color w:val="000000" w:themeColor="text1"/>
        </w:rPr>
        <w:fldChar w:fldCharType="separate"/>
      </w:r>
      <w:r w:rsidRPr="002C3BD7">
        <w:rPr>
          <w:noProof/>
          <w:color w:val="000000" w:themeColor="text1"/>
        </w:rPr>
        <w:t>[22]</w:t>
      </w:r>
      <w:r w:rsidRPr="002C3BD7">
        <w:rPr>
          <w:color w:val="000000" w:themeColor="text1"/>
        </w:rPr>
        <w:fldChar w:fldCharType="end"/>
      </w:r>
      <w:r w:rsidRPr="002C3BD7">
        <w:rPr>
          <w:color w:val="000000" w:themeColor="text1"/>
        </w:rPr>
        <w:t>.</w:t>
      </w:r>
    </w:p>
    <w:p w14:paraId="44A19D63" w14:textId="77777777" w:rsidR="006E361F" w:rsidRPr="002C3BD7" w:rsidRDefault="006E361F" w:rsidP="004F6F41">
      <w:pPr>
        <w:pStyle w:val="a4"/>
        <w:numPr>
          <w:ilvl w:val="1"/>
          <w:numId w:val="30"/>
        </w:numPr>
        <w:spacing w:before="0"/>
        <w:ind w:left="1134"/>
        <w:rPr>
          <w:color w:val="000000" w:themeColor="text1"/>
        </w:rPr>
      </w:pPr>
      <w:r w:rsidRPr="002C3BD7">
        <w:rPr>
          <w:color w:val="000000" w:themeColor="text1"/>
        </w:rPr>
        <w:t>занубрутиниб в монорежиме 160 мг (2 капсулы) 2 раза в день или 320 мг (4 капсулы) 1 раз в день до прогрессирования или развития непереносимой токсичности</w:t>
      </w:r>
      <w:r w:rsidRPr="007675FB">
        <w:rPr>
          <w:color w:val="000000" w:themeColor="text1"/>
        </w:rPr>
        <w:t xml:space="preserve"> </w:t>
      </w:r>
      <w:r w:rsidRPr="009E4D77">
        <w:rPr>
          <w:i/>
          <w:color w:val="000000" w:themeColor="text1"/>
        </w:rPr>
        <w:fldChar w:fldCharType="begin" w:fldLock="1"/>
      </w:r>
      <w:r w:rsidRPr="009E4D77">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Pr="009E4D77">
        <w:rPr>
          <w:i/>
          <w:color w:val="000000" w:themeColor="text1"/>
        </w:rPr>
        <w:fldChar w:fldCharType="separate"/>
      </w:r>
      <w:r w:rsidRPr="009E4D77">
        <w:rPr>
          <w:noProof/>
          <w:color w:val="000000" w:themeColor="text1"/>
        </w:rPr>
        <w:t>[30,31]</w:t>
      </w:r>
      <w:r w:rsidRPr="009E4D77">
        <w:rPr>
          <w:i/>
          <w:color w:val="000000" w:themeColor="text1"/>
        </w:rPr>
        <w:fldChar w:fldCharType="end"/>
      </w:r>
      <w:r w:rsidRPr="006E361F">
        <w:rPr>
          <w:iCs/>
          <w:color w:val="000000" w:themeColor="text1"/>
        </w:rPr>
        <w:t>;</w:t>
      </w:r>
    </w:p>
    <w:p w14:paraId="071FAE8B" w14:textId="4A05DC12" w:rsidR="006E361F" w:rsidRPr="002C3BD7" w:rsidRDefault="006E361F" w:rsidP="004F6F41">
      <w:pPr>
        <w:pStyle w:val="a4"/>
        <w:numPr>
          <w:ilvl w:val="1"/>
          <w:numId w:val="30"/>
        </w:numPr>
        <w:spacing w:before="0"/>
        <w:ind w:left="1134"/>
        <w:rPr>
          <w:color w:val="000000" w:themeColor="text1"/>
        </w:rPr>
      </w:pPr>
      <w:r w:rsidRPr="002C3BD7">
        <w:rPr>
          <w:color w:val="000000" w:themeColor="text1"/>
        </w:rPr>
        <w:t xml:space="preserve">ибрутиниб** в монорежиме или в комбинации с обинутузумабом до прогрессирования или непереносимой токсичности в дозе 420 мг/сут (3 капсулы) внутрь 1 раз в день (схемы режимов лечения см. в приложении А3.3) </w:t>
      </w:r>
      <w:r w:rsidRPr="002C3BD7">
        <w:rPr>
          <w:color w:val="000000" w:themeColor="text1"/>
        </w:rPr>
        <w:fldChar w:fldCharType="begin" w:fldLock="1"/>
      </w:r>
      <w:r w:rsidR="00F41E62">
        <w:rPr>
          <w:color w:val="000000" w:themeColor="text1"/>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32,33]","plainTextFormattedCitation":"[32,33]","previouslyFormattedCitation":"[32,33]"},"properties":{"noteIndex":0},"schema":"https://github.com/citation-style-language/schema/raw/master/csl-citation.json"}</w:instrText>
      </w:r>
      <w:r w:rsidRPr="002C3BD7">
        <w:rPr>
          <w:color w:val="000000" w:themeColor="text1"/>
        </w:rPr>
        <w:fldChar w:fldCharType="separate"/>
      </w:r>
      <w:r w:rsidRPr="007675FB">
        <w:rPr>
          <w:noProof/>
          <w:color w:val="000000" w:themeColor="text1"/>
        </w:rPr>
        <w:t>[32,33]</w:t>
      </w:r>
      <w:r w:rsidRPr="002C3BD7">
        <w:rPr>
          <w:color w:val="000000" w:themeColor="text1"/>
        </w:rPr>
        <w:fldChar w:fldCharType="end"/>
      </w:r>
      <w:r w:rsidRPr="002C3BD7">
        <w:rPr>
          <w:color w:val="000000" w:themeColor="text1"/>
        </w:rPr>
        <w:t>.</w:t>
      </w:r>
    </w:p>
    <w:p w14:paraId="6FA8A38B" w14:textId="77777777" w:rsidR="00C936DE" w:rsidRPr="005E35D6" w:rsidRDefault="00C936DE" w:rsidP="006E361F">
      <w:pPr>
        <w:ind w:left="709"/>
        <w:rPr>
          <w:b/>
          <w:spacing w:val="-4"/>
        </w:rPr>
      </w:pPr>
      <w:r w:rsidRPr="005E35D6">
        <w:rPr>
          <w:b/>
          <w:spacing w:val="-4"/>
        </w:rPr>
        <w:t>Уровень убедительности рекомендаций – B (уровень достоверности доказательств – 2).</w:t>
      </w:r>
    </w:p>
    <w:p w14:paraId="74D4F26A" w14:textId="64E6C4A4" w:rsidR="009C7C11" w:rsidRPr="00F736B4" w:rsidRDefault="009C7C11" w:rsidP="004F6F41">
      <w:pPr>
        <w:pStyle w:val="a4"/>
        <w:numPr>
          <w:ilvl w:val="0"/>
          <w:numId w:val="30"/>
        </w:numPr>
        <w:spacing w:before="0"/>
        <w:ind w:left="709"/>
        <w:rPr>
          <w:color w:val="000000" w:themeColor="text1"/>
        </w:rPr>
      </w:pPr>
      <w:r w:rsidRPr="00F736B4">
        <w:rPr>
          <w:color w:val="000000" w:themeColor="text1"/>
        </w:rPr>
        <w:t xml:space="preserve">Молодым пациентам с верифицированным ХЛЛ/ЛМЛ без значимой коморбидности из группы высокого риска (с del(17p) и/или мутацией TP53) после терапии акалабрутинибом, венетоклаксом, занубрутинибом* или ибрутинибом** и при достижении объективного ответа в 1-й линии </w:t>
      </w:r>
      <w:r w:rsidRPr="00F50069">
        <w:rPr>
          <w:b/>
          <w:bCs/>
          <w:color w:val="000000" w:themeColor="text1"/>
        </w:rPr>
        <w:t>рекомендовано</w:t>
      </w:r>
      <w:r w:rsidRPr="00F736B4">
        <w:rPr>
          <w:color w:val="000000" w:themeColor="text1"/>
        </w:rPr>
        <w:t xml:space="preserve"> рассмотреть возможность проведения трансплантации аллогенных гемопоэтических стволовых клеток в качестве консолидации </w:t>
      </w:r>
      <w:r w:rsidRPr="00F736B4">
        <w:rPr>
          <w:color w:val="000000" w:themeColor="text1"/>
        </w:rPr>
        <w:fldChar w:fldCharType="begin" w:fldLock="1"/>
      </w:r>
      <w:r w:rsidR="005477DB">
        <w:rPr>
          <w:color w:val="000000" w:themeColor="text1"/>
        </w:rPr>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43,44]","plainTextFormattedCitation":"[43,44]","previouslyFormattedCitation":"[42,43]"},"properties":{"noteIndex":0},"schema":"https://github.com/citation-style-language/schema/raw/master/csl-citation.json"}</w:instrText>
      </w:r>
      <w:r w:rsidRPr="00F736B4">
        <w:rPr>
          <w:color w:val="000000" w:themeColor="text1"/>
        </w:rPr>
        <w:fldChar w:fldCharType="separate"/>
      </w:r>
      <w:r w:rsidR="005477DB" w:rsidRPr="005477DB">
        <w:rPr>
          <w:noProof/>
          <w:color w:val="000000" w:themeColor="text1"/>
        </w:rPr>
        <w:t>[43,44]</w:t>
      </w:r>
      <w:r w:rsidRPr="00F736B4">
        <w:rPr>
          <w:color w:val="000000" w:themeColor="text1"/>
        </w:rPr>
        <w:fldChar w:fldCharType="end"/>
      </w:r>
      <w:r w:rsidRPr="00F736B4">
        <w:rPr>
          <w:color w:val="000000" w:themeColor="text1"/>
        </w:rPr>
        <w:t xml:space="preserve">. </w:t>
      </w:r>
    </w:p>
    <w:p w14:paraId="7970488B" w14:textId="77777777" w:rsidR="00C936DE" w:rsidRPr="00C348F4" w:rsidRDefault="00C936DE" w:rsidP="00F736B4">
      <w:pPr>
        <w:ind w:left="709"/>
        <w:contextualSpacing/>
        <w:rPr>
          <w:b/>
          <w:spacing w:val="-4"/>
        </w:rPr>
      </w:pPr>
      <w:r w:rsidRPr="00C348F4">
        <w:rPr>
          <w:b/>
          <w:spacing w:val="-4"/>
        </w:rPr>
        <w:t>Уровень убедительности рекомендаций – В (уровень достоверности доказательств – 3).</w:t>
      </w:r>
    </w:p>
    <w:p w14:paraId="639BF966" w14:textId="5316DDE3" w:rsidR="00C936DE" w:rsidRPr="00264540" w:rsidRDefault="00C936DE" w:rsidP="00F736B4">
      <w:pPr>
        <w:ind w:firstLine="709"/>
        <w:contextualSpacing/>
        <w:rPr>
          <w:i/>
          <w:color w:val="000000" w:themeColor="text1"/>
        </w:rPr>
      </w:pPr>
      <w:r w:rsidRPr="00C348F4">
        <w:rPr>
          <w:b/>
        </w:rPr>
        <w:lastRenderedPageBreak/>
        <w:t xml:space="preserve">Комментарии: </w:t>
      </w:r>
      <w:r w:rsidRPr="00C348F4">
        <w:rPr>
          <w:i/>
        </w:rPr>
        <w:t xml:space="preserve">оптимальным </w:t>
      </w:r>
      <w:r w:rsidRPr="00264540">
        <w:rPr>
          <w:i/>
          <w:color w:val="000000" w:themeColor="text1"/>
        </w:rPr>
        <w:t>сроком проведения трансплантации следует считать 2-й год терапии ибрутинибом** или акалабрутинибом или достижение МОБ-негативной ремиссии на венетоклаксе</w:t>
      </w:r>
      <w:r w:rsidR="003154FE">
        <w:rPr>
          <w:i/>
          <w:color w:val="000000" w:themeColor="text1"/>
        </w:rPr>
        <w:t>**</w:t>
      </w:r>
      <w:r w:rsidRPr="00264540">
        <w:rPr>
          <w:i/>
          <w:color w:val="000000" w:themeColor="text1"/>
        </w:rPr>
        <w:t>.</w:t>
      </w:r>
    </w:p>
    <w:p w14:paraId="61C4F636" w14:textId="7E31C18B" w:rsidR="00FC3D70" w:rsidRPr="00355F0B" w:rsidRDefault="006D1E7B" w:rsidP="003154FE">
      <w:pPr>
        <w:ind w:left="709"/>
        <w:contextualSpacing/>
        <w:rPr>
          <w:b/>
          <w:spacing w:val="-4"/>
        </w:rPr>
      </w:pPr>
      <w:r w:rsidRPr="00355F0B">
        <w:rPr>
          <w:b/>
          <w:spacing w:val="-4"/>
        </w:rPr>
        <w:t xml:space="preserve">Уровень убедительности </w:t>
      </w:r>
      <w:r w:rsidR="00C20509" w:rsidRPr="00355F0B">
        <w:rPr>
          <w:b/>
          <w:spacing w:val="-4"/>
        </w:rPr>
        <w:t xml:space="preserve">рекомендаций – </w:t>
      </w:r>
      <w:r w:rsidRPr="00355F0B">
        <w:rPr>
          <w:b/>
          <w:spacing w:val="-4"/>
          <w:lang w:val="en-US"/>
        </w:rPr>
        <w:t>A</w:t>
      </w:r>
      <w:r w:rsidRPr="00355F0B">
        <w:rPr>
          <w:b/>
          <w:spacing w:val="-4"/>
        </w:rPr>
        <w:t xml:space="preserve"> (уровень достоверности </w:t>
      </w:r>
      <w:r w:rsidR="00C20509" w:rsidRPr="00355F0B">
        <w:rPr>
          <w:b/>
          <w:spacing w:val="-4"/>
        </w:rPr>
        <w:t xml:space="preserve">доказательств – </w:t>
      </w:r>
      <w:r w:rsidRPr="00355F0B">
        <w:rPr>
          <w:b/>
          <w:spacing w:val="-4"/>
        </w:rPr>
        <w:t>2).</w:t>
      </w:r>
    </w:p>
    <w:p w14:paraId="5B44A16C" w14:textId="16013CA4" w:rsidR="0016133E" w:rsidRPr="00F50069" w:rsidRDefault="00B41E37" w:rsidP="004F6F41">
      <w:pPr>
        <w:pStyle w:val="a4"/>
        <w:numPr>
          <w:ilvl w:val="0"/>
          <w:numId w:val="30"/>
        </w:numPr>
        <w:spacing w:before="0"/>
        <w:ind w:left="709"/>
        <w:rPr>
          <w:color w:val="000000" w:themeColor="text1"/>
        </w:rPr>
      </w:pPr>
      <w:bookmarkStart w:id="53" w:name="_Hlk95571909"/>
      <w:r w:rsidRPr="00F50069">
        <w:rPr>
          <w:color w:val="000000" w:themeColor="text1"/>
        </w:rPr>
        <w:t>Пациентам с вер</w:t>
      </w:r>
      <w:r w:rsidR="00CD5B95" w:rsidRPr="00F50069">
        <w:rPr>
          <w:color w:val="000000" w:themeColor="text1"/>
        </w:rPr>
        <w:t>ифицированным ХЛЛ/ЛМЛ старше 65–</w:t>
      </w:r>
      <w:r w:rsidRPr="00F50069">
        <w:rPr>
          <w:color w:val="000000" w:themeColor="text1"/>
        </w:rPr>
        <w:t xml:space="preserve">70 лет и </w:t>
      </w:r>
      <w:r w:rsidR="004D7374" w:rsidRPr="00F50069">
        <w:rPr>
          <w:color w:val="000000" w:themeColor="text1"/>
        </w:rPr>
        <w:t>пациентам с</w:t>
      </w:r>
      <w:r w:rsidRPr="00F50069">
        <w:rPr>
          <w:color w:val="000000" w:themeColor="text1"/>
        </w:rPr>
        <w:t xml:space="preserve"> тяжелыми соп</w:t>
      </w:r>
      <w:r w:rsidR="00CD5B95" w:rsidRPr="00F50069">
        <w:rPr>
          <w:color w:val="000000" w:themeColor="text1"/>
        </w:rPr>
        <w:t xml:space="preserve">утствующими заболеваниями или </w:t>
      </w:r>
      <w:r w:rsidRPr="00F50069">
        <w:rPr>
          <w:color w:val="000000" w:themeColor="text1"/>
        </w:rPr>
        <w:t xml:space="preserve">угнетением почечной функции </w:t>
      </w:r>
      <w:r w:rsidR="004D7374" w:rsidRPr="00F50069">
        <w:rPr>
          <w:color w:val="000000" w:themeColor="text1"/>
        </w:rPr>
        <w:t>без делеции 17p или мутации TP53</w:t>
      </w:r>
      <w:r w:rsidR="00F50069">
        <w:rPr>
          <w:color w:val="000000" w:themeColor="text1"/>
        </w:rPr>
        <w:t xml:space="preserve">, предпочтительно при </w:t>
      </w:r>
      <w:r w:rsidR="00F50069" w:rsidRPr="009E4D77">
        <w:rPr>
          <w:color w:val="000000" w:themeColor="text1"/>
        </w:rPr>
        <w:t>мутаци</w:t>
      </w:r>
      <w:r w:rsidR="00F50069">
        <w:rPr>
          <w:color w:val="000000" w:themeColor="text1"/>
        </w:rPr>
        <w:t>и</w:t>
      </w:r>
      <w:r w:rsidR="00F50069" w:rsidRPr="009E4D77">
        <w:rPr>
          <w:color w:val="000000" w:themeColor="text1"/>
        </w:rPr>
        <w:t xml:space="preserve"> генов </w:t>
      </w:r>
      <w:r w:rsidR="00F50069" w:rsidRPr="009E4D77">
        <w:rPr>
          <w:i/>
          <w:color w:val="000000" w:themeColor="text1"/>
        </w:rPr>
        <w:t>IGHV</w:t>
      </w:r>
      <w:r w:rsidR="00F50069" w:rsidRPr="00F50069">
        <w:rPr>
          <w:iCs/>
          <w:color w:val="000000" w:themeColor="text1"/>
        </w:rPr>
        <w:t>,</w:t>
      </w:r>
      <w:r w:rsidR="004D7374" w:rsidRPr="00F50069">
        <w:rPr>
          <w:color w:val="000000" w:themeColor="text1"/>
        </w:rPr>
        <w:t xml:space="preserve"> </w:t>
      </w:r>
      <w:r w:rsidR="004D7374" w:rsidRPr="00F50069">
        <w:rPr>
          <w:b/>
          <w:bCs/>
          <w:color w:val="000000" w:themeColor="text1"/>
        </w:rPr>
        <w:t>рекоменд</w:t>
      </w:r>
      <w:r w:rsidR="009666FC" w:rsidRPr="00F50069">
        <w:rPr>
          <w:b/>
          <w:bCs/>
          <w:color w:val="000000" w:themeColor="text1"/>
        </w:rPr>
        <w:t>уется</w:t>
      </w:r>
      <w:r w:rsidR="009666FC" w:rsidRPr="00F50069">
        <w:rPr>
          <w:color w:val="000000" w:themeColor="text1"/>
        </w:rPr>
        <w:t xml:space="preserve"> </w:t>
      </w:r>
      <w:r w:rsidR="00451C55" w:rsidRPr="00F50069">
        <w:rPr>
          <w:color w:val="000000" w:themeColor="text1"/>
        </w:rPr>
        <w:t xml:space="preserve">для достижения ремиссии </w:t>
      </w:r>
      <w:r w:rsidR="004D7374" w:rsidRPr="00F50069">
        <w:rPr>
          <w:color w:val="000000" w:themeColor="text1"/>
        </w:rPr>
        <w:t xml:space="preserve">проведение </w:t>
      </w:r>
      <w:r w:rsidR="00CD5B95" w:rsidRPr="00F50069">
        <w:rPr>
          <w:color w:val="000000" w:themeColor="text1"/>
        </w:rPr>
        <w:t>1-й</w:t>
      </w:r>
      <w:r w:rsidR="004D7374" w:rsidRPr="00F50069">
        <w:rPr>
          <w:color w:val="000000" w:themeColor="text1"/>
        </w:rPr>
        <w:t xml:space="preserve"> линии терапии по одной из следующих схем</w:t>
      </w:r>
      <w:r w:rsidR="00F50069">
        <w:rPr>
          <w:color w:val="000000" w:themeColor="text1"/>
        </w:rPr>
        <w:t xml:space="preserve"> цитостатической терапии</w:t>
      </w:r>
      <w:r w:rsidR="00FD132B" w:rsidRPr="00F50069">
        <w:rPr>
          <w:color w:val="000000" w:themeColor="text1"/>
        </w:rPr>
        <w:t xml:space="preserve"> </w:t>
      </w:r>
      <w:r w:rsidR="004D7374" w:rsidRPr="00F50069">
        <w:rPr>
          <w:color w:val="000000" w:themeColor="text1"/>
        </w:rPr>
        <w:t xml:space="preserve">в зависимости от предпочтений и опыта </w:t>
      </w:r>
      <w:r w:rsidR="00CD5B95" w:rsidRPr="00F50069">
        <w:rPr>
          <w:color w:val="000000" w:themeColor="text1"/>
        </w:rPr>
        <w:t xml:space="preserve">медицинского </w:t>
      </w:r>
      <w:r w:rsidR="004D7374" w:rsidRPr="00F50069">
        <w:rPr>
          <w:color w:val="000000" w:themeColor="text1"/>
        </w:rPr>
        <w:t>центра и лечащего врача</w:t>
      </w:r>
      <w:r w:rsidR="00FD132B" w:rsidRPr="00F50069">
        <w:rPr>
          <w:color w:val="000000" w:themeColor="text1"/>
        </w:rPr>
        <w:t xml:space="preserve"> </w:t>
      </w:r>
      <w:r w:rsidR="000464CA" w:rsidRPr="00F50069">
        <w:rPr>
          <w:color w:val="000000" w:themeColor="text1"/>
        </w:rPr>
        <w:t xml:space="preserve">(препараты перечислены в алфавитном порядке) </w:t>
      </w:r>
      <w:r w:rsidR="00FD132B" w:rsidRPr="00F50069">
        <w:rPr>
          <w:color w:val="000000" w:themeColor="text1"/>
        </w:rPr>
        <w:t>(</w:t>
      </w:r>
      <w:r w:rsidR="00AA4B03" w:rsidRPr="00F50069">
        <w:rPr>
          <w:color w:val="000000" w:themeColor="text1"/>
        </w:rPr>
        <w:t xml:space="preserve">схемы режимов лечения см. в приложении </w:t>
      </w:r>
      <w:r w:rsidR="00437AD9" w:rsidRPr="00F50069">
        <w:rPr>
          <w:color w:val="000000" w:themeColor="text1"/>
        </w:rPr>
        <w:t>А3.3</w:t>
      </w:r>
      <w:r w:rsidR="00FD132B" w:rsidRPr="00F50069">
        <w:rPr>
          <w:color w:val="000000" w:themeColor="text1"/>
        </w:rPr>
        <w:t>)</w:t>
      </w:r>
      <w:r w:rsidR="004D7374" w:rsidRPr="00F50069">
        <w:rPr>
          <w:color w:val="000000" w:themeColor="text1"/>
        </w:rPr>
        <w:t>:</w:t>
      </w:r>
    </w:p>
    <w:bookmarkEnd w:id="53"/>
    <w:p w14:paraId="264D53C3" w14:textId="36725B65" w:rsidR="000464CA" w:rsidRPr="00F50069" w:rsidRDefault="000464CA" w:rsidP="004F6F41">
      <w:pPr>
        <w:pStyle w:val="a4"/>
        <w:numPr>
          <w:ilvl w:val="1"/>
          <w:numId w:val="30"/>
        </w:numPr>
        <w:spacing w:before="0"/>
        <w:ind w:left="1134"/>
        <w:rPr>
          <w:color w:val="000000" w:themeColor="text1"/>
        </w:rPr>
      </w:pPr>
      <w:r w:rsidRPr="00F50069">
        <w:rPr>
          <w:color w:val="000000" w:themeColor="text1"/>
        </w:rPr>
        <w:t>#</w:t>
      </w:r>
      <w:r w:rsidR="00F41E62" w:rsidRPr="00F50069">
        <w:rPr>
          <w:color w:val="000000" w:themeColor="text1"/>
        </w:rPr>
        <w:t>бендамустин</w:t>
      </w:r>
      <w:r w:rsidRPr="00F50069">
        <w:rPr>
          <w:color w:val="000000" w:themeColor="text1"/>
        </w:rPr>
        <w:t>** 90 мг/м</w:t>
      </w:r>
      <w:r w:rsidRPr="00F41E62">
        <w:rPr>
          <w:color w:val="000000" w:themeColor="text1"/>
          <w:vertAlign w:val="superscript"/>
        </w:rPr>
        <w:t>2</w:t>
      </w:r>
      <w:r w:rsidRPr="00F50069">
        <w:rPr>
          <w:color w:val="000000" w:themeColor="text1"/>
        </w:rPr>
        <w:t xml:space="preserve"> в/в кап., дни 1, 2 ± ритуксимаб** 1 цикл: 375 мг/м</w:t>
      </w:r>
      <w:r w:rsidRPr="00F41E62">
        <w:rPr>
          <w:color w:val="000000" w:themeColor="text1"/>
          <w:vertAlign w:val="superscript"/>
        </w:rPr>
        <w:t>2</w:t>
      </w:r>
      <w:r w:rsidRPr="00F50069">
        <w:rPr>
          <w:color w:val="000000" w:themeColor="text1"/>
        </w:rPr>
        <w:t xml:space="preserve"> в/в кап., день 1, последующие циклы: 500 мг/м</w:t>
      </w:r>
      <w:r w:rsidRPr="00F41E62">
        <w:rPr>
          <w:color w:val="000000" w:themeColor="text1"/>
          <w:vertAlign w:val="superscript"/>
        </w:rPr>
        <w:t>2</w:t>
      </w:r>
      <w:r w:rsidRPr="00F50069">
        <w:rPr>
          <w:color w:val="000000" w:themeColor="text1"/>
        </w:rPr>
        <w:t xml:space="preserve"> в/в кап. или 1600 мг п/к, день 1. Лечение возобновляется на 29-й день </w:t>
      </w:r>
      <w:r w:rsidRPr="00F50069">
        <w:rPr>
          <w:color w:val="000000" w:themeColor="text1"/>
        </w:rPr>
        <w:fldChar w:fldCharType="begin" w:fldLock="1"/>
      </w:r>
      <w:r w:rsidR="005477DB">
        <w:rPr>
          <w:color w:val="000000" w:themeColor="text1"/>
        </w:rPr>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id":"ITEM-3","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3","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36,42,45]","plainTextFormattedCitation":"[36,42,45]","previouslyFormattedCitation":"[36,41,44]"},"properties":{"noteIndex":0},"schema":"https://github.com/citation-style-language/schema/raw/master/csl-citation.json"}</w:instrText>
      </w:r>
      <w:r w:rsidRPr="00F50069">
        <w:rPr>
          <w:color w:val="000000" w:themeColor="text1"/>
        </w:rPr>
        <w:fldChar w:fldCharType="separate"/>
      </w:r>
      <w:r w:rsidR="005477DB" w:rsidRPr="005477DB">
        <w:rPr>
          <w:noProof/>
          <w:color w:val="000000" w:themeColor="text1"/>
        </w:rPr>
        <w:t>[36,42,45]</w:t>
      </w:r>
      <w:r w:rsidRPr="00F50069">
        <w:rPr>
          <w:color w:val="000000" w:themeColor="text1"/>
        </w:rPr>
        <w:fldChar w:fldCharType="end"/>
      </w:r>
      <w:r w:rsidR="00F41E62">
        <w:rPr>
          <w:color w:val="000000" w:themeColor="text1"/>
        </w:rPr>
        <w:t>,</w:t>
      </w:r>
      <w:r w:rsidRPr="00F50069">
        <w:rPr>
          <w:color w:val="000000" w:themeColor="text1"/>
        </w:rPr>
        <w:t xml:space="preserve"> </w:t>
      </w:r>
      <w:r w:rsidR="00F41E62" w:rsidRPr="00F50069">
        <w:rPr>
          <w:color w:val="000000" w:themeColor="text1"/>
        </w:rPr>
        <w:t xml:space="preserve">всего </w:t>
      </w:r>
      <w:r w:rsidRPr="00F50069">
        <w:rPr>
          <w:color w:val="000000" w:themeColor="text1"/>
        </w:rPr>
        <w:t>6 циклов</w:t>
      </w:r>
      <w:r w:rsidR="00F41E62">
        <w:rPr>
          <w:color w:val="000000" w:themeColor="text1"/>
        </w:rPr>
        <w:t>;</w:t>
      </w:r>
    </w:p>
    <w:p w14:paraId="263F5847" w14:textId="17762E9C" w:rsidR="000464CA" w:rsidRPr="00F50069" w:rsidRDefault="00F41E62" w:rsidP="004F6F41">
      <w:pPr>
        <w:pStyle w:val="a4"/>
        <w:numPr>
          <w:ilvl w:val="1"/>
          <w:numId w:val="30"/>
        </w:numPr>
        <w:spacing w:before="0"/>
        <w:ind w:left="1134"/>
        <w:rPr>
          <w:color w:val="000000" w:themeColor="text1"/>
        </w:rPr>
      </w:pPr>
      <w:r w:rsidRPr="00F50069">
        <w:rPr>
          <w:color w:val="000000" w:themeColor="text1"/>
        </w:rPr>
        <w:t xml:space="preserve">режим </w:t>
      </w:r>
      <w:r w:rsidR="000464CA" w:rsidRPr="00F50069">
        <w:rPr>
          <w:color w:val="000000" w:themeColor="text1"/>
        </w:rPr>
        <w:t>FCR-Lite (#ритуксимаб** – 1 цикл: 375 мг/м</w:t>
      </w:r>
      <w:r w:rsidR="000464CA" w:rsidRPr="00F41E62">
        <w:rPr>
          <w:color w:val="000000" w:themeColor="text1"/>
          <w:vertAlign w:val="superscript"/>
        </w:rPr>
        <w:t>2</w:t>
      </w:r>
      <w:r w:rsidR="000464CA" w:rsidRPr="00F50069">
        <w:rPr>
          <w:color w:val="000000" w:themeColor="text1"/>
        </w:rPr>
        <w:t xml:space="preserve"> в/в кап., день 1, последующие циклы: 500 мг/м</w:t>
      </w:r>
      <w:r w:rsidR="000464CA" w:rsidRPr="00F41E62">
        <w:rPr>
          <w:color w:val="000000" w:themeColor="text1"/>
          <w:vertAlign w:val="superscript"/>
        </w:rPr>
        <w:t>2</w:t>
      </w:r>
      <w:r w:rsidR="000464CA" w:rsidRPr="00F50069">
        <w:rPr>
          <w:color w:val="000000" w:themeColor="text1"/>
        </w:rPr>
        <w:t xml:space="preserve"> в/в кап. или 1600 мг п/к, день 1; флударабин** – 20 мг/м</w:t>
      </w:r>
      <w:r w:rsidR="000464CA" w:rsidRPr="00F41E62">
        <w:rPr>
          <w:color w:val="000000" w:themeColor="text1"/>
          <w:vertAlign w:val="superscript"/>
        </w:rPr>
        <w:t>2</w:t>
      </w:r>
      <w:r w:rsidR="000464CA" w:rsidRPr="00F50069">
        <w:rPr>
          <w:color w:val="000000" w:themeColor="text1"/>
        </w:rPr>
        <w:t xml:space="preserve"> внутрь, дни 1–3; #циклофосфамид** – 150 мг/м</w:t>
      </w:r>
      <w:r w:rsidR="000464CA" w:rsidRPr="00F41E62">
        <w:rPr>
          <w:color w:val="000000" w:themeColor="text1"/>
          <w:vertAlign w:val="superscript"/>
        </w:rPr>
        <w:t>2</w:t>
      </w:r>
      <w:r w:rsidR="000464CA" w:rsidRPr="00F50069">
        <w:rPr>
          <w:color w:val="000000" w:themeColor="text1"/>
        </w:rPr>
        <w:t xml:space="preserve"> внутрь, дни 1–3. Лечение возобновляется на 29-й день) </w:t>
      </w:r>
      <w:r w:rsidR="000464CA" w:rsidRPr="00F50069">
        <w:rPr>
          <w:color w:val="000000" w:themeColor="text1"/>
        </w:rPr>
        <w:fldChar w:fldCharType="begin" w:fldLock="1"/>
      </w:r>
      <w:r w:rsidR="005477DB">
        <w:rPr>
          <w:color w:val="000000" w:themeColor="text1"/>
        </w:rPr>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46]","plainTextFormattedCitation":"[46]","previouslyFormattedCitation":"[45]"},"properties":{"noteIndex":0},"schema":"https://github.com/citation-style-language/schema/raw/master/csl-citation.json"}</w:instrText>
      </w:r>
      <w:r w:rsidR="000464CA" w:rsidRPr="00F50069">
        <w:rPr>
          <w:color w:val="000000" w:themeColor="text1"/>
        </w:rPr>
        <w:fldChar w:fldCharType="separate"/>
      </w:r>
      <w:r w:rsidR="005477DB" w:rsidRPr="005477DB">
        <w:rPr>
          <w:noProof/>
          <w:color w:val="000000" w:themeColor="text1"/>
        </w:rPr>
        <w:t>[46]</w:t>
      </w:r>
      <w:r w:rsidR="000464CA" w:rsidRPr="00F50069">
        <w:rPr>
          <w:color w:val="000000" w:themeColor="text1"/>
        </w:rPr>
        <w:fldChar w:fldCharType="end"/>
      </w:r>
      <w:r>
        <w:rPr>
          <w:color w:val="000000" w:themeColor="text1"/>
        </w:rPr>
        <w:t>,</w:t>
      </w:r>
      <w:r w:rsidR="000464CA" w:rsidRPr="00F50069">
        <w:rPr>
          <w:color w:val="000000" w:themeColor="text1"/>
        </w:rPr>
        <w:t xml:space="preserve"> </w:t>
      </w:r>
      <w:r w:rsidRPr="00F50069">
        <w:rPr>
          <w:color w:val="000000" w:themeColor="text1"/>
        </w:rPr>
        <w:t xml:space="preserve">всего </w:t>
      </w:r>
      <w:r w:rsidR="000464CA" w:rsidRPr="00F50069">
        <w:rPr>
          <w:color w:val="000000" w:themeColor="text1"/>
        </w:rPr>
        <w:t>6 циклов</w:t>
      </w:r>
      <w:r>
        <w:rPr>
          <w:color w:val="000000" w:themeColor="text1"/>
        </w:rPr>
        <w:t>;</w:t>
      </w:r>
      <w:r w:rsidR="000464CA" w:rsidRPr="00F50069">
        <w:rPr>
          <w:color w:val="000000" w:themeColor="text1"/>
        </w:rPr>
        <w:t xml:space="preserve"> </w:t>
      </w:r>
    </w:p>
    <w:p w14:paraId="7E04B6F2" w14:textId="4DB73085" w:rsidR="006906CD" w:rsidRPr="00F50069" w:rsidRDefault="006906CD" w:rsidP="004F6F41">
      <w:pPr>
        <w:pStyle w:val="a4"/>
        <w:numPr>
          <w:ilvl w:val="1"/>
          <w:numId w:val="30"/>
        </w:numPr>
        <w:spacing w:before="0"/>
        <w:ind w:left="1134"/>
        <w:rPr>
          <w:color w:val="000000" w:themeColor="text1"/>
        </w:rPr>
      </w:pPr>
      <w:r w:rsidRPr="00F50069">
        <w:rPr>
          <w:color w:val="000000" w:themeColor="text1"/>
        </w:rPr>
        <w:t>#</w:t>
      </w:r>
      <w:r w:rsidR="00F41E62" w:rsidRPr="00F50069">
        <w:rPr>
          <w:color w:val="000000" w:themeColor="text1"/>
        </w:rPr>
        <w:t>хлорамбуцил</w:t>
      </w:r>
      <w:r w:rsidRPr="00F50069">
        <w:rPr>
          <w:color w:val="000000" w:themeColor="text1"/>
        </w:rPr>
        <w:t>** 10 мг/м</w:t>
      </w:r>
      <w:r w:rsidRPr="00F41E62">
        <w:rPr>
          <w:color w:val="000000" w:themeColor="text1"/>
          <w:vertAlign w:val="superscript"/>
        </w:rPr>
        <w:t>2</w:t>
      </w:r>
      <w:r w:rsidRPr="00F50069">
        <w:rPr>
          <w:color w:val="000000" w:themeColor="text1"/>
        </w:rPr>
        <w:t xml:space="preserve"> внутрь, дни 1–7 + ритуксимаб** 1 цикл: 375 мг/м</w:t>
      </w:r>
      <w:r w:rsidRPr="00F41E62">
        <w:rPr>
          <w:color w:val="000000" w:themeColor="text1"/>
          <w:vertAlign w:val="superscript"/>
        </w:rPr>
        <w:t>2</w:t>
      </w:r>
      <w:r w:rsidRPr="00F50069">
        <w:rPr>
          <w:color w:val="000000" w:themeColor="text1"/>
        </w:rPr>
        <w:t xml:space="preserve"> в/в кап., день 1, последующие циклы: 500 мг/м</w:t>
      </w:r>
      <w:r w:rsidRPr="00F41E62">
        <w:rPr>
          <w:color w:val="000000" w:themeColor="text1"/>
          <w:vertAlign w:val="superscript"/>
        </w:rPr>
        <w:t>2</w:t>
      </w:r>
      <w:r w:rsidRPr="00F50069">
        <w:rPr>
          <w:color w:val="000000" w:themeColor="text1"/>
        </w:rPr>
        <w:t xml:space="preserve"> в/в кап. или 1600 мг п/к, день 1. Лечение возобновляется на 29-й день </w:t>
      </w:r>
      <w:r w:rsidRPr="00F50069">
        <w:rPr>
          <w:color w:val="000000" w:themeColor="text1"/>
        </w:rPr>
        <w:fldChar w:fldCharType="begin" w:fldLock="1"/>
      </w:r>
      <w:r w:rsidR="005477DB">
        <w:rPr>
          <w:color w:val="000000" w:themeColor="text1"/>
        </w:rPr>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47,48]","plainTextFormattedCitation":"[47,48]","previouslyFormattedCitation":"[46,47]"},"properties":{"noteIndex":0},"schema":"https://github.com/citation-style-language/schema/raw/master/csl-citation.json"}</w:instrText>
      </w:r>
      <w:r w:rsidRPr="00F50069">
        <w:rPr>
          <w:color w:val="000000" w:themeColor="text1"/>
        </w:rPr>
        <w:fldChar w:fldCharType="separate"/>
      </w:r>
      <w:r w:rsidR="005477DB" w:rsidRPr="005477DB">
        <w:rPr>
          <w:noProof/>
          <w:color w:val="000000" w:themeColor="text1"/>
        </w:rPr>
        <w:t>[47,48]</w:t>
      </w:r>
      <w:r w:rsidRPr="00F50069">
        <w:rPr>
          <w:color w:val="000000" w:themeColor="text1"/>
        </w:rPr>
        <w:fldChar w:fldCharType="end"/>
      </w:r>
      <w:r w:rsidR="00F41E62">
        <w:rPr>
          <w:color w:val="000000" w:themeColor="text1"/>
        </w:rPr>
        <w:t>,</w:t>
      </w:r>
      <w:r w:rsidRPr="00F50069">
        <w:rPr>
          <w:color w:val="000000" w:themeColor="text1"/>
        </w:rPr>
        <w:t xml:space="preserve"> </w:t>
      </w:r>
      <w:r w:rsidR="00F41E62" w:rsidRPr="00F50069">
        <w:rPr>
          <w:color w:val="000000" w:themeColor="text1"/>
        </w:rPr>
        <w:t xml:space="preserve">всего </w:t>
      </w:r>
      <w:r w:rsidRPr="00F50069">
        <w:rPr>
          <w:color w:val="000000" w:themeColor="text1"/>
        </w:rPr>
        <w:t>6 циклов</w:t>
      </w:r>
      <w:r w:rsidR="00F41E62">
        <w:rPr>
          <w:color w:val="000000" w:themeColor="text1"/>
        </w:rPr>
        <w:t>;</w:t>
      </w:r>
    </w:p>
    <w:p w14:paraId="72F1A624" w14:textId="110FBF54" w:rsidR="0016133E" w:rsidRPr="00F50069" w:rsidRDefault="00F41E62" w:rsidP="004F6F41">
      <w:pPr>
        <w:pStyle w:val="a4"/>
        <w:numPr>
          <w:ilvl w:val="1"/>
          <w:numId w:val="30"/>
        </w:numPr>
        <w:spacing w:before="0"/>
        <w:ind w:left="1134"/>
        <w:rPr>
          <w:color w:val="000000" w:themeColor="text1"/>
        </w:rPr>
      </w:pPr>
      <w:r w:rsidRPr="00F50069">
        <w:rPr>
          <w:color w:val="000000" w:themeColor="text1"/>
        </w:rPr>
        <w:t>хлорамбуцил</w:t>
      </w:r>
      <w:r w:rsidR="005163D3" w:rsidRPr="00F50069">
        <w:rPr>
          <w:color w:val="000000" w:themeColor="text1"/>
        </w:rPr>
        <w:t>**</w:t>
      </w:r>
      <w:r w:rsidR="00E005AA" w:rsidRPr="00F50069">
        <w:rPr>
          <w:color w:val="000000" w:themeColor="text1"/>
        </w:rPr>
        <w:t xml:space="preserve"> 0,5 мг/кг внутрь, дни 1, 15</w:t>
      </w:r>
      <w:r w:rsidR="004D7374" w:rsidRPr="00F50069">
        <w:rPr>
          <w:color w:val="000000" w:themeColor="text1"/>
        </w:rPr>
        <w:t xml:space="preserve"> + обинутузумаб</w:t>
      </w:r>
      <w:r w:rsidR="00122E4B" w:rsidRPr="00F50069">
        <w:rPr>
          <w:color w:val="000000" w:themeColor="text1"/>
        </w:rPr>
        <w:t>**</w:t>
      </w:r>
      <w:r w:rsidR="00E005AA" w:rsidRPr="00F50069">
        <w:rPr>
          <w:color w:val="000000" w:themeColor="text1"/>
        </w:rPr>
        <w:t xml:space="preserve"> 1000 мг в/в, день 1 (100 мг в течение 4 часов), 2 (900 мг), 8, 15 (цикл 1), день 1 (циклы 2–6). Лечение возобновляется на 29-й день</w:t>
      </w:r>
      <w:r w:rsidR="00B41E37" w:rsidRPr="00F50069">
        <w:rPr>
          <w:color w:val="000000" w:themeColor="text1"/>
        </w:rPr>
        <w:t xml:space="preserve"> </w:t>
      </w:r>
      <w:r w:rsidR="000B0AC3" w:rsidRPr="00F50069">
        <w:rPr>
          <w:color w:val="000000" w:themeColor="text1"/>
        </w:rPr>
        <w:fldChar w:fldCharType="begin" w:fldLock="1"/>
      </w:r>
      <w:r w:rsidR="005477DB">
        <w:rPr>
          <w:color w:val="000000" w:themeColor="text1"/>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49]","plainTextFormattedCitation":"[49]","previouslyFormattedCitation":"[48]"},"properties":{"noteIndex":0},"schema":"https://github.com/citation-style-language/schema/raw/master/csl-citation.json"}</w:instrText>
      </w:r>
      <w:r w:rsidR="000B0AC3" w:rsidRPr="00F50069">
        <w:rPr>
          <w:color w:val="000000" w:themeColor="text1"/>
        </w:rPr>
        <w:fldChar w:fldCharType="separate"/>
      </w:r>
      <w:r w:rsidR="005477DB" w:rsidRPr="005477DB">
        <w:rPr>
          <w:noProof/>
          <w:color w:val="000000" w:themeColor="text1"/>
        </w:rPr>
        <w:t>[49]</w:t>
      </w:r>
      <w:r w:rsidR="000B0AC3" w:rsidRPr="00F50069">
        <w:rPr>
          <w:color w:val="000000" w:themeColor="text1"/>
        </w:rPr>
        <w:fldChar w:fldCharType="end"/>
      </w:r>
      <w:r w:rsidR="00CD5B95" w:rsidRPr="00F50069">
        <w:rPr>
          <w:color w:val="000000" w:themeColor="text1"/>
        </w:rPr>
        <w:t>.</w:t>
      </w:r>
      <w:r w:rsidR="00790E00" w:rsidRPr="00F50069">
        <w:rPr>
          <w:color w:val="000000" w:themeColor="text1"/>
        </w:rPr>
        <w:t>Всего 6 циклов</w:t>
      </w:r>
      <w:r w:rsidR="00524DF9" w:rsidRPr="00F50069">
        <w:rPr>
          <w:color w:val="000000" w:themeColor="text1"/>
        </w:rPr>
        <w:t xml:space="preserve">. </w:t>
      </w:r>
    </w:p>
    <w:p w14:paraId="23B11644" w14:textId="2F669F94" w:rsidR="00F50069" w:rsidRPr="00F50069" w:rsidRDefault="00F50069" w:rsidP="004F6F41">
      <w:pPr>
        <w:pStyle w:val="a4"/>
        <w:numPr>
          <w:ilvl w:val="0"/>
          <w:numId w:val="30"/>
        </w:numPr>
        <w:spacing w:before="0"/>
        <w:ind w:left="709"/>
        <w:rPr>
          <w:color w:val="000000" w:themeColor="text1"/>
        </w:rPr>
      </w:pPr>
      <w:r w:rsidRPr="00F50069">
        <w:rPr>
          <w:color w:val="000000" w:themeColor="text1"/>
        </w:rPr>
        <w:t>Пациентам с верифицированным ХЛЛ/ЛМЛ старше 65–70 лет и пациентам с тяжелыми сопутствующими заболеваниями или угнетением почечной функции без делеции 17p или мутации TP53</w:t>
      </w:r>
      <w:r>
        <w:rPr>
          <w:color w:val="000000" w:themeColor="text1"/>
        </w:rPr>
        <w:t>, особенно при немутированном варианте</w:t>
      </w:r>
      <w:r w:rsidRPr="009E4D77">
        <w:rPr>
          <w:color w:val="000000" w:themeColor="text1"/>
        </w:rPr>
        <w:t xml:space="preserve"> генов </w:t>
      </w:r>
      <w:r w:rsidRPr="009E4D77">
        <w:rPr>
          <w:i/>
          <w:color w:val="000000" w:themeColor="text1"/>
        </w:rPr>
        <w:t>IGHV</w:t>
      </w:r>
      <w:r w:rsidRPr="00F50069">
        <w:rPr>
          <w:iCs/>
          <w:color w:val="000000" w:themeColor="text1"/>
        </w:rPr>
        <w:t>,</w:t>
      </w:r>
      <w:r>
        <w:rPr>
          <w:iCs/>
          <w:color w:val="000000" w:themeColor="text1"/>
        </w:rPr>
        <w:t xml:space="preserve"> в качестве альтернативы цитостатической терапии</w:t>
      </w:r>
      <w:r w:rsidRPr="00F50069">
        <w:rPr>
          <w:color w:val="000000" w:themeColor="text1"/>
        </w:rPr>
        <w:t xml:space="preserve"> </w:t>
      </w:r>
      <w:r w:rsidRPr="00F50069">
        <w:rPr>
          <w:b/>
          <w:bCs/>
          <w:color w:val="000000" w:themeColor="text1"/>
        </w:rPr>
        <w:t>рекомендуется</w:t>
      </w:r>
      <w:r w:rsidRPr="00F50069">
        <w:rPr>
          <w:color w:val="000000" w:themeColor="text1"/>
        </w:rPr>
        <w:t xml:space="preserve"> для достижения ремиссии проведение 1-й линии терапии </w:t>
      </w:r>
      <w:r w:rsidR="00F41E62" w:rsidRPr="00F41E62">
        <w:rPr>
          <w:color w:val="000000" w:themeColor="text1"/>
        </w:rPr>
        <w:t>таргетными препаратами в зависимости от индивидуалной характеристики  пациента и доступности препарата (препараты перечислены в алфавитном порядке) (схемы режимов лечения см. в приложении А3.3):</w:t>
      </w:r>
    </w:p>
    <w:p w14:paraId="16D5A32F" w14:textId="22346432" w:rsidR="007C1EA1" w:rsidRPr="00F41E62" w:rsidRDefault="00F41E62" w:rsidP="004F6F41">
      <w:pPr>
        <w:pStyle w:val="a4"/>
        <w:numPr>
          <w:ilvl w:val="1"/>
          <w:numId w:val="30"/>
        </w:numPr>
        <w:spacing w:before="0"/>
        <w:ind w:left="1134"/>
        <w:rPr>
          <w:color w:val="000000" w:themeColor="text1"/>
        </w:rPr>
      </w:pPr>
      <w:r w:rsidRPr="00F41E62">
        <w:rPr>
          <w:color w:val="000000" w:themeColor="text1"/>
        </w:rPr>
        <w:lastRenderedPageBreak/>
        <w:t xml:space="preserve">акалабрутиниб </w:t>
      </w:r>
      <w:r w:rsidR="007C1EA1" w:rsidRPr="00F41E62">
        <w:rPr>
          <w:color w:val="000000" w:themeColor="text1"/>
        </w:rPr>
        <w:t xml:space="preserve">в монорежиме в дозе 100 мг (1 капсула) 2 раза в день независимо от приема пищи ежедневно в монотерапии или в комбинации с </w:t>
      </w:r>
      <w:r w:rsidR="00052BBF" w:rsidRPr="00F41E62">
        <w:rPr>
          <w:color w:val="000000" w:themeColor="text1"/>
        </w:rPr>
        <w:t>#</w:t>
      </w:r>
      <w:r w:rsidR="007C1EA1" w:rsidRPr="00F41E62">
        <w:rPr>
          <w:color w:val="000000" w:themeColor="text1"/>
        </w:rPr>
        <w:t xml:space="preserve">обинутузумабом** </w:t>
      </w:r>
      <w:r w:rsidR="007C1EA1" w:rsidRPr="00F41E62">
        <w:rPr>
          <w:color w:val="000000" w:themeColor="text1"/>
        </w:rPr>
        <w:fldChar w:fldCharType="begin" w:fldLock="1"/>
      </w:r>
      <w:r w:rsidR="00632627" w:rsidRPr="00F41E62">
        <w:rPr>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21]","plainTextFormattedCitation":"[21]","previouslyFormattedCitation":"[21]"},"properties":{"noteIndex":0},"schema":"https://github.com/citation-style-language/schema/raw/master/csl-citation.json"}</w:instrText>
      </w:r>
      <w:r w:rsidR="007C1EA1" w:rsidRPr="00F41E62">
        <w:rPr>
          <w:color w:val="000000" w:themeColor="text1"/>
        </w:rPr>
        <w:fldChar w:fldCharType="separate"/>
      </w:r>
      <w:r w:rsidR="00632627" w:rsidRPr="00F41E62">
        <w:rPr>
          <w:noProof/>
          <w:color w:val="000000" w:themeColor="text1"/>
        </w:rPr>
        <w:t>[21]</w:t>
      </w:r>
      <w:r w:rsidR="007C1EA1" w:rsidRPr="00F41E62">
        <w:rPr>
          <w:color w:val="000000" w:themeColor="text1"/>
        </w:rPr>
        <w:fldChar w:fldCharType="end"/>
      </w:r>
      <w:r>
        <w:rPr>
          <w:color w:val="000000" w:themeColor="text1"/>
        </w:rPr>
        <w:t>;</w:t>
      </w:r>
    </w:p>
    <w:p w14:paraId="47BE293D" w14:textId="4E631FB9" w:rsidR="00F41E62" w:rsidRPr="00F41E62" w:rsidRDefault="00F41E62" w:rsidP="004F6F41">
      <w:pPr>
        <w:pStyle w:val="a4"/>
        <w:numPr>
          <w:ilvl w:val="1"/>
          <w:numId w:val="30"/>
        </w:numPr>
        <w:spacing w:before="0"/>
        <w:ind w:left="1134"/>
        <w:rPr>
          <w:color w:val="000000" w:themeColor="text1"/>
        </w:rPr>
      </w:pPr>
      <w:bookmarkStart w:id="54" w:name="_Hlk16594357"/>
      <w:r w:rsidRPr="00F41E62">
        <w:rPr>
          <w:color w:val="000000" w:themeColor="text1"/>
        </w:rPr>
        <w:t xml:space="preserve">венетоклакс** в режиме монотерапии 20 мг/сут (нед. 1), 50 мг/сут (нед. 2), 100 мг/сут (нед. 3), 200 мг/сут (нед. 4), 400 мг/сут (нед. 5 и далее), до прогрессирования или развития непереносимой токсичности – пациентам, которым лечение ибрутинибом** не может быть назначено </w:t>
      </w:r>
      <w:r w:rsidRPr="00F41E62">
        <w:rPr>
          <w:color w:val="000000" w:themeColor="text1"/>
        </w:rPr>
        <w:fldChar w:fldCharType="begin" w:fldLock="1"/>
      </w:r>
      <w:r w:rsidR="005477DB">
        <w:rPr>
          <w:color w:val="000000" w:themeColor="text1"/>
        </w:rPr>
        <w:instrText>ADDIN CSL_CITATION {"citationItems":[{"id":"ITEM-1","itemData":{"DOI":"10.1016/S1470-2045(17)30909-9","ISSN":"14745488","PMID":"29246803","abstract":"Background Therapy targeting Bruton's tyrosine kinase (BTK) with ibrutinib has transformed the treatment of chronic lymphocytic leukaemia. However, patients who are refractory to or relapse after ibrutinib therapy have poor outcomes. Venetoclax is a selective, orally bioavailable inhibitor of BCL-2 active in previously treated patients with relapsed or refractory chronic lymphocytic leukaemia. In this study, we assessed the activity and safety of venetoclax in patients with chronic lymphocytic leukaemia who are refractory to or relapse during or after ibrutinib therapy. Methods In this interim analysis of a multicentre, open-label, non-randomised, phase 2 trial, we enrolled patients aged 18 years or older with a documented diagnosis of chronic lymphocytic leukaemia according to the 2008 International Workshop on Chronic Lymphocytic Leukemia (IWCLL) criteria and an Eastern Cooperative Oncology Group performance score of 2 or lower. All patients had relapsed or refractory disease after previous treatment with a BCR signalling pathway inhibitor. All patients were screened for Richter's transformation and cases confirmed by biopsy were excluded. Eligible patients received oral venetoclax, starting at 20 mg per day with stepwise dose ramp-up over 5 weeks to 400 mg per day. Patients with rapidly progressing disease received an accelerated dosing schedule (to 400 mg per day by week 3). The primary endpoint was overall response, defined as the proportion of patients with an overall response per investigator's assessment according to IWCLL criteria. All patients who received at least one dose of venetoclax were included in the activity and safety analyses. This study is ongoing; data for this interim analysis were collected per regulatory agencies' request as of June 30, 2017. This trial is registered with ClinicalTrials.gov, number NCT02141282. Findings Between September, 2014, and November, 2016, 127 previously treated patients with relapsed or refractory chronic lymphocytic leukaemia were enrolled from 15 sites across the USA. 91 patients had received ibrutinib as the last BCR inhibitor therapy before enrolment, 43 of whom were enrolled in the main cohort and 48 in the expansion cohort recruited later after a protocol amendment. At the time of analysis, the median follow-up was 14 months (IQR 8–18) for all 91 patients, 19 months (9–27) for the main cohort, and 12 months (8–15) for the expansion cohort. 59 (65%, 95% CI 53–74) of 91 patients had an overall resp…","author":[{"dropping-particle":"","family":"Jones","given":"Jeffrey A.","non-dropping-particle":"","parse-names":false,"suffix":""},{"dropping-particle":"","family":"Mato","given":"Anthony R.","non-dropping-particle":"","parse-names":false,"suffix":""},{"dropping-particle":"","family":"Wierda","given":"William G.","non-dropping-particle":"","parse-names":false,"suffix":""},{"dropping-particle":"","family":"Davids","given":"Matthew S.","non-dropping-particle":"","parse-names":false,"suffix":""},{"dropping-particle":"","family":"Choi","given":"Michael","non-dropping-particle":"","parse-names":false,"suffix":""},{"dropping-particle":"","family":"Cheson","given":"Bruce D.","non-dropping-particle":"","parse-names":false,"suffix":""},{"dropping-particle":"","family":"Furman","given":"Richard R.","non-dropping-particle":"","parse-names":false,"suffix":""},{"dropping-particle":"","family":"Lamanna","given":"Nicole","non-dropping-particle":"","parse-names":false,"suffix":""},{"dropping-particle":"","family":"Barr","given":"Paul M.","non-dropping-particle":"","parse-names":false,"suffix":""},{"dropping-particle":"","family":"Zhou","given":"Lang","non-dropping-particle":"","parse-names":false,"suffix":""},{"dropping-particle":"","family":"Chyla","given":"Brenda","non-dropping-particle":"","parse-names":false,"suffix":""},{"dropping-particle":"","family":"Salem","given":"Ahmed Hamed","non-dropping-particle":"","parse-names":false,"suffix":""},{"dropping-particle":"","family":"Verdugo","given":"Maria","non-dropping-particle":"","parse-names":false,"suffix":""},{"dropping-particle":"","family":"Humerickhouse","given":"Rod A.","non-dropping-particle":"","parse-names":false,"suffix":""},{"dropping-particle":"","family":"Potluri","given":"Jalaja","non-dropping-particle":"","parse-names":false,"suffix":""},{"dropping-particle":"","family":"Coutre","given":"Steven","non-dropping-particle":"","parse-names":false,"suffix":""},{"dropping-particle":"","family":"Woyach","given":"Jennifer","non-dropping-particle":"","parse-names":false,"suffix":""},{"dropping-particle":"","family":"Byrd","given":"John C.","non-dropping-particle":"","parse-names":false,"suffix":""}],"container-title":"The Lancet Oncology","id":"ITEM-1","issue":"1","issued":{"date-parts":[["2018","1","1"]]},"page":"65-75","publisher":"Lancet Publishing Group","title":"Venetoclax for chronic lymphocytic leukaemia progressing after ibrutinib: an interim analysis of a multicentre, open-label, phase 2 trial","type":"article-journal","volume":"19"},"uris":["http://www.mendeley.com/documents/?uuid=aa27c99a-3994-4445-9b9b-93c0cae2813c"]}],"mendeley":{"formattedCitation":"[50]","plainTextFormattedCitation":"[50]","previouslyFormattedCitation":"[49]"},"properties":{"noteIndex":0},"schema":"https://github.com/citation-style-language/schema/raw/master/csl-citation.json"}</w:instrText>
      </w:r>
      <w:r w:rsidRPr="00F41E62">
        <w:rPr>
          <w:color w:val="000000" w:themeColor="text1"/>
        </w:rPr>
        <w:fldChar w:fldCharType="separate"/>
      </w:r>
      <w:r w:rsidR="005477DB" w:rsidRPr="005477DB">
        <w:rPr>
          <w:noProof/>
          <w:color w:val="000000" w:themeColor="text1"/>
        </w:rPr>
        <w:t>[50]</w:t>
      </w:r>
      <w:r w:rsidRPr="00F41E62">
        <w:rPr>
          <w:color w:val="000000" w:themeColor="text1"/>
        </w:rPr>
        <w:fldChar w:fldCharType="end"/>
      </w:r>
      <w:r>
        <w:rPr>
          <w:color w:val="000000" w:themeColor="text1"/>
        </w:rPr>
        <w:t>;</w:t>
      </w:r>
    </w:p>
    <w:p w14:paraId="422A80F2" w14:textId="427EAB87" w:rsidR="00B549A0" w:rsidRPr="00F41E62" w:rsidRDefault="00F41E62" w:rsidP="004F6F41">
      <w:pPr>
        <w:pStyle w:val="a4"/>
        <w:numPr>
          <w:ilvl w:val="1"/>
          <w:numId w:val="30"/>
        </w:numPr>
        <w:spacing w:before="0"/>
        <w:ind w:left="1134"/>
        <w:rPr>
          <w:color w:val="000000" w:themeColor="text1"/>
        </w:rPr>
      </w:pPr>
      <w:r w:rsidRPr="00F41E62">
        <w:rPr>
          <w:color w:val="000000" w:themeColor="text1"/>
        </w:rPr>
        <w:t>венетоклакс</w:t>
      </w:r>
      <w:r w:rsidR="00D104B7" w:rsidRPr="00F41E62">
        <w:rPr>
          <w:color w:val="000000" w:themeColor="text1"/>
        </w:rPr>
        <w:t xml:space="preserve">** </w:t>
      </w:r>
      <w:r>
        <w:rPr>
          <w:color w:val="000000" w:themeColor="text1"/>
        </w:rPr>
        <w:t>+</w:t>
      </w:r>
      <w:r w:rsidR="00D104B7" w:rsidRPr="00F41E62">
        <w:rPr>
          <w:color w:val="000000" w:themeColor="text1"/>
        </w:rPr>
        <w:t xml:space="preserve"> обинутузумаб: венетоклакс </w:t>
      </w:r>
      <w:r w:rsidR="00451C55" w:rsidRPr="00F41E62">
        <w:rPr>
          <w:color w:val="000000" w:themeColor="text1"/>
        </w:rPr>
        <w:t xml:space="preserve">20 мг/сут, дни 22–28 цикла 1; 50 мг/сут дни 1–7 цикла 2; 100 мг/сут дни 8–14 цикла 2; 200 мг/сут дни 15–21 цикла 2; 400 мг/сут дни 22–28 цикла 2, далее 400 мг/сут в течение 12 </w:t>
      </w:r>
      <w:r w:rsidR="009C40A2" w:rsidRPr="00F41E62">
        <w:rPr>
          <w:color w:val="000000" w:themeColor="text1"/>
        </w:rPr>
        <w:t>циклов</w:t>
      </w:r>
      <w:r w:rsidR="00451C55" w:rsidRPr="00F41E62">
        <w:rPr>
          <w:color w:val="000000" w:themeColor="text1"/>
        </w:rPr>
        <w:t xml:space="preserve"> </w:t>
      </w:r>
      <w:r w:rsidR="00B549A0" w:rsidRPr="00F41E62">
        <w:rPr>
          <w:color w:val="000000" w:themeColor="text1"/>
        </w:rPr>
        <w:t>+ обинутузумаб</w:t>
      </w:r>
      <w:r w:rsidR="005C7FBA" w:rsidRPr="00F41E62">
        <w:rPr>
          <w:color w:val="000000" w:themeColor="text1"/>
        </w:rPr>
        <w:t>**</w:t>
      </w:r>
      <w:bookmarkEnd w:id="54"/>
      <w:r w:rsidR="00451C55" w:rsidRPr="00F41E62">
        <w:rPr>
          <w:color w:val="000000" w:themeColor="text1"/>
        </w:rPr>
        <w:t xml:space="preserve"> 100 мг, день 1 цикла 1; 900 мг день 2 цикла 1; 1000 мг день 8 цикла 1; 1000 мг день 15 цикла 1; 1000 мг день 1 цикла 2; 1000 мг день 1 циклов 3–6 </w:t>
      </w:r>
      <w:r w:rsidR="000B0AC3" w:rsidRPr="00F41E62">
        <w:rPr>
          <w:color w:val="000000" w:themeColor="text1"/>
        </w:rPr>
        <w:fldChar w:fldCharType="begin" w:fldLock="1"/>
      </w:r>
      <w:r w:rsidR="00632627" w:rsidRPr="00F41E62">
        <w:rPr>
          <w:color w:val="000000" w:themeColor="text1"/>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22]","plainTextFormattedCitation":"[22]","previouslyFormattedCitation":"[22]"},"properties":{"noteIndex":0},"schema":"https://github.com/citation-style-language/schema/raw/master/csl-citation.json"}</w:instrText>
      </w:r>
      <w:r w:rsidR="000B0AC3" w:rsidRPr="00F41E62">
        <w:rPr>
          <w:color w:val="000000" w:themeColor="text1"/>
        </w:rPr>
        <w:fldChar w:fldCharType="separate"/>
      </w:r>
      <w:r w:rsidR="00632627" w:rsidRPr="00F41E62">
        <w:rPr>
          <w:noProof/>
          <w:color w:val="000000" w:themeColor="text1"/>
        </w:rPr>
        <w:t>[22]</w:t>
      </w:r>
      <w:r w:rsidR="000B0AC3" w:rsidRPr="00F41E62">
        <w:rPr>
          <w:color w:val="000000" w:themeColor="text1"/>
        </w:rPr>
        <w:fldChar w:fldCharType="end"/>
      </w:r>
      <w:r>
        <w:rPr>
          <w:color w:val="000000" w:themeColor="text1"/>
        </w:rPr>
        <w:t>;</w:t>
      </w:r>
    </w:p>
    <w:p w14:paraId="7B9E15FD" w14:textId="5F4B25B6" w:rsidR="009C40A2" w:rsidRPr="00F41E62" w:rsidRDefault="00A0605B" w:rsidP="004F6F41">
      <w:pPr>
        <w:pStyle w:val="a4"/>
        <w:numPr>
          <w:ilvl w:val="1"/>
          <w:numId w:val="30"/>
        </w:numPr>
        <w:spacing w:before="0"/>
        <w:ind w:left="1134"/>
        <w:rPr>
          <w:color w:val="000000" w:themeColor="text1"/>
        </w:rPr>
      </w:pPr>
      <w:r w:rsidRPr="00F41E62">
        <w:rPr>
          <w:color w:val="000000" w:themeColor="text1"/>
        </w:rPr>
        <w:t>занубрутиниб</w:t>
      </w:r>
      <w:r w:rsidR="009C40A2" w:rsidRPr="00F41E62">
        <w:rPr>
          <w:color w:val="000000" w:themeColor="text1"/>
        </w:rPr>
        <w:t xml:space="preserve"> </w:t>
      </w:r>
      <w:r w:rsidR="00E50381" w:rsidRPr="00F41E62">
        <w:rPr>
          <w:color w:val="000000" w:themeColor="text1"/>
        </w:rPr>
        <w:t>в монорежиме 160 мг (2 капсулы) 2 раза в день или 320 мг (4 капсулы) 1 раз в день до прогрессирования или развития непереносимой токсичности</w:t>
      </w:r>
      <w:r w:rsidR="00F41E62">
        <w:rPr>
          <w:color w:val="000000" w:themeColor="text1"/>
        </w:rPr>
        <w:t xml:space="preserve"> </w:t>
      </w:r>
      <w:r w:rsidR="00F41E62" w:rsidRPr="009E4D77">
        <w:rPr>
          <w:i/>
          <w:color w:val="000000" w:themeColor="text1"/>
        </w:rPr>
        <w:fldChar w:fldCharType="begin" w:fldLock="1"/>
      </w:r>
      <w:r w:rsidR="00F41E62" w:rsidRPr="009E4D77">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00F41E62" w:rsidRPr="009E4D77">
        <w:rPr>
          <w:i/>
          <w:color w:val="000000" w:themeColor="text1"/>
        </w:rPr>
        <w:fldChar w:fldCharType="separate"/>
      </w:r>
      <w:r w:rsidR="00F41E62" w:rsidRPr="009E4D77">
        <w:rPr>
          <w:noProof/>
          <w:color w:val="000000" w:themeColor="text1"/>
        </w:rPr>
        <w:t>[30,31]</w:t>
      </w:r>
      <w:r w:rsidR="00F41E62" w:rsidRPr="009E4D77">
        <w:rPr>
          <w:i/>
          <w:color w:val="000000" w:themeColor="text1"/>
        </w:rPr>
        <w:fldChar w:fldCharType="end"/>
      </w:r>
      <w:r w:rsidR="00F41E62">
        <w:rPr>
          <w:color w:val="000000" w:themeColor="text1"/>
        </w:rPr>
        <w:t>;</w:t>
      </w:r>
    </w:p>
    <w:p w14:paraId="6326399E" w14:textId="73D750F3" w:rsidR="00A36CF5" w:rsidRPr="00F41E62" w:rsidRDefault="00F41E62" w:rsidP="004F6F41">
      <w:pPr>
        <w:pStyle w:val="a4"/>
        <w:numPr>
          <w:ilvl w:val="1"/>
          <w:numId w:val="30"/>
        </w:numPr>
        <w:spacing w:before="0"/>
        <w:ind w:left="1134"/>
        <w:rPr>
          <w:color w:val="000000" w:themeColor="text1"/>
        </w:rPr>
      </w:pPr>
      <w:r w:rsidRPr="00F41E62">
        <w:rPr>
          <w:color w:val="000000" w:themeColor="text1"/>
        </w:rPr>
        <w:t>ибрутиниб</w:t>
      </w:r>
      <w:r w:rsidR="00A36CF5" w:rsidRPr="00F41E62">
        <w:rPr>
          <w:color w:val="000000" w:themeColor="text1"/>
        </w:rPr>
        <w:t>** 420 мг/сут (3 капсулы) внутрь 1 раз в день, ежедневно ± #ритуксимаб** 50 мг/м</w:t>
      </w:r>
      <w:r w:rsidR="00A36CF5" w:rsidRPr="00F41E62">
        <w:rPr>
          <w:color w:val="000000" w:themeColor="text1"/>
          <w:vertAlign w:val="superscript"/>
        </w:rPr>
        <w:t>2</w:t>
      </w:r>
      <w:r w:rsidR="00A36CF5" w:rsidRPr="00F41E62">
        <w:rPr>
          <w:color w:val="000000" w:themeColor="text1"/>
        </w:rPr>
        <w:t xml:space="preserve"> в/в кап., день 1 цикла 2; 375 мг/м</w:t>
      </w:r>
      <w:r w:rsidR="00A36CF5" w:rsidRPr="00F41E62">
        <w:rPr>
          <w:color w:val="000000" w:themeColor="text1"/>
          <w:vertAlign w:val="superscript"/>
        </w:rPr>
        <w:t>2</w:t>
      </w:r>
      <w:r w:rsidR="00A36CF5" w:rsidRPr="00F41E62">
        <w:rPr>
          <w:color w:val="000000" w:themeColor="text1"/>
        </w:rPr>
        <w:t xml:space="preserve"> в/в кап., день 2 цикла 2; 500 мг/м</w:t>
      </w:r>
      <w:r w:rsidR="00A36CF5" w:rsidRPr="00F41E62">
        <w:rPr>
          <w:color w:val="000000" w:themeColor="text1"/>
          <w:vertAlign w:val="superscript"/>
        </w:rPr>
        <w:t>2</w:t>
      </w:r>
      <w:r w:rsidR="00A36CF5" w:rsidRPr="00F41E62">
        <w:rPr>
          <w:color w:val="000000" w:themeColor="text1"/>
        </w:rPr>
        <w:t xml:space="preserve"> в/в кап. или 1600 мг п/к, день 1 циклов 3–7, лечение возобновляется на 29-й день </w:t>
      </w:r>
      <w:r w:rsidR="00A36CF5" w:rsidRPr="00F41E62">
        <w:rPr>
          <w:color w:val="000000" w:themeColor="text1"/>
        </w:rPr>
        <w:fldChar w:fldCharType="begin" w:fldLock="1"/>
      </w:r>
      <w:r w:rsidR="005477DB">
        <w:rPr>
          <w:color w:val="000000" w:themeColor="text1"/>
        </w:rPr>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3","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3","issue":"26","issued":{"date-parts":[["2018"]]},"page":"2517-2528","title":"Ibrutinib Regimens versus Chemoimmunotherapy in Older Patients with Untreated CLL.","type":"article-journal","volume":"379"},"uris":["http://www.mendeley.com/documents/?uuid=2dad136c-8d53-3f5e-8a11-7445e6ee5cdf"]}],"mendeley":{"formattedCitation":"[34,35,51]","plainTextFormattedCitation":"[34,35,51]","previouslyFormattedCitation":"[34,35,50]"},"properties":{"noteIndex":0},"schema":"https://github.com/citation-style-language/schema/raw/master/csl-citation.json"}</w:instrText>
      </w:r>
      <w:r w:rsidR="00A36CF5" w:rsidRPr="00F41E62">
        <w:rPr>
          <w:color w:val="000000" w:themeColor="text1"/>
        </w:rPr>
        <w:fldChar w:fldCharType="separate"/>
      </w:r>
      <w:r w:rsidR="005477DB" w:rsidRPr="005477DB">
        <w:rPr>
          <w:noProof/>
          <w:color w:val="000000" w:themeColor="text1"/>
        </w:rPr>
        <w:t>[34,35,51]</w:t>
      </w:r>
      <w:r w:rsidR="00A36CF5" w:rsidRPr="00F41E62">
        <w:rPr>
          <w:color w:val="000000" w:themeColor="text1"/>
        </w:rPr>
        <w:fldChar w:fldCharType="end"/>
      </w:r>
      <w:r w:rsidR="00A36CF5" w:rsidRPr="00F41E62">
        <w:rPr>
          <w:color w:val="000000" w:themeColor="text1"/>
        </w:rPr>
        <w:t>.</w:t>
      </w:r>
    </w:p>
    <w:p w14:paraId="1C24D028" w14:textId="77777777" w:rsidR="004D7374" w:rsidRPr="00CD5B95" w:rsidRDefault="004D7374" w:rsidP="00F41E62">
      <w:pPr>
        <w:ind w:left="709"/>
        <w:contextualSpacing/>
        <w:rPr>
          <w:b/>
          <w:spacing w:val="-4"/>
        </w:rPr>
      </w:pPr>
      <w:r w:rsidRPr="00CD5B95">
        <w:rPr>
          <w:b/>
          <w:spacing w:val="-4"/>
        </w:rPr>
        <w:t xml:space="preserve">Уровень убедительности </w:t>
      </w:r>
      <w:r w:rsidR="00C20509" w:rsidRPr="00CD5B95">
        <w:rPr>
          <w:b/>
          <w:spacing w:val="-4"/>
        </w:rPr>
        <w:t xml:space="preserve">рекомендаций – </w:t>
      </w:r>
      <w:r w:rsidR="00451C55">
        <w:rPr>
          <w:b/>
          <w:spacing w:val="-4"/>
        </w:rPr>
        <w:t>В</w:t>
      </w:r>
      <w:r w:rsidR="00451C55" w:rsidRPr="00CD5B95">
        <w:rPr>
          <w:b/>
          <w:spacing w:val="-4"/>
        </w:rPr>
        <w:t xml:space="preserve"> </w:t>
      </w:r>
      <w:r w:rsidRPr="00CD5B95">
        <w:rPr>
          <w:b/>
          <w:spacing w:val="-4"/>
        </w:rPr>
        <w:t>(урове</w:t>
      </w:r>
      <w:r w:rsidR="001E3D61" w:rsidRPr="00CD5B95">
        <w:rPr>
          <w:b/>
          <w:spacing w:val="-4"/>
        </w:rPr>
        <w:t xml:space="preserve">нь достоверности </w:t>
      </w:r>
      <w:r w:rsidR="00C20509" w:rsidRPr="00CD5B95">
        <w:rPr>
          <w:b/>
          <w:spacing w:val="-4"/>
        </w:rPr>
        <w:t xml:space="preserve">доказательств – </w:t>
      </w:r>
      <w:r w:rsidR="00451C55">
        <w:rPr>
          <w:b/>
          <w:spacing w:val="-4"/>
        </w:rPr>
        <w:t>3</w:t>
      </w:r>
      <w:r w:rsidRPr="00CD5B95">
        <w:rPr>
          <w:b/>
          <w:spacing w:val="-4"/>
        </w:rPr>
        <w:t>)</w:t>
      </w:r>
      <w:r w:rsidR="00912FAC" w:rsidRPr="00CD5B95">
        <w:rPr>
          <w:b/>
          <w:spacing w:val="-4"/>
        </w:rPr>
        <w:t>.</w:t>
      </w:r>
    </w:p>
    <w:p w14:paraId="38B9EFDF" w14:textId="77777777" w:rsidR="00386423" w:rsidRPr="00A0605B" w:rsidRDefault="00C740F1" w:rsidP="004F6F41">
      <w:pPr>
        <w:pStyle w:val="a4"/>
        <w:numPr>
          <w:ilvl w:val="0"/>
          <w:numId w:val="30"/>
        </w:numPr>
        <w:spacing w:before="0"/>
        <w:ind w:left="709"/>
        <w:rPr>
          <w:color w:val="000000" w:themeColor="text1"/>
        </w:rPr>
      </w:pPr>
      <w:r w:rsidRPr="00A0605B">
        <w:rPr>
          <w:color w:val="000000" w:themeColor="text1"/>
        </w:rPr>
        <w:t>Пациентам</w:t>
      </w:r>
      <w:r w:rsidR="006D567B" w:rsidRPr="00A0605B">
        <w:rPr>
          <w:color w:val="000000" w:themeColor="text1"/>
        </w:rPr>
        <w:t xml:space="preserve"> </w:t>
      </w:r>
      <w:r w:rsidR="004E268D" w:rsidRPr="00A0605B">
        <w:rPr>
          <w:color w:val="000000" w:themeColor="text1"/>
        </w:rPr>
        <w:t>старше 75–</w:t>
      </w:r>
      <w:r w:rsidR="001838D7" w:rsidRPr="00A0605B">
        <w:rPr>
          <w:color w:val="000000" w:themeColor="text1"/>
        </w:rPr>
        <w:t>80 лет</w:t>
      </w:r>
      <w:r w:rsidR="004D7374" w:rsidRPr="00A0605B">
        <w:rPr>
          <w:color w:val="000000" w:themeColor="text1"/>
        </w:rPr>
        <w:t xml:space="preserve"> </w:t>
      </w:r>
      <w:r w:rsidR="004E268D" w:rsidRPr="00A0605B">
        <w:rPr>
          <w:color w:val="000000" w:themeColor="text1"/>
        </w:rPr>
        <w:t>с верифицированным ХЛЛ/ЛМЛ и</w:t>
      </w:r>
      <w:r w:rsidR="004D7374" w:rsidRPr="00A0605B">
        <w:rPr>
          <w:color w:val="000000" w:themeColor="text1"/>
        </w:rPr>
        <w:t xml:space="preserve"> невысокой ожидаемой продолжительностью жизни, обусловленной возрастом, органной недостаточностью</w:t>
      </w:r>
      <w:r w:rsidR="00A04E7F" w:rsidRPr="00A0605B">
        <w:rPr>
          <w:color w:val="000000" w:themeColor="text1"/>
        </w:rPr>
        <w:t>, тяжелыми сопутствующими</w:t>
      </w:r>
      <w:r w:rsidR="005163D3" w:rsidRPr="00A0605B">
        <w:rPr>
          <w:color w:val="000000" w:themeColor="text1"/>
        </w:rPr>
        <w:t xml:space="preserve"> заболе</w:t>
      </w:r>
      <w:r w:rsidR="004D7374" w:rsidRPr="00A0605B">
        <w:rPr>
          <w:color w:val="000000" w:themeColor="text1"/>
        </w:rPr>
        <w:t xml:space="preserve">ваниями, </w:t>
      </w:r>
      <w:r w:rsidR="004D7374" w:rsidRPr="008C78B5">
        <w:rPr>
          <w:b/>
          <w:bCs/>
          <w:color w:val="000000" w:themeColor="text1"/>
        </w:rPr>
        <w:t>рекомендован</w:t>
      </w:r>
      <w:r w:rsidR="004E268D" w:rsidRPr="008C78B5">
        <w:rPr>
          <w:b/>
          <w:bCs/>
          <w:color w:val="000000" w:themeColor="text1"/>
        </w:rPr>
        <w:t>ы</w:t>
      </w:r>
      <w:r w:rsidR="004D7374" w:rsidRPr="00A0605B">
        <w:rPr>
          <w:color w:val="000000" w:themeColor="text1"/>
        </w:rPr>
        <w:t xml:space="preserve"> наименее токсичные варианты терапии</w:t>
      </w:r>
      <w:r w:rsidR="00386423" w:rsidRPr="00A0605B">
        <w:rPr>
          <w:color w:val="000000" w:themeColor="text1"/>
        </w:rPr>
        <w:t>:</w:t>
      </w:r>
    </w:p>
    <w:p w14:paraId="50340651" w14:textId="62DEF6F0" w:rsidR="00386423" w:rsidRPr="00A0605B" w:rsidRDefault="00A0605B" w:rsidP="004F6F41">
      <w:pPr>
        <w:pStyle w:val="a4"/>
        <w:numPr>
          <w:ilvl w:val="1"/>
          <w:numId w:val="30"/>
        </w:numPr>
        <w:spacing w:before="0"/>
        <w:ind w:left="1134"/>
        <w:rPr>
          <w:color w:val="000000" w:themeColor="text1"/>
        </w:rPr>
      </w:pPr>
      <w:r w:rsidRPr="00A0605B">
        <w:rPr>
          <w:color w:val="000000" w:themeColor="text1"/>
        </w:rPr>
        <w:t xml:space="preserve">монотерапия </w:t>
      </w:r>
      <w:r w:rsidR="00674EB1" w:rsidRPr="00A0605B">
        <w:rPr>
          <w:color w:val="000000" w:themeColor="text1"/>
        </w:rPr>
        <w:t>#</w:t>
      </w:r>
      <w:r w:rsidR="004D7374" w:rsidRPr="00A0605B">
        <w:rPr>
          <w:color w:val="000000" w:themeColor="text1"/>
        </w:rPr>
        <w:t>хлорамбуцилом</w:t>
      </w:r>
      <w:r w:rsidR="005163D3" w:rsidRPr="00A0605B">
        <w:rPr>
          <w:color w:val="000000" w:themeColor="text1"/>
        </w:rPr>
        <w:t>**</w:t>
      </w:r>
      <w:r w:rsidR="002F0C58" w:rsidRPr="00A0605B">
        <w:rPr>
          <w:color w:val="000000" w:themeColor="text1"/>
        </w:rPr>
        <w:t xml:space="preserve"> 0,07–0,20 мг/кг внутрь ежедневно в течение 2–4 нед. с последующим подбором дозы</w:t>
      </w:r>
      <w:r w:rsidR="00607358" w:rsidRPr="00A0605B">
        <w:rPr>
          <w:color w:val="000000" w:themeColor="text1"/>
        </w:rPr>
        <w:t xml:space="preserve"> </w:t>
      </w:r>
      <w:r w:rsidR="000B0AC3" w:rsidRPr="00A0605B">
        <w:rPr>
          <w:color w:val="000000" w:themeColor="text1"/>
        </w:rPr>
        <w:fldChar w:fldCharType="begin" w:fldLock="1"/>
      </w:r>
      <w:r w:rsidR="005477DB">
        <w:rPr>
          <w:color w:val="000000" w:themeColor="text1"/>
        </w:rPr>
        <w:instrText>ADDIN CSL_CITATION {"citationItems":[{"id":"ITEM-1","itemData":{"DOI":"10.1016/j.clml.2011.02.006","ISSN":"21522669","abstract":"Although chlorambucil has been used in the management of chronic lymphocytic leukemia (CLL) for 55 years, the optimal dose and treatment duration have not been established. We summarized data from 4 UK randomized CLL trials over the past 30 years in which chlorambucil, as a single agent, was one of the study arms. Overall response rates (ORR) ranged from 57% to 75% when using doses of 60-70 mg/m2 per 28-day cycle. This compares favorably with an ORR of 31% to 55% in other studies that used lower doses. Response rates improved when patients received 6 or more courses. Studies that used chlorambucil as a comparator, at lower doses or with fewer courses, resulted in consistently lower ORR. Comparisons with single-agent fludarabine in 2 randomized trials (LRF CLL4 and German CLL5) showed similar progression-free survival. Chlorambucil compares favorably with fludarabine and bendamustine with respect to myelotoxicity, neutropenia, and fever, even at 70 mg/m2 per cycle and in the elderly. Resistance to chlorambucil does not preclude a good response to newer treatments used as second-line treatment, which explains the good survival after progression observed in patients randomized to chlorambucil in LRF CLL4. Chlorambucil is currently being combined with anti-CD20 monoclonal antibodies in several phase II and III trials. It remains a useful drug for patients unfit to receive more intensive combinations. However, both the dose and duration of treatment are important. © 2011 Published by Elsevier Inc.","author":[{"dropping-particle":"","family":"Catovsky","given":"Daniel","non-dropping-particle":"","parse-names":false,"suffix":""},{"dropping-particle":"","family":"Else","given":"Monica","non-dropping-particle":"","parse-names":false,"suffix":""},{"dropping-particle":"","family":"Richards","given":"Sue","non-dropping-particle":"","parse-names":false,"suffix":""}],"container-title":"Clinical Lymphoma, Myeloma and Leukemia","id":"ITEM-1","issue":"SUPPL.1","issued":{"date-parts":[["2011"]]},"page":"S2","publisher":"Elsevier Inc.","title":"Chlorambucil-still not bad: A reappraisal","type":"paper-conference","volume":"11"},"uris":["http://www.mendeley.com/documents/?uuid=4f3024a5-57ed-3655-a327-6312bad1b8af"]}],"mendeley":{"formattedCitation":"[52]","plainTextFormattedCitation":"[52]","previouslyFormattedCitation":"[51]"},"properties":{"noteIndex":0},"schema":"https://github.com/citation-style-language/schema/raw/master/csl-citation.json"}</w:instrText>
      </w:r>
      <w:r w:rsidR="000B0AC3" w:rsidRPr="00A0605B">
        <w:rPr>
          <w:color w:val="000000" w:themeColor="text1"/>
        </w:rPr>
        <w:fldChar w:fldCharType="separate"/>
      </w:r>
      <w:r w:rsidR="005477DB" w:rsidRPr="005477DB">
        <w:rPr>
          <w:noProof/>
          <w:color w:val="000000" w:themeColor="text1"/>
        </w:rPr>
        <w:t>[52]</w:t>
      </w:r>
      <w:r w:rsidR="000B0AC3" w:rsidRPr="00A0605B">
        <w:rPr>
          <w:color w:val="000000" w:themeColor="text1"/>
        </w:rPr>
        <w:fldChar w:fldCharType="end"/>
      </w:r>
      <w:r>
        <w:rPr>
          <w:color w:val="000000" w:themeColor="text1"/>
        </w:rPr>
        <w:t>;</w:t>
      </w:r>
    </w:p>
    <w:p w14:paraId="76E33620" w14:textId="05F8069B" w:rsidR="0058595A" w:rsidRPr="00A0605B" w:rsidRDefault="00A0605B" w:rsidP="004F6F41">
      <w:pPr>
        <w:pStyle w:val="a4"/>
        <w:numPr>
          <w:ilvl w:val="1"/>
          <w:numId w:val="30"/>
        </w:numPr>
        <w:spacing w:before="0"/>
        <w:ind w:left="1134"/>
        <w:rPr>
          <w:color w:val="000000" w:themeColor="text1"/>
        </w:rPr>
      </w:pPr>
      <w:r w:rsidRPr="00A0605B">
        <w:rPr>
          <w:color w:val="000000" w:themeColor="text1"/>
        </w:rPr>
        <w:t xml:space="preserve">монотерапия </w:t>
      </w:r>
      <w:r w:rsidR="004D7374" w:rsidRPr="00A0605B">
        <w:rPr>
          <w:color w:val="000000" w:themeColor="text1"/>
        </w:rPr>
        <w:t>моноклональными антителами</w:t>
      </w:r>
      <w:r w:rsidR="004E268D" w:rsidRPr="00A0605B">
        <w:rPr>
          <w:color w:val="000000" w:themeColor="text1"/>
        </w:rPr>
        <w:t xml:space="preserve"> к CD20</w:t>
      </w:r>
      <w:r w:rsidR="00386423" w:rsidRPr="00A0605B">
        <w:rPr>
          <w:color w:val="000000" w:themeColor="text1"/>
        </w:rPr>
        <w:t xml:space="preserve"> </w:t>
      </w:r>
      <w:r>
        <w:rPr>
          <w:color w:val="000000" w:themeColor="text1"/>
        </w:rPr>
        <w:t>–</w:t>
      </w:r>
      <w:r w:rsidR="00DD7EA6" w:rsidRPr="00A0605B">
        <w:rPr>
          <w:color w:val="000000" w:themeColor="text1"/>
        </w:rPr>
        <w:t xml:space="preserve"> ритуксимаб**</w:t>
      </w:r>
      <w:r w:rsidR="00AC39FB" w:rsidRPr="00A0605B">
        <w:rPr>
          <w:color w:val="000000" w:themeColor="text1"/>
        </w:rPr>
        <w:t xml:space="preserve"> или обинутузумаб**</w:t>
      </w:r>
      <w:r w:rsidR="00DD7EA6" w:rsidRPr="00A0605B">
        <w:rPr>
          <w:color w:val="000000" w:themeColor="text1"/>
        </w:rPr>
        <w:t xml:space="preserve"> в соответствующей зарегистрированной инструкции дозировке </w:t>
      </w:r>
      <w:r w:rsidR="000B0AC3" w:rsidRPr="00A0605B">
        <w:rPr>
          <w:color w:val="000000" w:themeColor="text1"/>
        </w:rPr>
        <w:fldChar w:fldCharType="begin" w:fldLock="1"/>
      </w:r>
      <w:r w:rsidR="005477DB">
        <w:rPr>
          <w:color w:val="000000" w:themeColor="text1"/>
        </w:rPr>
        <w:instrText>ADDIN CSL_CITATION {"citationItems":[{"id":"ITEM-1","itemData":{"DOI":"10.1200/JCO.2003.09.027","ISSN":"0732183X","abstract":"PURPOSE: To assess the efficacy and toxicity of first-line single-agent rituximab, followed by re-treatment with rituximab at 6-month intervals, in previously untreated patients with chronic lymphocytic leukemia (CLL) or small lymphocytic lymphoma (SLL). PATIENTS AND METHODS: Forty-four previously untreated patients with CLL/SLL received rituximab 375 mg/m2 weekly for 4 consecutive weeks. All patients were required to have one or more indications for treatment. Patients with objective response or stable disease continued to receive identical 4-week rituximab courses at 6-month intervals, for a total of four courses. RESULTS: The objective response rate after the first course of rituximab was 51% (4% complete responses). Twenty-eight patients received one or more additional courses of rituximab. At present, the overall response rate is 58%, with 9% complete responses. After a median follow-up of 20 months, the median progression-free survival (PFS) time was 18.6 months, and the 1- and 2-year PFS rates were 62% and 49%, respectively. Treatment was well tolerated, with only two episodes of grade 3 to 4 infusion-related toxicity. No cumulative toxicity or opportunistic infections occurred. CONCLUSION: Single-agent rituximab, used at a standard dose and schedule, is active in the first-line treatment of patients with CLL/SLL, producing substantially higher response rates than previously reported in relapsed or refractory patients (51% v 13%, respectively). Re-treatment with rituximab at 6-month intervals is well tolerated. The PFS time of 18.6 months in patients with CLL/SLL seems shorter than the 36- to 40-month median PFSs previously reported with first-line plus maintenance rituximab in patients with follicular lymphoma. Additional follow-up is required to fully assess the impact of this treatment strategy.","author":[{"dropping-particle":"","family":"Hainsworth","given":"John D.","non-dropping-particle":"","parse-names":false,"suffix":""},{"dropping-particle":"","family":"Litchy","given":"Sharlene","non-dropping-particle":"","parse-names":false,"suffix":""},{"dropping-particle":"","family":"Barton","given":"John H.","non-dropping-particle":"","parse-names":false,"suffix":""},{"dropping-particle":"","family":"Houston","given":"Gerry Ann","non-dropping-particle":"","parse-names":false,"suffix":""},{"dropping-particle":"","family":"Hermann","given":"Robert C.","non-dropping-particle":"","parse-names":false,"suffix":""},{"dropping-particle":"","family":"Bradof","given":"James E.","non-dropping-particle":"","parse-names":false,"suffix":""},{"dropping-particle":"","family":"Greco","given":"F. Anthony","non-dropping-particle":"","parse-names":false,"suffix":""}],"container-title":"Journal of Clinical Oncology","id":"ITEM-1","issue":"9","issued":{"date-parts":[["2003","5","1"]]},"page":"1746-1751","title":"Single-agent rituximab as first-line and maintenance treatment for patients with chronic lymphocytic leukemia or small lymphocytic lymphoma: A phase II trial of the Minnie Pearl Cancer Research Network","type":"article-journal","volume":"21"},"uris":["http://www.mendeley.com/documents/?uuid=c3e93034-59b4-38ff-9161-4731c42c4080"]}],"mendeley":{"formattedCitation":"[53]","plainTextFormattedCitation":"[53]","previouslyFormattedCitation":"[52]"},"properties":{"noteIndex":0},"schema":"https://github.com/citation-style-language/schema/raw/master/csl-citation.json"}</w:instrText>
      </w:r>
      <w:r w:rsidR="000B0AC3" w:rsidRPr="00A0605B">
        <w:rPr>
          <w:color w:val="000000" w:themeColor="text1"/>
        </w:rPr>
        <w:fldChar w:fldCharType="separate"/>
      </w:r>
      <w:r w:rsidR="005477DB" w:rsidRPr="005477DB">
        <w:rPr>
          <w:noProof/>
          <w:color w:val="000000" w:themeColor="text1"/>
        </w:rPr>
        <w:t>[53]</w:t>
      </w:r>
      <w:r w:rsidR="000B0AC3" w:rsidRPr="00A0605B">
        <w:rPr>
          <w:color w:val="000000" w:themeColor="text1"/>
        </w:rPr>
        <w:fldChar w:fldCharType="end"/>
      </w:r>
      <w:r>
        <w:rPr>
          <w:color w:val="000000" w:themeColor="text1"/>
        </w:rPr>
        <w:t>;</w:t>
      </w:r>
    </w:p>
    <w:p w14:paraId="05A06EA0" w14:textId="258CD688" w:rsidR="003A4F83" w:rsidRPr="00A0605B" w:rsidRDefault="00A0605B" w:rsidP="004F6F41">
      <w:pPr>
        <w:pStyle w:val="a4"/>
        <w:numPr>
          <w:ilvl w:val="1"/>
          <w:numId w:val="30"/>
        </w:numPr>
        <w:spacing w:before="0"/>
        <w:ind w:left="1134"/>
        <w:rPr>
          <w:color w:val="000000" w:themeColor="text1"/>
        </w:rPr>
      </w:pPr>
      <w:r w:rsidRPr="00A0605B">
        <w:rPr>
          <w:color w:val="000000" w:themeColor="text1"/>
        </w:rPr>
        <w:t xml:space="preserve">монотерапия </w:t>
      </w:r>
      <w:r w:rsidR="003A4F83" w:rsidRPr="00A0605B">
        <w:rPr>
          <w:color w:val="000000" w:themeColor="text1"/>
        </w:rPr>
        <w:t>акалабрутинибом 100 мг (1 капсула) 2 раза в день ежедневно</w:t>
      </w:r>
      <w:r w:rsidR="007C1EA1" w:rsidRPr="00A0605B">
        <w:rPr>
          <w:color w:val="000000" w:themeColor="text1"/>
        </w:rPr>
        <w:t xml:space="preserve"> </w:t>
      </w:r>
      <w:r w:rsidR="00362BA7" w:rsidRPr="00A0605B">
        <w:rPr>
          <w:color w:val="000000" w:themeColor="text1"/>
        </w:rPr>
        <w:fldChar w:fldCharType="begin" w:fldLock="1"/>
      </w:r>
      <w:r w:rsidR="005477DB">
        <w:rPr>
          <w:color w:val="000000" w:themeColor="text1"/>
        </w:rPr>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id":"ITEM-2","itemData":{"DOI":"10.1177/2040620720912990","ISSN":"2040-6207","abstract":"&lt;p&gt;Older patients account for the majority of patients with chronic lymphocytic leukemia (CLL), and so strategies for managing CLL in this population is of upmost importance. Inhibition of Bruton’s tyrosine kinase (BTK) has been a successful therapeutic strategy in CLL, and the first-generation BTK inhibitor ibrutinib has been shown to be superior to standard chemoimmunotherapy in multiple studies specifically targeting older patients. A second-generation BTK inhibitor, acalabrutinib, has also been studied in CLL, and has recently been granted breakthrough designation by the United States Food and Drug Administration. One ongoing question is whether the addition of anti-CD20 monoclonal antibodies improve response or response durability with BTK inhibitors. In this review, we will discuss clinical trials of ibrutinib and acalabrutinib in older patients with CLL, and the possible contributions of anti-CD20 antibodies to these therapies.&lt;/p&gt;","author":[{"dropping-particle":"","family":"Rogers","given":"Andrew","non-dropping-particle":"","parse-names":false,"suffix":""},{"dropping-particle":"","family":"Woyach","given":"Jennifer A.","non-dropping-particle":"","parse-names":false,"suffix":""}],"container-title":"Therapeutic Advances in Hematology","id":"ITEM-2","issued":{"date-parts":[["2020","1","23"]]},"page":"204062072091299","publisher":"SAGE Publications","title":"BTK inhibitors and anti-CD20 monoclonal antibodies for treatment-naïve elderly patients with CLL","type":"article-journal","volume":"11"},"uris":["http://www.mendeley.com/documents/?uuid=16e532c1-287f-32e7-8d01-57e91642efb2"]}],"mendeley":{"formattedCitation":"[21,54]","plainTextFormattedCitation":"[21,54]","previouslyFormattedCitation":"[21,53]"},"properties":{"noteIndex":0},"schema":"https://github.com/citation-style-language/schema/raw/master/csl-citation.json"}</w:instrText>
      </w:r>
      <w:r w:rsidR="00362BA7" w:rsidRPr="00A0605B">
        <w:rPr>
          <w:color w:val="000000" w:themeColor="text1"/>
        </w:rPr>
        <w:fldChar w:fldCharType="separate"/>
      </w:r>
      <w:r w:rsidR="005477DB" w:rsidRPr="005477DB">
        <w:rPr>
          <w:noProof/>
          <w:color w:val="000000" w:themeColor="text1"/>
        </w:rPr>
        <w:t>[21,54]</w:t>
      </w:r>
      <w:r w:rsidR="00362BA7" w:rsidRPr="00A0605B">
        <w:rPr>
          <w:color w:val="000000" w:themeColor="text1"/>
        </w:rPr>
        <w:fldChar w:fldCharType="end"/>
      </w:r>
      <w:r>
        <w:rPr>
          <w:color w:val="000000" w:themeColor="text1"/>
        </w:rPr>
        <w:t>;</w:t>
      </w:r>
    </w:p>
    <w:p w14:paraId="76C0B37C" w14:textId="2F967519" w:rsidR="004D7374" w:rsidRPr="00A0605B" w:rsidRDefault="00A0605B" w:rsidP="004F6F41">
      <w:pPr>
        <w:pStyle w:val="a4"/>
        <w:numPr>
          <w:ilvl w:val="1"/>
          <w:numId w:val="30"/>
        </w:numPr>
        <w:spacing w:before="0"/>
        <w:ind w:left="1134"/>
        <w:rPr>
          <w:color w:val="000000" w:themeColor="text1"/>
        </w:rPr>
      </w:pPr>
      <w:r w:rsidRPr="00A0605B">
        <w:rPr>
          <w:color w:val="000000" w:themeColor="text1"/>
        </w:rPr>
        <w:t xml:space="preserve">монотерапия </w:t>
      </w:r>
      <w:r w:rsidR="0058595A" w:rsidRPr="00A0605B">
        <w:rPr>
          <w:color w:val="000000" w:themeColor="text1"/>
        </w:rPr>
        <w:t>ибрутинибом</w:t>
      </w:r>
      <w:r w:rsidR="00BE7488" w:rsidRPr="00A0605B">
        <w:rPr>
          <w:color w:val="000000" w:themeColor="text1"/>
        </w:rPr>
        <w:t>**</w:t>
      </w:r>
      <w:r w:rsidR="0058595A" w:rsidRPr="00A0605B">
        <w:rPr>
          <w:color w:val="000000" w:themeColor="text1"/>
        </w:rPr>
        <w:t xml:space="preserve"> в малых дозах</w:t>
      </w:r>
      <w:r w:rsidR="00DD7EA6" w:rsidRPr="00A0605B">
        <w:rPr>
          <w:color w:val="000000" w:themeColor="text1"/>
        </w:rPr>
        <w:t>, соответственно зарегистрированной инструкции</w:t>
      </w:r>
      <w:r w:rsidR="0028354C" w:rsidRPr="00A0605B">
        <w:rPr>
          <w:color w:val="000000" w:themeColor="text1"/>
        </w:rPr>
        <w:t xml:space="preserve"> </w:t>
      </w:r>
      <w:r w:rsidR="000B0AC3" w:rsidRPr="00A0605B">
        <w:rPr>
          <w:color w:val="000000" w:themeColor="text1"/>
        </w:rPr>
        <w:fldChar w:fldCharType="begin" w:fldLock="1"/>
      </w:r>
      <w:r w:rsidR="005477DB">
        <w:rPr>
          <w:color w:val="000000" w:themeColor="text1"/>
        </w:rPr>
        <w:instrText>ADDIN CSL_CITATION {"citationItems":[{"id":"ITEM-1","itemData":{"DOI":"10.1002/ajh.24715","ISSN":"1096-8652","PMID":"28295510","author":[{"dropping-particle":"","family":"Michallet","given":"Anne-Sophie","non-dropping-particle":"","parse-names":false,"suffix":""},{"dropping-particle":"","family":"Campidelli","given":"Arnaud","non-dropping-particle":"","parse-names":false,"suffix":""},{"dropping-particle":"","family":"Lequeu","given":"Helene","non-dropping-particle":"","parse-names":false,"suffix":""},{"dropping-particle":"","family":"Dilhuydy","given":"Marie-Sarah","non-dropping-particle":"","parse-names":false,"suffix":""},{"dropping-particle":"","family":"Tournilhac","given":"Olivier","non-dropping-particle":"","parse-names":false,"suffix":""},{"dropping-particle":"","family":"Fornecker","given":"Luc-Matthieu","non-dropping-particle":"","parse-names":false,"suffix":""},{"dropping-particle":"","family":"Dupuis","given":"Jehan","non-dropping-particle":"","parse-names":false,"suffix":""},{"dropping-particle":"","family":"Cymbalista","given":"Florence","non-dropping-particle":"","parse-names":false,"suffix":""},{"dropping-particle":"","family":"Guibert","given":"Sophie","non-dropping-particle":"De","parse-names":false,"suffix":""},{"dropping-particle":"","family":"Delmer","given":"Alain","non-dropping-particle":"","parse-names":false,"suffix":""},{"dropping-particle":"","family":"Vilque","given":"Jean-Pierre","non-dropping-particle":"","parse-names":false,"suffix":""},{"dropping-particle":"","family":"Ghez","given":"David","non-dropping-particle":"","parse-names":false,"suffix":""},{"dropping-particle":"","family":"Leblond","given":"Veronique","non-dropping-particle":"","parse-names":false,"suffix":""},{"dropping-particle":"","family":"Subtil","given":"Fabien","non-dropping-particle":"","parse-names":false,"suffix":""},{"dropping-particle":"","family":"Feugier","given":"Pierre","non-dropping-particle":"","parse-names":false,"suffix":""},{"dropping-particle":"","family":"Ysebaert","given":"Loic","non-dropping-particle":"","parse-names":false,"suffix":""}],"container-title":"American journal of hematology","id":"ITEM-1","issue":"6","issued":{"date-parts":[["2017"]]},"page":"E105-E107","title":"Ibrutinib in very elderly patients with relapsed/refractory chronic lymphocytic leukemia: A real-world experience of 71 patients treated in France: A study from the French Innovative Leukemia Organization (FILO) group.","type":"article-journal","volume":"92"},"uris":["http://www.mendeley.com/documents/?uuid=d4001174-dd6d-37c9-9837-ef271d543d75"]}],"mendeley":{"formattedCitation":"[55]","plainTextFormattedCitation":"[55]","previouslyFormattedCitation":"[54]"},"properties":{"noteIndex":0},"schema":"https://github.com/citation-style-language/schema/raw/master/csl-citation.json"}</w:instrText>
      </w:r>
      <w:r w:rsidR="000B0AC3" w:rsidRPr="00A0605B">
        <w:rPr>
          <w:color w:val="000000" w:themeColor="text1"/>
        </w:rPr>
        <w:fldChar w:fldCharType="separate"/>
      </w:r>
      <w:r w:rsidR="005477DB" w:rsidRPr="005477DB">
        <w:rPr>
          <w:noProof/>
          <w:color w:val="000000" w:themeColor="text1"/>
        </w:rPr>
        <w:t>[55]</w:t>
      </w:r>
      <w:r w:rsidR="000B0AC3" w:rsidRPr="00A0605B">
        <w:rPr>
          <w:color w:val="000000" w:themeColor="text1"/>
        </w:rPr>
        <w:fldChar w:fldCharType="end"/>
      </w:r>
      <w:r>
        <w:rPr>
          <w:color w:val="000000" w:themeColor="text1"/>
        </w:rPr>
        <w:t>;</w:t>
      </w:r>
    </w:p>
    <w:p w14:paraId="3AD5B0BA" w14:textId="5FB8AC60" w:rsidR="00E50381" w:rsidRPr="00A0605B" w:rsidRDefault="00A0605B" w:rsidP="004F6F41">
      <w:pPr>
        <w:pStyle w:val="a4"/>
        <w:numPr>
          <w:ilvl w:val="1"/>
          <w:numId w:val="30"/>
        </w:numPr>
        <w:spacing w:before="0"/>
        <w:ind w:left="1134"/>
        <w:rPr>
          <w:color w:val="000000" w:themeColor="text1"/>
        </w:rPr>
      </w:pPr>
      <w:r w:rsidRPr="00A0605B">
        <w:rPr>
          <w:color w:val="000000" w:themeColor="text1"/>
        </w:rPr>
        <w:lastRenderedPageBreak/>
        <w:t xml:space="preserve">монотерапия </w:t>
      </w:r>
      <w:r w:rsidR="00E50381" w:rsidRPr="00A0605B">
        <w:rPr>
          <w:color w:val="000000" w:themeColor="text1"/>
        </w:rPr>
        <w:t>занубрутинибом в монорежиме 160 мг (2 капсулы) 2 раза в день или 320 мг (4 капсулы) 1 раз в день до прогрессирования или развития непереносимой токсичности</w:t>
      </w:r>
      <w:r>
        <w:rPr>
          <w:color w:val="000000" w:themeColor="text1"/>
        </w:rPr>
        <w:t xml:space="preserve"> </w:t>
      </w:r>
      <w:r w:rsidRPr="009E4D77">
        <w:rPr>
          <w:i/>
          <w:color w:val="000000" w:themeColor="text1"/>
        </w:rPr>
        <w:fldChar w:fldCharType="begin" w:fldLock="1"/>
      </w:r>
      <w:r w:rsidRPr="009E4D77">
        <w:rPr>
          <w:i/>
          <w:color w:val="000000" w:themeColor="text1"/>
        </w:rPr>
        <w:instrText>ADDIN CSL_CITATION {"citationItems":[{"id":"ITEM-1","itemData":{"DOI":"10.1182/blood-2021-148457","ISSN":"0006-4971","abstract":"Background: Zanubrutinib (zanu) is a selective next-generation Bruton tyrosine kinase (BTK) inhibitor designed to have high specificity for BTK and minimize off-target effects (Guo, J Med Chem 2019;62:7923-40). In a phase 1/2 study, zanu demonstrated complete and sustained BTK occupancy in both peripheral blood mononuclear cells and lymph nodes and was associated with durable clinical responses in patients (pts) with CLL/SLL (Tam, Blood 2019;134:851-9). Here, we present interim results for the phase 3 SEQUOIA (BGB-3111-304; NCT03336333) trial, which evaluated the efficacy and safety of zanu vs BR in TN pts with CLL/SLL.Methods: SEQUOIA is an open-label, global phase 3 study that randomized TN pts with CLL/SLL without del(17p) to receive zanu 160 mg twice daily until progressive disease or unacceptable toxicity, or bendamustine 90 mg/m 2 on day 1 and 2 and rituximab 375 mg/m 2 in cycle 1, 500 mg/m 2 in cycles 2-6 for 6 × 28-day cycles. Adult pts with CLL/SLL who met International Workshop on CLL (iwCLL) criteria for treatment (Hallek, Blood 2008;111:5446-56) were eligible if they were either ≥65 y or unsuitable for treatment with fludarabine, cyclophosphamide and rituximab. Central verification of del(17p) status by fluorescence in situ hybridization was required. Pts were stratified by age (&lt;65 y vs ≥65 y), Binet Stage (C vs A/B), IGHV mutational status, and geographic region. The primary endpoint was independent review committee (IRC)-assessed progression-free survival (PFS) for zanu vs BR. Secondary endpoints included PFS by investigator assessment (INV), overall response rate (ORR; by IRC and INV), overall survival (OS), and safety. Responses for CLL and SLL were assessed per modified iwCLL criteria (Hallek, Blood 2008;111:5446-56; J Clin Oncol 2012;30:2820-2) and Lugano criteria (Cheson, J Clin Oncol 2014;32:3059-68), respectively. Adverse events (AEs) were recorded until disease progression to support safety evaluation over an equivalent time period.Results: From 31 Oct 2017-22 Jul 2019, 479 pts without del(17p) were randomized to zanu (n=241) and BR (n=238). Treatment groups were well balanced for demographic and disease characteristics (zanu vs BR): median age, 70.0 y vs 70.0 y; unmutated IGHV, 53.4% (125/234) vs 52.4% (121/231); and del(11q), 17.8% vs 19.3%. At median follow-up (26.2 mo), PFS by IRC was significantly prolonged with zanu vs BR (HR 0.42, 95% CI 0.28-0.63, 1-sided and 2-sided P&lt;0.0001; Figure); similar results were observed by INV …","author":[{"dropping-particle":"","family":"Tam","given":"Constantine S.","non-dropping-particle":"","parse-names":false,"suffix":""},{"dropping-particle":"","family":"Giannopoulos","given":"Krzysztof","non-dropping-particle":"","parse-names":false,"suffix":""},{"dropping-particle":"","family":"Jurczak","given":"Wojciech","non-dropping-particle":"","parse-names":false,"suffix":""},{"dropping-particle":"","family":"Šimkovič","given":"Martin","non-dropping-particle":"","parse-names":false,"suffix":""},{"dropping-particle":"","family":"Shadman","given":"Mazyar","non-dropping-particle":"","parse-names":false,"suffix":""},{"dropping-particle":"","family":"Österborg","given":"Anders","non-dropping-particle":"","parse-names":false,"suffix":""},{"dropping-particle":"","family":"Laurenti","given":"Luca","non-dropping-particle":"","parse-names":false,"suffix":""},{"dropping-particle":"","family":"Walker","given":"Patricia","non-dropping-particle":"","parse-names":false,"suffix":""},{"dropping-particle":"","family":"Opat","given":"Stephen","non-dropping-particle":"","parse-names":false,"suffix":""},{"dropping-particle":"","family":"Chan","given":"Henry","non-dropping-particle":"","parse-names":false,"suffix":""},{"dropping-particle":"","family":"Ciepluch","given":"Hanna","non-dropping-particle":"","parse-names":false,"suffix":""},{"dropping-particle":"","family":"Greil","given":"Richard","non-dropping-particle":"","parse-names":false,"suffix":""},{"dropping-particle":"","family":"Tani","given":"Monica","non-dropping-particle":"","parse-names":false,"suffix":""},{"dropping-particle":"","family":"Trněný","given":"Marek","non-dropping-particle":"","parse-names":false,"suffix":""},{"dropping-particle":"","family":"Brander","given":"Danielle M.","non-dropping-particle":"","parse-names":false,"suffix":""},{"dropping-particle":"","family":"Flinn","given":"Ian W.","non-dropping-particle":"","parse-names":false,"suffix":""},{"dropping-particle":"","family":"Grosicki","given":"Sebastian","non-dropping-particle":"","parse-names":false,"suffix":""},{"dropping-particle":"","family":"Verner","given":"Emma","non-dropping-particle":"","parse-names":false,"suffix":""},{"dropping-particle":"","family":"Brown","given":"Jennifer R.","non-dropping-particle":"","parse-names":false,"suffix":""},{"dropping-particle":"","family":"Kahl","given":"Brad S.","non-dropping-particle":"","parse-names":false,"suffix":""},{"dropping-particle":"","family":"Ghia","given":"Paolo","non-dropping-particle":"","parse-names":false,"suffix":""},{"dropping-particle":"","family":"Tian","given":"Tian","non-dropping-particle":"","parse-names":false,"suffix":""},{"dropping-particle":"","family":"Marimpietri","given":"Carol","non-dropping-particle":"","parse-names":false,"suffix":""},{"dropping-particle":"","family":"Paik","given":"Jason C.","non-dropping-particle":"","parse-names":false,"suffix":""},{"dropping-particle":"","family":"Cohen","given":"Aileen","non-dropping-particle":"","parse-names":false,"suffix":""},{"dropping-particle":"","family":"Huang","given":"Jane","non-dropping-particle":"","parse-names":false,"suffix":""},{"dropping-particle":"","family":"Robak","given":"Tadeusz","non-dropping-particle":"","parse-names":false,"suffix":""},{"dropping-particle":"","family":"Hillmen","given":"Peter","non-dropping-particle":"","parse-names":false,"suffix":""}],"container-title":"Blood","id":"ITEM-1","issue":"Supplement 1","issued":{"date-parts":[["2021"]]},"page":"396-396","title":"SEQUOIA: Results of a Phase 3 Randomized Study of Zanubrutinib versus Bendamustine + Rituximab (BR) in Patients with Treatment-Naïve (TN) Chronic Lymphocytic Leukemia/Small Lymphocytic Lymphoma (CLL/SLL)","type":"article-journal","volume":"138"},"uris":["http://www.mendeley.com/documents/?uuid=cdc014b7-bcbf-3a84-879a-85592e0945c0"]},{"id":"ITEM-2","itemData":{"DOI":"10.3324/HAEMATOL.2020.259432","ISSN":"1592-8721","PMID":"33054121","abstract":"Patients with chronic lymphocytic leukemia or small lymphocytic lymphoma whose tumors carry deletion of chromosome 17p13.1 [del(17p)] have an unfavorable prognosis and respond poorly to standard chemoimmunotherapy. Zanubrutinib is a selective next-generation Bruton tyrosine kinase inhibitor. We evaluated the safety and efficacy of zanubrutinib 160 mg twice daily in treatment-naïve patients with del(17p) disease enrolled in a dedicated, nonrandomized cohort (Arm C) of the phase III SEQUOIA trial. A total of 109 patients (median age, 70 years; range, 42–86) with centrally confirmed del(17p) were enrolled and treated. After a median of 18.2 months (range, 5.0–26.3), seven patients had discontinued study treatment due to progressive disease, four due to an adverse event, and one due to withdrawal of consent. The overall response rate was 94.5% with 3.7% of patients achieving complete response with or without incomplete hematologic recovery. The estimated 18-month progression-free survival rate was 88.6% (95% CI: 79.0–94.0) and the estimated 18-month overall survival rate was 95.1% (95% CI: 88.4–98.0). Most common all-grade adverse events included contusion (20.2%), upper respiratory tract infection (19.3%), neutropenia/neutrophil count decreased (17.4%), and diarrhea (16.5%). Grade ≥ 3 adverse events were reported in 53 patients (48.6%), most commonly neutropenia (12.9%) and pneumonia (3.7%). An adverse event of atrial fibrillation was reported in three patients (2.8%). Zanubrutinib was active and well tolerated in this large, prospectively enrolled treatment cohort of previously untreated patients with del(17p) chronic lymphocytic leukemia/small lymphocytic lymphoma. This trial was registered as clinicaltrials.gov Identifier: NCT03336333.","author":[{"dropping-particle":"","family":"Tam","given":"Constantine S.","non-dropping-particle":"","parse-names":false,"suffix":""},{"dropping-particle":"","family":"Robak","given":"Tadeusz","non-dropping-particle":"","parse-names":false,"suffix":""},{"dropping-particle":"","family":"Ghia","given":"Paolo","non-dropping-particle":"","parse-names":false,"suffix":""},{"dropping-particle":"","family":"Kahl","given":"Brad S.","non-dropping-particle":"","parse-names":false,"suffix":""},{"dropping-particle":"","family":"Walker","given":"Patricia","non-dropping-particle":"","parse-names":false,"suffix":""},{"dropping-particle":"","family":"Janowski","given":"Wojciech","non-dropping-particle":"","parse-names":false,"suffix":""},{"dropping-particle":"","family":"Simpson","given":"David","non-dropping-particle":"","parse-names":false,"suffix":""},{"dropping-particle":"","family":"Shadman","given":"Mazyar","non-dropping-particle":"","parse-names":false,"suffix":""},{"dropping-particle":"","family":"Ganly","given":"Peter S.","non-dropping-particle":"","parse-names":false,"suffix":""},{"dropping-particle":"","family":"Laurenti","given":"Luca","non-dropping-particle":"","parse-names":false,"suffix":""},{"dropping-particle":"","family":"Opat","given":"Stephen","non-dropping-particle":"","parse-names":false,"suffix":""},{"dropping-particle":"","family":"Tani","given":"Monica","non-dropping-particle":"","parse-names":false,"suffix":""},{"dropping-particle":"","family":"Ciepluch","given":"Hanna","non-dropping-particle":"","parse-names":false,"suffix":""},{"dropping-particle":"","family":"Verner","given":"Emma","non-dropping-particle":"","parse-names":false,"suffix":""},{"dropping-particle":"","family":"Šimkovič","given":"Martin","non-dropping-particle":"","parse-names":false,"suffix":""},{"dropping-particle":"","family":"Österborg","given":"Anders","non-dropping-particle":"","parse-names":false,"suffix":""},{"dropping-particle":"","family":"Trněný","given":"Marek","non-dropping-particle":"","parse-names":false,"suffix":""},{"dropping-particle":"","family":"Tedeschi","given":"Alessandra","non-dropping-particle":"","parse-names":false,"suffix":""},{"dropping-particle":"","family":"Paik","given":"Jason C.","non-dropping-particle":"","parse-names":false,"suffix":""},{"dropping-particle":"","family":"Kuwahara","given":"Sowmya B.","non-dropping-particle":"","parse-names":false,"suffix":""},{"dropping-particle":"","family":"Feng","given":"Shibao","non-dropping-particle":"","parse-names":false,"suffix":""},{"dropping-particle":"","family":"Ramakrishnan","given":"Vanitha","non-dropping-particle":"","parse-names":false,"suffix":""},{"dropping-particle":"","family":"Cohen","given":"Aileen","non-dropping-particle":"","parse-names":false,"suffix":""},{"dropping-particle":"","family":"Huang","given":"Jane","non-dropping-particle":"","parse-names":false,"suffix":""},{"dropping-particle":"","family":"Hillmen","given":"Peter","non-dropping-particle":"","parse-names":false,"suffix":""},{"dropping-particle":"","family":"Brown","given":"Jennifer R.","non-dropping-particle":"","parse-names":false,"suffix":""}],"container-title":"Haematologica","id":"ITEM-2","issue":"9","issued":{"date-parts":[["2020","9","1"]]},"page":"2354-2363","publisher":"Haematologica","title":"Zanubrutinib monotherapy for patients with treatment naïve chronic lymphocytic leukemia and 17p deletion","type":"article-journal","volume":"106"},"uris":["http://www.mendeley.com/documents/?uuid=aba6dcb1-5e59-30b5-8897-a5f4b1bf8057"]}],"mendeley":{"formattedCitation":"[30,31]","plainTextFormattedCitation":"[30,31]","previouslyFormattedCitation":"[30,31]"},"properties":{"noteIndex":0},"schema":"https://github.com/citation-style-language/schema/raw/master/csl-citation.json"}</w:instrText>
      </w:r>
      <w:r w:rsidRPr="009E4D77">
        <w:rPr>
          <w:i/>
          <w:color w:val="000000" w:themeColor="text1"/>
        </w:rPr>
        <w:fldChar w:fldCharType="separate"/>
      </w:r>
      <w:r w:rsidRPr="009E4D77">
        <w:rPr>
          <w:noProof/>
          <w:color w:val="000000" w:themeColor="text1"/>
        </w:rPr>
        <w:t>[30,31]</w:t>
      </w:r>
      <w:r w:rsidRPr="009E4D77">
        <w:rPr>
          <w:i/>
          <w:color w:val="000000" w:themeColor="text1"/>
        </w:rPr>
        <w:fldChar w:fldCharType="end"/>
      </w:r>
      <w:r w:rsidR="00E50381" w:rsidRPr="00A0605B">
        <w:rPr>
          <w:color w:val="000000" w:themeColor="text1"/>
        </w:rPr>
        <w:t>.</w:t>
      </w:r>
    </w:p>
    <w:p w14:paraId="44FAD263" w14:textId="77777777" w:rsidR="00A0605B" w:rsidRDefault="00A0605B" w:rsidP="005D3BBD">
      <w:pPr>
        <w:pStyle w:val="2"/>
        <w:spacing w:before="0"/>
        <w:contextualSpacing/>
        <w:rPr>
          <w:color w:val="000000" w:themeColor="text1"/>
        </w:rPr>
      </w:pPr>
      <w:bookmarkStart w:id="55" w:name="_Toc23601728"/>
    </w:p>
    <w:p w14:paraId="10C335F3" w14:textId="7D97D607" w:rsidR="004D7374" w:rsidRPr="00A0605B" w:rsidRDefault="004D7374" w:rsidP="005D3BBD">
      <w:pPr>
        <w:pStyle w:val="2"/>
        <w:spacing w:before="0"/>
        <w:contextualSpacing/>
        <w:rPr>
          <w:color w:val="000000" w:themeColor="text1"/>
        </w:rPr>
      </w:pPr>
      <w:bookmarkStart w:id="56" w:name="_Toc100658216"/>
      <w:r w:rsidRPr="00A0605B">
        <w:rPr>
          <w:color w:val="000000" w:themeColor="text1"/>
        </w:rPr>
        <w:t>3.3</w:t>
      </w:r>
      <w:r w:rsidR="00397360" w:rsidRPr="00A0605B">
        <w:rPr>
          <w:color w:val="000000" w:themeColor="text1"/>
        </w:rPr>
        <w:t>.</w:t>
      </w:r>
      <w:r w:rsidRPr="00A0605B">
        <w:rPr>
          <w:color w:val="000000" w:themeColor="text1"/>
        </w:rPr>
        <w:t xml:space="preserve"> Выбор терапии </w:t>
      </w:r>
      <w:r w:rsidR="00D104B7" w:rsidRPr="00A0605B">
        <w:rPr>
          <w:color w:val="000000" w:themeColor="text1"/>
        </w:rPr>
        <w:t xml:space="preserve">рецидива </w:t>
      </w:r>
      <w:r w:rsidRPr="00A0605B">
        <w:rPr>
          <w:color w:val="000000" w:themeColor="text1"/>
        </w:rPr>
        <w:t xml:space="preserve">ХЛЛ </w:t>
      </w:r>
      <w:r w:rsidR="00D104B7" w:rsidRPr="00A0605B">
        <w:rPr>
          <w:color w:val="000000" w:themeColor="text1"/>
        </w:rPr>
        <w:t>(</w:t>
      </w:r>
      <w:r w:rsidR="0086213E" w:rsidRPr="00A0605B">
        <w:rPr>
          <w:color w:val="000000" w:themeColor="text1"/>
        </w:rPr>
        <w:t>2</w:t>
      </w:r>
      <w:r w:rsidRPr="00A0605B">
        <w:rPr>
          <w:color w:val="000000" w:themeColor="text1"/>
        </w:rPr>
        <w:t xml:space="preserve"> и последующи</w:t>
      </w:r>
      <w:r w:rsidR="00D104B7" w:rsidRPr="00A0605B">
        <w:rPr>
          <w:color w:val="000000" w:themeColor="text1"/>
        </w:rPr>
        <w:t>е</w:t>
      </w:r>
      <w:r w:rsidRPr="00A0605B">
        <w:rPr>
          <w:color w:val="000000" w:themeColor="text1"/>
        </w:rPr>
        <w:t xml:space="preserve"> лини</w:t>
      </w:r>
      <w:bookmarkEnd w:id="55"/>
      <w:r w:rsidR="00D104B7" w:rsidRPr="00A0605B">
        <w:rPr>
          <w:color w:val="000000" w:themeColor="text1"/>
        </w:rPr>
        <w:t>и)</w:t>
      </w:r>
      <w:bookmarkEnd w:id="56"/>
    </w:p>
    <w:p w14:paraId="2BF95756" w14:textId="77777777" w:rsidR="00F16D99" w:rsidRPr="003147A2" w:rsidRDefault="00F16D99" w:rsidP="00A0605B">
      <w:pPr>
        <w:ind w:firstLine="709"/>
        <w:contextualSpacing/>
        <w:rPr>
          <w:i/>
        </w:rPr>
      </w:pPr>
      <w:r w:rsidRPr="003147A2">
        <w:rPr>
          <w:i/>
        </w:rPr>
        <w:t>Выбор терапии при рецидивах ХЛЛ зависит от следующих факторов:</w:t>
      </w:r>
    </w:p>
    <w:p w14:paraId="17985097" w14:textId="77777777" w:rsidR="00F16D99" w:rsidRPr="0086213E" w:rsidRDefault="00F16D99" w:rsidP="004F6F41">
      <w:pPr>
        <w:pStyle w:val="a4"/>
        <w:numPr>
          <w:ilvl w:val="0"/>
          <w:numId w:val="18"/>
        </w:numPr>
        <w:spacing w:before="0"/>
        <w:ind w:left="1134"/>
        <w:rPr>
          <w:i/>
        </w:rPr>
      </w:pPr>
      <w:r w:rsidRPr="0086213E">
        <w:rPr>
          <w:i/>
        </w:rPr>
        <w:t xml:space="preserve">терапия </w:t>
      </w:r>
      <w:r w:rsidR="0086213E">
        <w:rPr>
          <w:i/>
        </w:rPr>
        <w:t>1-й</w:t>
      </w:r>
      <w:r w:rsidRPr="0086213E">
        <w:rPr>
          <w:i/>
        </w:rPr>
        <w:t xml:space="preserve"> линии;</w:t>
      </w:r>
    </w:p>
    <w:p w14:paraId="49587C3C" w14:textId="77777777" w:rsidR="00F16D99" w:rsidRPr="0086213E" w:rsidRDefault="00F16D99" w:rsidP="004F6F41">
      <w:pPr>
        <w:pStyle w:val="a4"/>
        <w:numPr>
          <w:ilvl w:val="0"/>
          <w:numId w:val="18"/>
        </w:numPr>
        <w:spacing w:before="0"/>
        <w:ind w:left="1134"/>
        <w:rPr>
          <w:i/>
        </w:rPr>
      </w:pPr>
      <w:r w:rsidRPr="0086213E">
        <w:rPr>
          <w:i/>
        </w:rPr>
        <w:t>время наступления рецидива;</w:t>
      </w:r>
    </w:p>
    <w:p w14:paraId="62A2D94B" w14:textId="77777777" w:rsidR="00F16D99" w:rsidRPr="0086213E" w:rsidRDefault="00F16D99" w:rsidP="004F6F41">
      <w:pPr>
        <w:pStyle w:val="a4"/>
        <w:numPr>
          <w:ilvl w:val="0"/>
          <w:numId w:val="18"/>
        </w:numPr>
        <w:spacing w:before="0"/>
        <w:ind w:left="1134"/>
        <w:rPr>
          <w:i/>
        </w:rPr>
      </w:pPr>
      <w:r w:rsidRPr="0086213E">
        <w:rPr>
          <w:i/>
        </w:rPr>
        <w:t>клиническая картина рецидив</w:t>
      </w:r>
      <w:r w:rsidR="0086213E">
        <w:rPr>
          <w:i/>
        </w:rPr>
        <w:t>а</w:t>
      </w:r>
      <w:r w:rsidRPr="0086213E">
        <w:rPr>
          <w:i/>
        </w:rPr>
        <w:t>.</w:t>
      </w:r>
    </w:p>
    <w:p w14:paraId="2289D26A" w14:textId="1C5A0035" w:rsidR="008C78B5" w:rsidRDefault="00F16D99" w:rsidP="008C78B5">
      <w:pPr>
        <w:ind w:firstLine="709"/>
        <w:contextualSpacing/>
        <w:rPr>
          <w:i/>
        </w:rPr>
      </w:pPr>
      <w:r w:rsidRPr="003147A2">
        <w:rPr>
          <w:i/>
        </w:rPr>
        <w:t xml:space="preserve">В терапии рецидива, </w:t>
      </w:r>
      <w:r w:rsidRPr="00A0605B">
        <w:rPr>
          <w:i/>
        </w:rPr>
        <w:t>как и в терапии 1</w:t>
      </w:r>
      <w:r w:rsidR="0086213E" w:rsidRPr="00A0605B">
        <w:rPr>
          <w:i/>
        </w:rPr>
        <w:t>-й</w:t>
      </w:r>
      <w:r w:rsidRPr="00A0605B">
        <w:rPr>
          <w:i/>
        </w:rPr>
        <w:t xml:space="preserve"> линии, принципиальное значение имеет определение делеции 17</w:t>
      </w:r>
      <w:r w:rsidRPr="00A0605B">
        <w:rPr>
          <w:i/>
          <w:lang w:val="en-US"/>
        </w:rPr>
        <w:t>p</w:t>
      </w:r>
      <w:r w:rsidRPr="00A0605B">
        <w:rPr>
          <w:i/>
        </w:rPr>
        <w:t xml:space="preserve"> и мутации TP53. Утрата функции </w:t>
      </w:r>
      <w:r w:rsidRPr="00A0605B">
        <w:rPr>
          <w:i/>
          <w:lang w:val="en-US"/>
        </w:rPr>
        <w:t>TP</w:t>
      </w:r>
      <w:r w:rsidRPr="00A0605B">
        <w:rPr>
          <w:i/>
        </w:rPr>
        <w:t>53 в рецидиве наблюдается у 20</w:t>
      </w:r>
      <w:r w:rsidR="00DD3D1E" w:rsidRPr="00A0605B">
        <w:rPr>
          <w:i/>
        </w:rPr>
        <w:t xml:space="preserve"> %</w:t>
      </w:r>
      <w:r w:rsidRPr="00A0605B">
        <w:rPr>
          <w:i/>
        </w:rPr>
        <w:t xml:space="preserve"> </w:t>
      </w:r>
      <w:r w:rsidR="00222B3F" w:rsidRPr="00A0605B">
        <w:rPr>
          <w:i/>
        </w:rPr>
        <w:t>пациентов</w:t>
      </w:r>
      <w:r w:rsidRPr="00A0605B">
        <w:rPr>
          <w:i/>
        </w:rPr>
        <w:t xml:space="preserve">. При выявлении утраты </w:t>
      </w:r>
      <w:r w:rsidRPr="00A0605B">
        <w:rPr>
          <w:i/>
          <w:lang w:val="en-US"/>
        </w:rPr>
        <w:t>TP</w:t>
      </w:r>
      <w:r w:rsidRPr="00A0605B">
        <w:rPr>
          <w:i/>
        </w:rPr>
        <w:t xml:space="preserve">53, как и в </w:t>
      </w:r>
      <w:r w:rsidR="0086213E" w:rsidRPr="00A0605B">
        <w:rPr>
          <w:i/>
        </w:rPr>
        <w:t>1-й</w:t>
      </w:r>
      <w:r w:rsidRPr="00A0605B">
        <w:rPr>
          <w:i/>
        </w:rPr>
        <w:t xml:space="preserve"> линии</w:t>
      </w:r>
      <w:r w:rsidR="0086213E" w:rsidRPr="00A0605B">
        <w:rPr>
          <w:i/>
        </w:rPr>
        <w:t xml:space="preserve"> терапии</w:t>
      </w:r>
      <w:r w:rsidRPr="00A0605B">
        <w:rPr>
          <w:i/>
        </w:rPr>
        <w:t>, наиболее оправданн</w:t>
      </w:r>
      <w:r w:rsidR="0086213E" w:rsidRPr="00A0605B">
        <w:rPr>
          <w:i/>
        </w:rPr>
        <w:t>ым</w:t>
      </w:r>
      <w:r w:rsidRPr="00A0605B">
        <w:rPr>
          <w:i/>
        </w:rPr>
        <w:t xml:space="preserve"> является </w:t>
      </w:r>
      <w:r w:rsidR="0086213E" w:rsidRPr="00A0605B">
        <w:rPr>
          <w:i/>
        </w:rPr>
        <w:t>назначение</w:t>
      </w:r>
      <w:r w:rsidR="001308B2" w:rsidRPr="00A0605B">
        <w:rPr>
          <w:i/>
        </w:rPr>
        <w:t xml:space="preserve"> таргетных препаратов: акалабрутиниб, венетоклакс в комбинации с ритуксимабом, </w:t>
      </w:r>
      <w:r w:rsidR="005B790B" w:rsidRPr="00A0605B">
        <w:rPr>
          <w:i/>
          <w:color w:val="000000" w:themeColor="text1"/>
        </w:rPr>
        <w:t>занубрутиниб,</w:t>
      </w:r>
      <w:r w:rsidR="005B790B" w:rsidRPr="00A0605B">
        <w:rPr>
          <w:i/>
          <w:color w:val="FF0000"/>
        </w:rPr>
        <w:t xml:space="preserve"> </w:t>
      </w:r>
      <w:r w:rsidR="001308B2" w:rsidRPr="00A0605B">
        <w:rPr>
          <w:i/>
        </w:rPr>
        <w:t>ибрутиниб</w:t>
      </w:r>
      <w:r w:rsidR="00133296" w:rsidRPr="00A0605B">
        <w:rPr>
          <w:i/>
        </w:rPr>
        <w:t xml:space="preserve"> </w:t>
      </w:r>
      <w:r w:rsidR="001308B2" w:rsidRPr="00A0605B">
        <w:rPr>
          <w:rStyle w:val="a3"/>
          <w:iCs w:val="0"/>
        </w:rPr>
        <w:t>(препараты перечислены в алфавитном порядке</w:t>
      </w:r>
      <w:r w:rsidR="00133296" w:rsidRPr="00A0605B">
        <w:rPr>
          <w:rStyle w:val="a3"/>
          <w:iCs w:val="0"/>
        </w:rPr>
        <w:t>)</w:t>
      </w:r>
      <w:r w:rsidR="001308B2" w:rsidRPr="00A0605B">
        <w:rPr>
          <w:rStyle w:val="a3"/>
          <w:iCs w:val="0"/>
        </w:rPr>
        <w:t>. В реальной практике следует учитывать</w:t>
      </w:r>
      <w:r w:rsidR="001308B2">
        <w:rPr>
          <w:rStyle w:val="a3"/>
        </w:rPr>
        <w:t xml:space="preserve"> индивиуальные характеристики пациента и доступность</w:t>
      </w:r>
      <w:r w:rsidRPr="003147A2">
        <w:rPr>
          <w:i/>
        </w:rPr>
        <w:t>, если он</w:t>
      </w:r>
      <w:r w:rsidR="0049340F">
        <w:rPr>
          <w:i/>
        </w:rPr>
        <w:t>и</w:t>
      </w:r>
      <w:r w:rsidRPr="003147A2">
        <w:rPr>
          <w:i/>
        </w:rPr>
        <w:t xml:space="preserve"> не применял</w:t>
      </w:r>
      <w:r w:rsidR="0049340F">
        <w:rPr>
          <w:i/>
        </w:rPr>
        <w:t>ись</w:t>
      </w:r>
      <w:r w:rsidR="00362BA7" w:rsidRPr="007C1EA1">
        <w:rPr>
          <w:i/>
        </w:rPr>
        <w:t xml:space="preserve"> </w:t>
      </w:r>
      <w:r w:rsidRPr="003147A2">
        <w:rPr>
          <w:i/>
        </w:rPr>
        <w:t>ранее</w:t>
      </w:r>
      <w:r w:rsidR="008C78B5">
        <w:rPr>
          <w:i/>
        </w:rPr>
        <w:t>.</w:t>
      </w:r>
    </w:p>
    <w:p w14:paraId="1D7089F2" w14:textId="64D034E3" w:rsidR="009B7DF7" w:rsidRPr="008C78B5" w:rsidRDefault="00691D0D" w:rsidP="004F6F41">
      <w:pPr>
        <w:pStyle w:val="a4"/>
        <w:numPr>
          <w:ilvl w:val="0"/>
          <w:numId w:val="30"/>
        </w:numPr>
        <w:spacing w:before="0"/>
        <w:ind w:left="709"/>
        <w:rPr>
          <w:color w:val="000000" w:themeColor="text1"/>
        </w:rPr>
      </w:pPr>
      <w:r w:rsidRPr="008C78B5">
        <w:rPr>
          <w:color w:val="000000" w:themeColor="text1"/>
        </w:rPr>
        <w:t>П</w:t>
      </w:r>
      <w:r w:rsidR="004D7374" w:rsidRPr="008C78B5">
        <w:rPr>
          <w:color w:val="000000" w:themeColor="text1"/>
        </w:rPr>
        <w:t>ациент</w:t>
      </w:r>
      <w:r w:rsidRPr="008C78B5">
        <w:rPr>
          <w:color w:val="000000" w:themeColor="text1"/>
        </w:rPr>
        <w:t>ам</w:t>
      </w:r>
      <w:r w:rsidR="004D7374" w:rsidRPr="008C78B5">
        <w:rPr>
          <w:color w:val="000000" w:themeColor="text1"/>
        </w:rPr>
        <w:t xml:space="preserve"> с поздним рецидивом</w:t>
      </w:r>
      <w:r w:rsidR="00AD6066" w:rsidRPr="008C78B5">
        <w:rPr>
          <w:color w:val="000000" w:themeColor="text1"/>
        </w:rPr>
        <w:t xml:space="preserve"> ХЛЛ/ЛМЛ</w:t>
      </w:r>
      <w:r w:rsidR="004D7374" w:rsidRPr="008C78B5">
        <w:rPr>
          <w:color w:val="000000" w:themeColor="text1"/>
        </w:rPr>
        <w:t xml:space="preserve"> после иммунохимиотерапии (&gt;24 мес. </w:t>
      </w:r>
      <w:r w:rsidR="009B733F" w:rsidRPr="008C78B5">
        <w:rPr>
          <w:color w:val="000000" w:themeColor="text1"/>
        </w:rPr>
        <w:t xml:space="preserve">от </w:t>
      </w:r>
      <w:r w:rsidR="004D7374" w:rsidRPr="008C78B5">
        <w:rPr>
          <w:color w:val="000000" w:themeColor="text1"/>
        </w:rPr>
        <w:t xml:space="preserve">последней </w:t>
      </w:r>
      <w:r w:rsidR="005F60AA" w:rsidRPr="008C78B5">
        <w:rPr>
          <w:color w:val="000000" w:themeColor="text1"/>
        </w:rPr>
        <w:t>химиотерапии</w:t>
      </w:r>
      <w:r w:rsidR="004D7374" w:rsidRPr="008C78B5">
        <w:rPr>
          <w:color w:val="000000" w:themeColor="text1"/>
        </w:rPr>
        <w:t>) при отсутствии делеции 17p</w:t>
      </w:r>
      <w:r w:rsidR="0086213E" w:rsidRPr="008C78B5">
        <w:rPr>
          <w:color w:val="000000" w:themeColor="text1"/>
        </w:rPr>
        <w:t xml:space="preserve"> и </w:t>
      </w:r>
      <w:r w:rsidR="004D7374" w:rsidRPr="008C78B5">
        <w:rPr>
          <w:color w:val="000000" w:themeColor="text1"/>
        </w:rPr>
        <w:t xml:space="preserve">мутации TP53 </w:t>
      </w:r>
      <w:r w:rsidR="004D7374" w:rsidRPr="00CC48FB">
        <w:rPr>
          <w:b/>
          <w:bCs/>
          <w:color w:val="000000" w:themeColor="text1"/>
        </w:rPr>
        <w:t>рекоменд</w:t>
      </w:r>
      <w:r w:rsidR="00222B3F" w:rsidRPr="00CC48FB">
        <w:rPr>
          <w:b/>
          <w:bCs/>
          <w:color w:val="000000" w:themeColor="text1"/>
        </w:rPr>
        <w:t>уется</w:t>
      </w:r>
      <w:r w:rsidR="006919DC" w:rsidRPr="008C78B5">
        <w:rPr>
          <w:color w:val="000000" w:themeColor="text1"/>
        </w:rPr>
        <w:t xml:space="preserve"> </w:t>
      </w:r>
      <w:r w:rsidR="004D7374" w:rsidRPr="008C78B5">
        <w:rPr>
          <w:color w:val="000000" w:themeColor="text1"/>
        </w:rPr>
        <w:t>один из следующих вариантов лечения</w:t>
      </w:r>
      <w:r w:rsidR="00437AD9" w:rsidRPr="008C78B5">
        <w:rPr>
          <w:color w:val="000000" w:themeColor="text1"/>
        </w:rPr>
        <w:t xml:space="preserve"> (</w:t>
      </w:r>
      <w:r w:rsidR="00AA4B03" w:rsidRPr="008C78B5">
        <w:rPr>
          <w:color w:val="000000" w:themeColor="text1"/>
        </w:rPr>
        <w:t xml:space="preserve">схемы режимов лечения см. в приложении </w:t>
      </w:r>
      <w:r w:rsidR="00437AD9" w:rsidRPr="008C78B5">
        <w:rPr>
          <w:color w:val="000000" w:themeColor="text1"/>
        </w:rPr>
        <w:t>А3.3)</w:t>
      </w:r>
      <w:r w:rsidR="004D7374" w:rsidRPr="008C78B5">
        <w:rPr>
          <w:color w:val="000000" w:themeColor="text1"/>
        </w:rPr>
        <w:t xml:space="preserve">: </w:t>
      </w:r>
    </w:p>
    <w:p w14:paraId="0168C9CE" w14:textId="21929D4A" w:rsidR="009B7DF7" w:rsidRPr="008C78B5" w:rsidRDefault="008C78B5" w:rsidP="004F6F41">
      <w:pPr>
        <w:pStyle w:val="a4"/>
        <w:numPr>
          <w:ilvl w:val="1"/>
          <w:numId w:val="30"/>
        </w:numPr>
        <w:spacing w:before="0"/>
        <w:ind w:left="1134"/>
        <w:rPr>
          <w:color w:val="000000" w:themeColor="text1"/>
        </w:rPr>
      </w:pPr>
      <w:r w:rsidRPr="008C78B5">
        <w:rPr>
          <w:color w:val="000000" w:themeColor="text1"/>
        </w:rPr>
        <w:t xml:space="preserve">повтор </w:t>
      </w:r>
      <w:r w:rsidR="004D7374" w:rsidRPr="008C78B5">
        <w:rPr>
          <w:color w:val="000000" w:themeColor="text1"/>
        </w:rPr>
        <w:t>иммунохимиотерапии 1</w:t>
      </w:r>
      <w:r w:rsidR="0086213E" w:rsidRPr="008C78B5">
        <w:rPr>
          <w:color w:val="000000" w:themeColor="text1"/>
        </w:rPr>
        <w:t>-й</w:t>
      </w:r>
      <w:r w:rsidR="004D7374" w:rsidRPr="008C78B5">
        <w:rPr>
          <w:color w:val="000000" w:themeColor="text1"/>
        </w:rPr>
        <w:t xml:space="preserve"> линии</w:t>
      </w:r>
      <w:r w:rsidR="00E02ECB" w:rsidRPr="008C78B5">
        <w:rPr>
          <w:color w:val="000000" w:themeColor="text1"/>
        </w:rPr>
        <w:t xml:space="preserve"> </w:t>
      </w:r>
      <w:r w:rsidR="000B0AC3" w:rsidRPr="008C78B5">
        <w:rPr>
          <w:color w:val="000000" w:themeColor="text1"/>
        </w:rPr>
        <w:fldChar w:fldCharType="begin" w:fldLock="1"/>
      </w:r>
      <w:r w:rsidR="005477DB">
        <w:rPr>
          <w:color w:val="000000" w:themeColor="text1"/>
        </w:rPr>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mendeley":{"formattedCitation":"[56]","plainTextFormattedCitation":"[56]","previouslyFormattedCitation":"[55]"},"properties":{"noteIndex":0},"schema":"https://github.com/citation-style-language/schema/raw/master/csl-citation.json"}</w:instrText>
      </w:r>
      <w:r w:rsidR="000B0AC3" w:rsidRPr="008C78B5">
        <w:rPr>
          <w:color w:val="000000" w:themeColor="text1"/>
        </w:rPr>
        <w:fldChar w:fldCharType="separate"/>
      </w:r>
      <w:r w:rsidR="005477DB" w:rsidRPr="005477DB">
        <w:rPr>
          <w:noProof/>
          <w:color w:val="000000" w:themeColor="text1"/>
        </w:rPr>
        <w:t>[56]</w:t>
      </w:r>
      <w:r w:rsidR="000B0AC3" w:rsidRPr="008C78B5">
        <w:rPr>
          <w:color w:val="000000" w:themeColor="text1"/>
        </w:rPr>
        <w:fldChar w:fldCharType="end"/>
      </w:r>
      <w:r>
        <w:rPr>
          <w:color w:val="000000" w:themeColor="text1"/>
        </w:rPr>
        <w:t>;</w:t>
      </w:r>
    </w:p>
    <w:p w14:paraId="2E7C501A" w14:textId="6C9FB318" w:rsidR="008C78B5" w:rsidRPr="008C78B5" w:rsidRDefault="008C78B5" w:rsidP="004F6F41">
      <w:pPr>
        <w:pStyle w:val="a4"/>
        <w:numPr>
          <w:ilvl w:val="1"/>
          <w:numId w:val="30"/>
        </w:numPr>
        <w:spacing w:before="0"/>
        <w:ind w:left="1134"/>
        <w:rPr>
          <w:color w:val="000000" w:themeColor="text1"/>
        </w:rPr>
      </w:pPr>
      <w:r w:rsidRPr="008C78B5">
        <w:rPr>
          <w:color w:val="000000" w:themeColor="text1"/>
        </w:rPr>
        <w:t xml:space="preserve">альтернативный </w:t>
      </w:r>
      <w:r w:rsidR="004D7374" w:rsidRPr="008C78B5">
        <w:rPr>
          <w:color w:val="000000" w:themeColor="text1"/>
        </w:rPr>
        <w:t>режим иммунохимиотерапии</w:t>
      </w:r>
      <w:r w:rsidR="00E02ECB" w:rsidRPr="008C78B5">
        <w:rPr>
          <w:color w:val="000000" w:themeColor="text1"/>
        </w:rPr>
        <w:t xml:space="preserve"> </w:t>
      </w:r>
      <w:r w:rsidR="000B0AC3" w:rsidRPr="008C78B5">
        <w:rPr>
          <w:color w:val="000000" w:themeColor="text1"/>
        </w:rPr>
        <w:fldChar w:fldCharType="begin" w:fldLock="1"/>
      </w:r>
      <w:r w:rsidR="005477DB">
        <w:rPr>
          <w:color w:val="000000" w:themeColor="text1"/>
        </w:rPr>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id":"ITEM-2","itemData":{"DOI":"10.1200/JCO.2010.33.8061","ISSN":"0732183X","abstract":"Purpose: The objective of this trial was to evaluate safety and efficacy of bendamustine combined with rituximab (BR) in patients with relapsed and/or refractory chronic lymphocytic leukemia (CLL). Patients and Methods: Seventy-eight patients, including 22 patients with fludarabine-refractory disease (28.2%) and 14 patients (17.9%) with deletion of 17p, received BR chemoimmunotherapy. Bendamustine was administered at a dose of 70 mg/m 2 on days 1 and 2 combined with rituximab 375 mg/m2 on day 0 of the first course and 500 mg/m2 on day 1 during subsequent courses for up to six courses. Results: On the basis of intent-to-treat analysis, the overall response rate was 59.0% (95% CI, 47.3% to 70.0%). Complete response, partial response, and nodular partial response were achieved in 9.0%, 47.4%, and 2.6% of patients, respectively. Overall response rate was 45.5% in fludarabine-refractory patients and 60.5% in fludarabine-sensitive patients. Among genetic subgroups, 92.3% of patients with del(11q), 100% with trisomy 12, 7.1% with del(17p), and 58.7% with unmutated IGHV status responded to treatment. After a median follow-up time of 24 months, the median event-free survival was 14.7 months. Severe infections occurred in 12.8% of patients. Grade 3 or 4 neutropenia, thrombocytopenia, and anemia were documented in 23.1%, 28.2%, and 16.6% of patients, respectively. Conclusion: Chemoimmunotherapy with BR is effective and safe in patients with relapsed CLL and has notable activity in fludarabine-refractory disease. Major but tolerable toxicities were myelosuppression and infections. These promising results encouraged us to initiate a further phase II trial evaluating the BR regimen in patients with previously untreated CLL. © 2011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Stilgenbauer","given":"Stephan","non-dropping-particle":"","parse-names":false,"suffix":""},{"dropping-particle":"","family":"Bahlo","given":"Jasmin","non-dropping-particle":"","parse-names":false,"suffix":""},{"dropping-particle":"","family":"Schweighofer","given":"Carmen D.","non-dropping-particle":"","parse-names":false,"suffix":""},{"dropping-particle":"","family":"Boẗtcher","given":"Sebastian","non-dropping-particle":"","parse-names":false,"suffix":""},{"dropping-particle":"","family":"Staib","given":"Peter","non-dropping-particle":"","parse-names":false,"suffix":""},{"dropping-particle":"","family":"Kiehl","given":"Michael","non-dropping-particle":"","parse-names":false,"suffix":""},{"dropping-particle":"","family":"Eckart","given":"Michael J.","non-dropping-particle":"","parse-names":false,"suffix":""},{"dropping-particle":"","family":"Kranz","given":"Gabriele","non-dropping-particle":"","parse-names":false,"suffix":""},{"dropping-particle":"","family":"Goede","given":"Valentin","non-dropping-particle":"","parse-names":false,"suffix":""},{"dropping-particle":"","family":"Elter","given":"Thomas","non-dropping-particle":"","parse-names":false,"suffix":""},{"dropping-particle":"","family":"Buḧler","given":"Andreas","non-dropping-particle":"","parse-names":false,"suffix":""},{"dropping-particle":"","family":"Winkler","given":"Dirk","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Wendtner","given":"Clemens Martin","non-dropping-particle":"","parse-names":false,"suffix":""}],"container-title":"Journal of Clinical Oncology","id":"ITEM-2","issue":"26","issued":{"date-parts":[["2011","9","10"]]},"page":"3559-3566","title":"Bendamustine combined with rituximab in patients with relapsed and/or refractory chronic lymphocytic leukemia: A Multicenter Phase II trial of the German Chronic Lymphocytic Leukemia Study Group","type":"article-journal","volume":"29"},"uris":["http://www.mendeley.com/documents/?uuid=18c6272f-1cbf-3944-ad15-2b219806912b"]}],"mendeley":{"formattedCitation":"[56,57]","plainTextFormattedCitation":"[56,57]","previouslyFormattedCitation":"[55,56]"},"properties":{"noteIndex":0},"schema":"https://github.com/citation-style-language/schema/raw/master/csl-citation.json"}</w:instrText>
      </w:r>
      <w:r w:rsidR="000B0AC3" w:rsidRPr="008C78B5">
        <w:rPr>
          <w:color w:val="000000" w:themeColor="text1"/>
        </w:rPr>
        <w:fldChar w:fldCharType="separate"/>
      </w:r>
      <w:r w:rsidR="005477DB" w:rsidRPr="005477DB">
        <w:rPr>
          <w:noProof/>
          <w:color w:val="000000" w:themeColor="text1"/>
        </w:rPr>
        <w:t>[56,57]</w:t>
      </w:r>
      <w:r w:rsidR="000B0AC3" w:rsidRPr="008C78B5">
        <w:rPr>
          <w:color w:val="000000" w:themeColor="text1"/>
        </w:rPr>
        <w:fldChar w:fldCharType="end"/>
      </w:r>
      <w:r>
        <w:rPr>
          <w:color w:val="000000" w:themeColor="text1"/>
        </w:rPr>
        <w:t>;</w:t>
      </w:r>
    </w:p>
    <w:p w14:paraId="50593687" w14:textId="6C0B12AC" w:rsidR="007C1EA1" w:rsidRPr="008C78B5" w:rsidRDefault="008C78B5" w:rsidP="004F6F41">
      <w:pPr>
        <w:pStyle w:val="a4"/>
        <w:numPr>
          <w:ilvl w:val="1"/>
          <w:numId w:val="30"/>
        </w:numPr>
        <w:spacing w:before="0"/>
        <w:ind w:left="1134"/>
        <w:rPr>
          <w:color w:val="000000" w:themeColor="text1"/>
        </w:rPr>
      </w:pPr>
      <w:r w:rsidRPr="008C78B5">
        <w:rPr>
          <w:color w:val="000000" w:themeColor="text1"/>
        </w:rPr>
        <w:t xml:space="preserve">акалабрутиниб </w:t>
      </w:r>
      <w:r w:rsidR="007C1EA1" w:rsidRPr="008C78B5">
        <w:rPr>
          <w:color w:val="000000" w:themeColor="text1"/>
        </w:rPr>
        <w:t xml:space="preserve">100 мг (1 капсула) 2 раза в день в монотерапии независимо от приема пищи до прогрессии заболевания или развития неприемлемой токсичности </w:t>
      </w:r>
      <w:r w:rsidR="007C1EA1" w:rsidRPr="008C78B5">
        <w:rPr>
          <w:color w:val="000000" w:themeColor="text1"/>
        </w:rPr>
        <w:fldChar w:fldCharType="begin" w:fldLock="1"/>
      </w:r>
      <w:r w:rsidR="005477DB">
        <w:rPr>
          <w:color w:val="000000" w:themeColor="text1"/>
        </w:rPr>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58]","plainTextFormattedCitation":"[58]","previouslyFormattedCitation":"[57]"},"properties":{"noteIndex":0},"schema":"https://github.com/citation-style-language/schema/raw/master/csl-citation.json"}</w:instrText>
      </w:r>
      <w:r w:rsidR="007C1EA1" w:rsidRPr="008C78B5">
        <w:rPr>
          <w:color w:val="000000" w:themeColor="text1"/>
        </w:rPr>
        <w:fldChar w:fldCharType="separate"/>
      </w:r>
      <w:r w:rsidR="005477DB" w:rsidRPr="005477DB">
        <w:rPr>
          <w:noProof/>
          <w:color w:val="000000" w:themeColor="text1"/>
        </w:rPr>
        <w:t>[58]</w:t>
      </w:r>
      <w:r w:rsidR="007C1EA1" w:rsidRPr="008C78B5">
        <w:rPr>
          <w:color w:val="000000" w:themeColor="text1"/>
        </w:rPr>
        <w:fldChar w:fldCharType="end"/>
      </w:r>
      <w:r>
        <w:rPr>
          <w:color w:val="000000" w:themeColor="text1"/>
        </w:rPr>
        <w:t>;</w:t>
      </w:r>
    </w:p>
    <w:p w14:paraId="2D522B93" w14:textId="399E5365" w:rsidR="004D7374" w:rsidRPr="008C78B5" w:rsidRDefault="004D7374" w:rsidP="004F6F41">
      <w:pPr>
        <w:pStyle w:val="a4"/>
        <w:numPr>
          <w:ilvl w:val="1"/>
          <w:numId w:val="30"/>
        </w:numPr>
        <w:spacing w:before="0"/>
        <w:ind w:left="1134"/>
        <w:rPr>
          <w:color w:val="000000" w:themeColor="text1"/>
        </w:rPr>
      </w:pPr>
      <w:r w:rsidRPr="008C78B5">
        <w:rPr>
          <w:color w:val="000000" w:themeColor="text1"/>
        </w:rPr>
        <w:t>венетоклакс</w:t>
      </w:r>
      <w:r w:rsidR="00CA00F1">
        <w:rPr>
          <w:color w:val="000000" w:themeColor="text1"/>
        </w:rPr>
        <w:t>**</w:t>
      </w:r>
      <w:r w:rsidR="00D104B7" w:rsidRPr="008C78B5">
        <w:rPr>
          <w:color w:val="000000" w:themeColor="text1"/>
        </w:rPr>
        <w:t xml:space="preserve"> </w:t>
      </w:r>
      <w:r w:rsidR="00CA00F1">
        <w:rPr>
          <w:color w:val="000000" w:themeColor="text1"/>
        </w:rPr>
        <w:t>+</w:t>
      </w:r>
      <w:r w:rsidR="00D104B7" w:rsidRPr="008C78B5">
        <w:rPr>
          <w:color w:val="000000" w:themeColor="text1"/>
        </w:rPr>
        <w:t xml:space="preserve"> ритуксимаб</w:t>
      </w:r>
      <w:r w:rsidR="00CA00F1">
        <w:rPr>
          <w:color w:val="000000" w:themeColor="text1"/>
        </w:rPr>
        <w:t>**</w:t>
      </w:r>
      <w:r w:rsidR="00D104B7" w:rsidRPr="008C78B5">
        <w:rPr>
          <w:color w:val="000000" w:themeColor="text1"/>
        </w:rPr>
        <w:t>: венетоклакс</w:t>
      </w:r>
      <w:r w:rsidR="00E0050E" w:rsidRPr="008C78B5">
        <w:rPr>
          <w:color w:val="000000" w:themeColor="text1"/>
        </w:rPr>
        <w:t>**</w:t>
      </w:r>
      <w:r w:rsidR="00AE69C4" w:rsidRPr="008C78B5">
        <w:rPr>
          <w:color w:val="000000" w:themeColor="text1"/>
        </w:rPr>
        <w:t xml:space="preserve"> 20 мг/сут (нед. 1), 50 мг/сут (нед. 2), 100 мг/сут (нед. 3), 200 мг/сут (нед. 4), 400 мг/сут (нед. 5 и далее), прием в течение 24 мес. начиная с 1-го дня 1-го цикла лечения ритуксимабом** </w:t>
      </w:r>
      <w:r w:rsidRPr="008C78B5">
        <w:rPr>
          <w:color w:val="000000" w:themeColor="text1"/>
        </w:rPr>
        <w:t>и ритуксимаба</w:t>
      </w:r>
      <w:r w:rsidR="006D567B" w:rsidRPr="008C78B5">
        <w:rPr>
          <w:color w:val="000000" w:themeColor="text1"/>
        </w:rPr>
        <w:t>**</w:t>
      </w:r>
      <w:r w:rsidR="00AE69C4" w:rsidRPr="008C78B5">
        <w:rPr>
          <w:color w:val="000000" w:themeColor="text1"/>
        </w:rPr>
        <w:t xml:space="preserve"> 375 мг/м</w:t>
      </w:r>
      <w:r w:rsidR="00AE69C4" w:rsidRPr="00CA00F1">
        <w:rPr>
          <w:color w:val="000000" w:themeColor="text1"/>
          <w:vertAlign w:val="superscript"/>
        </w:rPr>
        <w:t>2</w:t>
      </w:r>
      <w:r w:rsidR="00AE69C4" w:rsidRPr="008C78B5">
        <w:rPr>
          <w:color w:val="000000" w:themeColor="text1"/>
        </w:rPr>
        <w:t xml:space="preserve"> в/в кап. через 1 нед. после достижения дозы венетоклакса</w:t>
      </w:r>
      <w:r w:rsidR="00E0050E" w:rsidRPr="008C78B5">
        <w:rPr>
          <w:color w:val="000000" w:themeColor="text1"/>
        </w:rPr>
        <w:t>**</w:t>
      </w:r>
      <w:r w:rsidR="00AE69C4" w:rsidRPr="008C78B5">
        <w:rPr>
          <w:color w:val="000000" w:themeColor="text1"/>
        </w:rPr>
        <w:t xml:space="preserve"> 400 мг/сут, далее – 500 мг/м</w:t>
      </w:r>
      <w:r w:rsidR="00AE69C4" w:rsidRPr="00CA00F1">
        <w:rPr>
          <w:color w:val="000000" w:themeColor="text1"/>
          <w:vertAlign w:val="superscript"/>
        </w:rPr>
        <w:t>2</w:t>
      </w:r>
      <w:r w:rsidR="00AE69C4" w:rsidRPr="008C78B5">
        <w:rPr>
          <w:color w:val="000000" w:themeColor="text1"/>
        </w:rPr>
        <w:t xml:space="preserve"> в/в кап. или </w:t>
      </w:r>
      <w:r w:rsidR="00492BEA" w:rsidRPr="008C78B5">
        <w:rPr>
          <w:color w:val="000000" w:themeColor="text1"/>
        </w:rPr>
        <w:t xml:space="preserve">1600 </w:t>
      </w:r>
      <w:r w:rsidR="00EA3851" w:rsidRPr="008C78B5">
        <w:rPr>
          <w:color w:val="000000" w:themeColor="text1"/>
        </w:rPr>
        <w:t>мг п/к</w:t>
      </w:r>
      <w:r w:rsidR="00AE69C4" w:rsidRPr="008C78B5">
        <w:rPr>
          <w:color w:val="000000" w:themeColor="text1"/>
        </w:rPr>
        <w:t xml:space="preserve"> ежемесячно, всего 6 введений</w:t>
      </w:r>
      <w:r w:rsidRPr="008C78B5">
        <w:rPr>
          <w:color w:val="000000" w:themeColor="text1"/>
        </w:rPr>
        <w:t xml:space="preserve"> </w:t>
      </w:r>
      <w:r w:rsidR="000B0AC3" w:rsidRPr="008C78B5">
        <w:rPr>
          <w:color w:val="000000" w:themeColor="text1"/>
        </w:rPr>
        <w:fldChar w:fldCharType="begin" w:fldLock="1"/>
      </w:r>
      <w:r w:rsidR="005477DB">
        <w:rPr>
          <w:color w:val="000000" w:themeColor="text1"/>
        </w:rPr>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9]","plainTextFormattedCitation":"[59]","previouslyFormattedCitation":"[58]"},"properties":{"noteIndex":0},"schema":"https://github.com/citation-style-language/schema/raw/master/csl-citation.json"}</w:instrText>
      </w:r>
      <w:r w:rsidR="000B0AC3" w:rsidRPr="008C78B5">
        <w:rPr>
          <w:color w:val="000000" w:themeColor="text1"/>
        </w:rPr>
        <w:fldChar w:fldCharType="separate"/>
      </w:r>
      <w:r w:rsidR="005477DB" w:rsidRPr="005477DB">
        <w:rPr>
          <w:noProof/>
          <w:color w:val="000000" w:themeColor="text1"/>
        </w:rPr>
        <w:t>[59]</w:t>
      </w:r>
      <w:r w:rsidR="000B0AC3" w:rsidRPr="008C78B5">
        <w:rPr>
          <w:color w:val="000000" w:themeColor="text1"/>
        </w:rPr>
        <w:fldChar w:fldCharType="end"/>
      </w:r>
      <w:r w:rsidR="00CA00F1">
        <w:rPr>
          <w:color w:val="000000" w:themeColor="text1"/>
        </w:rPr>
        <w:t>;</w:t>
      </w:r>
      <w:r w:rsidRPr="008C78B5">
        <w:rPr>
          <w:color w:val="000000" w:themeColor="text1"/>
        </w:rPr>
        <w:t xml:space="preserve"> </w:t>
      </w:r>
    </w:p>
    <w:p w14:paraId="5601285C" w14:textId="32466D1B" w:rsidR="0045672C" w:rsidRPr="008C78B5" w:rsidRDefault="00CA00F1" w:rsidP="004F6F41">
      <w:pPr>
        <w:pStyle w:val="a4"/>
        <w:numPr>
          <w:ilvl w:val="1"/>
          <w:numId w:val="30"/>
        </w:numPr>
        <w:spacing w:before="0"/>
        <w:ind w:left="1134"/>
        <w:rPr>
          <w:color w:val="000000" w:themeColor="text1"/>
        </w:rPr>
      </w:pPr>
      <w:r w:rsidRPr="008C78B5">
        <w:rPr>
          <w:color w:val="000000" w:themeColor="text1"/>
        </w:rPr>
        <w:t>занубрутиниб</w:t>
      </w:r>
      <w:r w:rsidR="0045672C" w:rsidRPr="008C78B5">
        <w:rPr>
          <w:color w:val="000000" w:themeColor="text1"/>
        </w:rPr>
        <w:t xml:space="preserve"> в монорежиме 160 мг (2 капсулы) 2 раза в день или 320 мг (4 капсулы) 1 раз в день до прогрессирования или развития непереносимой токсичности</w:t>
      </w:r>
      <w:r>
        <w:rPr>
          <w:color w:val="000000" w:themeColor="text1"/>
        </w:rPr>
        <w:t xml:space="preserve"> </w:t>
      </w:r>
      <w:r>
        <w:rPr>
          <w:color w:val="000000" w:themeColor="text1"/>
        </w:rPr>
        <w:fldChar w:fldCharType="begin" w:fldLock="1"/>
      </w:r>
      <w:r w:rsidR="005477DB">
        <w:rPr>
          <w:color w:val="000000" w:themeColor="text1"/>
        </w:rPr>
        <w:instrText>ADDIN CSL_CITATION {"citationItems":[{"id":"ITEM-1","itemData":{"author":[{"dropping-particle":"","family":"Hillmen","given":"Peter","non-dropping-particle":"","parse-names":false,"suffix":""},{"dropping-particle":"","family":"Eichhorst","given":"Barbara F.","non-dropping-particle":"","parse-names":false,"suffix":""},{"dropping-particle":"","family":"Brown","given":"Jennifer R.","non-dropping-particle":"","parse-names":false,"suffix":""},{"dropping-particle":"","family":"Lamanna","given":"Nicole","non-dropping-particle":"","parse-names":false,"suffix":""},{"dropping-particle":"","family":"O'Brien","given":"Susan","non-dropping-particle":"","parse-names":false,"suffix":""},{"dropping-particle":"","family":"Tam","given":"Constantine S.","non-dropping-particle":"","parse-names":false,"suffix":""},{"dropping-particle":"","family":"Qiu","given":"Lugui","non-dropping-particle":"","parse-names":false,"suffix":""},{"dropping-particle":"","family":"Kazmierczak","given":"Maciej","non-dropping-particle":"","parse-names":false,"suffix":""},{"dropping-particle":"","family":"Zhou","given":"Keshu","non-dropping-particle":"","parse-names":false,"suffix":""}],"container-title":"EHA Library","id":"ITEM-1","issued":{"date-parts":[["2021"]]},"page":"330170","title":"First Interim Analysis of ALPINE Study: Results of a Phase 3 Randomized Study of Zanubrutinib vs Ibrutinib in Patients with Relapsed/Refractory Chronic Lymphocytic Lymphoma","type":"paper-conference"},"uris":["http://www.mendeley.com/documents/?uuid=28b43b72-782f-30c8-bb72-ce3a005a7c5c"]}],"mendeley":{"formattedCitation":"[60]","plainTextFormattedCitation":"[60]","previouslyFormattedCitation":"[59]"},"properties":{"noteIndex":0},"schema":"https://github.com/citation-style-language/schema/raw/master/csl-citation.json"}</w:instrText>
      </w:r>
      <w:r>
        <w:rPr>
          <w:color w:val="000000" w:themeColor="text1"/>
        </w:rPr>
        <w:fldChar w:fldCharType="separate"/>
      </w:r>
      <w:r w:rsidR="005477DB" w:rsidRPr="005477DB">
        <w:rPr>
          <w:noProof/>
          <w:color w:val="000000" w:themeColor="text1"/>
        </w:rPr>
        <w:t>[60]</w:t>
      </w:r>
      <w:r>
        <w:rPr>
          <w:color w:val="000000" w:themeColor="text1"/>
        </w:rPr>
        <w:fldChar w:fldCharType="end"/>
      </w:r>
      <w:r w:rsidRPr="00CA00F1">
        <w:rPr>
          <w:color w:val="000000" w:themeColor="text1"/>
        </w:rPr>
        <w:t>;</w:t>
      </w:r>
    </w:p>
    <w:p w14:paraId="41AB5E6B" w14:textId="2F0553C1" w:rsidR="00435BBE" w:rsidRPr="008C78B5" w:rsidRDefault="00CA00F1" w:rsidP="004F6F41">
      <w:pPr>
        <w:pStyle w:val="a4"/>
        <w:numPr>
          <w:ilvl w:val="1"/>
          <w:numId w:val="30"/>
        </w:numPr>
        <w:spacing w:before="0"/>
        <w:ind w:left="1134"/>
        <w:rPr>
          <w:color w:val="000000" w:themeColor="text1"/>
        </w:rPr>
      </w:pPr>
      <w:r w:rsidRPr="008C78B5">
        <w:rPr>
          <w:color w:val="000000" w:themeColor="text1"/>
        </w:rPr>
        <w:lastRenderedPageBreak/>
        <w:t>ибрутиниб</w:t>
      </w:r>
      <w:r w:rsidR="00435BBE" w:rsidRPr="008C78B5">
        <w:rPr>
          <w:color w:val="000000" w:themeColor="text1"/>
        </w:rPr>
        <w:t>** 420 мг/сут (3 капсулы) внутрь 1 раз в день ежедневно в течение всего курса и далее (после завершения циклов BR) – до прогрессирования или развития неприемлемой токсичности ± BR (#бендамустин** – 90 мг/м</w:t>
      </w:r>
      <w:r w:rsidR="00435BBE" w:rsidRPr="00CA00F1">
        <w:rPr>
          <w:color w:val="000000" w:themeColor="text1"/>
          <w:vertAlign w:val="superscript"/>
        </w:rPr>
        <w:t>2</w:t>
      </w:r>
      <w:r w:rsidR="00435BBE" w:rsidRPr="008C78B5">
        <w:rPr>
          <w:color w:val="000000" w:themeColor="text1"/>
        </w:rPr>
        <w:t xml:space="preserve"> в/в кап., дни 2–3 цикла 1; дни 1, 2 циклов 2–6; ритуксимаб** – 375 мг/м</w:t>
      </w:r>
      <w:r w:rsidR="00435BBE" w:rsidRPr="00CA00F1">
        <w:rPr>
          <w:color w:val="000000" w:themeColor="text1"/>
          <w:vertAlign w:val="superscript"/>
        </w:rPr>
        <w:t>2</w:t>
      </w:r>
      <w:r w:rsidR="00435BBE" w:rsidRPr="008C78B5">
        <w:rPr>
          <w:color w:val="000000" w:themeColor="text1"/>
        </w:rPr>
        <w:t xml:space="preserve"> в/в кап., день 1 цикла 1; 500 мг/м</w:t>
      </w:r>
      <w:r w:rsidR="00435BBE" w:rsidRPr="00CA00F1">
        <w:rPr>
          <w:color w:val="000000" w:themeColor="text1"/>
          <w:vertAlign w:val="superscript"/>
        </w:rPr>
        <w:t>2</w:t>
      </w:r>
      <w:r w:rsidR="00435BBE" w:rsidRPr="008C78B5">
        <w:rPr>
          <w:color w:val="000000" w:themeColor="text1"/>
        </w:rPr>
        <w:t xml:space="preserve"> в/в кап. или 1600 мг п/к, день 1 циклов 2–6. Лечение возобновляется на 29-й день., всего 6 циклов) </w:t>
      </w:r>
      <w:r w:rsidR="00435BBE" w:rsidRPr="008C78B5">
        <w:rPr>
          <w:color w:val="000000" w:themeColor="text1"/>
        </w:rPr>
        <w:fldChar w:fldCharType="begin" w:fldLock="1"/>
      </w:r>
      <w:r w:rsidR="005477DB">
        <w:rPr>
          <w:color w:val="000000" w:themeColor="text1"/>
        </w:rPr>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Rule","given":"S","non-dropping-particle":"","parse-names":false,"suffix":""},{"dropping-particle":"","family":"Sun","given":"S","non-dropping-particle":"","parse-names":false,"suffix":""},{"dropping-particle":"","family":"Mahler","given":"M","non-dropping-particle":"","parse-names":false,"suffix":""},{"dropping-particle":"","family":"Phelps","given":"C","non-dropping-particle":"","parse-names":false,"suffix":""},{"dropping-particle":"","family":"Salman","given":"M","non-dropping-particle":"","parse-names":false,"suffix":""},{"dropping-particle":"","family":"Howes","given":"A","non-dropping-particle":"","parse-names":false,"suffix":""},{"dropping-particle":"","family":"Chanan-Khan","given":"A","non-dropping-particle":"","parse-names":false,"suffix":""}],"container-title":"Leukemia &amp; lymphoma","id":"ITEM-4","issued":{"date-parts":[["2017"]]},"page":"192-194","title":"Three-year follow-up of patients with previously treated chronic lymphocytic leukemia (CLL) or small lymphocytic lymphoma (SLL) receiving ibrutinib plus bendamustine and rituximab (BR) versus placebo plus BR: an update of the HELIOS study.","type":"article-journal","volume":"58"},"uris":["http://www.mendeley.com/documents/?uuid=3043d3aa-0ac6-43d0-8224-85a252bb08e4"]}],"mendeley":{"formattedCitation":"[61–64]","plainTextFormattedCitation":"[61–64]","previouslyFormattedCitation":"[60–63]"},"properties":{"noteIndex":0},"schema":"https://github.com/citation-style-language/schema/raw/master/csl-citation.json"}</w:instrText>
      </w:r>
      <w:r w:rsidR="00435BBE" w:rsidRPr="008C78B5">
        <w:rPr>
          <w:color w:val="000000" w:themeColor="text1"/>
        </w:rPr>
        <w:fldChar w:fldCharType="separate"/>
      </w:r>
      <w:r w:rsidR="005477DB" w:rsidRPr="005477DB">
        <w:rPr>
          <w:noProof/>
          <w:color w:val="000000" w:themeColor="text1"/>
        </w:rPr>
        <w:t>[61–64]</w:t>
      </w:r>
      <w:r w:rsidR="00435BBE" w:rsidRPr="008C78B5">
        <w:rPr>
          <w:color w:val="000000" w:themeColor="text1"/>
        </w:rPr>
        <w:fldChar w:fldCharType="end"/>
      </w:r>
      <w:r w:rsidR="00435BBE" w:rsidRPr="008C78B5">
        <w:rPr>
          <w:color w:val="000000" w:themeColor="text1"/>
        </w:rPr>
        <w:t>.</w:t>
      </w:r>
    </w:p>
    <w:p w14:paraId="445E8423" w14:textId="77777777" w:rsidR="004D7374" w:rsidRPr="00C348F4" w:rsidRDefault="004D7374" w:rsidP="00EE6254">
      <w:pPr>
        <w:ind w:left="709"/>
        <w:contextualSpacing/>
        <w:rPr>
          <w:b/>
          <w:spacing w:val="-4"/>
        </w:rPr>
      </w:pPr>
      <w:r w:rsidRPr="00855766">
        <w:rPr>
          <w:b/>
          <w:spacing w:val="-4"/>
        </w:rPr>
        <w:t xml:space="preserve">Уровень убедительности </w:t>
      </w:r>
      <w:r w:rsidR="00C20509" w:rsidRPr="00855766">
        <w:rPr>
          <w:b/>
          <w:spacing w:val="-4"/>
        </w:rPr>
        <w:t xml:space="preserve">рекомендаций – </w:t>
      </w:r>
      <w:r w:rsidR="001E3D61" w:rsidRPr="00855766">
        <w:rPr>
          <w:b/>
          <w:spacing w:val="-4"/>
        </w:rPr>
        <w:t>А</w:t>
      </w:r>
      <w:r w:rsidR="006919DC" w:rsidRPr="00855766">
        <w:rPr>
          <w:b/>
          <w:spacing w:val="-4"/>
        </w:rPr>
        <w:t xml:space="preserve"> </w:t>
      </w:r>
      <w:r w:rsidRPr="00855766">
        <w:rPr>
          <w:b/>
          <w:spacing w:val="-4"/>
        </w:rPr>
        <w:t xml:space="preserve">(уровень достоверности </w:t>
      </w:r>
      <w:r w:rsidR="00C20509" w:rsidRPr="00855766">
        <w:rPr>
          <w:b/>
          <w:spacing w:val="-4"/>
        </w:rPr>
        <w:t xml:space="preserve">доказательств – </w:t>
      </w:r>
      <w:r w:rsidR="001E3D61" w:rsidRPr="00855766">
        <w:rPr>
          <w:b/>
          <w:spacing w:val="-4"/>
        </w:rPr>
        <w:t>2</w:t>
      </w:r>
      <w:r w:rsidRPr="00855766">
        <w:rPr>
          <w:b/>
          <w:spacing w:val="-4"/>
        </w:rPr>
        <w:t>)</w:t>
      </w:r>
      <w:r w:rsidR="00C740F1" w:rsidRPr="00855766">
        <w:rPr>
          <w:b/>
          <w:spacing w:val="-4"/>
        </w:rPr>
        <w:t>.</w:t>
      </w:r>
    </w:p>
    <w:p w14:paraId="3F583F2F" w14:textId="6290DF4B" w:rsidR="00B9695E" w:rsidRDefault="00A81638" w:rsidP="00EE6254">
      <w:pPr>
        <w:ind w:firstLine="709"/>
        <w:contextualSpacing/>
        <w:rPr>
          <w:i/>
        </w:rPr>
      </w:pPr>
      <w:r w:rsidRPr="00C348F4">
        <w:rPr>
          <w:b/>
        </w:rPr>
        <w:t>Комментарии</w:t>
      </w:r>
      <w:r w:rsidR="004D7374" w:rsidRPr="00C348F4">
        <w:rPr>
          <w:b/>
        </w:rPr>
        <w:t>:</w:t>
      </w:r>
      <w:r w:rsidR="00C848DD" w:rsidRPr="00C348F4">
        <w:rPr>
          <w:b/>
        </w:rPr>
        <w:t xml:space="preserve"> </w:t>
      </w:r>
      <w:r w:rsidR="00C848DD" w:rsidRPr="00C348F4">
        <w:rPr>
          <w:i/>
        </w:rPr>
        <w:t xml:space="preserve">у </w:t>
      </w:r>
      <w:r w:rsidR="004D7374" w:rsidRPr="00CA00F1">
        <w:rPr>
          <w:i/>
          <w:color w:val="000000" w:themeColor="text1"/>
        </w:rPr>
        <w:t xml:space="preserve">пациентов с поздним рецидивом выбор терапии зависит от вида, результатов и переносимости </w:t>
      </w:r>
      <w:r w:rsidR="00F37915" w:rsidRPr="00CA00F1">
        <w:rPr>
          <w:i/>
          <w:color w:val="000000" w:themeColor="text1"/>
        </w:rPr>
        <w:t xml:space="preserve">предшествующей </w:t>
      </w:r>
      <w:r w:rsidR="004D7374" w:rsidRPr="00CA00F1">
        <w:rPr>
          <w:i/>
          <w:color w:val="000000" w:themeColor="text1"/>
        </w:rPr>
        <w:t>терапии, общего</w:t>
      </w:r>
      <w:r w:rsidR="004D7374" w:rsidRPr="00C348F4">
        <w:rPr>
          <w:i/>
        </w:rPr>
        <w:t xml:space="preserve"> состояния и коморбидности пациента, а также предпочтений и возможностей клиники. Повторные флударабин-содержащие курсы возможны при условии, что при проведении этой терапии в </w:t>
      </w:r>
      <w:r w:rsidR="004E40A4" w:rsidRPr="00C348F4">
        <w:rPr>
          <w:i/>
        </w:rPr>
        <w:t>качестве 1-й линии не наблюдались явления</w:t>
      </w:r>
      <w:r w:rsidR="004D7374" w:rsidRPr="00C348F4">
        <w:rPr>
          <w:i/>
        </w:rPr>
        <w:t xml:space="preserve"> значительн</w:t>
      </w:r>
      <w:r w:rsidR="004E40A4" w:rsidRPr="00C348F4">
        <w:rPr>
          <w:i/>
        </w:rPr>
        <w:t>ой</w:t>
      </w:r>
      <w:r w:rsidR="004D7374" w:rsidRPr="00C348F4">
        <w:rPr>
          <w:i/>
        </w:rPr>
        <w:t xml:space="preserve"> токсичност</w:t>
      </w:r>
      <w:r w:rsidR="004E40A4" w:rsidRPr="00C348F4">
        <w:rPr>
          <w:i/>
        </w:rPr>
        <w:t>и</w:t>
      </w:r>
      <w:r w:rsidR="004D7374" w:rsidRPr="00C348F4">
        <w:rPr>
          <w:i/>
        </w:rPr>
        <w:t xml:space="preserve"> – тяжелые затяжные цитопении, повлекшие за собой многомесячные перерывы в лечении</w:t>
      </w:r>
      <w:r w:rsidR="004E40A4" w:rsidRPr="00C348F4">
        <w:rPr>
          <w:i/>
        </w:rPr>
        <w:t>,</w:t>
      </w:r>
      <w:r w:rsidR="004D7374" w:rsidRPr="00C348F4">
        <w:rPr>
          <w:i/>
        </w:rPr>
        <w:t xml:space="preserve"> развитие тяжелых инфекционных осложнений. В качестве терапии </w:t>
      </w:r>
      <w:r w:rsidR="004E40A4" w:rsidRPr="00C348F4">
        <w:rPr>
          <w:i/>
        </w:rPr>
        <w:t>2-й</w:t>
      </w:r>
      <w:r w:rsidR="004D7374" w:rsidRPr="00C348F4">
        <w:rPr>
          <w:i/>
        </w:rPr>
        <w:t xml:space="preserve"> линии можно </w:t>
      </w:r>
      <w:r w:rsidR="004E40A4" w:rsidRPr="00C348F4">
        <w:rPr>
          <w:i/>
        </w:rPr>
        <w:t>использовать</w:t>
      </w:r>
      <w:r w:rsidR="004D7374" w:rsidRPr="00C348F4">
        <w:rPr>
          <w:i/>
        </w:rPr>
        <w:t xml:space="preserve"> т</w:t>
      </w:r>
      <w:r w:rsidR="004E40A4" w:rsidRPr="00C348F4">
        <w:rPr>
          <w:i/>
        </w:rPr>
        <w:t>у</w:t>
      </w:r>
      <w:r w:rsidR="004D7374" w:rsidRPr="00C348F4">
        <w:rPr>
          <w:i/>
        </w:rPr>
        <w:t xml:space="preserve"> же схем</w:t>
      </w:r>
      <w:r w:rsidR="004E40A4" w:rsidRPr="00C348F4">
        <w:rPr>
          <w:i/>
        </w:rPr>
        <w:t>у</w:t>
      </w:r>
      <w:r w:rsidR="004D7374" w:rsidRPr="00C348F4">
        <w:rPr>
          <w:i/>
        </w:rPr>
        <w:t>. В исследованиях II фазы получены убедительные данные об эффективности режима BR (бендамустин</w:t>
      </w:r>
      <w:r w:rsidR="00AD6066" w:rsidRPr="00C348F4">
        <w:rPr>
          <w:i/>
        </w:rPr>
        <w:t>**</w:t>
      </w:r>
      <w:r w:rsidR="004D7374" w:rsidRPr="00C348F4">
        <w:rPr>
          <w:i/>
        </w:rPr>
        <w:t xml:space="preserve"> + ритуксимаб</w:t>
      </w:r>
      <w:r w:rsidR="00AD6066" w:rsidRPr="00C348F4">
        <w:rPr>
          <w:i/>
        </w:rPr>
        <w:t>**</w:t>
      </w:r>
      <w:r w:rsidR="004D7374" w:rsidRPr="00C348F4">
        <w:rPr>
          <w:i/>
        </w:rPr>
        <w:t>). У пациентов, ранее получавших хлорамбуцил, может быть эффективна терапия бендамустином</w:t>
      </w:r>
      <w:r w:rsidR="00AD6066" w:rsidRPr="00C348F4">
        <w:rPr>
          <w:i/>
        </w:rPr>
        <w:t>**</w:t>
      </w:r>
      <w:r w:rsidR="00691D0D" w:rsidRPr="00C348F4">
        <w:rPr>
          <w:i/>
        </w:rPr>
        <w:t>, режимы</w:t>
      </w:r>
      <w:r w:rsidR="004D7374" w:rsidRPr="00C348F4">
        <w:rPr>
          <w:i/>
        </w:rPr>
        <w:t xml:space="preserve"> BR и FCR-Lite.</w:t>
      </w:r>
    </w:p>
    <w:p w14:paraId="44204960" w14:textId="31097B19" w:rsidR="00CC48FB" w:rsidRDefault="00691D0D" w:rsidP="004F6F41">
      <w:pPr>
        <w:pStyle w:val="a4"/>
        <w:numPr>
          <w:ilvl w:val="0"/>
          <w:numId w:val="30"/>
        </w:numPr>
        <w:spacing w:before="0"/>
        <w:ind w:left="709"/>
        <w:rPr>
          <w:color w:val="000000" w:themeColor="text1"/>
        </w:rPr>
      </w:pPr>
      <w:r w:rsidRPr="00CC48FB">
        <w:rPr>
          <w:color w:val="000000" w:themeColor="text1"/>
        </w:rPr>
        <w:t>П</w:t>
      </w:r>
      <w:r w:rsidR="004D7374" w:rsidRPr="00CC48FB">
        <w:rPr>
          <w:color w:val="000000" w:themeColor="text1"/>
        </w:rPr>
        <w:t>ациент</w:t>
      </w:r>
      <w:r w:rsidRPr="00CC48FB">
        <w:rPr>
          <w:color w:val="000000" w:themeColor="text1"/>
        </w:rPr>
        <w:t>ам</w:t>
      </w:r>
      <w:r w:rsidR="004D7374" w:rsidRPr="00CC48FB">
        <w:rPr>
          <w:color w:val="000000" w:themeColor="text1"/>
        </w:rPr>
        <w:t xml:space="preserve"> с ранним </w:t>
      </w:r>
      <w:r w:rsidR="00AD6066" w:rsidRPr="00CC48FB">
        <w:rPr>
          <w:color w:val="000000" w:themeColor="text1"/>
        </w:rPr>
        <w:t xml:space="preserve">(&lt;24 мес. после </w:t>
      </w:r>
      <w:r w:rsidR="00A721A9" w:rsidRPr="00CC48FB">
        <w:rPr>
          <w:color w:val="000000" w:themeColor="text1"/>
        </w:rPr>
        <w:t xml:space="preserve">окончания </w:t>
      </w:r>
      <w:r w:rsidR="0095492A" w:rsidRPr="00CC48FB">
        <w:rPr>
          <w:color w:val="000000" w:themeColor="text1"/>
        </w:rPr>
        <w:t>терапии 1 линии</w:t>
      </w:r>
      <w:r w:rsidR="00AD6066" w:rsidRPr="00CC48FB">
        <w:rPr>
          <w:color w:val="000000" w:themeColor="text1"/>
        </w:rPr>
        <w:t>)</w:t>
      </w:r>
      <w:r w:rsidR="00030520" w:rsidRPr="00CC48FB">
        <w:rPr>
          <w:color w:val="000000" w:themeColor="text1"/>
        </w:rPr>
        <w:t xml:space="preserve"> </w:t>
      </w:r>
      <w:r w:rsidRPr="00CC48FB">
        <w:rPr>
          <w:color w:val="000000" w:themeColor="text1"/>
        </w:rPr>
        <w:t xml:space="preserve">рецидивом </w:t>
      </w:r>
      <w:r w:rsidR="005B7175" w:rsidRPr="00CC48FB">
        <w:rPr>
          <w:color w:val="000000" w:themeColor="text1"/>
        </w:rPr>
        <w:t>с показаниями к терапии</w:t>
      </w:r>
      <w:r w:rsidR="00134D6D" w:rsidRPr="00CC48FB">
        <w:rPr>
          <w:color w:val="000000" w:themeColor="text1"/>
        </w:rPr>
        <w:t xml:space="preserve">  либо </w:t>
      </w:r>
      <w:r w:rsidR="00E57A58" w:rsidRPr="00CC48FB">
        <w:rPr>
          <w:color w:val="000000" w:themeColor="text1"/>
        </w:rPr>
        <w:t xml:space="preserve">прогрессией </w:t>
      </w:r>
      <w:r w:rsidR="00134D6D" w:rsidRPr="00CC48FB">
        <w:rPr>
          <w:color w:val="000000" w:themeColor="text1"/>
        </w:rPr>
        <w:t>ХЛЛ/ЛМЛ</w:t>
      </w:r>
      <w:r w:rsidR="00AD6066" w:rsidRPr="00CC48FB">
        <w:rPr>
          <w:color w:val="000000" w:themeColor="text1"/>
        </w:rPr>
        <w:t>, ранее не</w:t>
      </w:r>
      <w:r w:rsidRPr="00CC48FB">
        <w:rPr>
          <w:color w:val="000000" w:themeColor="text1"/>
        </w:rPr>
        <w:t> </w:t>
      </w:r>
      <w:r w:rsidR="004B5332" w:rsidRPr="00CC48FB">
        <w:rPr>
          <w:color w:val="000000" w:themeColor="text1"/>
        </w:rPr>
        <w:t xml:space="preserve"> </w:t>
      </w:r>
      <w:r w:rsidR="00AD6066" w:rsidRPr="00CC48FB">
        <w:rPr>
          <w:color w:val="000000" w:themeColor="text1"/>
        </w:rPr>
        <w:t>получавших</w:t>
      </w:r>
      <w:r w:rsidR="00B00322" w:rsidRPr="00CC48FB">
        <w:rPr>
          <w:color w:val="000000" w:themeColor="text1"/>
        </w:rPr>
        <w:t xml:space="preserve"> </w:t>
      </w:r>
      <w:r w:rsidR="00110AE4" w:rsidRPr="00CC48FB">
        <w:rPr>
          <w:color w:val="000000" w:themeColor="text1"/>
        </w:rPr>
        <w:t>таргетные препараты</w:t>
      </w:r>
      <w:r w:rsidR="00AD6066" w:rsidRPr="00CC48FB">
        <w:rPr>
          <w:color w:val="000000" w:themeColor="text1"/>
        </w:rPr>
        <w:t>,</w:t>
      </w:r>
      <w:r w:rsidR="00030520" w:rsidRPr="00CC48FB">
        <w:rPr>
          <w:color w:val="000000" w:themeColor="text1"/>
        </w:rPr>
        <w:t xml:space="preserve"> </w:t>
      </w:r>
      <w:r w:rsidR="001018E4" w:rsidRPr="00CC48FB">
        <w:rPr>
          <w:color w:val="000000" w:themeColor="text1"/>
        </w:rPr>
        <w:t>вне зависимости от</w:t>
      </w:r>
      <w:r w:rsidR="00030520" w:rsidRPr="00CC48FB">
        <w:rPr>
          <w:color w:val="000000" w:themeColor="text1"/>
        </w:rPr>
        <w:t xml:space="preserve"> </w:t>
      </w:r>
      <w:r w:rsidRPr="00CC48FB">
        <w:rPr>
          <w:color w:val="000000" w:themeColor="text1"/>
        </w:rPr>
        <w:t xml:space="preserve">наличия </w:t>
      </w:r>
      <w:r w:rsidR="001018E4" w:rsidRPr="00CC48FB">
        <w:rPr>
          <w:color w:val="000000" w:themeColor="text1"/>
        </w:rPr>
        <w:t>делеции 17p</w:t>
      </w:r>
      <w:r w:rsidRPr="00CC48FB">
        <w:rPr>
          <w:color w:val="000000" w:themeColor="text1"/>
        </w:rPr>
        <w:t xml:space="preserve"> или </w:t>
      </w:r>
      <w:r w:rsidR="001018E4" w:rsidRPr="00CC48FB">
        <w:rPr>
          <w:color w:val="000000" w:themeColor="text1"/>
        </w:rPr>
        <w:t>мутации TP53</w:t>
      </w:r>
      <w:r w:rsidR="006919DC" w:rsidRPr="00CC48FB">
        <w:rPr>
          <w:color w:val="000000" w:themeColor="text1"/>
        </w:rPr>
        <w:t xml:space="preserve"> </w:t>
      </w:r>
      <w:r w:rsidR="008311A0" w:rsidRPr="00CC48FB">
        <w:rPr>
          <w:color w:val="000000" w:themeColor="text1"/>
        </w:rPr>
        <w:t>п</w:t>
      </w:r>
      <w:r w:rsidRPr="00CC48FB">
        <w:rPr>
          <w:color w:val="000000" w:themeColor="text1"/>
        </w:rPr>
        <w:t>о</w:t>
      </w:r>
      <w:r w:rsidR="008311A0" w:rsidRPr="00CC48FB">
        <w:rPr>
          <w:color w:val="000000" w:themeColor="text1"/>
        </w:rPr>
        <w:t xml:space="preserve"> возможности</w:t>
      </w:r>
      <w:r w:rsidR="00030520" w:rsidRPr="00CC48FB">
        <w:rPr>
          <w:color w:val="000000" w:themeColor="text1"/>
        </w:rPr>
        <w:t xml:space="preserve"> </w:t>
      </w:r>
      <w:r w:rsidR="004D7374" w:rsidRPr="00EE6254">
        <w:rPr>
          <w:b/>
          <w:bCs/>
          <w:color w:val="000000" w:themeColor="text1"/>
        </w:rPr>
        <w:t>рекомендована</w:t>
      </w:r>
      <w:r w:rsidR="00030520" w:rsidRPr="00CC48FB">
        <w:rPr>
          <w:color w:val="000000" w:themeColor="text1"/>
        </w:rPr>
        <w:t xml:space="preserve"> </w:t>
      </w:r>
      <w:r w:rsidR="003B28A5" w:rsidRPr="00CC48FB">
        <w:rPr>
          <w:color w:val="000000" w:themeColor="text1"/>
        </w:rPr>
        <w:t xml:space="preserve">терапия таргетными препаратами </w:t>
      </w:r>
      <w:r w:rsidR="00F37915" w:rsidRPr="00CC48FB">
        <w:rPr>
          <w:color w:val="000000" w:themeColor="text1"/>
        </w:rPr>
        <w:t>(препараты перечислены в алфавитном порядке. В реальной практике следует учитывать индивиуальные характеристики пациента и доступность препарата).</w:t>
      </w:r>
      <w:r w:rsidR="00D44A1A" w:rsidRPr="00CC48FB">
        <w:rPr>
          <w:color w:val="000000" w:themeColor="text1"/>
        </w:rPr>
        <w:t xml:space="preserve"> </w:t>
      </w:r>
    </w:p>
    <w:p w14:paraId="492B22EF" w14:textId="7534E0AD" w:rsidR="00CC48FB" w:rsidRPr="008C78B5" w:rsidRDefault="00CC48FB" w:rsidP="004F6F41">
      <w:pPr>
        <w:pStyle w:val="a4"/>
        <w:numPr>
          <w:ilvl w:val="1"/>
          <w:numId w:val="30"/>
        </w:numPr>
        <w:spacing w:before="0"/>
        <w:ind w:left="1134"/>
        <w:rPr>
          <w:color w:val="000000" w:themeColor="text1"/>
        </w:rPr>
      </w:pPr>
      <w:r w:rsidRPr="008C78B5">
        <w:rPr>
          <w:color w:val="000000" w:themeColor="text1"/>
        </w:rPr>
        <w:t xml:space="preserve">акалабрутиниб 100 мг (1 капсула) 2 раза в день в монотерапии независимо от приема пищи до прогрессии заболевания или развития неприемлемой токсичности </w:t>
      </w:r>
      <w:r w:rsidRPr="008C78B5">
        <w:rPr>
          <w:color w:val="000000" w:themeColor="text1"/>
        </w:rPr>
        <w:fldChar w:fldCharType="begin" w:fldLock="1"/>
      </w:r>
      <w:r w:rsidR="005477DB">
        <w:rPr>
          <w:color w:val="000000" w:themeColor="text1"/>
        </w:rPr>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58]","plainTextFormattedCitation":"[58]","previouslyFormattedCitation":"[57]"},"properties":{"noteIndex":0},"schema":"https://github.com/citation-style-language/schema/raw/master/csl-citation.json"}</w:instrText>
      </w:r>
      <w:r w:rsidRPr="008C78B5">
        <w:rPr>
          <w:color w:val="000000" w:themeColor="text1"/>
        </w:rPr>
        <w:fldChar w:fldCharType="separate"/>
      </w:r>
      <w:r w:rsidR="005477DB" w:rsidRPr="005477DB">
        <w:rPr>
          <w:noProof/>
          <w:color w:val="000000" w:themeColor="text1"/>
        </w:rPr>
        <w:t>[58]</w:t>
      </w:r>
      <w:r w:rsidRPr="008C78B5">
        <w:rPr>
          <w:color w:val="000000" w:themeColor="text1"/>
        </w:rPr>
        <w:fldChar w:fldCharType="end"/>
      </w:r>
      <w:r>
        <w:rPr>
          <w:color w:val="000000" w:themeColor="text1"/>
        </w:rPr>
        <w:t>;</w:t>
      </w:r>
    </w:p>
    <w:p w14:paraId="16E81394" w14:textId="13692B0A" w:rsidR="00CC48FB" w:rsidRPr="008C78B5" w:rsidRDefault="00CC48FB" w:rsidP="004F6F41">
      <w:pPr>
        <w:pStyle w:val="a4"/>
        <w:numPr>
          <w:ilvl w:val="1"/>
          <w:numId w:val="30"/>
        </w:numPr>
        <w:spacing w:before="0"/>
        <w:ind w:left="1134"/>
        <w:rPr>
          <w:color w:val="000000" w:themeColor="text1"/>
        </w:rPr>
      </w:pPr>
      <w:r w:rsidRPr="008C78B5">
        <w:rPr>
          <w:color w:val="000000" w:themeColor="text1"/>
        </w:rPr>
        <w:t>венетоклакс</w:t>
      </w:r>
      <w:r>
        <w:rPr>
          <w:color w:val="000000" w:themeColor="text1"/>
        </w:rPr>
        <w:t>**</w:t>
      </w:r>
      <w:r w:rsidRPr="008C78B5">
        <w:rPr>
          <w:color w:val="000000" w:themeColor="text1"/>
        </w:rPr>
        <w:t xml:space="preserve"> </w:t>
      </w:r>
      <w:r>
        <w:rPr>
          <w:color w:val="000000" w:themeColor="text1"/>
        </w:rPr>
        <w:t>+</w:t>
      </w:r>
      <w:r w:rsidRPr="008C78B5">
        <w:rPr>
          <w:color w:val="000000" w:themeColor="text1"/>
        </w:rPr>
        <w:t xml:space="preserve"> ритуксимаб</w:t>
      </w:r>
      <w:r>
        <w:rPr>
          <w:color w:val="000000" w:themeColor="text1"/>
        </w:rPr>
        <w:t>**</w:t>
      </w:r>
      <w:r w:rsidRPr="008C78B5">
        <w:rPr>
          <w:color w:val="000000" w:themeColor="text1"/>
        </w:rPr>
        <w:t>: венетоклакс** 20 мг/сут (нед. 1), 50 мг/сут (нед. 2), 100 мг/сут (нед. 3), 200 мг/сут (нед. 4), 400 мг/сут (нед. 5 и далее), прием в течение 24 мес. начиная с 1-го дня 1-го цикла лечения ритуксимабом** и ритуксимаба** 375 мг/м</w:t>
      </w:r>
      <w:r w:rsidRPr="00CA00F1">
        <w:rPr>
          <w:color w:val="000000" w:themeColor="text1"/>
          <w:vertAlign w:val="superscript"/>
        </w:rPr>
        <w:t>2</w:t>
      </w:r>
      <w:r w:rsidRPr="008C78B5">
        <w:rPr>
          <w:color w:val="000000" w:themeColor="text1"/>
        </w:rPr>
        <w:t xml:space="preserve"> в/в кап. через 1 нед. после достижения дозы венетоклакса** 400 мг/сут, далее – 500 мг/м</w:t>
      </w:r>
      <w:r w:rsidRPr="00CA00F1">
        <w:rPr>
          <w:color w:val="000000" w:themeColor="text1"/>
          <w:vertAlign w:val="superscript"/>
        </w:rPr>
        <w:t>2</w:t>
      </w:r>
      <w:r w:rsidRPr="008C78B5">
        <w:rPr>
          <w:color w:val="000000" w:themeColor="text1"/>
        </w:rPr>
        <w:t xml:space="preserve"> в/в кап. или 1600 мг п/к ежемесячно, всего 6 введений </w:t>
      </w:r>
      <w:r w:rsidRPr="008C78B5">
        <w:rPr>
          <w:color w:val="000000" w:themeColor="text1"/>
        </w:rPr>
        <w:fldChar w:fldCharType="begin" w:fldLock="1"/>
      </w:r>
      <w:r w:rsidR="005477DB">
        <w:rPr>
          <w:color w:val="000000" w:themeColor="text1"/>
        </w:rPr>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9]","plainTextFormattedCitation":"[59]","previouslyFormattedCitation":"[58]"},"properties":{"noteIndex":0},"schema":"https://github.com/citation-style-language/schema/raw/master/csl-citation.json"}</w:instrText>
      </w:r>
      <w:r w:rsidRPr="008C78B5">
        <w:rPr>
          <w:color w:val="000000" w:themeColor="text1"/>
        </w:rPr>
        <w:fldChar w:fldCharType="separate"/>
      </w:r>
      <w:r w:rsidR="005477DB" w:rsidRPr="005477DB">
        <w:rPr>
          <w:noProof/>
          <w:color w:val="000000" w:themeColor="text1"/>
        </w:rPr>
        <w:t>[59]</w:t>
      </w:r>
      <w:r w:rsidRPr="008C78B5">
        <w:rPr>
          <w:color w:val="000000" w:themeColor="text1"/>
        </w:rPr>
        <w:fldChar w:fldCharType="end"/>
      </w:r>
      <w:r>
        <w:rPr>
          <w:color w:val="000000" w:themeColor="text1"/>
        </w:rPr>
        <w:t>;</w:t>
      </w:r>
      <w:r w:rsidRPr="008C78B5">
        <w:rPr>
          <w:color w:val="000000" w:themeColor="text1"/>
        </w:rPr>
        <w:t xml:space="preserve"> </w:t>
      </w:r>
    </w:p>
    <w:p w14:paraId="6043C5B1" w14:textId="2CDD2832" w:rsidR="00CC48FB" w:rsidRPr="008C78B5" w:rsidRDefault="00CC48FB" w:rsidP="004F6F41">
      <w:pPr>
        <w:pStyle w:val="a4"/>
        <w:numPr>
          <w:ilvl w:val="1"/>
          <w:numId w:val="30"/>
        </w:numPr>
        <w:spacing w:before="0"/>
        <w:ind w:left="1134"/>
        <w:rPr>
          <w:color w:val="000000" w:themeColor="text1"/>
        </w:rPr>
      </w:pPr>
      <w:r w:rsidRPr="008C78B5">
        <w:rPr>
          <w:color w:val="000000" w:themeColor="text1"/>
        </w:rPr>
        <w:lastRenderedPageBreak/>
        <w:t>занубрутиниб в монорежиме 160 мг (2 капсулы) 2 раза в день или 320 мг (4 капсулы) 1 раз в день до прогрессирования или развития непереносимой токсичности</w:t>
      </w:r>
      <w:r>
        <w:rPr>
          <w:color w:val="000000" w:themeColor="text1"/>
        </w:rPr>
        <w:t xml:space="preserve"> </w:t>
      </w:r>
      <w:r>
        <w:rPr>
          <w:color w:val="000000" w:themeColor="text1"/>
        </w:rPr>
        <w:fldChar w:fldCharType="begin" w:fldLock="1"/>
      </w:r>
      <w:r w:rsidR="005477DB">
        <w:rPr>
          <w:color w:val="000000" w:themeColor="text1"/>
        </w:rPr>
        <w:instrText>ADDIN CSL_CITATION {"citationItems":[{"id":"ITEM-1","itemData":{"author":[{"dropping-particle":"","family":"Hillmen","given":"Peter","non-dropping-particle":"","parse-names":false,"suffix":""},{"dropping-particle":"","family":"Eichhorst","given":"Barbara F.","non-dropping-particle":"","parse-names":false,"suffix":""},{"dropping-particle":"","family":"Brown","given":"Jennifer R.","non-dropping-particle":"","parse-names":false,"suffix":""},{"dropping-particle":"","family":"Lamanna","given":"Nicole","non-dropping-particle":"","parse-names":false,"suffix":""},{"dropping-particle":"","family":"O'Brien","given":"Susan","non-dropping-particle":"","parse-names":false,"suffix":""},{"dropping-particle":"","family":"Tam","given":"Constantine S.","non-dropping-particle":"","parse-names":false,"suffix":""},{"dropping-particle":"","family":"Qiu","given":"Lugui","non-dropping-particle":"","parse-names":false,"suffix":""},{"dropping-particle":"","family":"Kazmierczak","given":"Maciej","non-dropping-particle":"","parse-names":false,"suffix":""},{"dropping-particle":"","family":"Zhou","given":"Keshu","non-dropping-particle":"","parse-names":false,"suffix":""}],"container-title":"EHA Library","id":"ITEM-1","issued":{"date-parts":[["2021"]]},"page":"330170","title":"First Interim Analysis of ALPINE Study: Results of a Phase 3 Randomized Study of Zanubrutinib vs Ibrutinib in Patients with Relapsed/Refractory Chronic Lymphocytic Lymphoma","type":"paper-conference"},"uris":["http://www.mendeley.com/documents/?uuid=28b43b72-782f-30c8-bb72-ce3a005a7c5c"]}],"mendeley":{"formattedCitation":"[60]","plainTextFormattedCitation":"[60]","previouslyFormattedCitation":"[59]"},"properties":{"noteIndex":0},"schema":"https://github.com/citation-style-language/schema/raw/master/csl-citation.json"}</w:instrText>
      </w:r>
      <w:r>
        <w:rPr>
          <w:color w:val="000000" w:themeColor="text1"/>
        </w:rPr>
        <w:fldChar w:fldCharType="separate"/>
      </w:r>
      <w:r w:rsidR="005477DB" w:rsidRPr="005477DB">
        <w:rPr>
          <w:noProof/>
          <w:color w:val="000000" w:themeColor="text1"/>
        </w:rPr>
        <w:t>[60]</w:t>
      </w:r>
      <w:r>
        <w:rPr>
          <w:color w:val="000000" w:themeColor="text1"/>
        </w:rPr>
        <w:fldChar w:fldCharType="end"/>
      </w:r>
      <w:r w:rsidRPr="00CA00F1">
        <w:rPr>
          <w:color w:val="000000" w:themeColor="text1"/>
        </w:rPr>
        <w:t>;</w:t>
      </w:r>
    </w:p>
    <w:p w14:paraId="23040898" w14:textId="2D6A2CF1" w:rsidR="00CC48FB" w:rsidRPr="008C78B5" w:rsidRDefault="00CC48FB" w:rsidP="004F6F41">
      <w:pPr>
        <w:pStyle w:val="a4"/>
        <w:numPr>
          <w:ilvl w:val="1"/>
          <w:numId w:val="30"/>
        </w:numPr>
        <w:spacing w:before="0"/>
        <w:ind w:left="1134"/>
        <w:rPr>
          <w:color w:val="000000" w:themeColor="text1"/>
        </w:rPr>
      </w:pPr>
      <w:r w:rsidRPr="008C78B5">
        <w:rPr>
          <w:color w:val="000000" w:themeColor="text1"/>
        </w:rPr>
        <w:t>ибрутиниб** 420 мг/сут (3 капсулы) внутрь 1 раз в день ежедневно в течение всего курса и далее (после завершения циклов BR) – до прогрессирования или развития неприемлемой токсичности ± BR (#бендамустин** – 90 мг/м</w:t>
      </w:r>
      <w:r w:rsidRPr="00CA00F1">
        <w:rPr>
          <w:color w:val="000000" w:themeColor="text1"/>
          <w:vertAlign w:val="superscript"/>
        </w:rPr>
        <w:t>2</w:t>
      </w:r>
      <w:r w:rsidRPr="008C78B5">
        <w:rPr>
          <w:color w:val="000000" w:themeColor="text1"/>
        </w:rPr>
        <w:t xml:space="preserve"> в/в кап., дни 2–3 цикла 1; дни 1, 2 циклов 2–6; ритуксимаб** – 375 мг/м</w:t>
      </w:r>
      <w:r w:rsidRPr="00CA00F1">
        <w:rPr>
          <w:color w:val="000000" w:themeColor="text1"/>
          <w:vertAlign w:val="superscript"/>
        </w:rPr>
        <w:t>2</w:t>
      </w:r>
      <w:r w:rsidRPr="008C78B5">
        <w:rPr>
          <w:color w:val="000000" w:themeColor="text1"/>
        </w:rPr>
        <w:t xml:space="preserve"> в/в кап., день 1 цикла 1; 500 мг/м</w:t>
      </w:r>
      <w:r w:rsidRPr="00CA00F1">
        <w:rPr>
          <w:color w:val="000000" w:themeColor="text1"/>
          <w:vertAlign w:val="superscript"/>
        </w:rPr>
        <w:t>2</w:t>
      </w:r>
      <w:r w:rsidRPr="008C78B5">
        <w:rPr>
          <w:color w:val="000000" w:themeColor="text1"/>
        </w:rPr>
        <w:t xml:space="preserve"> в/в кап. или 1600 мг п/к, день 1 циклов 2–6. Лечение возобновляется на 29-й день., всего 6 циклов) </w:t>
      </w:r>
      <w:r w:rsidRPr="008C78B5">
        <w:rPr>
          <w:color w:val="000000" w:themeColor="text1"/>
        </w:rPr>
        <w:fldChar w:fldCharType="begin" w:fldLock="1"/>
      </w:r>
      <w:r w:rsidR="005477DB">
        <w:rPr>
          <w:color w:val="000000" w:themeColor="text1"/>
        </w:rPr>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Rule","given":"S","non-dropping-particle":"","parse-names":false,"suffix":""},{"dropping-particle":"","family":"Sun","given":"S","non-dropping-particle":"","parse-names":false,"suffix":""},{"dropping-particle":"","family":"Mahler","given":"M","non-dropping-particle":"","parse-names":false,"suffix":""},{"dropping-particle":"","family":"Phelps","given":"C","non-dropping-particle":"","parse-names":false,"suffix":""},{"dropping-particle":"","family":"Salman","given":"M","non-dropping-particle":"","parse-names":false,"suffix":""},{"dropping-particle":"","family":"Howes","given":"A","non-dropping-particle":"","parse-names":false,"suffix":""},{"dropping-particle":"","family":"Chanan-Khan","given":"A","non-dropping-particle":"","parse-names":false,"suffix":""}],"container-title":"Leukemia &amp; lymphoma","id":"ITEM-4","issued":{"date-parts":[["2017"]]},"page":"192-194","title":"Three-year follow-up of patients with previously treated chronic lymphocytic leukemia (CLL) or small lymphocytic lymphoma (SLL) receiving ibrutinib plus bendamustine and rituximab (BR) versus placebo plus BR: an update of the HELIOS study.","type":"article-journal","volume":"58"},"uris":["http://www.mendeley.com/documents/?uuid=3043d3aa-0ac6-43d0-8224-85a252bb08e4"]}],"mendeley":{"formattedCitation":"[61–64]","plainTextFormattedCitation":"[61–64]","previouslyFormattedCitation":"[60–63]"},"properties":{"noteIndex":0},"schema":"https://github.com/citation-style-language/schema/raw/master/csl-citation.json"}</w:instrText>
      </w:r>
      <w:r w:rsidRPr="008C78B5">
        <w:rPr>
          <w:color w:val="000000" w:themeColor="text1"/>
        </w:rPr>
        <w:fldChar w:fldCharType="separate"/>
      </w:r>
      <w:r w:rsidR="005477DB" w:rsidRPr="005477DB">
        <w:rPr>
          <w:noProof/>
          <w:color w:val="000000" w:themeColor="text1"/>
        </w:rPr>
        <w:t>[61–64]</w:t>
      </w:r>
      <w:r w:rsidRPr="008C78B5">
        <w:rPr>
          <w:color w:val="000000" w:themeColor="text1"/>
        </w:rPr>
        <w:fldChar w:fldCharType="end"/>
      </w:r>
      <w:r w:rsidRPr="008C78B5">
        <w:rPr>
          <w:color w:val="000000" w:themeColor="text1"/>
        </w:rPr>
        <w:t>.</w:t>
      </w:r>
    </w:p>
    <w:p w14:paraId="6CCA7B45" w14:textId="77777777" w:rsidR="00CC48FB" w:rsidRPr="00C348F4" w:rsidRDefault="00CC48FB" w:rsidP="00EE6254">
      <w:pPr>
        <w:ind w:left="709"/>
        <w:contextualSpacing/>
        <w:rPr>
          <w:b/>
          <w:spacing w:val="-4"/>
        </w:rPr>
      </w:pPr>
      <w:bookmarkStart w:id="57" w:name="OLE_LINK3"/>
      <w:bookmarkStart w:id="58" w:name="OLE_LINK4"/>
      <w:r w:rsidRPr="00855766">
        <w:rPr>
          <w:b/>
          <w:spacing w:val="-4"/>
        </w:rPr>
        <w:t>Уровень убедительности рекомендаций – А (уровень достоверности доказательств – 2).</w:t>
      </w:r>
    </w:p>
    <w:bookmarkEnd w:id="57"/>
    <w:bookmarkEnd w:id="58"/>
    <w:p w14:paraId="603F0F09" w14:textId="66B8D419" w:rsidR="002D58FA" w:rsidRDefault="00567BB4" w:rsidP="004F6F41">
      <w:pPr>
        <w:pStyle w:val="a4"/>
        <w:numPr>
          <w:ilvl w:val="0"/>
          <w:numId w:val="30"/>
        </w:numPr>
        <w:spacing w:before="0"/>
        <w:ind w:left="709"/>
      </w:pPr>
      <w:r>
        <w:t>Пациентам с рецидивом ХЛЛ с непереносимостью</w:t>
      </w:r>
      <w:r w:rsidR="006B1854">
        <w:t xml:space="preserve"> ингибитора </w:t>
      </w:r>
      <w:r w:rsidR="006B1854" w:rsidRPr="00EE6254">
        <w:t>BTK</w:t>
      </w:r>
      <w:r>
        <w:t xml:space="preserve"> </w:t>
      </w:r>
      <w:r w:rsidRPr="00EE6254">
        <w:rPr>
          <w:b/>
          <w:bCs/>
        </w:rPr>
        <w:t>рекоменд</w:t>
      </w:r>
      <w:r w:rsidR="00EE6254" w:rsidRPr="00EE6254">
        <w:rPr>
          <w:b/>
          <w:bCs/>
        </w:rPr>
        <w:t>уется</w:t>
      </w:r>
      <w:r w:rsidRPr="005E35D6">
        <w:t xml:space="preserve"> терапия </w:t>
      </w:r>
      <w:r w:rsidR="00E06F4A">
        <w:t xml:space="preserve"> акалабрутинибом</w:t>
      </w:r>
      <w:r w:rsidR="00EE6254" w:rsidRPr="00EE6254">
        <w:t xml:space="preserve"> </w:t>
      </w:r>
      <w:r w:rsidR="00EE6254">
        <w:fldChar w:fldCharType="begin" w:fldLock="1"/>
      </w:r>
      <w:r w:rsidR="005477DB">
        <w:instrText>ADDIN CSL_CITATION {"citationItems":[{"id":"ITEM-1","itemData":{"DOI":"10.1182/bloodadvances.2018030007","ISSN":"24739537","PMID":"31088809","abstract":"The Bruton tyrosine kinase (BTK) inhibitor ibrutinib improves patient outcomes in chronic lymphocytic leukemia (CLL); however, some patients experience adverse events (AEs) leading to discontinuation. Acalabrutinib is a potent, covalent BTK inhibitor with greater selectivity than ibrutinib.We evaluated the safety and efficacy of 100 mg of acalabrutinib twice daily or 200 mg once daily in patients with CLL who discontinued ibrutinib because of intolerance as determined by the investigators. Among 33 treated patients (61% men; median age, 64 years; range, 50-82 years), median duration of prior ibrutinib treatment was 11.6 months (range, 1-62 months); median time from ibrutinib discontinuation to acalabrutinib start was 47 days (range, 3-331 days). After a median of 19.0 months (range, 0.2-30.6 months), 23 patients remained on acalabrutinib; 10 had discontinued (progressive disease, n = 4; AEs, n = 3). No acalabrutinib dose reductions occurred. During acalabrutinib treatment, the most frequent AEs included diarrhea (58%), headache (39%), and cough (33%). Grade 3/4 AEs occurred in 58%, most commonly neutropenia (12%) and thrombocytopenia (9%). Of 61 ibrutinib-related AEs associated with intolerance, 72% did not recur and 13% recurred at a lower grade with acalabrutinib. Overall response rate was 76%, including 1 complete and 19 partial responses and 5 partial responses with lymphocytosis. Among 25 responders, median duration of response was not reached. Median progression-free survival (PFS) was not reached; 1-year PFS was 83.4% (95% confidence interval, 64.5%-92.7%). Acalabrutinib was well tolerated with a high response rate in patients who were previously intolerant to ibrutinib.","author":[{"dropping-particle":"","family":"Awan","given":"Farrukh T.","non-dropping-particle":"","parse-names":false,"suffix":""},{"dropping-particle":"","family":"Schuh","given":"Anna","non-dropping-particle":"","parse-names":false,"suffix":""},{"dropping-particle":"","family":"Brown","given":"Jennifer R.","non-dropping-particle":"","parse-names":false,"suffix":""},{"dropping-particle":"","family":"Furman","given":"Richard R.","non-dropping-particle":"","parse-names":false,"suffix":""},{"dropping-particle":"","family":"Pagel","given":"John M.","non-dropping-particle":"","parse-names":false,"suffix":""},{"dropping-particle":"","family":"Hillmen","given":"Peter","non-dropping-particle":"","parse-names":false,"suffix":""},{"dropping-particle":"","family":"Stephens","given":"Deborah M.","non-dropping-particle":"","parse-names":false,"suffix":""},{"dropping-particle":"","family":"Woyach","given":"Jennifer","non-dropping-particle":"","parse-names":false,"suffix":""},{"dropping-particle":"","family":"Bibikova","given":"Elena","non-dropping-particle":"","parse-names":false,"suffix":""},{"dropping-particle":"","family":"Charuworn","given":"Prista","non-dropping-particle":"","parse-names":false,"suffix":""},{"dropping-particle":"","family":"Frigault","given":"Melanie M.","non-dropping-particle":"","parse-names":false,"suffix":""},{"dropping-particle":"","family":"Hamdy","given":"Ahmed","non-dropping-particle":"","parse-names":false,"suffix":""},{"dropping-particle":"","family":"Izumi","given":"Raquel","non-dropping-particle":"","parse-names":false,"suffix":""},{"dropping-particle":"","family":"Linghu","given":"Bolan","non-dropping-particle":"","parse-names":false,"suffix":""},{"dropping-particle":"","family":"Patel","given":"Priti","non-dropping-particle":"","parse-names":false,"suffix":""},{"dropping-particle":"","family":"Wang","given":"Min Hui","non-dropping-particle":"","parse-names":false,"suffix":""},{"dropping-particle":"","family":"Byrd","given":"John C.","non-dropping-particle":"","parse-names":false,"suffix":""}],"container-title":"Blood Advances","id":"ITEM-1","issue":"9","issued":{"date-parts":[["2019"]]},"page":"1553-1562","publisher":"American Society of Hematology","title":"Acalabrutinib monotherapy in patients with chronic lymphocytic leukemia who are intolerant to ibrutinib","type":"article-journal","volume":"3"},"uris":["http://www.mendeley.com/documents/?uuid=9c367438-6a96-3af8-8c6e-95371c9ceeab"]}],"mendeley":{"formattedCitation":"[65]","plainTextFormattedCitation":"[65]","previouslyFormattedCitation":"[64]"},"properties":{"noteIndex":0},"schema":"https://github.com/citation-style-language/schema/raw/master/csl-citation.json"}</w:instrText>
      </w:r>
      <w:r w:rsidR="00EE6254">
        <w:fldChar w:fldCharType="separate"/>
      </w:r>
      <w:r w:rsidR="005477DB" w:rsidRPr="005477DB">
        <w:rPr>
          <w:noProof/>
        </w:rPr>
        <w:t>[65]</w:t>
      </w:r>
      <w:r w:rsidR="00EE6254">
        <w:fldChar w:fldCharType="end"/>
      </w:r>
      <w:r w:rsidR="00CC48FB" w:rsidRPr="00CC48FB">
        <w:t xml:space="preserve"> </w:t>
      </w:r>
      <w:r w:rsidR="00E06F4A">
        <w:t xml:space="preserve">или </w:t>
      </w:r>
      <w:r w:rsidR="002F3C10" w:rsidRPr="005E35D6">
        <w:t>венетоклаксом</w:t>
      </w:r>
      <w:r w:rsidR="00EE6254">
        <w:t>**</w:t>
      </w:r>
      <w:r w:rsidR="00EE6254" w:rsidRPr="00EE6254">
        <w:t xml:space="preserve"> </w:t>
      </w:r>
      <w:r w:rsidR="00EE6254">
        <w:fldChar w:fldCharType="begin" w:fldLock="1"/>
      </w:r>
      <w:r w:rsidR="005477DB">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9]","plainTextFormattedCitation":"[59]","previouslyFormattedCitation":"[58]"},"properties":{"noteIndex":0},"schema":"https://github.com/citation-style-language/schema/raw/master/csl-citation.json"}</w:instrText>
      </w:r>
      <w:r w:rsidR="00EE6254">
        <w:fldChar w:fldCharType="separate"/>
      </w:r>
      <w:r w:rsidR="005477DB" w:rsidRPr="005477DB">
        <w:rPr>
          <w:noProof/>
        </w:rPr>
        <w:t>[59]</w:t>
      </w:r>
      <w:r w:rsidR="00EE6254">
        <w:fldChar w:fldCharType="end"/>
      </w:r>
    </w:p>
    <w:p w14:paraId="3C5331A8" w14:textId="77777777" w:rsidR="00EE6254" w:rsidRPr="00EE6254" w:rsidRDefault="00EE6254" w:rsidP="00EE6254">
      <w:pPr>
        <w:ind w:left="709"/>
        <w:contextualSpacing/>
        <w:rPr>
          <w:b/>
          <w:spacing w:val="-4"/>
        </w:rPr>
      </w:pPr>
      <w:r w:rsidRPr="00EE6254">
        <w:rPr>
          <w:b/>
          <w:spacing w:val="-4"/>
        </w:rPr>
        <w:t>Уровень убедительности рекомендаций – А (уровень достоверности доказательств – 2).</w:t>
      </w:r>
    </w:p>
    <w:p w14:paraId="62700D11" w14:textId="0649C210" w:rsidR="00567BB4" w:rsidRPr="00EE6254" w:rsidRDefault="002D58FA" w:rsidP="004F6F41">
      <w:pPr>
        <w:pStyle w:val="a4"/>
        <w:numPr>
          <w:ilvl w:val="0"/>
          <w:numId w:val="30"/>
        </w:numPr>
        <w:spacing w:before="0"/>
        <w:ind w:left="709"/>
      </w:pPr>
      <w:r w:rsidRPr="00EE6254">
        <w:t xml:space="preserve">У пациентов, с рецидивом, получивших 2 предшествующие линии таргетной терапии, </w:t>
      </w:r>
      <w:r w:rsidR="00EE6254" w:rsidRPr="00EE6254">
        <w:rPr>
          <w:b/>
          <w:bCs/>
        </w:rPr>
        <w:t>рекомендуется</w:t>
      </w:r>
      <w:r w:rsidR="00EE6254">
        <w:t xml:space="preserve"> </w:t>
      </w:r>
      <w:r w:rsidRPr="00EE6254">
        <w:t>назначение дувелисиба</w:t>
      </w:r>
      <w:r w:rsidR="000E0F12" w:rsidRPr="000E0F12">
        <w:t xml:space="preserve"> </w:t>
      </w:r>
      <w:r w:rsidR="000E0F12">
        <w:fldChar w:fldCharType="begin" w:fldLock="1"/>
      </w:r>
      <w:r w:rsidR="005477DB">
        <w:instrText>ADDIN CSL_CITATION {"citationItems":[{"id":"ITEM-1","itemData":{"DOI":"10.1182/BLOOD-2018-05-850461","ISSN":"1528-0020","PMID":"30287523","abstract":"Duvelisib (also known as IPI-145) is an oral, dual inhibitor of phosphatidylinositol 3-kinase d and g (PI3K-d,g) being developed for treatment of hematologic malignancies. PI3K-d,g signaling can promote B-cell proliferation and survival in clonal B-cell malignancies, such as chronic lymphocytic leukemia (CLL)/small lymphocytic lymphoma (SLL). In a phase 1 study, duvelisib showed clinically meaningful activity and acceptable safety in CLL/SLL patients. We report here the results of DUO, a global phase 3 randomized study of duvelisib vs ofatumumab monotherapy for patients with relapsed or refractory (RR) CLL/SLL. Patients were randomized 1:1 to oral duvelisib 25 mg twice daily (n 5 160) or ofatumumab IV (n 5 159). The study met the primary study end point by significantly improving progression-free survival per independent review committee assessment compared with ofatumumab for all patients (median, 13.3 months vs 9.9 months; hazard ratio [HR] 5 0.52; P &lt; .0001), including those with high-risk chromosome 17p13.1 deletions [del(17p)] and/or TP53 mutations (HR 5 0.40; P 5 .0002). The overall response rate was significantly higher with duvelisib (74% vs 45%; P &lt; .0001) regardless of del(17p) status. The most common adverse events were diarrhea, neutropenia, pyrexia, nausea, anemia, and cough on the duvelisib arm, and neutropenia and infusion reactions on the ofatumumab arm. The DUO trial data support duvelisib as a potentially effective treatment option for patients with RR CLL/SLL.","author":[{"dropping-particle":"","family":"Flinn","given":"Ian W.","non-dropping-particle":"","parse-names":false,"suffix":""},{"dropping-particle":"","family":"Hillmen","given":"Peter","non-dropping-particle":"","parse-names":false,"suffix":""},{"dropping-particle":"","family":"Montillo","given":"Marco","non-dropping-particle":"","parse-names":false,"suffix":""},{"dropping-particle":"","family":"Nagy","given":"Zsolt","non-dropping-particle":"","parse-names":false,"suffix":""},{"dropping-particle":"","family":"Illés","given":"Árpád","non-dropping-particle":"","parse-names":false,"suffix":""},{"dropping-particle":"","family":"Etienne","given":"Gabriel","non-dropping-particle":"","parse-names":false,"suffix":""},{"dropping-particle":"","family":"Delgado","given":"Julio","non-dropping-particle":"","parse-names":false,"suffix":""},{"dropping-particle":"","family":"Kuss","given":"Bryone J.","non-dropping-particle":"","parse-names":false,"suffix":""},{"dropping-particle":"","family":"Tam","given":"Constantine S.","non-dropping-particle":"","parse-names":false,"suffix":""},{"dropping-particle":"","family":"Gasztonyi","given":"Zoltán","non-dropping-particle":"","parse-names":false,"suffix":""},{"dropping-particle":"","family":"Offner","given":"Fritz","non-dropping-particle":"","parse-names":false,"suffix":""},{"dropping-particle":"","family":"Lunin","given":"Scott","non-dropping-particle":"","parse-names":false,"suffix":""},{"dropping-particle":"","family":"Bosch","given":"Francesco","non-dropping-particle":"","parse-names":false,"suffix":""},{"dropping-particle":"","family":"Davids","given":"Matthew S.","non-dropping-particle":"","parse-names":false,"suffix":""},{"dropping-particle":"","family":"Lamanna","given":"Nicole","non-dropping-particle":"","parse-names":false,"suffix":""},{"dropping-particle":"","family":"Jaeger","given":"Ulrich","non-dropping-particle":"","parse-names":false,"suffix":""},{"dropping-particle":"","family":"Ghia","given":"Paolo","non-dropping-particle":"","parse-names":false,"suffix":""},{"dropping-particle":"","family":"Cymbalista","given":"Florence","non-dropping-particle":"","parse-names":false,"suffix":""},{"dropping-particle":"","family":"Portell","given":"Craig A.","non-dropping-particle":"","parse-names":false,"suffix":""},{"dropping-particle":"","family":"Skarbnik","given":"Alan P.","non-dropping-particle":"","parse-names":false,"suffix":""},{"dropping-particle":"","family":"Cashen","given":"Amanda F.","non-dropping-particle":"","parse-names":false,"suffix":""},{"dropping-particle":"","family":"Weaver","given":"David T.","non-dropping-particle":"","parse-names":false,"suffix":""},{"dropping-particle":"","family":"Kelly","given":"Virginia M.","non-dropping-particle":"","parse-names":false,"suffix":""},{"dropping-particle":"","family":"Turnbull","given":"Barry","non-dropping-particle":"","parse-names":false,"suffix":""},{"dropping-particle":"","family":"Stilgenbauer","given":"Stephan","non-dropping-particle":"","parse-names":false,"suffix":""}],"container-title":"Blood","id":"ITEM-1","issue":"23","issued":{"date-parts":[["2018","12","6"]]},"page":"2446-2455","publisher":"Blood","title":"The phase 3 DUO trial: duvelisib vs ofatumumab in relapsed and refractory CLL/SLL","type":"article-journal","volume":"132"},"uris":["http://www.mendeley.com/documents/?uuid=a3d8d153-64c9-3fe8-8679-ef01c5aabc37"]},{"id":"ITEM-2","itemData":{"DOI":"10.1158/1078-0432.CCR-19-3061","ISSN":"1557-3265","PMID":"31964785","abstract":"Purpose: In the phase III DUO trial, duvelisib, an oral dual PI3K-d,g inhibitor, demonstrated significantly improved efficacy versus ofatumumab [median (m) progression-free survival (PFS), 13.3 vs. 9.9 months (HR, 0.52; P &lt; 0.0001); overall response rate [ORR], 74% vs. 45% (P &lt; 0.0001)], with a manageable safety profile in patients with relapsed/refractory (R/R) chronic lymphocytic leukemia (CLL)/small lymphocytic lymphoma (SLL). We report results from patients with progressive disease (PD) after ofatumumab who crossed over to duvelisib in the DUO trial. Patients and Methods: Patients with radiographically confirmed PD after ofatumumab received duvelisib 25 mg twice daily in 28-day cycles until PD, intolerance, death, or study withdrawal. The primary endpoint was ORR per investigator. Secondary endpoints included duration of response (DOR), PFS, and safety. Results: As of December 14, 2018, 90 ofatumumab-treated patients in the DUO trial prior to crossover had an ORR of 29%, mDOR of 10.4 months, and mPFS of 9.4 months. After crossover, 77% of patients (69/90) achieved a response, with an mDOR of 14.9 months and mPFS of 15.7 months. Patients with del(17p) and/or TP53 mutations had similar outcomes [ORR, 77% (20/26); mPFS, 14.7 months]. Notably, 73% of patients (47/64) with disease previously refractory to ofatumumab achieved a response. The most frequent any-grade/grade 3/4 treatment-emergent adverse events were diarrhea (47%/23%), neutropenia (26%/23%), pyrexia (24%/4%), cutaneous reactions (23%/4%), and thrombocytopenia (10%/6%). Conclusions: Duvelisib demonstrated high response rates with good durability and a manageable safety profile in patients with R/R CLL/SLL who progressed on ofatumumab, including patients with high-risk disease and disease previously refractory to ofatumumab.","author":[{"dropping-particle":"","family":"Davids","given":"Matthew S.","non-dropping-particle":"","parse-names":false,"suffix":""},{"dropping-particle":"","family":"Kuss","given":"Bryone J.","non-dropping-particle":"","parse-names":false,"suffix":""},{"dropping-particle":"","family":"Hillmen","given":"Peter","non-dropping-particle":"","parse-names":false,"suffix":""},{"dropping-particle":"","family":"Montillo","given":"Marco","non-dropping-particle":"","parse-names":false,"suffix":""},{"dropping-particle":"","family":"Moreno","given":"Carol","non-dropping-particle":"","parse-names":false,"suffix":""},{"dropping-particle":"","family":"Essell","given":"James","non-dropping-particle":"","parse-names":false,"suffix":""},{"dropping-particle":"","family":"Lamanna","given":"Nicole","non-dropping-particle":"","parse-names":false,"suffix":""},{"dropping-particle":"","family":"Nagy","given":"Zsolt","non-dropping-particle":"","parse-names":false,"suffix":""},{"dropping-particle":"","family":"Tam","given":"Constantine S.","non-dropping-particle":"","parse-names":false,"suffix":""},{"dropping-particle":"","family":"Stilgenbauer","given":"Stephan","non-dropping-particle":"","parse-names":false,"suffix":""},{"dropping-particle":"","family":"Ghia","given":"Paolo","non-dropping-particle":"","parse-names":false,"suffix":""},{"dropping-particle":"","family":"Delgado","given":"Julio","non-dropping-particle":"","parse-names":false,"suffix":""},{"dropping-particle":"","family":"Lustgarten","given":"Stephanie","non-dropping-particle":"","parse-names":false,"suffix":""},{"dropping-particle":"","family":"Weaver","given":"David T.","non-dropping-particle":"","parse-names":false,"suffix":""},{"dropping-particle":"","family":"Youssoufian","given":"Hagop","non-dropping-particle":"","parse-names":false,"suffix":""},{"dropping-particle":"","family":"Jäger","given":"Ulrich","non-dropping-particle":"","parse-names":false,"suffix":""}],"container-title":"Clinical cancer research : an official journal of the American Association for Cancer Research","id":"ITEM-2","issue":"9","issued":{"date-parts":[["2020","5","1"]]},"page":"2096-2103","publisher":"Clin Cancer Res","title":"Efficacy and Safety of Duvelisib Following Disease Progression on Ofatumumab in Patients with Relapsed/Refractory CLL or SLL in the DUO Crossover Extension Study","type":"article-journal","volume":"26"},"uris":["http://www.mendeley.com/documents/?uuid=39b148f8-2344-317c-a45f-045681b5da18"]}],"mendeley":{"formattedCitation":"[66,67]","plainTextFormattedCitation":"[66,67]","previouslyFormattedCitation":"[65,66]"},"properties":{"noteIndex":0},"schema":"https://github.com/citation-style-language/schema/raw/master/csl-citation.json"}</w:instrText>
      </w:r>
      <w:r w:rsidR="000E0F12">
        <w:fldChar w:fldCharType="separate"/>
      </w:r>
      <w:r w:rsidR="005477DB" w:rsidRPr="005477DB">
        <w:rPr>
          <w:noProof/>
        </w:rPr>
        <w:t>[66,67]</w:t>
      </w:r>
      <w:r w:rsidR="000E0F12">
        <w:fldChar w:fldCharType="end"/>
      </w:r>
      <w:r w:rsidRPr="00EE6254">
        <w:t xml:space="preserve">.  </w:t>
      </w:r>
    </w:p>
    <w:p w14:paraId="7FB21FC3" w14:textId="77777777" w:rsidR="00567BB4" w:rsidRPr="007C1EA1" w:rsidRDefault="00567BB4" w:rsidP="000E0F12">
      <w:pPr>
        <w:ind w:left="709"/>
        <w:contextualSpacing/>
        <w:rPr>
          <w:b/>
          <w:spacing w:val="-4"/>
        </w:rPr>
      </w:pPr>
      <w:r w:rsidRPr="007C1EA1">
        <w:rPr>
          <w:b/>
          <w:spacing w:val="-4"/>
        </w:rPr>
        <w:t xml:space="preserve">Уровень убедительности рекомендаций – </w:t>
      </w:r>
      <w:r>
        <w:rPr>
          <w:b/>
          <w:spacing w:val="-4"/>
          <w:lang w:val="en-US"/>
        </w:rPr>
        <w:t>B</w:t>
      </w:r>
      <w:r w:rsidRPr="007C1EA1">
        <w:rPr>
          <w:b/>
          <w:spacing w:val="-4"/>
        </w:rPr>
        <w:t xml:space="preserve"> (уровень достоверности доказательств – 3).</w:t>
      </w:r>
    </w:p>
    <w:p w14:paraId="7213CBDC" w14:textId="7AF67E65" w:rsidR="006D567B" w:rsidRPr="005E35D6" w:rsidRDefault="00691D0D" w:rsidP="004F6F41">
      <w:pPr>
        <w:pStyle w:val="a4"/>
        <w:numPr>
          <w:ilvl w:val="0"/>
          <w:numId w:val="30"/>
        </w:numPr>
        <w:spacing w:before="0"/>
        <w:ind w:left="709"/>
      </w:pPr>
      <w:r w:rsidRPr="005E35D6">
        <w:t>П</w:t>
      </w:r>
      <w:r w:rsidR="006D567B" w:rsidRPr="005E35D6">
        <w:t>ациент</w:t>
      </w:r>
      <w:r w:rsidRPr="005E35D6">
        <w:t>ам</w:t>
      </w:r>
      <w:r w:rsidR="006D567B" w:rsidRPr="005E35D6">
        <w:t xml:space="preserve"> с ранним </w:t>
      </w:r>
      <w:r w:rsidR="00AD6066" w:rsidRPr="005E35D6">
        <w:t xml:space="preserve">(&lt;24 мес. после последней терапии) </w:t>
      </w:r>
      <w:r w:rsidRPr="005E35D6">
        <w:t xml:space="preserve">рецидивом </w:t>
      </w:r>
      <w:r w:rsidR="00AD6066" w:rsidRPr="005E35D6">
        <w:t>ХЛЛ/</w:t>
      </w:r>
      <w:r w:rsidR="004A0625" w:rsidRPr="005E35D6">
        <w:t>ЛМЛ, имеющих</w:t>
      </w:r>
      <w:r w:rsidR="00AD6066" w:rsidRPr="005E35D6">
        <w:t xml:space="preserve"> противопоказания к назначению ибрутиниба</w:t>
      </w:r>
      <w:r w:rsidR="001018E4" w:rsidRPr="005E35D6">
        <w:t>**</w:t>
      </w:r>
      <w:r w:rsidR="00AD6066" w:rsidRPr="005E35D6">
        <w:t xml:space="preserve">, </w:t>
      </w:r>
      <w:r w:rsidR="001722D3" w:rsidRPr="005E35D6">
        <w:t>вне зависимости от</w:t>
      </w:r>
      <w:r w:rsidRPr="005E35D6">
        <w:t xml:space="preserve"> наличия</w:t>
      </w:r>
      <w:r w:rsidR="00EF17E7" w:rsidRPr="005E35D6">
        <w:t xml:space="preserve"> </w:t>
      </w:r>
      <w:r w:rsidR="001722D3" w:rsidRPr="005E35D6">
        <w:t>делеции 17p</w:t>
      </w:r>
      <w:r w:rsidRPr="005E35D6">
        <w:t xml:space="preserve"> или </w:t>
      </w:r>
      <w:r w:rsidR="001722D3" w:rsidRPr="005E35D6">
        <w:t xml:space="preserve">мутации </w:t>
      </w:r>
      <w:r w:rsidR="001722D3" w:rsidRPr="000E0F12">
        <w:t>TP53</w:t>
      </w:r>
      <w:r w:rsidR="008311A0" w:rsidRPr="005E35D6">
        <w:t xml:space="preserve"> п</w:t>
      </w:r>
      <w:r w:rsidRPr="005E35D6">
        <w:t>о</w:t>
      </w:r>
      <w:r w:rsidR="008311A0" w:rsidRPr="005E35D6">
        <w:t xml:space="preserve"> возможности</w:t>
      </w:r>
      <w:r w:rsidR="00030520" w:rsidRPr="005E35D6">
        <w:t xml:space="preserve"> </w:t>
      </w:r>
      <w:r w:rsidR="006D567B" w:rsidRPr="000E0F12">
        <w:rPr>
          <w:b/>
          <w:bCs/>
        </w:rPr>
        <w:t xml:space="preserve">рекомендована </w:t>
      </w:r>
      <w:r w:rsidR="006D567B" w:rsidRPr="005E35D6">
        <w:t xml:space="preserve">комбинация </w:t>
      </w:r>
      <w:r w:rsidR="00444B93" w:rsidRPr="005E35D6">
        <w:t>венетоклакса</w:t>
      </w:r>
      <w:r w:rsidR="000E0F12" w:rsidRPr="000E0F12">
        <w:t>**</w:t>
      </w:r>
      <w:r w:rsidR="00F37915">
        <w:t xml:space="preserve"> и ритуксимаба</w:t>
      </w:r>
      <w:r w:rsidR="000E0F12" w:rsidRPr="000E0F12">
        <w:t>**</w:t>
      </w:r>
      <w:r w:rsidR="00F37915">
        <w:t>: венетоклакс</w:t>
      </w:r>
      <w:r w:rsidR="00E0050E" w:rsidRPr="005E35D6">
        <w:t>**</w:t>
      </w:r>
      <w:r w:rsidR="00444B93" w:rsidRPr="005E35D6">
        <w:t xml:space="preserve"> 20 мг/сут (нед. 1), 50 мг/сут (нед. 2), 100 мг/сут (нед. 3), 200 мг/сут (нед. 4), 400 мг/сут (нед. 5 и далее), прием в течение 24 мес. начиная с 1-го дня 1-го цикла лечения ритуксимаб** и ритуксимаб** 375 мг/м</w:t>
      </w:r>
      <w:r w:rsidR="00444B93" w:rsidRPr="000E0F12">
        <w:t>2</w:t>
      </w:r>
      <w:r w:rsidR="00444B93" w:rsidRPr="005E35D6">
        <w:t xml:space="preserve"> в/в кап. через 1 нед. после достижения дозы венетоклакса</w:t>
      </w:r>
      <w:r w:rsidR="00E0050E" w:rsidRPr="005E35D6">
        <w:t>**</w:t>
      </w:r>
      <w:r w:rsidR="00444B93" w:rsidRPr="005E35D6">
        <w:t xml:space="preserve"> 400 мг/сут, далее – 500 мг/м</w:t>
      </w:r>
      <w:r w:rsidR="00444B93" w:rsidRPr="000E0F12">
        <w:t>2</w:t>
      </w:r>
      <w:r w:rsidR="00444B93" w:rsidRPr="005E35D6">
        <w:t xml:space="preserve"> в/в кап. или </w:t>
      </w:r>
      <w:r w:rsidR="00492BEA" w:rsidRPr="005E35D6">
        <w:t xml:space="preserve">1600 </w:t>
      </w:r>
      <w:r w:rsidR="00EA3851" w:rsidRPr="005E35D6">
        <w:t>мг п/к</w:t>
      </w:r>
      <w:r w:rsidR="00444B93" w:rsidRPr="005E35D6">
        <w:t xml:space="preserve"> ежемесячно, всего 6 введений</w:t>
      </w:r>
      <w:r w:rsidR="00437AD9" w:rsidRPr="005E35D6">
        <w:t xml:space="preserve"> (</w:t>
      </w:r>
      <w:r w:rsidR="00AA4B03" w:rsidRPr="005E35D6">
        <w:t xml:space="preserve">схемы режимов лечения см. в приложении </w:t>
      </w:r>
      <w:r w:rsidR="00437AD9" w:rsidRPr="005E35D6">
        <w:t>А3.3)</w:t>
      </w:r>
      <w:r w:rsidR="00EF17E7" w:rsidRPr="005E35D6">
        <w:t xml:space="preserve"> </w:t>
      </w:r>
      <w:r w:rsidR="000B0AC3" w:rsidRPr="005E35D6">
        <w:fldChar w:fldCharType="begin" w:fldLock="1"/>
      </w:r>
      <w:r w:rsidR="005477DB">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9]","plainTextFormattedCitation":"[59]","previouslyFormattedCitation":"[58]"},"properties":{"noteIndex":0},"schema":"https://github.com/citation-style-language/schema/raw/master/csl-citation.json"}</w:instrText>
      </w:r>
      <w:r w:rsidR="000B0AC3" w:rsidRPr="005E35D6">
        <w:fldChar w:fldCharType="separate"/>
      </w:r>
      <w:r w:rsidR="005477DB" w:rsidRPr="005477DB">
        <w:rPr>
          <w:noProof/>
        </w:rPr>
        <w:t>[59]</w:t>
      </w:r>
      <w:r w:rsidR="000B0AC3" w:rsidRPr="005E35D6">
        <w:fldChar w:fldCharType="end"/>
      </w:r>
      <w:r w:rsidR="006D567B" w:rsidRPr="005E35D6">
        <w:t xml:space="preserve">. </w:t>
      </w:r>
    </w:p>
    <w:p w14:paraId="7C80ABCE" w14:textId="77777777" w:rsidR="006D567B" w:rsidRPr="00C348F4" w:rsidRDefault="006D567B" w:rsidP="000E0F12">
      <w:pPr>
        <w:ind w:left="709"/>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444B93" w:rsidRPr="00C348F4">
        <w:rPr>
          <w:b/>
          <w:spacing w:val="-4"/>
        </w:rPr>
        <w:t xml:space="preserve">В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p>
    <w:p w14:paraId="6F4C0BD3" w14:textId="1521130A" w:rsidR="004D7374" w:rsidRPr="009E60A6" w:rsidRDefault="00691D0D" w:rsidP="004F6F41">
      <w:pPr>
        <w:pStyle w:val="a4"/>
        <w:numPr>
          <w:ilvl w:val="0"/>
          <w:numId w:val="30"/>
        </w:numPr>
        <w:spacing w:before="0"/>
        <w:ind w:left="709"/>
      </w:pPr>
      <w:r w:rsidRPr="009E60A6">
        <w:t>П</w:t>
      </w:r>
      <w:r w:rsidR="004D7374" w:rsidRPr="009E60A6">
        <w:t>ациент</w:t>
      </w:r>
      <w:r w:rsidRPr="009E60A6">
        <w:t>ам</w:t>
      </w:r>
      <w:r w:rsidR="001722D3" w:rsidRPr="009E60A6">
        <w:t xml:space="preserve"> с ХЛЛ/ЛМЛ моложе 65 лет</w:t>
      </w:r>
      <w:r w:rsidR="004D7374" w:rsidRPr="009E60A6">
        <w:t xml:space="preserve"> без значимой коморбидности, </w:t>
      </w:r>
      <w:r w:rsidRPr="009E60A6">
        <w:t xml:space="preserve">которые </w:t>
      </w:r>
      <w:r w:rsidR="004D7374" w:rsidRPr="009E60A6">
        <w:t xml:space="preserve">в связи с ранним рецидивом или </w:t>
      </w:r>
      <w:r w:rsidRPr="009E60A6">
        <w:t xml:space="preserve">в связи с </w:t>
      </w:r>
      <w:r w:rsidR="004D7374" w:rsidRPr="000E0F12">
        <w:t xml:space="preserve">выявлением </w:t>
      </w:r>
      <w:r w:rsidRPr="000E0F12">
        <w:t>при</w:t>
      </w:r>
      <w:r w:rsidR="004D7374" w:rsidRPr="000E0F12">
        <w:t xml:space="preserve"> рецидиве делеции 17p и/или мутации TP53</w:t>
      </w:r>
      <w:r w:rsidR="000E0F12">
        <w:t xml:space="preserve"> проводилась таргетная терапия, </w:t>
      </w:r>
      <w:r w:rsidR="0004059D" w:rsidRPr="000E0F12">
        <w:t xml:space="preserve">при достижении </w:t>
      </w:r>
      <w:r w:rsidR="004D7374" w:rsidRPr="000E0F12">
        <w:t>объектив</w:t>
      </w:r>
      <w:r w:rsidR="0004059D" w:rsidRPr="000E0F12">
        <w:t>ного</w:t>
      </w:r>
      <w:r w:rsidR="004D7374" w:rsidRPr="000E0F12">
        <w:t xml:space="preserve"> ответ</w:t>
      </w:r>
      <w:r w:rsidR="0004059D" w:rsidRPr="000E0F12">
        <w:t>а</w:t>
      </w:r>
      <w:r w:rsidRPr="000E0F12">
        <w:t xml:space="preserve"> на терапию рецидива</w:t>
      </w:r>
      <w:r w:rsidR="004D7374" w:rsidRPr="000E0F12">
        <w:t xml:space="preserve"> </w:t>
      </w:r>
      <w:r w:rsidR="004D7374" w:rsidRPr="000E0F12">
        <w:rPr>
          <w:b/>
          <w:bCs/>
        </w:rPr>
        <w:t>рекоменд</w:t>
      </w:r>
      <w:r w:rsidR="005A0BFC" w:rsidRPr="000E0F12">
        <w:rPr>
          <w:b/>
          <w:bCs/>
        </w:rPr>
        <w:t>уется</w:t>
      </w:r>
      <w:r w:rsidR="004D7374" w:rsidRPr="000E0F12">
        <w:t xml:space="preserve"> рассмотреть возможность </w:t>
      </w:r>
      <w:r w:rsidR="004D7374" w:rsidRPr="009E60A6">
        <w:t xml:space="preserve">аллогенной </w:t>
      </w:r>
      <w:r w:rsidR="004D7374" w:rsidRPr="009E60A6">
        <w:lastRenderedPageBreak/>
        <w:t>трансплантации гемопоэтических стволовых клеток в качестве консолидации</w:t>
      </w:r>
      <w:r w:rsidR="00EF17E7" w:rsidRPr="009E60A6">
        <w:t xml:space="preserve"> </w:t>
      </w:r>
      <w:r w:rsidR="000B0AC3" w:rsidRPr="009E60A6">
        <w:fldChar w:fldCharType="begin" w:fldLock="1"/>
      </w:r>
      <w:r w:rsidR="005477DB">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43,44]","plainTextFormattedCitation":"[43,44]","previouslyFormattedCitation":"[42,43]"},"properties":{"noteIndex":0},"schema":"https://github.com/citation-style-language/schema/raw/master/csl-citation.json"}</w:instrText>
      </w:r>
      <w:r w:rsidR="000B0AC3" w:rsidRPr="009E60A6">
        <w:fldChar w:fldCharType="separate"/>
      </w:r>
      <w:r w:rsidR="005477DB" w:rsidRPr="005477DB">
        <w:rPr>
          <w:noProof/>
        </w:rPr>
        <w:t>[43,44]</w:t>
      </w:r>
      <w:r w:rsidR="000B0AC3" w:rsidRPr="009E60A6">
        <w:fldChar w:fldCharType="end"/>
      </w:r>
      <w:r w:rsidR="004D7374" w:rsidRPr="009E60A6">
        <w:t xml:space="preserve">. </w:t>
      </w:r>
    </w:p>
    <w:p w14:paraId="536E7F95" w14:textId="77777777" w:rsidR="004D7374" w:rsidRPr="00C348F4" w:rsidRDefault="004D7374" w:rsidP="000E0F12">
      <w:pPr>
        <w:ind w:left="709"/>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Pr="00C348F4">
        <w:rPr>
          <w:b/>
          <w:spacing w:val="-4"/>
        </w:rPr>
        <w:t xml:space="preserve"> (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B76E9B" w:rsidRPr="00C348F4">
        <w:rPr>
          <w:b/>
          <w:spacing w:val="-4"/>
        </w:rPr>
        <w:t>.</w:t>
      </w:r>
    </w:p>
    <w:p w14:paraId="5121608D" w14:textId="2BE6BDFF" w:rsidR="004D7374" w:rsidRPr="00C348F4" w:rsidRDefault="00691D0D" w:rsidP="004F6F41">
      <w:pPr>
        <w:pStyle w:val="a4"/>
        <w:numPr>
          <w:ilvl w:val="0"/>
          <w:numId w:val="30"/>
        </w:numPr>
        <w:spacing w:before="0"/>
        <w:ind w:left="709"/>
      </w:pPr>
      <w:r w:rsidRPr="00C348F4">
        <w:t>П</w:t>
      </w:r>
      <w:r w:rsidR="004D7374" w:rsidRPr="00C348F4">
        <w:t>ациент</w:t>
      </w:r>
      <w:r w:rsidRPr="00C348F4">
        <w:t>ам</w:t>
      </w:r>
      <w:r w:rsidR="00AD7318" w:rsidRPr="00C348F4">
        <w:t xml:space="preserve"> с ХЛЛ/ЛМЛ</w:t>
      </w:r>
      <w:r w:rsidR="004D7374" w:rsidRPr="00C348F4">
        <w:t>,</w:t>
      </w:r>
      <w:r w:rsidR="00DD5F69" w:rsidRPr="00C348F4">
        <w:t xml:space="preserve"> у которых наблюдался рецидив</w:t>
      </w:r>
      <w:r w:rsidR="004D7374" w:rsidRPr="00C348F4">
        <w:t xml:space="preserve"> во время приема </w:t>
      </w:r>
      <w:r w:rsidR="00E06F4A">
        <w:t>ингибитора БТК</w:t>
      </w:r>
      <w:r w:rsidR="004D7374" w:rsidRPr="00C348F4">
        <w:t xml:space="preserve">, </w:t>
      </w:r>
      <w:r w:rsidR="008311A0" w:rsidRPr="00C348F4">
        <w:t>при наличии возможности</w:t>
      </w:r>
      <w:r w:rsidR="00030520" w:rsidRPr="00C348F4">
        <w:t xml:space="preserve"> </w:t>
      </w:r>
      <w:r w:rsidR="004D7374" w:rsidRPr="000E0F12">
        <w:rPr>
          <w:b/>
          <w:bCs/>
        </w:rPr>
        <w:t>рекоменд</w:t>
      </w:r>
      <w:r w:rsidR="005A0BFC" w:rsidRPr="000E0F12">
        <w:rPr>
          <w:b/>
          <w:bCs/>
        </w:rPr>
        <w:t>уется</w:t>
      </w:r>
      <w:r w:rsidR="009A0687" w:rsidRPr="0080011C">
        <w:t xml:space="preserve"> </w:t>
      </w:r>
      <w:r w:rsidR="000E0F12">
        <w:t xml:space="preserve">назначение венетоклакса** в монорежиме или в </w:t>
      </w:r>
      <w:r w:rsidR="009A0687" w:rsidRPr="0080011C">
        <w:t>комбинаци</w:t>
      </w:r>
      <w:r w:rsidR="000E0F12">
        <w:t>и</w:t>
      </w:r>
      <w:r w:rsidR="009A0687" w:rsidRPr="0080011C">
        <w:t xml:space="preserve"> </w:t>
      </w:r>
      <w:r w:rsidR="00662FCA">
        <w:t>с</w:t>
      </w:r>
      <w:r w:rsidR="009A0687" w:rsidRPr="0080011C">
        <w:t xml:space="preserve"> ритуксимаб</w:t>
      </w:r>
      <w:r w:rsidR="00662FCA">
        <w:t>ом</w:t>
      </w:r>
      <w:r w:rsidR="00C848DD" w:rsidRPr="0080011C">
        <w:t>**</w:t>
      </w:r>
      <w:r w:rsidR="00E442B1">
        <w:t xml:space="preserve"> </w:t>
      </w:r>
      <w:r w:rsidR="00437AD9" w:rsidRPr="00C348F4">
        <w:t>(</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5477DB">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id":"ITEM-2","itemData":{"DOI":"10.1016/S1470-2045(16)30019-5","ISSN":"14745488","PMID":"27178240","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2","issue":"6","issued":{"date-parts":[["2016","6","1"]]},"page":"768-778","publisher":"Lancet Publishing Group","title":"Venetoclax in relapsed or refractory chronic lymphocytic leukaemia with 17p deletion: a multicentre, open-label, phase 2 study","type":"article-journal","volume":"17"},"uris":["http://www.mendeley.com/documents/?uuid=dfbc2107-59f8-4a4b-abbb-d9f1957f04bd"]}],"mendeley":{"formattedCitation":"[59,68]","plainTextFormattedCitation":"[59,68]","previouslyFormattedCitation":"[58,67]"},"properties":{"noteIndex":0},"schema":"https://github.com/citation-style-language/schema/raw/master/csl-citation.json"}</w:instrText>
      </w:r>
      <w:r w:rsidR="000B0AC3" w:rsidRPr="00C348F4">
        <w:fldChar w:fldCharType="separate"/>
      </w:r>
      <w:r w:rsidR="005477DB" w:rsidRPr="005477DB">
        <w:rPr>
          <w:noProof/>
        </w:rPr>
        <w:t>[59,68]</w:t>
      </w:r>
      <w:r w:rsidR="000B0AC3" w:rsidRPr="00C348F4">
        <w:fldChar w:fldCharType="end"/>
      </w:r>
      <w:r w:rsidR="004D7374" w:rsidRPr="00C348F4">
        <w:t xml:space="preserve">. </w:t>
      </w:r>
    </w:p>
    <w:p w14:paraId="0881F0DF" w14:textId="77777777" w:rsidR="004D7374" w:rsidRPr="00691D0D" w:rsidRDefault="004D7374" w:rsidP="00662FCA">
      <w:pPr>
        <w:ind w:left="709"/>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6919DC" w:rsidRPr="00C348F4">
        <w:rPr>
          <w:b/>
          <w:spacing w:val="-4"/>
        </w:rPr>
        <w:t xml:space="preserve"> </w:t>
      </w:r>
      <w:r w:rsidRPr="00C348F4">
        <w:rPr>
          <w:b/>
          <w:spacing w:val="-4"/>
        </w:rPr>
        <w:t xml:space="preserve">(уровень достоверности </w:t>
      </w:r>
      <w:r w:rsidR="00C20509" w:rsidRPr="00C348F4">
        <w:rPr>
          <w:b/>
          <w:spacing w:val="-4"/>
        </w:rPr>
        <w:t>доказательств</w:t>
      </w:r>
      <w:r w:rsidR="00C20509" w:rsidRPr="00691D0D">
        <w:rPr>
          <w:b/>
          <w:spacing w:val="-4"/>
        </w:rPr>
        <w:t xml:space="preserve"> – </w:t>
      </w:r>
      <w:r w:rsidR="001E3D61" w:rsidRPr="00691D0D">
        <w:rPr>
          <w:b/>
          <w:spacing w:val="-4"/>
        </w:rPr>
        <w:t>3</w:t>
      </w:r>
      <w:r w:rsidRPr="00691D0D">
        <w:rPr>
          <w:b/>
          <w:spacing w:val="-4"/>
        </w:rPr>
        <w:t>)</w:t>
      </w:r>
      <w:r w:rsidR="00B76E9B" w:rsidRPr="00691D0D">
        <w:rPr>
          <w:b/>
          <w:spacing w:val="-4"/>
        </w:rPr>
        <w:t>.</w:t>
      </w:r>
    </w:p>
    <w:p w14:paraId="7C0240D9" w14:textId="28A2370C" w:rsidR="00C848DD" w:rsidRPr="00C348F4" w:rsidRDefault="00C848DD" w:rsidP="004F6F41">
      <w:pPr>
        <w:pStyle w:val="a4"/>
        <w:numPr>
          <w:ilvl w:val="0"/>
          <w:numId w:val="30"/>
        </w:numPr>
        <w:spacing w:before="0"/>
        <w:ind w:left="709"/>
      </w:pPr>
      <w:r w:rsidRPr="00072540">
        <w:t>Пациентам, получающим ритуксимаб** по поводу рецидива либо</w:t>
      </w:r>
      <w:r>
        <w:t xml:space="preserve"> рефрактерного течения </w:t>
      </w:r>
      <w:r w:rsidRPr="006B609E">
        <w:t>ХЛЛ/ЛМЛ</w:t>
      </w:r>
      <w:r>
        <w:t xml:space="preserve">, при </w:t>
      </w:r>
      <w:r w:rsidR="00691D0D">
        <w:t>сложности осуществления венозного доступа</w:t>
      </w:r>
      <w:r>
        <w:t xml:space="preserve"> начиная со </w:t>
      </w:r>
      <w:r w:rsidR="00691D0D">
        <w:t>2-й</w:t>
      </w:r>
      <w:r>
        <w:t xml:space="preserve"> дозы </w:t>
      </w:r>
      <w:r w:rsidRPr="00136052">
        <w:t>может быть</w:t>
      </w:r>
      <w:r>
        <w:t xml:space="preserve"> </w:t>
      </w:r>
      <w:r w:rsidRPr="00072540">
        <w:t>рекомендован</w:t>
      </w:r>
      <w:r w:rsidR="00D44A1A" w:rsidRPr="00072540">
        <w:t>о</w:t>
      </w:r>
      <w:r w:rsidRPr="00072540">
        <w:t xml:space="preserve"> </w:t>
      </w:r>
      <w:r w:rsidR="00D44A1A" w:rsidRPr="00C348F4">
        <w:t xml:space="preserve">применение подкожной формы </w:t>
      </w:r>
      <w:r w:rsidRPr="00C348F4">
        <w:t>ритуксимаб</w:t>
      </w:r>
      <w:r w:rsidR="00D44A1A" w:rsidRPr="00C348F4">
        <w:t>а</w:t>
      </w:r>
      <w:r w:rsidRPr="00C348F4">
        <w:t>** в фиксированной дозе 1600 мг</w:t>
      </w:r>
      <w:r w:rsidR="00444B93" w:rsidRPr="00C348F4">
        <w:t xml:space="preserve"> </w:t>
      </w:r>
      <w:r w:rsidRPr="00C348F4">
        <w:t>(</w:t>
      </w:r>
      <w:r w:rsidR="00AA4B03" w:rsidRPr="00C348F4">
        <w:t xml:space="preserve">схемы режимов лечения см. в приложении </w:t>
      </w:r>
      <w:r w:rsidRPr="00C348F4">
        <w:t xml:space="preserve">А3.3) </w:t>
      </w:r>
      <w:r w:rsidR="000B0AC3" w:rsidRPr="00C348F4">
        <w:fldChar w:fldCharType="begin" w:fldLock="1"/>
      </w:r>
      <w:r w:rsidR="005477DB">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69]","plainTextFormattedCitation":"[69]","previouslyFormattedCitation":"[68]"},"properties":{"noteIndex":0},"schema":"https://github.com/citation-style-language/schema/raw/master/csl-citation.json"}</w:instrText>
      </w:r>
      <w:r w:rsidR="000B0AC3" w:rsidRPr="00C348F4">
        <w:fldChar w:fldCharType="separate"/>
      </w:r>
      <w:r w:rsidR="005477DB" w:rsidRPr="005477DB">
        <w:rPr>
          <w:noProof/>
        </w:rPr>
        <w:t>[69]</w:t>
      </w:r>
      <w:r w:rsidR="000B0AC3" w:rsidRPr="00C348F4">
        <w:fldChar w:fldCharType="end"/>
      </w:r>
      <w:r w:rsidRPr="00C348F4">
        <w:t>.</w:t>
      </w:r>
    </w:p>
    <w:p w14:paraId="7D7EBA9E" w14:textId="30EF26A0" w:rsidR="00C848DD" w:rsidRDefault="00C848DD" w:rsidP="00072540">
      <w:pPr>
        <w:ind w:left="709"/>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A</w:t>
      </w:r>
      <w:r w:rsidRPr="00C348F4">
        <w:rPr>
          <w:b/>
          <w:spacing w:val="-4"/>
        </w:rPr>
        <w:t xml:space="preserve"> (уровень достоверности </w:t>
      </w:r>
      <w:r w:rsidR="00C20509" w:rsidRPr="00C348F4">
        <w:rPr>
          <w:b/>
          <w:spacing w:val="-4"/>
        </w:rPr>
        <w:t xml:space="preserve">доказательств – </w:t>
      </w:r>
      <w:r w:rsidRPr="00C348F4">
        <w:rPr>
          <w:b/>
          <w:spacing w:val="-4"/>
        </w:rPr>
        <w:t>2).</w:t>
      </w:r>
    </w:p>
    <w:p w14:paraId="61A9A0FD" w14:textId="77777777" w:rsidR="00072540" w:rsidRPr="00C348F4" w:rsidRDefault="00072540" w:rsidP="00072540">
      <w:pPr>
        <w:ind w:left="709"/>
        <w:contextualSpacing/>
        <w:rPr>
          <w:b/>
          <w:spacing w:val="-4"/>
        </w:rPr>
      </w:pPr>
    </w:p>
    <w:p w14:paraId="5B947077" w14:textId="77777777" w:rsidR="00924BCE" w:rsidRPr="00C348F4" w:rsidRDefault="00924BCE" w:rsidP="005D3BBD">
      <w:pPr>
        <w:pStyle w:val="2"/>
        <w:spacing w:before="0"/>
        <w:contextualSpacing/>
      </w:pPr>
      <w:bookmarkStart w:id="59" w:name="_Toc23601729"/>
      <w:bookmarkStart w:id="60" w:name="_Toc100658217"/>
      <w:r w:rsidRPr="00C348F4">
        <w:t>3.4</w:t>
      </w:r>
      <w:r w:rsidR="00397360" w:rsidRPr="00C348F4">
        <w:t>.</w:t>
      </w:r>
      <w:r w:rsidRPr="00C348F4">
        <w:t xml:space="preserve"> Сопутствующая и сопроводительная терапия</w:t>
      </w:r>
      <w:bookmarkEnd w:id="59"/>
      <w:bookmarkEnd w:id="60"/>
    </w:p>
    <w:p w14:paraId="277EE91A" w14:textId="02512CB0" w:rsidR="009A205F" w:rsidRPr="00DB3D2B" w:rsidRDefault="009A205F" w:rsidP="004F6F41">
      <w:pPr>
        <w:pStyle w:val="a4"/>
        <w:numPr>
          <w:ilvl w:val="0"/>
          <w:numId w:val="30"/>
        </w:numPr>
        <w:spacing w:before="0"/>
        <w:ind w:left="709"/>
      </w:pPr>
      <w:r>
        <w:t xml:space="preserve">Пациентам с ХЛЛ/ЛМЛ на любом этапе диагностики, наблюдения, лечения, при подозрении на развитие инфекционного осложнения или при диагностированном инфекционном осложнении </w:t>
      </w:r>
      <w:r w:rsidRPr="005D3BBD">
        <w:rPr>
          <w:b/>
        </w:rPr>
        <w:t>рекомендуется</w:t>
      </w:r>
      <w:r>
        <w:t xml:space="preserve"> проведение лекарственной терапии инфекционного осложнения в зависимости от возбудителя инфекции и локализации инфекции </w:t>
      </w:r>
      <w:r w:rsidRPr="00BA36AE">
        <w:t>(</w:t>
      </w:r>
      <w:r w:rsidR="00EC0DE8">
        <w:t>см. приложение А3.5</w:t>
      </w:r>
      <w:r w:rsidRPr="00BA36AE">
        <w:t>)</w:t>
      </w:r>
      <w:r w:rsidRPr="005D3BBD">
        <w:t xml:space="preserve"> </w:t>
      </w:r>
      <w:r w:rsidR="00EC0DE8">
        <w:fldChar w:fldCharType="begin" w:fldLock="1"/>
      </w:r>
      <w:r w:rsidR="005477DB">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id":"ITEM-3","itemData":{"author":[{"dropping-particle":"","family":"Савченко В.Г. и др","given":"","non-dropping-particle":"","parse-names":false,"suffix":""}],"id":"ITEM-3","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4","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4","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28,29,70,71]","plainTextFormattedCitation":"[28,29,70,71]","previouslyFormattedCitation":"[28,29,69,70]"},"properties":{"noteIndex":0},"schema":"https://github.com/citation-style-language/schema/raw/master/csl-citation.json"}</w:instrText>
      </w:r>
      <w:r w:rsidR="00EC0DE8">
        <w:fldChar w:fldCharType="separate"/>
      </w:r>
      <w:r w:rsidR="005477DB" w:rsidRPr="005477DB">
        <w:rPr>
          <w:noProof/>
        </w:rPr>
        <w:t>[28,29,70,71]</w:t>
      </w:r>
      <w:r w:rsidR="00EC0DE8">
        <w:fldChar w:fldCharType="end"/>
      </w:r>
      <w:r>
        <w:t xml:space="preserve">. </w:t>
      </w:r>
    </w:p>
    <w:p w14:paraId="4AC15DCC" w14:textId="77777777" w:rsidR="009A205F" w:rsidRDefault="009A205F" w:rsidP="00072540">
      <w:pPr>
        <w:pStyle w:val="11"/>
        <w:spacing w:beforeAutospacing="0" w:afterAutospacing="0" w:line="360" w:lineRule="auto"/>
        <w:ind w:left="709"/>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68AB5AA6" w14:textId="44351C0C" w:rsidR="00943A3B" w:rsidRPr="00C348F4" w:rsidRDefault="00943A3B" w:rsidP="004F6F41">
      <w:pPr>
        <w:pStyle w:val="a4"/>
        <w:numPr>
          <w:ilvl w:val="0"/>
          <w:numId w:val="30"/>
        </w:numPr>
        <w:spacing w:before="0"/>
        <w:ind w:left="709"/>
      </w:pPr>
      <w:r w:rsidRPr="00C348F4">
        <w:t xml:space="preserve">Пациентам </w:t>
      </w:r>
      <w:r w:rsidRPr="005D3BBD">
        <w:t>c</w:t>
      </w:r>
      <w:r w:rsidRPr="00C348F4">
        <w:t xml:space="preserve"> ХЛЛ/ЛМЛ на любом этапе лечения, у которых выявл</w:t>
      </w:r>
      <w:r w:rsidR="008502F5" w:rsidRPr="00C348F4">
        <w:t>ен</w:t>
      </w:r>
      <w:r w:rsidRPr="00C348F4">
        <w:t xml:space="preserve"> уровень иммуноглобулина G </w:t>
      </w:r>
      <w:r w:rsidR="008502F5" w:rsidRPr="00C348F4">
        <w:t>&lt;</w:t>
      </w:r>
      <w:r w:rsidRPr="00C348F4">
        <w:t xml:space="preserve">5 г/л </w:t>
      </w:r>
      <w:r w:rsidR="00052BBF" w:rsidRPr="00851861">
        <w:t>(</w:t>
      </w:r>
      <w:r w:rsidR="00052BBF" w:rsidRPr="005D3BBD">
        <w:t>c</w:t>
      </w:r>
      <w:r w:rsidR="00052BBF" w:rsidRPr="00851861">
        <w:t xml:space="preserve"> </w:t>
      </w:r>
      <w:r w:rsidR="00052BBF">
        <w:t xml:space="preserve">тяжелой формой вторичной гипогаммаглобулинемии) </w:t>
      </w:r>
      <w:r w:rsidRPr="00C348F4">
        <w:t xml:space="preserve">и отмечаются рецидивирующие бактериальные инфекции, </w:t>
      </w:r>
      <w:r w:rsidRPr="0080011C">
        <w:rPr>
          <w:b/>
        </w:rPr>
        <w:t>рекомендовано</w:t>
      </w:r>
      <w:r w:rsidRPr="00C348F4">
        <w:t xml:space="preserve"> при наличии возможности проведение постоянной заместительной терапии внутривенным иммуноглобулином</w:t>
      </w:r>
      <w:r w:rsidR="006C2557">
        <w:t xml:space="preserve"> (АТХ: J06B)</w:t>
      </w:r>
      <w:r w:rsidR="00A43693" w:rsidRPr="00C348F4">
        <w:t xml:space="preserve"> для снижения риска инфекционных осложнений</w:t>
      </w:r>
      <w:r w:rsidR="00EF17E7" w:rsidRPr="00C348F4">
        <w:t xml:space="preserve"> </w:t>
      </w:r>
      <w:r w:rsidR="000B0AC3" w:rsidRPr="00C348F4">
        <w:fldChar w:fldCharType="begin" w:fldLock="1"/>
      </w:r>
      <w:r w:rsidR="005477DB">
        <w:instrText>ADDIN CSL_CITATION {"citationItems":[{"id":"ITEM-1","itemData":{"DOI":"10.1080/10428190902856824","ISSN":"1029-2403","PMID":"19330654","abstract":"The role of intravenous immunoglobulins (IVIG) prophylaxis in hypogammaglobulinemic patients with lymphoproliferative disorders (LPD) and plasma cell dyscrasias (PCD) has not been established. We performed a systematic review and meta-analysis of randomized-controlled trials comparing prophylaxis with polyvalent IVIG versus control. The primary outcomes were all-cause mortality and major infections. Nine trials, assessing patients with chronic lymphocytic leukemia (CLL) and multiple myeloma (MM), were included. No survival benefit could be demonstrated, RR 1.36 (95% CI 0.58-3.19, two trials), but there was a significant decrease in the occurrence of major infections, RR 0.45 (95% CI 0.27-0.75, three trials) and a significant reduction in clinically documented infections, RR 0.49 (95% CI 0.39-0.61, three trials). Adverse events, usually not requiring discontinuation of IVIG, occurred significantly more with IVIG. On the basis of the available data, IVIG cannot be recommended routinely for patients with CLL or MM with hypogammaglobulinemia and/or recurrent infections and should be considered on individual basis.","author":[{"dropping-particle":"","family":"Raanani","given":"Pia","non-dropping-particle":"","parse-names":false,"suffix":""},{"dropping-particle":"","family":"Gafter-Gvili","given":"Anat","non-dropping-particle":"","parse-names":false,"suffix":""},{"dropping-particle":"","family":"Paul","given":"Mical","non-dropping-particle":"","parse-names":false,"suffix":""},{"dropping-particle":"","family":"Ben-Bassat","given":"Isaac","non-dropping-particle":"","parse-names":false,"suffix":""},{"dropping-particle":"","family":"Leibovici","given":"Leonard","non-dropping-particle":"","parse-names":false,"suffix":""},{"dropping-particle":"","family":"Shpilberg","given":"Ofer","non-dropping-particle":"","parse-names":false,"suffix":""}],"container-title":"Leukemia &amp; lymphoma","id":"ITEM-1","issue":"5","issued":{"date-parts":[["2009","5"]]},"page":"764-72","title":"Immunoglobulin prophylaxis in chronic lymphocytic leukemia and multiple myeloma: systematic review and meta-analysis.","type":"article-journal","volume":"50"},"uris":["http://www.mendeley.com/documents/?uuid=c710b816-25f2-3fce-863a-ebaaa3a6843d"]}],"mendeley":{"formattedCitation":"[72]","plainTextFormattedCitation":"[72]","previouslyFormattedCitation":"[71]"},"properties":{"noteIndex":0},"schema":"https://github.com/citation-style-language/schema/raw/master/csl-citation.json"}</w:instrText>
      </w:r>
      <w:r w:rsidR="000B0AC3" w:rsidRPr="00C348F4">
        <w:fldChar w:fldCharType="separate"/>
      </w:r>
      <w:r w:rsidR="005477DB" w:rsidRPr="005477DB">
        <w:rPr>
          <w:noProof/>
        </w:rPr>
        <w:t>[72]</w:t>
      </w:r>
      <w:r w:rsidR="000B0AC3" w:rsidRPr="00C348F4">
        <w:fldChar w:fldCharType="end"/>
      </w:r>
      <w:r w:rsidRPr="00C348F4">
        <w:t xml:space="preserve">. </w:t>
      </w:r>
    </w:p>
    <w:p w14:paraId="10C16ED8" w14:textId="77777777" w:rsidR="00943A3B" w:rsidRPr="008502F5" w:rsidRDefault="00943A3B" w:rsidP="00072540">
      <w:pPr>
        <w:ind w:left="709"/>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A (уровень достоверности </w:t>
      </w:r>
      <w:r w:rsidR="00C20509" w:rsidRPr="008502F5">
        <w:rPr>
          <w:b/>
          <w:spacing w:val="-4"/>
        </w:rPr>
        <w:t xml:space="preserve">доказательств – </w:t>
      </w:r>
      <w:r w:rsidR="00994323" w:rsidRPr="008502F5">
        <w:rPr>
          <w:b/>
          <w:spacing w:val="-4"/>
        </w:rPr>
        <w:t>1</w:t>
      </w:r>
      <w:r w:rsidRPr="008502F5">
        <w:rPr>
          <w:b/>
          <w:spacing w:val="-4"/>
        </w:rPr>
        <w:t>).</w:t>
      </w:r>
    </w:p>
    <w:p w14:paraId="67C61475" w14:textId="77777777" w:rsidR="00994323" w:rsidRPr="006B609E" w:rsidRDefault="00943A3B" w:rsidP="00072540">
      <w:pPr>
        <w:ind w:firstLine="709"/>
        <w:contextualSpacing/>
        <w:rPr>
          <w:i/>
        </w:rPr>
      </w:pPr>
      <w:r w:rsidRPr="006B609E">
        <w:rPr>
          <w:b/>
        </w:rPr>
        <w:t>Комментарии:</w:t>
      </w:r>
      <w:r w:rsidR="00030520">
        <w:rPr>
          <w:b/>
        </w:rPr>
        <w:t xml:space="preserve"> </w:t>
      </w:r>
      <w:r w:rsidR="008502F5">
        <w:rPr>
          <w:i/>
        </w:rPr>
        <w:t>и</w:t>
      </w:r>
      <w:r w:rsidRPr="006B609E">
        <w:rPr>
          <w:i/>
        </w:rPr>
        <w:t xml:space="preserve">нфекции являются </w:t>
      </w:r>
      <w:r w:rsidR="008502F5">
        <w:rPr>
          <w:i/>
        </w:rPr>
        <w:t>главной</w:t>
      </w:r>
      <w:r w:rsidRPr="006B609E">
        <w:rPr>
          <w:i/>
        </w:rPr>
        <w:t xml:space="preserve"> причиной смерти у 10–15</w:t>
      </w:r>
      <w:r w:rsidR="00DD3D1E">
        <w:rPr>
          <w:i/>
        </w:rPr>
        <w:t xml:space="preserve"> %</w:t>
      </w:r>
      <w:r w:rsidRPr="006B609E">
        <w:rPr>
          <w:i/>
        </w:rPr>
        <w:t xml:space="preserve"> </w:t>
      </w:r>
      <w:r w:rsidR="00573998">
        <w:rPr>
          <w:i/>
        </w:rPr>
        <w:t>пациентов с</w:t>
      </w:r>
      <w:r w:rsidR="00573998" w:rsidRPr="006B609E">
        <w:rPr>
          <w:i/>
        </w:rPr>
        <w:t xml:space="preserve"> </w:t>
      </w:r>
      <w:r w:rsidR="000648CB">
        <w:rPr>
          <w:i/>
        </w:rPr>
        <w:t>ХЛЛ</w:t>
      </w:r>
      <w:r w:rsidR="008502F5">
        <w:rPr>
          <w:i/>
        </w:rPr>
        <w:t>. В </w:t>
      </w:r>
      <w:r w:rsidRPr="006B609E">
        <w:rPr>
          <w:i/>
        </w:rPr>
        <w:t>нескольких рандомизированных исследованиях показан</w:t>
      </w:r>
      <w:r w:rsidR="008502F5">
        <w:rPr>
          <w:i/>
        </w:rPr>
        <w:t>о, что</w:t>
      </w:r>
      <w:r w:rsidRPr="006B609E">
        <w:rPr>
          <w:i/>
        </w:rPr>
        <w:t xml:space="preserve"> постоянн</w:t>
      </w:r>
      <w:r w:rsidR="008502F5">
        <w:rPr>
          <w:i/>
        </w:rPr>
        <w:t>ая</w:t>
      </w:r>
      <w:r w:rsidRPr="006B609E">
        <w:rPr>
          <w:i/>
        </w:rPr>
        <w:t xml:space="preserve"> </w:t>
      </w:r>
      <w:r w:rsidRPr="006B609E">
        <w:rPr>
          <w:i/>
        </w:rPr>
        <w:lastRenderedPageBreak/>
        <w:t>заместительн</w:t>
      </w:r>
      <w:r w:rsidR="008502F5">
        <w:rPr>
          <w:i/>
        </w:rPr>
        <w:t>ая</w:t>
      </w:r>
      <w:r w:rsidRPr="006B609E">
        <w:rPr>
          <w:i/>
        </w:rPr>
        <w:t xml:space="preserve"> терапи</w:t>
      </w:r>
      <w:r w:rsidR="008502F5">
        <w:rPr>
          <w:i/>
        </w:rPr>
        <w:t>я</w:t>
      </w:r>
      <w:r w:rsidRPr="006B609E">
        <w:rPr>
          <w:i/>
        </w:rPr>
        <w:t xml:space="preserve"> внутривенным иммуноглобулином </w:t>
      </w:r>
      <w:r w:rsidR="008502F5">
        <w:rPr>
          <w:i/>
        </w:rPr>
        <w:t>эффективно снижает</w:t>
      </w:r>
      <w:r w:rsidRPr="006B609E">
        <w:rPr>
          <w:i/>
        </w:rPr>
        <w:t xml:space="preserve"> </w:t>
      </w:r>
      <w:r w:rsidR="008502F5">
        <w:rPr>
          <w:i/>
        </w:rPr>
        <w:t>частоту</w:t>
      </w:r>
      <w:r w:rsidRPr="006B609E">
        <w:rPr>
          <w:i/>
        </w:rPr>
        <w:t xml:space="preserve"> бактериальных инфекций. Эффект наиболее значим в подгруппе </w:t>
      </w:r>
      <w:r w:rsidR="00573998">
        <w:rPr>
          <w:i/>
        </w:rPr>
        <w:t>пациентов</w:t>
      </w:r>
      <w:r w:rsidR="00573998" w:rsidRPr="006B609E">
        <w:rPr>
          <w:i/>
        </w:rPr>
        <w:t xml:space="preserve"> </w:t>
      </w:r>
      <w:r w:rsidRPr="006B609E">
        <w:rPr>
          <w:i/>
        </w:rPr>
        <w:t>с гипогаммаглобулинемией и рецидивирующими инфекциями</w:t>
      </w:r>
      <w:r w:rsidR="008502F5">
        <w:rPr>
          <w:i/>
        </w:rPr>
        <w:t>, п</w:t>
      </w:r>
      <w:r w:rsidRPr="006B609E">
        <w:rPr>
          <w:i/>
        </w:rPr>
        <w:t xml:space="preserve">оэтому заместительная терапия в настоящее время рекомендуется только этой категории </w:t>
      </w:r>
      <w:r w:rsidR="00573998">
        <w:rPr>
          <w:i/>
        </w:rPr>
        <w:t>пациентов.</w:t>
      </w:r>
      <w:r w:rsidR="00573998" w:rsidRPr="006B609E">
        <w:rPr>
          <w:i/>
        </w:rPr>
        <w:t xml:space="preserve"> </w:t>
      </w:r>
    </w:p>
    <w:p w14:paraId="350BAAFD" w14:textId="256145DA" w:rsidR="00943A3B" w:rsidRPr="006B609E" w:rsidRDefault="00C62FE1" w:rsidP="00072540">
      <w:pPr>
        <w:ind w:firstLine="709"/>
        <w:contextualSpacing/>
        <w:rPr>
          <w:i/>
        </w:rPr>
      </w:pPr>
      <w:r>
        <w:rPr>
          <w:i/>
        </w:rPr>
        <w:t xml:space="preserve">Иммуноглобулин человека нормальный в форме выпуска раствор для инфузий </w:t>
      </w:r>
      <w:r w:rsidR="00994323" w:rsidRPr="006B609E">
        <w:rPr>
          <w:i/>
        </w:rPr>
        <w:t>назначается в виде разовых инъекций в дозе 200</w:t>
      </w:r>
      <w:r w:rsidR="008502F5">
        <w:rPr>
          <w:i/>
        </w:rPr>
        <w:t>–</w:t>
      </w:r>
      <w:r w:rsidR="00994323" w:rsidRPr="006B609E">
        <w:rPr>
          <w:i/>
        </w:rPr>
        <w:t xml:space="preserve">400 мг/кг </w:t>
      </w:r>
      <w:r w:rsidR="008502F5">
        <w:rPr>
          <w:i/>
        </w:rPr>
        <w:t>1</w:t>
      </w:r>
      <w:r w:rsidR="00994323" w:rsidRPr="006B609E">
        <w:rPr>
          <w:i/>
        </w:rPr>
        <w:t xml:space="preserve"> раз в месяц в течение года. Цель терапии состоит в поддержании уровня IgG на уровне </w:t>
      </w:r>
      <w:r w:rsidR="008502F5" w:rsidRPr="00397360">
        <w:rPr>
          <w:i/>
        </w:rPr>
        <w:t>&gt;</w:t>
      </w:r>
      <w:r w:rsidR="00994323" w:rsidRPr="006B609E">
        <w:rPr>
          <w:i/>
        </w:rPr>
        <w:t>5 г/л. При подборе дозы и кратности введений ориентируются на пиковую и минимальную концентраци</w:t>
      </w:r>
      <w:r w:rsidR="008502F5">
        <w:rPr>
          <w:i/>
        </w:rPr>
        <w:t>ю</w:t>
      </w:r>
      <w:r w:rsidR="00994323" w:rsidRPr="006B609E">
        <w:rPr>
          <w:i/>
        </w:rPr>
        <w:t xml:space="preserve"> IgG. Контроль пиковой концентрации </w:t>
      </w:r>
      <w:r w:rsidR="00994323" w:rsidRPr="006B609E">
        <w:rPr>
          <w:i/>
          <w:lang w:val="en-US"/>
        </w:rPr>
        <w:t>IgG</w:t>
      </w:r>
      <w:r w:rsidR="00994323" w:rsidRPr="006B609E">
        <w:rPr>
          <w:i/>
        </w:rPr>
        <w:t xml:space="preserve"> осуществляют </w:t>
      </w:r>
      <w:r w:rsidR="008502F5" w:rsidRPr="006B609E">
        <w:rPr>
          <w:i/>
        </w:rPr>
        <w:t xml:space="preserve">не ранее чем через сутки </w:t>
      </w:r>
      <w:r w:rsidR="00994323" w:rsidRPr="006B609E">
        <w:rPr>
          <w:i/>
        </w:rPr>
        <w:t xml:space="preserve">после </w:t>
      </w:r>
      <w:r w:rsidR="008502F5">
        <w:rPr>
          <w:i/>
        </w:rPr>
        <w:t>1-го</w:t>
      </w:r>
      <w:r w:rsidR="00994323" w:rsidRPr="006B609E">
        <w:rPr>
          <w:i/>
        </w:rPr>
        <w:t xml:space="preserve"> </w:t>
      </w:r>
      <w:r w:rsidR="008502F5" w:rsidRPr="006B609E">
        <w:rPr>
          <w:i/>
        </w:rPr>
        <w:t xml:space="preserve">внутривенного </w:t>
      </w:r>
      <w:r w:rsidR="00994323" w:rsidRPr="006B609E">
        <w:rPr>
          <w:i/>
        </w:rPr>
        <w:t xml:space="preserve">введения </w:t>
      </w:r>
      <w:r w:rsidR="008502F5">
        <w:rPr>
          <w:i/>
        </w:rPr>
        <w:t>иммуноглобулина</w:t>
      </w:r>
      <w:r w:rsidR="00994323" w:rsidRPr="006B609E">
        <w:rPr>
          <w:i/>
        </w:rPr>
        <w:t xml:space="preserve">. </w:t>
      </w:r>
      <w:r w:rsidR="008502F5">
        <w:rPr>
          <w:i/>
        </w:rPr>
        <w:t>М</w:t>
      </w:r>
      <w:r w:rsidR="00994323" w:rsidRPr="006B609E">
        <w:rPr>
          <w:i/>
        </w:rPr>
        <w:t>инимальн</w:t>
      </w:r>
      <w:r w:rsidR="008502F5">
        <w:rPr>
          <w:i/>
        </w:rPr>
        <w:t>ую</w:t>
      </w:r>
      <w:r w:rsidR="00994323" w:rsidRPr="006B609E">
        <w:rPr>
          <w:i/>
        </w:rPr>
        <w:t xml:space="preserve"> концентраци</w:t>
      </w:r>
      <w:r w:rsidR="008502F5">
        <w:rPr>
          <w:i/>
        </w:rPr>
        <w:t>ю</w:t>
      </w:r>
      <w:r w:rsidR="00994323" w:rsidRPr="006B609E">
        <w:rPr>
          <w:i/>
        </w:rPr>
        <w:t xml:space="preserve"> определяют непосредственно перед следующим введением иммуно</w:t>
      </w:r>
      <w:r w:rsidR="008502F5">
        <w:rPr>
          <w:i/>
        </w:rPr>
        <w:softHyphen/>
      </w:r>
      <w:r w:rsidR="00994323" w:rsidRPr="006B609E">
        <w:rPr>
          <w:i/>
        </w:rPr>
        <w:t xml:space="preserve">глобулина. Минимальная концентрация </w:t>
      </w:r>
      <w:r w:rsidR="00994323" w:rsidRPr="006B609E">
        <w:rPr>
          <w:i/>
          <w:lang w:val="en-US"/>
        </w:rPr>
        <w:t>IgG</w:t>
      </w:r>
      <w:r w:rsidR="00994323" w:rsidRPr="006B609E">
        <w:rPr>
          <w:i/>
        </w:rPr>
        <w:t xml:space="preserve"> должна </w:t>
      </w:r>
      <w:r w:rsidR="008502F5">
        <w:rPr>
          <w:i/>
        </w:rPr>
        <w:t>составлять</w:t>
      </w:r>
      <w:r w:rsidR="00994323" w:rsidRPr="006B609E">
        <w:rPr>
          <w:i/>
        </w:rPr>
        <w:t xml:space="preserve"> </w:t>
      </w:r>
      <w:r w:rsidR="008502F5" w:rsidRPr="00397360">
        <w:rPr>
          <w:i/>
        </w:rPr>
        <w:t>&gt;</w:t>
      </w:r>
      <w:r w:rsidR="00994323" w:rsidRPr="006B609E">
        <w:rPr>
          <w:i/>
        </w:rPr>
        <w:t>5 г/л. Повторные определения минимальной концентрации проводят 1 раз в 3–6 мес. Постоянную заместительную терапию иммуноглобулином завершают при отсутствии тяжелых бактериал</w:t>
      </w:r>
      <w:r w:rsidR="00BE6A1C">
        <w:rPr>
          <w:i/>
        </w:rPr>
        <w:t xml:space="preserve">ьных инфекций в течение года. </w:t>
      </w:r>
    </w:p>
    <w:p w14:paraId="1BAB87A0" w14:textId="1F1DBEB2" w:rsidR="00A43693" w:rsidRPr="000E0F12" w:rsidRDefault="00943A3B" w:rsidP="004F6F41">
      <w:pPr>
        <w:pStyle w:val="a4"/>
        <w:numPr>
          <w:ilvl w:val="0"/>
          <w:numId w:val="30"/>
        </w:numPr>
        <w:spacing w:before="0"/>
        <w:ind w:left="709"/>
      </w:pPr>
      <w:r w:rsidRPr="006B609E">
        <w:t xml:space="preserve">Всем пациентам с ХЛЛ/ЛМЛ после установления диагноза </w:t>
      </w:r>
      <w:r w:rsidRPr="0080011C">
        <w:rPr>
          <w:b/>
        </w:rPr>
        <w:t>рекомендуется</w:t>
      </w:r>
      <w:r w:rsidR="000E3DE6" w:rsidRPr="0080011C">
        <w:rPr>
          <w:b/>
        </w:rPr>
        <w:t xml:space="preserve"> </w:t>
      </w:r>
      <w:r w:rsidR="00A43693" w:rsidRPr="00C348F4">
        <w:t xml:space="preserve">при отсутствии противопоказаний </w:t>
      </w:r>
      <w:r w:rsidRPr="00C348F4">
        <w:t>проведение вакцинации</w:t>
      </w:r>
      <w:r w:rsidR="00EF17E7" w:rsidRPr="00C348F4">
        <w:t xml:space="preserve"> </w:t>
      </w:r>
      <w:r w:rsidR="000B0AC3" w:rsidRPr="00C348F4">
        <w:fldChar w:fldCharType="begin" w:fldLock="1"/>
      </w:r>
      <w:r w:rsidR="005477DB">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1093/cid/cit816","ISSN":"1537-6591","PMID":"24421306","abstract":"An international panel of experts prepared an evidenced-based guideline for vaccination of immunocompromised adults and children. These guidelines are intended for use by primary care and subspecialty providers who care for immunocompromised patients. Evidence was often limited. Areas that warrant future investigation are highlighted.","author":[{"dropping-particle":"","family":"Rubin","given":"Lorry G","non-dropping-particle":"","parse-names":false,"suffix":""},{"dropping-particle":"","family":"Levin","given":"Myron J","non-dropping-particle":"","parse-names":false,"suffix":""},{"dropping-particle":"","family":"Ljungman","given":"Per","non-dropping-particle":"","parse-names":false,"suffix":""},{"dropping-particle":"","family":"Davies","given":"E Graham","non-dropping-particle":"","parse-names":false,"suffix":""},{"dropping-particle":"","family":"Avery","given":"Robin","non-dropping-particle":"","parse-names":false,"suffix":""},{"dropping-particle":"","family":"Tomblyn","given":"Marcie","non-dropping-particle":"","parse-names":false,"suffix":""},{"dropping-particle":"","family":"Bousvaros","given":"Athos","non-dropping-particle":"","parse-names":false,"suffix":""},{"dropping-particle":"","family":"Dhanireddy","given":"Shireesha","non-dropping-particle":"","parse-names":false,"suffix":""},{"dropping-particle":"","family":"Sung","given":"Lillian","non-dropping-particle":"","parse-names":false,"suffix":""},{"dropping-particle":"","family":"Keyserling","given":"Harry","non-dropping-particle":"","parse-names":false,"suffix":""},{"dropping-particle":"","family":"Kang","given":"Insoo","non-dropping-particle":"","parse-names":false,"suffix":""},{"dropping-particle":"","family":"Infectious Diseases Society of America","given":"","non-dropping-particle":"","parse-names":false,"suffix":""}],"container-title":"Clinical infectious diseases : an official publication of the Infectious Diseases Society of America","id":"ITEM-2","issue":"3","issued":{"date-parts":[["2014","2"]]},"page":"309-18","title":"2013 IDSA clinical practice guideline for vaccination of the immunocompromised host.","type":"article-journal","volume":"58"},"uris":["http://www.mendeley.com/documents/?uuid=180b9381-2e0d-32ad-bd50-096bb167cd14"]},{"id":"ITEM-3","itemData":{"DOI":"10.1046/j.1365-2141.2001.02882.x","ISSN":"0007-1048","PMID":"11472353","abstract":"We investigated responses to vaccination against pneumococcal polysaccharide, Haemophilus influenzae b (Hib) conjugate and tetanus toxoid antigens in 31 patients with chronic lymphocytic leukaemia (CLL) and 25 controls. While in the control group all antibody responses against different antigens were highly significant, in the patient group clear evidence for responsiveness was detected only in the case of Hib polysaccharide antigen. Certain CLL patient subgroups showed low reactivity against tetanus toxoid antigen. In conclusion, plain polysaccharide vaccines seem to be ineffective in patients with CLL. Conjugate vaccines, in turn, are immunogenic and may offer protection against infections caused by encapsulated bacteria in these patients. Further studies concerning an optimal vaccination scheme and clinical efficiency are warranted.","author":[{"dropping-particle":"","family":"Sinisalo","given":"M","non-dropping-particle":"","parse-names":false,"suffix":""},{"dropping-particle":"","family":"Aittoniemi","given":"J","non-dropping-particle":"","parse-names":false,"suffix":""},{"dropping-particle":"","family":"Oivanen","given":"P","non-dropping-particle":"","parse-names":false,"suffix":""},{"dropping-particle":"","family":"Käyhty","given":"H","non-dropping-particle":"","parse-names":false,"suffix":""},{"dropping-particle":"","family":"Olander","given":"R M","non-dropping-particle":"","parse-names":false,"suffix":""},{"dropping-particle":"","family":"Vilpo","given":"J","non-dropping-particle":"","parse-names":false,"suffix":""}],"container-title":"British journal of haematology","id":"ITEM-3","issue":"1","issued":{"date-parts":[["2001","7"]]},"page":"107-10","title":"Response to vaccination against different types of antigens in patients with chronic lymphocytic leukaemia.","type":"article-journal","volume":"114"},"uris":["http://www.mendeley.com/documents/?uuid=5639b53c-50b3-316a-8de2-289d2e7b3b4e"]}],"mendeley":{"formattedCitation":"[73–75]","plainTextFormattedCitation":"[73–75]","previouslyFormattedCitation":"[72–74]"},"properties":{"noteIndex":0},"schema":"https://github.com/citation-style-language/schema/raw/master/csl-citation.json"}</w:instrText>
      </w:r>
      <w:r w:rsidR="000B0AC3" w:rsidRPr="00C348F4">
        <w:fldChar w:fldCharType="separate"/>
      </w:r>
      <w:r w:rsidR="005477DB" w:rsidRPr="005477DB">
        <w:rPr>
          <w:noProof/>
        </w:rPr>
        <w:t>[73–75]</w:t>
      </w:r>
      <w:r w:rsidR="000B0AC3" w:rsidRPr="00C348F4">
        <w:fldChar w:fldCharType="end"/>
      </w:r>
      <w:r w:rsidR="00A43693" w:rsidRPr="000E0F12">
        <w:t>:</w:t>
      </w:r>
    </w:p>
    <w:p w14:paraId="1E7EC531" w14:textId="6E0AFEA0" w:rsidR="00A43693" w:rsidRPr="000E0F12" w:rsidRDefault="00A43693" w:rsidP="004F6F41">
      <w:pPr>
        <w:pStyle w:val="a4"/>
        <w:numPr>
          <w:ilvl w:val="0"/>
          <w:numId w:val="15"/>
        </w:numPr>
        <w:spacing w:before="0"/>
        <w:ind w:left="1134" w:hanging="425"/>
      </w:pPr>
      <w:r w:rsidRPr="00C348F4">
        <w:t>сезонная</w:t>
      </w:r>
      <w:r w:rsidRPr="000E0F12">
        <w:t xml:space="preserve"> </w:t>
      </w:r>
      <w:r w:rsidRPr="00C348F4">
        <w:t>вакцинация</w:t>
      </w:r>
      <w:r w:rsidRPr="000E0F12">
        <w:t xml:space="preserve"> </w:t>
      </w:r>
      <w:r w:rsidR="00444B93" w:rsidRPr="00C348F4">
        <w:t>вакциной</w:t>
      </w:r>
      <w:r w:rsidR="00444B93" w:rsidRPr="000E0F12">
        <w:t xml:space="preserve"> </w:t>
      </w:r>
      <w:r w:rsidR="00444B93" w:rsidRPr="00C348F4">
        <w:t>для</w:t>
      </w:r>
      <w:r w:rsidR="00444B93" w:rsidRPr="000E0F12">
        <w:t xml:space="preserve"> </w:t>
      </w:r>
      <w:r w:rsidR="00444B93" w:rsidRPr="00C348F4">
        <w:t>профилактики</w:t>
      </w:r>
      <w:r w:rsidR="00444B93" w:rsidRPr="000E0F12">
        <w:t xml:space="preserve"> </w:t>
      </w:r>
      <w:r w:rsidR="00444B93" w:rsidRPr="00C348F4">
        <w:t>гриппа</w:t>
      </w:r>
      <w:r w:rsidR="00C62FE1" w:rsidRPr="000E0F12">
        <w:t xml:space="preserve"> </w:t>
      </w:r>
      <w:r w:rsidR="00052BBF" w:rsidRPr="000E0F12">
        <w:t>[</w:t>
      </w:r>
      <w:r w:rsidR="00C62FE1">
        <w:t>живой</w:t>
      </w:r>
      <w:r w:rsidR="00052BBF" w:rsidRPr="000E0F12">
        <w:t>]</w:t>
      </w:r>
      <w:r w:rsidR="00C62FE1" w:rsidRPr="000E0F12">
        <w:t xml:space="preserve"> </w:t>
      </w:r>
      <w:r w:rsidR="00C62FE1">
        <w:t>или</w:t>
      </w:r>
      <w:r w:rsidR="00C62FE1" w:rsidRPr="000E0F12">
        <w:t xml:space="preserve"> </w:t>
      </w:r>
      <w:r w:rsidR="00052BBF" w:rsidRPr="00C348F4">
        <w:t>вакциной</w:t>
      </w:r>
      <w:r w:rsidR="00052BBF" w:rsidRPr="000E0F12">
        <w:t xml:space="preserve"> </w:t>
      </w:r>
      <w:r w:rsidR="00052BBF" w:rsidRPr="00C348F4">
        <w:t>для</w:t>
      </w:r>
      <w:r w:rsidR="00052BBF" w:rsidRPr="000E0F12">
        <w:t xml:space="preserve"> </w:t>
      </w:r>
      <w:r w:rsidR="00052BBF" w:rsidRPr="00C348F4">
        <w:t>профилактики</w:t>
      </w:r>
      <w:r w:rsidR="00052BBF" w:rsidRPr="000E0F12">
        <w:t xml:space="preserve"> </w:t>
      </w:r>
      <w:r w:rsidR="00052BBF" w:rsidRPr="00C348F4">
        <w:t>гриппа</w:t>
      </w:r>
      <w:r w:rsidR="00052BBF" w:rsidRPr="000E0F12">
        <w:t xml:space="preserve"> [</w:t>
      </w:r>
      <w:r w:rsidR="00C62FE1">
        <w:t>инактивированной</w:t>
      </w:r>
      <w:r w:rsidR="00052BBF" w:rsidRPr="000E0F12">
        <w:t>]</w:t>
      </w:r>
      <w:r w:rsidR="00030520" w:rsidRPr="000E0F12">
        <w:t xml:space="preserve"> (</w:t>
      </w:r>
      <w:r w:rsidR="00030520" w:rsidRPr="00C348F4">
        <w:t>только</w:t>
      </w:r>
      <w:r w:rsidR="00030520" w:rsidRPr="000E0F12">
        <w:t xml:space="preserve"> </w:t>
      </w:r>
      <w:r w:rsidR="00030520" w:rsidRPr="00C348F4">
        <w:t>после</w:t>
      </w:r>
      <w:r w:rsidR="00030520" w:rsidRPr="000E0F12">
        <w:t xml:space="preserve"> </w:t>
      </w:r>
      <w:r w:rsidR="00030520" w:rsidRPr="00C348F4">
        <w:t>восстановления</w:t>
      </w:r>
      <w:r w:rsidR="00030520" w:rsidRPr="000E0F12">
        <w:t xml:space="preserve"> </w:t>
      </w:r>
      <w:r w:rsidR="00030520" w:rsidRPr="00C348F4">
        <w:t>уровня</w:t>
      </w:r>
      <w:r w:rsidR="00030520" w:rsidRPr="000E0F12">
        <w:t xml:space="preserve"> </w:t>
      </w:r>
      <w:r w:rsidR="00030520" w:rsidRPr="00C348F4">
        <w:t>В</w:t>
      </w:r>
      <w:r w:rsidR="00030520" w:rsidRPr="000E0F12">
        <w:t>-</w:t>
      </w:r>
      <w:r w:rsidR="00030520" w:rsidRPr="00C348F4">
        <w:t>лимфоцитов</w:t>
      </w:r>
      <w:r w:rsidR="00030520" w:rsidRPr="000E0F12">
        <w:t xml:space="preserve">, </w:t>
      </w:r>
      <w:r w:rsidR="00030520" w:rsidRPr="00C348F4">
        <w:t>т</w:t>
      </w:r>
      <w:r w:rsidR="00EF17E7" w:rsidRPr="000E0F12">
        <w:t>.</w:t>
      </w:r>
      <w:r w:rsidR="00EF17E7" w:rsidRPr="000E0F12">
        <w:rPr>
          <w:lang w:val="en-US"/>
        </w:rPr>
        <w:t> </w:t>
      </w:r>
      <w:r w:rsidR="00EF17E7" w:rsidRPr="00C348F4">
        <w:t>е</w:t>
      </w:r>
      <w:r w:rsidR="00EF17E7" w:rsidRPr="000E0F12">
        <w:t xml:space="preserve">. </w:t>
      </w:r>
      <w:r w:rsidR="00030520" w:rsidRPr="00C348F4">
        <w:t>через</w:t>
      </w:r>
      <w:r w:rsidR="00030520" w:rsidRPr="000E0F12">
        <w:t xml:space="preserve"> 9 </w:t>
      </w:r>
      <w:r w:rsidR="00030520" w:rsidRPr="00C348F4">
        <w:t>мес</w:t>
      </w:r>
      <w:r w:rsidR="008502F5" w:rsidRPr="000E0F12">
        <w:t>.</w:t>
      </w:r>
      <w:r w:rsidR="00030520" w:rsidRPr="000E0F12">
        <w:t xml:space="preserve"> </w:t>
      </w:r>
      <w:r w:rsidR="00030520" w:rsidRPr="00C348F4">
        <w:t>после</w:t>
      </w:r>
      <w:r w:rsidR="00030520" w:rsidRPr="000E0F12">
        <w:t xml:space="preserve"> </w:t>
      </w:r>
      <w:r w:rsidR="00030520" w:rsidRPr="00C348F4">
        <w:t>терапии</w:t>
      </w:r>
      <w:r w:rsidR="00030520" w:rsidRPr="000E0F12">
        <w:t xml:space="preserve"> </w:t>
      </w:r>
      <w:r w:rsidR="00EF17E7" w:rsidRPr="00C348F4">
        <w:t>моноклональными</w:t>
      </w:r>
      <w:r w:rsidR="00EF17E7" w:rsidRPr="000E0F12">
        <w:t xml:space="preserve"> </w:t>
      </w:r>
      <w:r w:rsidR="00EF17E7" w:rsidRPr="00C348F4">
        <w:t>антителами</w:t>
      </w:r>
      <w:r w:rsidR="008502F5" w:rsidRPr="000E0F12">
        <w:t xml:space="preserve"> </w:t>
      </w:r>
      <w:r w:rsidR="008502F5" w:rsidRPr="00C348F4">
        <w:t>к</w:t>
      </w:r>
      <w:r w:rsidR="008502F5" w:rsidRPr="000E0F12">
        <w:t xml:space="preserve"> </w:t>
      </w:r>
      <w:r w:rsidR="008502F5" w:rsidRPr="00C348F4">
        <w:rPr>
          <w:lang w:val="en-US"/>
        </w:rPr>
        <w:t>CD</w:t>
      </w:r>
      <w:r w:rsidR="008502F5" w:rsidRPr="000E0F12">
        <w:t>20</w:t>
      </w:r>
      <w:r w:rsidR="00030520" w:rsidRPr="000E0F12">
        <w:t>)</w:t>
      </w:r>
      <w:r w:rsidRPr="000E0F12">
        <w:t xml:space="preserve">; </w:t>
      </w:r>
    </w:p>
    <w:p w14:paraId="005FA7E5" w14:textId="6F0C29A0" w:rsidR="00943A3B" w:rsidRPr="000E0F12" w:rsidRDefault="0089332F" w:rsidP="004F6F41">
      <w:pPr>
        <w:pStyle w:val="a4"/>
        <w:numPr>
          <w:ilvl w:val="0"/>
          <w:numId w:val="15"/>
        </w:numPr>
        <w:spacing w:before="0"/>
        <w:ind w:left="1134" w:hanging="425"/>
      </w:pPr>
      <w:r>
        <w:t>двухкратная</w:t>
      </w:r>
      <w:r w:rsidRPr="000E0F12">
        <w:t xml:space="preserve"> </w:t>
      </w:r>
      <w:r w:rsidR="00A43693" w:rsidRPr="006B609E">
        <w:t>вакцинация</w:t>
      </w:r>
      <w:r w:rsidR="00A43693" w:rsidRPr="000E0F12">
        <w:t xml:space="preserve"> </w:t>
      </w:r>
      <w:r w:rsidR="00444B93">
        <w:t>вакциной</w:t>
      </w:r>
      <w:r w:rsidR="00444B93" w:rsidRPr="000E0F12">
        <w:t xml:space="preserve"> </w:t>
      </w:r>
      <w:r w:rsidR="00444B93">
        <w:t>для</w:t>
      </w:r>
      <w:r w:rsidR="00444B93" w:rsidRPr="000E0F12">
        <w:t xml:space="preserve"> </w:t>
      </w:r>
      <w:r w:rsidR="00444B93">
        <w:t>профилактики</w:t>
      </w:r>
      <w:r w:rsidR="00444B93" w:rsidRPr="000E0F12">
        <w:t xml:space="preserve"> </w:t>
      </w:r>
      <w:r w:rsidR="000D115E">
        <w:t>пневмококковых</w:t>
      </w:r>
      <w:r w:rsidR="000D115E" w:rsidRPr="000E0F12">
        <w:t xml:space="preserve"> </w:t>
      </w:r>
      <w:r w:rsidR="000D115E">
        <w:t>инфекций</w:t>
      </w:r>
      <w:r w:rsidR="000D115E" w:rsidRPr="000E0F12">
        <w:t xml:space="preserve"> </w:t>
      </w:r>
      <w:r w:rsidR="00943A3B" w:rsidRPr="006B609E">
        <w:t>при</w:t>
      </w:r>
      <w:r w:rsidR="00943A3B" w:rsidRPr="000E0F12">
        <w:t xml:space="preserve"> </w:t>
      </w:r>
      <w:r w:rsidR="00943A3B" w:rsidRPr="006B609E">
        <w:t>отсутствии</w:t>
      </w:r>
      <w:r w:rsidR="00943A3B" w:rsidRPr="000E0F12">
        <w:t xml:space="preserve"> </w:t>
      </w:r>
      <w:r w:rsidR="00943A3B" w:rsidRPr="006B609E">
        <w:t>противопоказаний</w:t>
      </w:r>
      <w:r w:rsidR="00943A3B" w:rsidRPr="000E0F12">
        <w:t xml:space="preserve">. </w:t>
      </w:r>
    </w:p>
    <w:p w14:paraId="70B8AD6B" w14:textId="77777777" w:rsidR="00943A3B" w:rsidRPr="000E0F12" w:rsidRDefault="00943A3B" w:rsidP="00072540">
      <w:pPr>
        <w:ind w:left="709"/>
        <w:rPr>
          <w:b/>
          <w:spacing w:val="-4"/>
        </w:rPr>
      </w:pPr>
      <w:r w:rsidRPr="008502F5">
        <w:rPr>
          <w:b/>
          <w:spacing w:val="-4"/>
        </w:rPr>
        <w:t>Уровень</w:t>
      </w:r>
      <w:r w:rsidRPr="000E0F12">
        <w:rPr>
          <w:b/>
          <w:spacing w:val="-4"/>
        </w:rPr>
        <w:t xml:space="preserve"> </w:t>
      </w:r>
      <w:r w:rsidRPr="008502F5">
        <w:rPr>
          <w:b/>
          <w:spacing w:val="-4"/>
        </w:rPr>
        <w:t>убедительности</w:t>
      </w:r>
      <w:r w:rsidRPr="000E0F12">
        <w:rPr>
          <w:b/>
          <w:spacing w:val="-4"/>
        </w:rPr>
        <w:t xml:space="preserve"> </w:t>
      </w:r>
      <w:r w:rsidR="00C20509" w:rsidRPr="008502F5">
        <w:rPr>
          <w:b/>
          <w:spacing w:val="-4"/>
        </w:rPr>
        <w:t>рекомендаций</w:t>
      </w:r>
      <w:r w:rsidR="00C20509" w:rsidRPr="000E0F12">
        <w:rPr>
          <w:b/>
          <w:spacing w:val="-4"/>
        </w:rPr>
        <w:t xml:space="preserve"> – </w:t>
      </w:r>
      <w:r w:rsidRPr="008502F5">
        <w:rPr>
          <w:b/>
          <w:spacing w:val="-4"/>
        </w:rPr>
        <w:t>С</w:t>
      </w:r>
      <w:r w:rsidRPr="000E0F12">
        <w:rPr>
          <w:b/>
          <w:spacing w:val="-4"/>
        </w:rPr>
        <w:t xml:space="preserve"> (</w:t>
      </w:r>
      <w:r w:rsidRPr="008502F5">
        <w:rPr>
          <w:b/>
          <w:spacing w:val="-4"/>
        </w:rPr>
        <w:t>уровень</w:t>
      </w:r>
      <w:r w:rsidRPr="000E0F12">
        <w:rPr>
          <w:b/>
          <w:spacing w:val="-4"/>
        </w:rPr>
        <w:t xml:space="preserve"> </w:t>
      </w:r>
      <w:r w:rsidRPr="008502F5">
        <w:rPr>
          <w:b/>
          <w:spacing w:val="-4"/>
        </w:rPr>
        <w:t>достоверности</w:t>
      </w:r>
      <w:r w:rsidRPr="000E0F12">
        <w:rPr>
          <w:b/>
          <w:spacing w:val="-4"/>
        </w:rPr>
        <w:t xml:space="preserve"> </w:t>
      </w:r>
      <w:r w:rsidR="00C20509" w:rsidRPr="008502F5">
        <w:rPr>
          <w:b/>
          <w:spacing w:val="-4"/>
        </w:rPr>
        <w:t>доказательств</w:t>
      </w:r>
      <w:r w:rsidR="00C20509" w:rsidRPr="000E0F12">
        <w:rPr>
          <w:b/>
          <w:spacing w:val="-4"/>
        </w:rPr>
        <w:t xml:space="preserve"> – </w:t>
      </w:r>
      <w:r w:rsidRPr="000E0F12">
        <w:rPr>
          <w:b/>
          <w:spacing w:val="-4"/>
        </w:rPr>
        <w:t>5).</w:t>
      </w:r>
    </w:p>
    <w:p w14:paraId="77E1C8AC" w14:textId="31DAE04A" w:rsidR="001F7596" w:rsidRPr="000E0F12" w:rsidRDefault="00943A3B" w:rsidP="00072540">
      <w:pPr>
        <w:ind w:firstLine="709"/>
      </w:pPr>
      <w:r w:rsidRPr="006B609E">
        <w:rPr>
          <w:b/>
        </w:rPr>
        <w:t>Комментарии</w:t>
      </w:r>
      <w:r w:rsidRPr="000E0F12">
        <w:rPr>
          <w:b/>
        </w:rPr>
        <w:t>:</w:t>
      </w:r>
      <w:r w:rsidR="00030520" w:rsidRPr="000E0F12">
        <w:rPr>
          <w:b/>
        </w:rPr>
        <w:t xml:space="preserve"> </w:t>
      </w:r>
      <w:r w:rsidR="008502F5">
        <w:rPr>
          <w:i/>
        </w:rPr>
        <w:t>п</w:t>
      </w:r>
      <w:r w:rsidR="001F7596" w:rsidRPr="006B609E">
        <w:rPr>
          <w:i/>
        </w:rPr>
        <w:t>невмококковая</w:t>
      </w:r>
      <w:r w:rsidR="001F7596" w:rsidRPr="000E0F12">
        <w:rPr>
          <w:i/>
        </w:rPr>
        <w:t xml:space="preserve"> </w:t>
      </w:r>
      <w:r w:rsidR="001F7596" w:rsidRPr="006B609E">
        <w:rPr>
          <w:i/>
        </w:rPr>
        <w:t>иммунизация</w:t>
      </w:r>
      <w:r w:rsidR="001F7596" w:rsidRPr="000E0F12">
        <w:rPr>
          <w:i/>
        </w:rPr>
        <w:t xml:space="preserve"> </w:t>
      </w:r>
      <w:r w:rsidR="001F7596" w:rsidRPr="006B609E">
        <w:rPr>
          <w:i/>
        </w:rPr>
        <w:t>осуществляется</w:t>
      </w:r>
      <w:r w:rsidR="001F7596" w:rsidRPr="000E0F12">
        <w:rPr>
          <w:i/>
        </w:rPr>
        <w:t xml:space="preserve"> </w:t>
      </w:r>
      <w:r w:rsidR="001F7596" w:rsidRPr="006B609E">
        <w:rPr>
          <w:i/>
        </w:rPr>
        <w:t>двукратно</w:t>
      </w:r>
      <w:r w:rsidR="001F7596" w:rsidRPr="000E0F12">
        <w:rPr>
          <w:i/>
        </w:rPr>
        <w:t xml:space="preserve">. </w:t>
      </w:r>
      <w:r w:rsidR="001F7596" w:rsidRPr="006B609E">
        <w:rPr>
          <w:i/>
        </w:rPr>
        <w:t>Сначала</w:t>
      </w:r>
      <w:r w:rsidR="001F7596" w:rsidRPr="000E0F12">
        <w:rPr>
          <w:i/>
        </w:rPr>
        <w:t xml:space="preserve"> </w:t>
      </w:r>
      <w:r w:rsidR="001F7596" w:rsidRPr="006B609E">
        <w:rPr>
          <w:i/>
        </w:rPr>
        <w:t>вводится</w:t>
      </w:r>
      <w:r w:rsidR="001F7596" w:rsidRPr="000E0F12">
        <w:rPr>
          <w:i/>
        </w:rPr>
        <w:t xml:space="preserve"> </w:t>
      </w:r>
      <w:r w:rsidR="00444B93">
        <w:rPr>
          <w:i/>
        </w:rPr>
        <w:t>вакцина</w:t>
      </w:r>
      <w:r w:rsidR="00444B93" w:rsidRPr="000E0F12">
        <w:rPr>
          <w:i/>
        </w:rPr>
        <w:t xml:space="preserve"> </w:t>
      </w:r>
      <w:r w:rsidR="00444B93">
        <w:rPr>
          <w:i/>
        </w:rPr>
        <w:t>для</w:t>
      </w:r>
      <w:r w:rsidR="00444B93" w:rsidRPr="000E0F12">
        <w:rPr>
          <w:i/>
        </w:rPr>
        <w:t xml:space="preserve"> </w:t>
      </w:r>
      <w:r w:rsidR="00444B93">
        <w:rPr>
          <w:i/>
        </w:rPr>
        <w:t>профилактики</w:t>
      </w:r>
      <w:r w:rsidR="00444B93" w:rsidRPr="000E0F12">
        <w:rPr>
          <w:i/>
        </w:rPr>
        <w:t xml:space="preserve"> </w:t>
      </w:r>
      <w:r w:rsidR="00444B93">
        <w:rPr>
          <w:i/>
        </w:rPr>
        <w:t>пневмококковой</w:t>
      </w:r>
      <w:r w:rsidR="00444B93" w:rsidRPr="000E0F12">
        <w:rPr>
          <w:i/>
        </w:rPr>
        <w:t xml:space="preserve"> </w:t>
      </w:r>
      <w:r w:rsidR="00444B93">
        <w:rPr>
          <w:i/>
        </w:rPr>
        <w:t>инфекции</w:t>
      </w:r>
      <w:r w:rsidR="001F7596" w:rsidRPr="000E0F12">
        <w:rPr>
          <w:i/>
        </w:rPr>
        <w:t xml:space="preserve">, </w:t>
      </w:r>
      <w:r w:rsidR="00444B93" w:rsidRPr="0072780B">
        <w:rPr>
          <w:i/>
        </w:rPr>
        <w:t>содержащ</w:t>
      </w:r>
      <w:r w:rsidR="00444B93">
        <w:rPr>
          <w:i/>
        </w:rPr>
        <w:t>ая</w:t>
      </w:r>
      <w:r w:rsidR="00444B93" w:rsidRPr="000E0F12">
        <w:rPr>
          <w:i/>
        </w:rPr>
        <w:t xml:space="preserve"> </w:t>
      </w:r>
      <w:r w:rsidR="001F7596" w:rsidRPr="000E0F12">
        <w:rPr>
          <w:i/>
        </w:rPr>
        <w:t xml:space="preserve">13 </w:t>
      </w:r>
      <w:r w:rsidR="001F7596" w:rsidRPr="0072780B">
        <w:rPr>
          <w:i/>
        </w:rPr>
        <w:t>пневмок</w:t>
      </w:r>
      <w:r w:rsidR="008502F5">
        <w:rPr>
          <w:i/>
        </w:rPr>
        <w:t>ок</w:t>
      </w:r>
      <w:r w:rsidR="001F7596" w:rsidRPr="0072780B">
        <w:rPr>
          <w:i/>
        </w:rPr>
        <w:t>ковых</w:t>
      </w:r>
      <w:r w:rsidR="001F7596" w:rsidRPr="000E0F12">
        <w:rPr>
          <w:i/>
        </w:rPr>
        <w:t xml:space="preserve"> </w:t>
      </w:r>
      <w:r w:rsidR="001F7596" w:rsidRPr="0072780B">
        <w:rPr>
          <w:i/>
        </w:rPr>
        <w:t>антигенов</w:t>
      </w:r>
      <w:r w:rsidR="001F7596" w:rsidRPr="000E0F12">
        <w:rPr>
          <w:i/>
        </w:rPr>
        <w:t xml:space="preserve">. </w:t>
      </w:r>
      <w:r w:rsidR="001F7596" w:rsidRPr="0072780B">
        <w:rPr>
          <w:i/>
        </w:rPr>
        <w:t>Через</w:t>
      </w:r>
      <w:r w:rsidR="001F7596" w:rsidRPr="000E0F12">
        <w:rPr>
          <w:i/>
        </w:rPr>
        <w:t xml:space="preserve"> 2 </w:t>
      </w:r>
      <w:r w:rsidR="00F07AA9">
        <w:rPr>
          <w:i/>
        </w:rPr>
        <w:t>мес</w:t>
      </w:r>
      <w:r w:rsidR="00F07AA9" w:rsidRPr="000E0F12">
        <w:rPr>
          <w:i/>
        </w:rPr>
        <w:t>.</w:t>
      </w:r>
      <w:r w:rsidR="001F7596" w:rsidRPr="000E0F12">
        <w:rPr>
          <w:i/>
        </w:rPr>
        <w:t xml:space="preserve"> </w:t>
      </w:r>
      <w:r w:rsidR="001F7596" w:rsidRPr="0072780B">
        <w:rPr>
          <w:i/>
        </w:rPr>
        <w:t>осуществляют</w:t>
      </w:r>
      <w:r w:rsidR="001F7596" w:rsidRPr="000E0F12">
        <w:rPr>
          <w:i/>
        </w:rPr>
        <w:t xml:space="preserve"> </w:t>
      </w:r>
      <w:r w:rsidR="001F7596" w:rsidRPr="0072780B">
        <w:rPr>
          <w:i/>
        </w:rPr>
        <w:t>введение</w:t>
      </w:r>
      <w:r w:rsidR="001F7596" w:rsidRPr="000E0F12">
        <w:rPr>
          <w:i/>
        </w:rPr>
        <w:t xml:space="preserve"> </w:t>
      </w:r>
      <w:r w:rsidR="000D115E" w:rsidRPr="000D115E">
        <w:rPr>
          <w:i/>
        </w:rPr>
        <w:t>вакцин</w:t>
      </w:r>
      <w:r w:rsidR="000D115E">
        <w:rPr>
          <w:i/>
        </w:rPr>
        <w:t>ы</w:t>
      </w:r>
      <w:r w:rsidR="000D115E" w:rsidRPr="000E0F12">
        <w:rPr>
          <w:i/>
        </w:rPr>
        <w:t xml:space="preserve"> </w:t>
      </w:r>
      <w:r w:rsidR="000D115E" w:rsidRPr="000D115E">
        <w:rPr>
          <w:i/>
        </w:rPr>
        <w:t>для</w:t>
      </w:r>
      <w:r w:rsidR="000D115E" w:rsidRPr="000E0F12">
        <w:rPr>
          <w:i/>
        </w:rPr>
        <w:t xml:space="preserve"> </w:t>
      </w:r>
      <w:r w:rsidR="000D115E" w:rsidRPr="000D115E">
        <w:rPr>
          <w:i/>
        </w:rPr>
        <w:t>профилактики</w:t>
      </w:r>
      <w:r w:rsidR="000D115E" w:rsidRPr="000E0F12">
        <w:rPr>
          <w:i/>
        </w:rPr>
        <w:t xml:space="preserve"> </w:t>
      </w:r>
      <w:r w:rsidR="000D115E" w:rsidRPr="000D115E">
        <w:rPr>
          <w:i/>
        </w:rPr>
        <w:t>пневмококковых</w:t>
      </w:r>
      <w:r w:rsidR="000D115E" w:rsidRPr="000E0F12">
        <w:rPr>
          <w:i/>
        </w:rPr>
        <w:t xml:space="preserve"> </w:t>
      </w:r>
      <w:r w:rsidR="000D115E" w:rsidRPr="000D115E">
        <w:rPr>
          <w:i/>
        </w:rPr>
        <w:t>инфекций</w:t>
      </w:r>
      <w:r w:rsidR="001F7596" w:rsidRPr="000E0F12">
        <w:rPr>
          <w:i/>
        </w:rPr>
        <w:t xml:space="preserve">, </w:t>
      </w:r>
      <w:r w:rsidR="001F7596" w:rsidRPr="0072780B">
        <w:rPr>
          <w:i/>
        </w:rPr>
        <w:t>содержащей</w:t>
      </w:r>
      <w:r w:rsidR="001F7596" w:rsidRPr="000E0F12">
        <w:rPr>
          <w:i/>
        </w:rPr>
        <w:t xml:space="preserve"> 23 </w:t>
      </w:r>
      <w:r w:rsidR="001F7596" w:rsidRPr="006B609E">
        <w:rPr>
          <w:i/>
        </w:rPr>
        <w:t>пневмококковых</w:t>
      </w:r>
      <w:r w:rsidR="001F7596" w:rsidRPr="000E0F12">
        <w:rPr>
          <w:i/>
        </w:rPr>
        <w:t xml:space="preserve"> </w:t>
      </w:r>
      <w:r w:rsidR="001F7596" w:rsidRPr="006B609E">
        <w:rPr>
          <w:i/>
        </w:rPr>
        <w:t>антигена</w:t>
      </w:r>
      <w:r w:rsidR="001F7596" w:rsidRPr="000E0F12">
        <w:rPr>
          <w:i/>
        </w:rPr>
        <w:t xml:space="preserve">. </w:t>
      </w:r>
      <w:r w:rsidR="001F7596" w:rsidRPr="006B609E">
        <w:rPr>
          <w:i/>
        </w:rPr>
        <w:t>Пневмококковая</w:t>
      </w:r>
      <w:r w:rsidR="001F7596" w:rsidRPr="000E0F12">
        <w:rPr>
          <w:i/>
        </w:rPr>
        <w:t xml:space="preserve"> </w:t>
      </w:r>
      <w:r w:rsidR="001F7596" w:rsidRPr="006B609E">
        <w:rPr>
          <w:i/>
        </w:rPr>
        <w:t>ревакцинация</w:t>
      </w:r>
      <w:r w:rsidR="00444B93" w:rsidRPr="000E0F12">
        <w:rPr>
          <w:i/>
        </w:rPr>
        <w:t xml:space="preserve"> </w:t>
      </w:r>
      <w:r w:rsidR="001F7596" w:rsidRPr="006B609E">
        <w:rPr>
          <w:i/>
        </w:rPr>
        <w:t>проводится</w:t>
      </w:r>
      <w:r w:rsidR="00444B93" w:rsidRPr="000E0F12">
        <w:rPr>
          <w:i/>
        </w:rPr>
        <w:t xml:space="preserve"> </w:t>
      </w:r>
      <w:r w:rsidR="001F7596" w:rsidRPr="000E0F12">
        <w:rPr>
          <w:i/>
        </w:rPr>
        <w:t xml:space="preserve">1 </w:t>
      </w:r>
      <w:r w:rsidR="001F7596" w:rsidRPr="006B609E">
        <w:rPr>
          <w:i/>
        </w:rPr>
        <w:t>раз</w:t>
      </w:r>
      <w:r w:rsidR="001F7596" w:rsidRPr="000E0F12">
        <w:rPr>
          <w:i/>
        </w:rPr>
        <w:t xml:space="preserve"> </w:t>
      </w:r>
      <w:r w:rsidR="001F7596" w:rsidRPr="006B609E">
        <w:rPr>
          <w:i/>
        </w:rPr>
        <w:t>в</w:t>
      </w:r>
      <w:r w:rsidR="001F7596" w:rsidRPr="000E0F12">
        <w:rPr>
          <w:i/>
        </w:rPr>
        <w:t xml:space="preserve"> 5 </w:t>
      </w:r>
      <w:r w:rsidR="001F7596" w:rsidRPr="006B609E">
        <w:rPr>
          <w:i/>
        </w:rPr>
        <w:t>лет</w:t>
      </w:r>
      <w:r w:rsidR="001F7596" w:rsidRPr="000E0F12">
        <w:rPr>
          <w:i/>
        </w:rPr>
        <w:t>.</w:t>
      </w:r>
    </w:p>
    <w:p w14:paraId="2BDC5ECE" w14:textId="77777777" w:rsidR="00943A3B" w:rsidRPr="0072780B" w:rsidRDefault="00943A3B" w:rsidP="00072540">
      <w:pPr>
        <w:ind w:firstLine="709"/>
        <w:rPr>
          <w:b/>
        </w:rPr>
      </w:pPr>
      <w:r w:rsidRPr="006B609E">
        <w:rPr>
          <w:i/>
        </w:rPr>
        <w:t>Применение</w:t>
      </w:r>
      <w:r w:rsidRPr="000E0F12">
        <w:rPr>
          <w:i/>
        </w:rPr>
        <w:t xml:space="preserve"> </w:t>
      </w:r>
      <w:r w:rsidRPr="006B609E">
        <w:rPr>
          <w:i/>
        </w:rPr>
        <w:t>вакцин против инкапсулированных организмов, таких как Streptococcus</w:t>
      </w:r>
      <w:r w:rsidR="000D5099">
        <w:rPr>
          <w:i/>
        </w:rPr>
        <w:t xml:space="preserve"> </w:t>
      </w:r>
      <w:r w:rsidRPr="006B609E">
        <w:rPr>
          <w:i/>
        </w:rPr>
        <w:t>pneumonia</w:t>
      </w:r>
      <w:r w:rsidR="008502F5">
        <w:rPr>
          <w:i/>
          <w:lang w:val="en-US"/>
        </w:rPr>
        <w:t>e</w:t>
      </w:r>
      <w:r w:rsidRPr="006B609E">
        <w:rPr>
          <w:i/>
        </w:rPr>
        <w:t>, Haemophilus</w:t>
      </w:r>
      <w:r w:rsidR="00EF17E7">
        <w:rPr>
          <w:i/>
        </w:rPr>
        <w:t xml:space="preserve"> </w:t>
      </w:r>
      <w:r w:rsidRPr="006B609E">
        <w:rPr>
          <w:i/>
        </w:rPr>
        <w:t>influenzae и Neisseria</w:t>
      </w:r>
      <w:r w:rsidR="000D5099">
        <w:rPr>
          <w:i/>
        </w:rPr>
        <w:t xml:space="preserve"> </w:t>
      </w:r>
      <w:r w:rsidRPr="006B609E">
        <w:rPr>
          <w:i/>
        </w:rPr>
        <w:t>meningitid</w:t>
      </w:r>
      <w:r w:rsidR="008502F5">
        <w:rPr>
          <w:i/>
          <w:lang w:val="en-US"/>
        </w:rPr>
        <w:t>i</w:t>
      </w:r>
      <w:r w:rsidRPr="006B609E">
        <w:rPr>
          <w:i/>
        </w:rPr>
        <w:t>s, рекомендовано во многих странах пациентам с ХЛЛ до химиотерапии (не менее чем за 2 нед</w:t>
      </w:r>
      <w:r w:rsidR="008502F5">
        <w:rPr>
          <w:i/>
        </w:rPr>
        <w:t>.</w:t>
      </w:r>
      <w:r w:rsidRPr="006B609E">
        <w:rPr>
          <w:i/>
        </w:rPr>
        <w:t>) или после восстановления иммунной системы после терапии (не ранее чем через 3 мес</w:t>
      </w:r>
      <w:r w:rsidR="008502F5">
        <w:rPr>
          <w:i/>
        </w:rPr>
        <w:t>)</w:t>
      </w:r>
      <w:r w:rsidRPr="006B609E">
        <w:rPr>
          <w:i/>
        </w:rPr>
        <w:t xml:space="preserve">. Это особенно важно для пациентов с функциональной аспленией или </w:t>
      </w:r>
      <w:r w:rsidR="008502F5">
        <w:rPr>
          <w:i/>
        </w:rPr>
        <w:t xml:space="preserve">для тех, у кого </w:t>
      </w:r>
      <w:r w:rsidRPr="006B609E">
        <w:rPr>
          <w:i/>
        </w:rPr>
        <w:t xml:space="preserve">планируется </w:t>
      </w:r>
      <w:r w:rsidRPr="006B609E">
        <w:rPr>
          <w:i/>
        </w:rPr>
        <w:lastRenderedPageBreak/>
        <w:t xml:space="preserve">спленэктомия. Методика последовательной двукратной вакцинации </w:t>
      </w:r>
      <w:r w:rsidR="008502F5">
        <w:rPr>
          <w:i/>
        </w:rPr>
        <w:t>сформировалась</w:t>
      </w:r>
      <w:r w:rsidRPr="0072780B">
        <w:rPr>
          <w:i/>
        </w:rPr>
        <w:t xml:space="preserve"> эмпирически на основании того, что ответ на 23-валентную вакцину слабее, чем на </w:t>
      </w:r>
      <w:r w:rsidR="008502F5">
        <w:rPr>
          <w:i/>
        </w:rPr>
        <w:br/>
      </w:r>
      <w:r w:rsidRPr="0072780B">
        <w:rPr>
          <w:i/>
        </w:rPr>
        <w:t>13-валентную. С другой стороны, 23-валентная вакцина позволяет расширить иммунный ответ и усилить его</w:t>
      </w:r>
      <w:r w:rsidR="00D72B88" w:rsidRPr="0072780B">
        <w:rPr>
          <w:i/>
        </w:rPr>
        <w:t>.</w:t>
      </w:r>
    </w:p>
    <w:p w14:paraId="4B235151" w14:textId="5985B321" w:rsidR="003F08C1" w:rsidRPr="00024B9C" w:rsidRDefault="003F08C1" w:rsidP="004F6F41">
      <w:pPr>
        <w:pStyle w:val="a4"/>
        <w:numPr>
          <w:ilvl w:val="0"/>
          <w:numId w:val="30"/>
        </w:numPr>
        <w:spacing w:before="0"/>
        <w:ind w:left="709"/>
      </w:pPr>
      <w:bookmarkStart w:id="61" w:name="_Toc23601730"/>
      <w:r w:rsidRPr="00024B9C">
        <w:t xml:space="preserve">Всем пациентам </w:t>
      </w:r>
      <w:r w:rsidRPr="005D3BBD">
        <w:t>c</w:t>
      </w:r>
      <w:r w:rsidRPr="00024B9C">
        <w:t xml:space="preserve"> ХЛЛ/ЛМЛ на любом этапе лечения, у которых выявлена клинически значимая анемия, </w:t>
      </w:r>
      <w:r w:rsidRPr="005D3BBD">
        <w:rPr>
          <w:b/>
        </w:rPr>
        <w:t>рекомендуется</w:t>
      </w:r>
      <w:r w:rsidRPr="00024B9C">
        <w:t xml:space="preserve"> проведение заместительной гемотрансфузионной терапии эритроцитсодержащими компонентами крови</w:t>
      </w:r>
      <w:r w:rsidR="009C2D14">
        <w:t xml:space="preserve"> (см. приложение А3.6)</w:t>
      </w:r>
      <w:r w:rsidR="00024B9C" w:rsidRPr="005D3BBD">
        <w:t xml:space="preserve"> </w:t>
      </w:r>
      <w:r w:rsidR="006F4507">
        <w:fldChar w:fldCharType="begin" w:fldLock="1"/>
      </w:r>
      <w:r w:rsidR="005477DB">
        <w:instrText>ADDIN CSL_CITATION {"citationItems":[{"id":"ITEM-1","itemData":{"DOI":"10.3390/ph11040094","ISSN":"14248247","abstract":"Anemia in cancer patients is quite common, with remarkable negative impacts on quality of life and overall prognosis. The pathogenesis is complex and typically multifactorial, with iron deficiency (ID) often being a major and potentially treatable contributor. In turn, ID in cancer patients can be due to multiple concurring mechanisms, including bleeding (e.g., in gastrointestinal cancers or after surgery), malnutrition, medications, and hepcidin-driven iron sequestration into macrophages with subsequent iron-restricted erythropoiesis. Indeed, either absolute or functional iron deficiency (AID or FID) can occur. While for absolute ID there is a general consensus regarding the laboratory definition (that is ferritin levels &lt;100 ng/mL ± transferrin saturation (TSAT) &lt;20%), a shared definition of functional ID is still lacking. Current therapeutic options in cancer anemia include iron replacement, erythropoietic stimulating agents (ESAs), and blood transfusions. The latter should be kept to a minimum, because of concerns regarding risks, costs, and limited resources. Iron therapy has proved to be a valid approach to enhance efficacy of ESAs and to reduce transfusion need. Available guidelines focus mainly on patients with chemotherapy-associated anemia, and generally suggest intravenous (IV) iron when AID or FID is present. However, in the case of FID, the upper limit of ferritin in association with TSAT &lt;20% at which iron should be prescribed is a matter of controversy, ranging up to 800 ng/mL. An increasingly recognized indication to IV iron in cancer patients is represented by preoperative anemia in elective oncologic surgery. In this setting, the primary goal of treatment is to decrease the need of blood transfusions in the perioperative period, rather than improving anemia-related symptoms as in chemotherapy-associated anemia. Protocols are mainly based on experiences of Patient Blood Management (PBM) in non-oncologic surgery, but no specific guidelines are available for oncologic surgery. Here we discuss some possible approaches to the management of ID in cancer patients in different clinical settings, based on current guidelines and recommendations, emphasizing the need for further research in the field.","author":[{"dropping-particle":"","family":"Busti","given":"Fabiana","non-dropping-particle":"","parse-names":false,"suffix":""},{"dropping-particle":"","family":"Marchi","given":"Giacomo","non-dropping-particle":"","parse-names":false,"suffix":""},{"dropping-particle":"","family":"Ugolini","given":"Sara","non-dropping-particle":"","parse-names":false,"suffix":""},{"dropping-particle":"","family":"Castagna","given":"Annalisa","non-dropping-particle":"","parse-names":false,"suffix":""},{"dropping-particle":"","family":"Girelli","given":"Domenico","non-dropping-particle":"","parse-names":false,"suffix":""}],"container-title":"Pharmaceuticals","id":"ITEM-1","issue":"4","issued":{"date-parts":[["2018","12","1"]]},"publisher":"MDPI AG","title":"Anemia and iron deficiency in cancer patients: Role of iron replacement therapy","type":"article","volume":"11"},"uris":["http://www.mendeley.com/documents/?uuid=145ffdda-695a-3bf1-ac4f-25746f24853b"]}],"mendeley":{"formattedCitation":"[76]","plainTextFormattedCitation":"[76]","previouslyFormattedCitation":"[75]"},"properties":{"noteIndex":0},"schema":"https://github.com/citation-style-language/schema/raw/master/csl-citation.json"}</w:instrText>
      </w:r>
      <w:r w:rsidR="006F4507">
        <w:fldChar w:fldCharType="separate"/>
      </w:r>
      <w:r w:rsidR="005477DB" w:rsidRPr="005477DB">
        <w:rPr>
          <w:noProof/>
        </w:rPr>
        <w:t>[76]</w:t>
      </w:r>
      <w:r w:rsidR="006F4507">
        <w:fldChar w:fldCharType="end"/>
      </w:r>
    </w:p>
    <w:p w14:paraId="4FC2E7FE" w14:textId="075418D4" w:rsidR="003F08C1" w:rsidRDefault="003F08C1" w:rsidP="00072540">
      <w:pPr>
        <w:ind w:left="709"/>
        <w:rPr>
          <w:b/>
          <w:spacing w:val="-4"/>
        </w:rPr>
      </w:pPr>
      <w:r w:rsidRPr="008502F5">
        <w:rPr>
          <w:b/>
          <w:spacing w:val="-4"/>
        </w:rPr>
        <w:t>Уровень убедительности рекомендаций – С (уровень достоверности доказательств – 5).</w:t>
      </w:r>
    </w:p>
    <w:p w14:paraId="52B684DE" w14:textId="1C11A705" w:rsidR="006F4507" w:rsidRPr="00024B9C" w:rsidRDefault="006F4507" w:rsidP="004F6F41">
      <w:pPr>
        <w:pStyle w:val="a4"/>
        <w:numPr>
          <w:ilvl w:val="0"/>
          <w:numId w:val="30"/>
        </w:numPr>
        <w:spacing w:before="0"/>
        <w:ind w:left="709"/>
      </w:pPr>
      <w:r w:rsidRPr="00024B9C">
        <w:t xml:space="preserve">Всем пациентам </w:t>
      </w:r>
      <w:r w:rsidRPr="005613A8">
        <w:t>c</w:t>
      </w:r>
      <w:r w:rsidRPr="00024B9C">
        <w:t xml:space="preserve"> ХЛЛ/ЛМЛ на любом этапе лечения, у которых выявлена клинически значимая </w:t>
      </w:r>
      <w:r>
        <w:t>тромбоцитопения</w:t>
      </w:r>
      <w:r w:rsidRPr="00024B9C">
        <w:t xml:space="preserve">, </w:t>
      </w:r>
      <w:r w:rsidRPr="005D3BBD">
        <w:rPr>
          <w:b/>
        </w:rPr>
        <w:t>рекомендуется</w:t>
      </w:r>
      <w:r w:rsidRPr="00024B9C">
        <w:t xml:space="preserve"> проведение заместительной терапии </w:t>
      </w:r>
      <w:r>
        <w:t>тромбоконцентратом</w:t>
      </w:r>
      <w:r w:rsidRPr="005D3BBD">
        <w:t xml:space="preserve"> </w:t>
      </w:r>
      <w:r>
        <w:fldChar w:fldCharType="begin" w:fldLock="1"/>
      </w:r>
      <w:r w:rsidR="005477DB">
        <w:instrText>ADDIN CSL_CITATION {"citationItems":[{"id":"ITEM-1","itemData":{"URL":"https://www.uptodate.com/contents/overview-of-the-complications-of-chronic-lymphocytic-leukemia","accessed":{"date-parts":[["2020","10","30"]]},"author":[{"dropping-particle":"","family":"Rai","given":"K.R.","non-dropping-particle":"","parse-names":false,"suffix":""},{"dropping-particle":"","family":"Stilgenbauer","given":"S.","non-dropping-particle":"","parse-names":false,"suffix":""}],"id":"ITEM-1","issued":{"date-parts":[["0"]]},"title":"Overview of the complications of chronic lymphocytic leukemia","type":"webpage"},"uris":["http://www.mendeley.com/documents/?uuid=013c2f24-39e6-3429-b480-ba83d279ab10"]}],"mendeley":{"formattedCitation":"[77]","plainTextFormattedCitation":"[77]","previouslyFormattedCitation":"[76]"},"properties":{"noteIndex":0},"schema":"https://github.com/citation-style-language/schema/raw/master/csl-citation.json"}</w:instrText>
      </w:r>
      <w:r>
        <w:fldChar w:fldCharType="separate"/>
      </w:r>
      <w:r w:rsidR="005477DB" w:rsidRPr="005477DB">
        <w:rPr>
          <w:noProof/>
        </w:rPr>
        <w:t>[77]</w:t>
      </w:r>
      <w:r>
        <w:fldChar w:fldCharType="end"/>
      </w:r>
      <w:r>
        <w:t xml:space="preserve"> </w:t>
      </w:r>
    </w:p>
    <w:p w14:paraId="3F141902" w14:textId="77777777" w:rsidR="006F4507" w:rsidRPr="008502F5" w:rsidRDefault="006F4507" w:rsidP="00072540">
      <w:pPr>
        <w:ind w:left="709"/>
        <w:rPr>
          <w:b/>
          <w:spacing w:val="-4"/>
        </w:rPr>
      </w:pPr>
      <w:r w:rsidRPr="008502F5">
        <w:rPr>
          <w:b/>
          <w:spacing w:val="-4"/>
        </w:rPr>
        <w:t>Уровень убедительности рекомендаций – С (уровень достоверности доказательств – 5).</w:t>
      </w:r>
    </w:p>
    <w:p w14:paraId="40492FAB" w14:textId="77777777" w:rsidR="006F4507" w:rsidRPr="008502F5" w:rsidRDefault="006F4507" w:rsidP="006F4507">
      <w:pPr>
        <w:ind w:firstLine="426"/>
        <w:rPr>
          <w:b/>
          <w:spacing w:val="-4"/>
        </w:rPr>
      </w:pPr>
    </w:p>
    <w:p w14:paraId="402DC31A" w14:textId="0B242835" w:rsidR="004D7374" w:rsidRDefault="004D7374" w:rsidP="005D3BBD">
      <w:pPr>
        <w:pStyle w:val="2"/>
        <w:spacing w:before="0"/>
        <w:contextualSpacing/>
      </w:pPr>
      <w:bookmarkStart w:id="62" w:name="_Toc100658218"/>
      <w:r>
        <w:t>3.</w:t>
      </w:r>
      <w:r w:rsidR="00924BCE">
        <w:t>5</w:t>
      </w:r>
      <w:r w:rsidR="00397360" w:rsidRPr="00907D07">
        <w:t>.</w:t>
      </w:r>
      <w:r>
        <w:t xml:space="preserve"> Оценка ответа на лечение</w:t>
      </w:r>
      <w:bookmarkEnd w:id="61"/>
      <w:bookmarkEnd w:id="62"/>
    </w:p>
    <w:p w14:paraId="36A2941D" w14:textId="77777777" w:rsidR="004D7374" w:rsidRDefault="00B76E9B" w:rsidP="004F6F41">
      <w:pPr>
        <w:pStyle w:val="a4"/>
        <w:numPr>
          <w:ilvl w:val="0"/>
          <w:numId w:val="30"/>
        </w:numPr>
        <w:spacing w:before="0"/>
        <w:ind w:left="709"/>
      </w:pPr>
      <w:r>
        <w:t xml:space="preserve">Всем </w:t>
      </w:r>
      <w:r w:rsidR="004D7374">
        <w:t>пациентам</w:t>
      </w:r>
      <w:r w:rsidR="00AD7318">
        <w:t xml:space="preserve"> с ХЛЛ/ЛМЛ</w:t>
      </w:r>
      <w:r w:rsidR="008E393B">
        <w:t xml:space="preserve"> </w:t>
      </w:r>
      <w:r w:rsidR="00EA0910" w:rsidRPr="006F4507">
        <w:rPr>
          <w:b/>
        </w:rPr>
        <w:t>рекомендуется</w:t>
      </w:r>
      <w:r w:rsidR="008502F5">
        <w:t xml:space="preserve"> оценка терапии по критериям </w:t>
      </w:r>
      <w:r w:rsidR="008502F5" w:rsidRPr="005D3BBD">
        <w:t>I</w:t>
      </w:r>
      <w:r w:rsidR="008502F5">
        <w:t>WCLL</w:t>
      </w:r>
      <w:r w:rsidR="00EA0910">
        <w:t xml:space="preserve"> 2018 (см.</w:t>
      </w:r>
      <w:r w:rsidR="00145A85">
        <w:t xml:space="preserve"> раздел 7.3 данных рекомендаций</w:t>
      </w:r>
      <w:r w:rsidR="00EA0910">
        <w:t xml:space="preserve">) при </w:t>
      </w:r>
      <w:r w:rsidR="004D7374">
        <w:t>те</w:t>
      </w:r>
      <w:r w:rsidR="00EA0910">
        <w:t>рапии ограниченной длительности</w:t>
      </w:r>
      <w:r w:rsidR="008E393B">
        <w:t xml:space="preserve"> </w:t>
      </w:r>
      <w:r w:rsidR="00EA0910">
        <w:t>(</w:t>
      </w:r>
      <w:r w:rsidR="004D7374">
        <w:t xml:space="preserve">не менее чем через 2 </w:t>
      </w:r>
      <w:r w:rsidR="00F07AA9">
        <w:t>мес.</w:t>
      </w:r>
      <w:r w:rsidR="004D7374">
        <w:t xml:space="preserve"> после </w:t>
      </w:r>
      <w:r w:rsidR="007F5246">
        <w:t xml:space="preserve">ее </w:t>
      </w:r>
      <w:r w:rsidR="004D7374">
        <w:t>окончания</w:t>
      </w:r>
      <w:r w:rsidR="007F5246">
        <w:t>),</w:t>
      </w:r>
      <w:r w:rsidR="00EA0910">
        <w:t xml:space="preserve"> </w:t>
      </w:r>
      <w:r w:rsidR="004A0625">
        <w:t xml:space="preserve">при </w:t>
      </w:r>
      <w:r w:rsidR="00EA0910">
        <w:t xml:space="preserve">непрерывной или поддерживающей терапии (не менее чем через 2 </w:t>
      </w:r>
      <w:r w:rsidR="00F07AA9">
        <w:t>мес.</w:t>
      </w:r>
      <w:r w:rsidR="00EA0910">
        <w:t xml:space="preserve"> после достижения максимального ответа)</w:t>
      </w:r>
      <w:r w:rsidR="000D5099">
        <w:t xml:space="preserve"> </w:t>
      </w:r>
      <w:r w:rsidR="000B0AC3">
        <w:fldChar w:fldCharType="begin" w:fldLock="1"/>
      </w:r>
      <w:r w:rsidR="000D5099">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0D5099" w:rsidRPr="000D5099">
        <w:rPr>
          <w:noProof/>
        </w:rPr>
        <w:t>[12]</w:t>
      </w:r>
      <w:r w:rsidR="000B0AC3">
        <w:fldChar w:fldCharType="end"/>
      </w:r>
      <w:r w:rsidR="004D7374">
        <w:t xml:space="preserve">. </w:t>
      </w:r>
    </w:p>
    <w:p w14:paraId="1618E3F2" w14:textId="77777777" w:rsidR="001E3D61" w:rsidRPr="007F5246" w:rsidRDefault="001E3D61" w:rsidP="00072540">
      <w:pPr>
        <w:ind w:left="709"/>
        <w:rPr>
          <w:b/>
          <w:spacing w:val="-4"/>
        </w:rPr>
      </w:pPr>
      <w:r w:rsidRPr="007F5246">
        <w:rPr>
          <w:b/>
          <w:spacing w:val="-4"/>
        </w:rPr>
        <w:t xml:space="preserve">Уровень убедительности </w:t>
      </w:r>
      <w:r w:rsidR="00C20509" w:rsidRPr="007F5246">
        <w:rPr>
          <w:b/>
          <w:spacing w:val="-4"/>
        </w:rPr>
        <w:t xml:space="preserve">рекомендаций – </w:t>
      </w:r>
      <w:r w:rsidRPr="007F5246">
        <w:rPr>
          <w:b/>
          <w:spacing w:val="-4"/>
        </w:rPr>
        <w:t xml:space="preserve">С (уровень достоверности </w:t>
      </w:r>
      <w:r w:rsidR="00C20509" w:rsidRPr="007F5246">
        <w:rPr>
          <w:b/>
          <w:spacing w:val="-4"/>
        </w:rPr>
        <w:t xml:space="preserve">доказательств – </w:t>
      </w:r>
      <w:r w:rsidRPr="007F5246">
        <w:rPr>
          <w:b/>
          <w:spacing w:val="-4"/>
        </w:rPr>
        <w:t>5).</w:t>
      </w:r>
    </w:p>
    <w:p w14:paraId="53ED725C" w14:textId="2CBB4ACA" w:rsidR="00555233" w:rsidRDefault="00A81638" w:rsidP="00072540">
      <w:pPr>
        <w:ind w:firstLine="709"/>
        <w:contextualSpacing/>
        <w:rPr>
          <w:i/>
        </w:rPr>
      </w:pPr>
      <w:r>
        <w:rPr>
          <w:b/>
        </w:rPr>
        <w:t>Комментарии</w:t>
      </w:r>
      <w:r w:rsidR="004D7374" w:rsidRPr="00B76E9B">
        <w:rPr>
          <w:b/>
        </w:rPr>
        <w:t>:</w:t>
      </w:r>
      <w:r w:rsidR="008E393B">
        <w:rPr>
          <w:b/>
        </w:rPr>
        <w:t xml:space="preserve"> </w:t>
      </w:r>
      <w:r w:rsidR="007F5246">
        <w:rPr>
          <w:i/>
        </w:rPr>
        <w:t>м</w:t>
      </w:r>
      <w:r w:rsidR="004D7374" w:rsidRPr="00B76E9B">
        <w:rPr>
          <w:i/>
        </w:rPr>
        <w:t xml:space="preserve">аксимальный ответ определяется как ответ, который не становится лучше в течение </w:t>
      </w:r>
      <w:r w:rsidR="007F5246" w:rsidRPr="00B76E9B">
        <w:rPr>
          <w:i/>
        </w:rPr>
        <w:t xml:space="preserve">последних </w:t>
      </w:r>
      <w:r w:rsidR="00F07AA9">
        <w:rPr>
          <w:i/>
        </w:rPr>
        <w:t>2</w:t>
      </w:r>
      <w:r w:rsidR="004D7374" w:rsidRPr="00B76E9B">
        <w:rPr>
          <w:i/>
        </w:rPr>
        <w:t xml:space="preserve"> мес</w:t>
      </w:r>
      <w:r w:rsidR="007F5246">
        <w:rPr>
          <w:i/>
        </w:rPr>
        <w:t>.</w:t>
      </w:r>
      <w:r w:rsidR="004D7374" w:rsidRPr="00B76E9B">
        <w:rPr>
          <w:i/>
        </w:rPr>
        <w:t xml:space="preserve"> терапии. Ингибиторы сигнального пути В-клеточного рецептора вызывают перераспределительный лимфоцитоз. Персистирующий лимфоцитоз </w:t>
      </w:r>
      <w:r w:rsidR="005A0BFC">
        <w:rPr>
          <w:i/>
        </w:rPr>
        <w:t>при</w:t>
      </w:r>
      <w:r w:rsidR="004D7374" w:rsidRPr="00B76E9B">
        <w:rPr>
          <w:i/>
        </w:rPr>
        <w:t xml:space="preserve"> терапии ибрутинибом</w:t>
      </w:r>
      <w:r w:rsidR="00BF586B">
        <w:rPr>
          <w:i/>
        </w:rPr>
        <w:t>**</w:t>
      </w:r>
      <w:r w:rsidR="004D7374" w:rsidRPr="00B76E9B">
        <w:rPr>
          <w:i/>
        </w:rPr>
        <w:t xml:space="preserve"> не является признаком рефрактерности. Это состояние обозначается как частичный ответ с лимфоцитозом. </w:t>
      </w:r>
      <w:r w:rsidR="004D7374" w:rsidRPr="0072780B">
        <w:rPr>
          <w:i/>
        </w:rPr>
        <w:t xml:space="preserve">Срок нормализации уровня лимфоцитов </w:t>
      </w:r>
      <w:r w:rsidR="007F5246">
        <w:rPr>
          <w:i/>
        </w:rPr>
        <w:t>варьирует</w:t>
      </w:r>
      <w:r w:rsidR="004D7374" w:rsidRPr="0072780B">
        <w:rPr>
          <w:i/>
        </w:rPr>
        <w:t xml:space="preserve"> в разных исс</w:t>
      </w:r>
      <w:r w:rsidR="007F5246">
        <w:rPr>
          <w:i/>
        </w:rPr>
        <w:t>ледованиях от 4 до 12 мес.</w:t>
      </w:r>
      <w:r w:rsidR="0072780B" w:rsidRPr="0072780B">
        <w:rPr>
          <w:i/>
        </w:rPr>
        <w:t>; однако при применении ибру</w:t>
      </w:r>
      <w:r w:rsidR="007F5246">
        <w:rPr>
          <w:i/>
        </w:rPr>
        <w:t>т</w:t>
      </w:r>
      <w:r w:rsidR="0072780B" w:rsidRPr="0072780B">
        <w:rPr>
          <w:i/>
        </w:rPr>
        <w:t>иниба</w:t>
      </w:r>
      <w:r w:rsidR="007F5246">
        <w:rPr>
          <w:i/>
        </w:rPr>
        <w:t>**</w:t>
      </w:r>
      <w:r w:rsidR="0072780B" w:rsidRPr="0072780B">
        <w:rPr>
          <w:i/>
        </w:rPr>
        <w:t xml:space="preserve"> лимфоцитоз может </w:t>
      </w:r>
      <w:r w:rsidR="007F5246">
        <w:rPr>
          <w:i/>
        </w:rPr>
        <w:t>персистировать в течение 12 мес.</w:t>
      </w:r>
      <w:r w:rsidR="0072780B" w:rsidRPr="0072780B">
        <w:rPr>
          <w:i/>
        </w:rPr>
        <w:t xml:space="preserve"> и более, что не влияет на прогноз</w:t>
      </w:r>
      <w:r w:rsidR="00EA0910" w:rsidRPr="0072780B">
        <w:rPr>
          <w:i/>
        </w:rPr>
        <w:t>. У ряда</w:t>
      </w:r>
      <w:r w:rsidR="00EA0910">
        <w:rPr>
          <w:i/>
        </w:rPr>
        <w:t xml:space="preserve"> пациентов уровень лимфоцитов</w:t>
      </w:r>
      <w:r w:rsidR="004D7374" w:rsidRPr="00B76E9B">
        <w:rPr>
          <w:i/>
        </w:rPr>
        <w:t xml:space="preserve"> никогда не возвращается к норме.</w:t>
      </w:r>
    </w:p>
    <w:p w14:paraId="2830FA8E" w14:textId="77777777" w:rsidR="00072540" w:rsidRPr="005A463A" w:rsidRDefault="00072540" w:rsidP="00072540">
      <w:pPr>
        <w:ind w:firstLine="709"/>
        <w:contextualSpacing/>
        <w:rPr>
          <w:i/>
        </w:rPr>
      </w:pPr>
    </w:p>
    <w:p w14:paraId="566071A0" w14:textId="397318DA" w:rsidR="004D7374" w:rsidRPr="00397360" w:rsidRDefault="004D7374" w:rsidP="005D3BBD">
      <w:pPr>
        <w:pStyle w:val="af9"/>
        <w:spacing w:before="0"/>
      </w:pPr>
      <w:bookmarkStart w:id="63" w:name="_Toc520213126"/>
      <w:bookmarkStart w:id="64" w:name="_Toc100658219"/>
      <w:bookmarkStart w:id="65" w:name="_Toc23601731"/>
      <w:r w:rsidRPr="00397360">
        <w:lastRenderedPageBreak/>
        <w:t xml:space="preserve">4. </w:t>
      </w:r>
      <w:bookmarkEnd w:id="63"/>
      <w:r w:rsidR="000D115E" w:rsidRPr="000D115E">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4"/>
      <w:r w:rsidR="000D115E" w:rsidRPr="000D115E" w:rsidDel="000D115E">
        <w:t xml:space="preserve"> </w:t>
      </w:r>
      <w:bookmarkEnd w:id="65"/>
    </w:p>
    <w:p w14:paraId="4CF3D832" w14:textId="6C8203A0" w:rsidR="007D0783" w:rsidRDefault="007D0783" w:rsidP="004F6F41">
      <w:pPr>
        <w:pStyle w:val="a4"/>
        <w:numPr>
          <w:ilvl w:val="0"/>
          <w:numId w:val="30"/>
        </w:numPr>
        <w:spacing w:before="0"/>
        <w:ind w:left="709"/>
      </w:pPr>
      <w:r>
        <w:t>Всем пациентам с ХЛЛ/ЛМЛ</w:t>
      </w:r>
      <w:r w:rsidR="008E393B">
        <w:t xml:space="preserve"> </w:t>
      </w:r>
      <w:r w:rsidR="00824F7E">
        <w:t xml:space="preserve">на всех этапах терапии заболевания, а также </w:t>
      </w:r>
      <w:r>
        <w:t xml:space="preserve">после завершения </w:t>
      </w:r>
      <w:r w:rsidR="00824F7E" w:rsidRPr="0072780B">
        <w:t xml:space="preserve">лекарственного лечения </w:t>
      </w:r>
      <w:r w:rsidRPr="005D3BBD">
        <w:t>рекомендуется</w:t>
      </w:r>
      <w:r w:rsidR="008E393B" w:rsidRPr="005D3BBD">
        <w:t xml:space="preserve"> </w:t>
      </w:r>
      <w:r w:rsidR="00824F7E" w:rsidRPr="0072780B">
        <w:t>комплексная реабилитация, а также при необходимости поддерживающая терапия</w:t>
      </w:r>
      <w:r w:rsidR="00752513">
        <w:t xml:space="preserve"> для улучшения результатов лечения и качества жизни пациента</w:t>
      </w:r>
      <w:r w:rsidR="000D5099" w:rsidRPr="000D5099">
        <w:t xml:space="preserve"> </w:t>
      </w:r>
      <w:r w:rsidR="000B0AC3">
        <w:fldChar w:fldCharType="begin" w:fldLock="1"/>
      </w:r>
      <w:r w:rsidR="005477DB">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8]","plainTextFormattedCitation":"[78]","previouslyFormattedCitation":"[77]"},"properties":{"noteIndex":0},"schema":"https://github.com/citation-style-language/schema/raw/master/csl-citation.json"}</w:instrText>
      </w:r>
      <w:r w:rsidR="000B0AC3">
        <w:fldChar w:fldCharType="separate"/>
      </w:r>
      <w:r w:rsidR="005477DB" w:rsidRPr="005477DB">
        <w:rPr>
          <w:noProof/>
        </w:rPr>
        <w:t>[78]</w:t>
      </w:r>
      <w:r w:rsidR="000B0AC3">
        <w:fldChar w:fldCharType="end"/>
      </w:r>
      <w:r w:rsidR="00824F7E" w:rsidRPr="0072780B">
        <w:t>.</w:t>
      </w:r>
    </w:p>
    <w:p w14:paraId="41B9E489" w14:textId="77777777" w:rsidR="001E3D61" w:rsidRPr="005B033F" w:rsidRDefault="001E3D61" w:rsidP="00072540">
      <w:pPr>
        <w:ind w:left="709"/>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1381249A" w14:textId="77777777" w:rsidR="00824F7E" w:rsidRPr="00824F7E" w:rsidRDefault="00A81638" w:rsidP="00072540">
      <w:pPr>
        <w:ind w:firstLine="709"/>
        <w:contextualSpacing/>
        <w:rPr>
          <w:i/>
        </w:rPr>
      </w:pPr>
      <w:r>
        <w:rPr>
          <w:b/>
        </w:rPr>
        <w:t>Комментарии</w:t>
      </w:r>
      <w:r w:rsidR="007D0783" w:rsidRPr="00B76E9B">
        <w:rPr>
          <w:b/>
        </w:rPr>
        <w:t>:</w:t>
      </w:r>
      <w:r w:rsidR="008E393B">
        <w:rPr>
          <w:b/>
        </w:rPr>
        <w:t xml:space="preserve"> </w:t>
      </w:r>
      <w:r w:rsidR="005B033F">
        <w:rPr>
          <w:i/>
        </w:rPr>
        <w:t>с</w:t>
      </w:r>
      <w:r w:rsidR="00824F7E" w:rsidRPr="00824F7E">
        <w:rPr>
          <w:i/>
        </w:rPr>
        <w:t>пециальных методов реабилитации при ХЛЛ/ЛМЛ не существует. Реабилитация пациентов с ХЛЛ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sidR="005A0BFC">
        <w:rPr>
          <w:i/>
        </w:rPr>
        <w:t>,</w:t>
      </w:r>
      <w:r w:rsidR="00824F7E" w:rsidRPr="00824F7E">
        <w:rPr>
          <w:i/>
        </w:rPr>
        <w:t xml:space="preserve"> кроме медицинской помощи</w:t>
      </w:r>
      <w:r w:rsidR="005A0BFC">
        <w:rPr>
          <w:i/>
        </w:rPr>
        <w:t>,</w:t>
      </w:r>
      <w:r w:rsidR="00824F7E" w:rsidRPr="00824F7E">
        <w:rPr>
          <w:i/>
        </w:rPr>
        <w:t xml:space="preserve"> обязательного участия социальных работников и психологов. Программы реабилитаци</w:t>
      </w:r>
      <w:r w:rsidR="005B033F">
        <w:rPr>
          <w:i/>
        </w:rPr>
        <w:t>и разрабатываются индивидуально</w:t>
      </w:r>
      <w:r w:rsidR="00824F7E" w:rsidRPr="00824F7E">
        <w:rPr>
          <w:i/>
        </w:rPr>
        <w:t xml:space="preserve"> в зависимости от выявленных осложнений лекарст</w:t>
      </w:r>
      <w:r w:rsidR="005B033F">
        <w:rPr>
          <w:i/>
        </w:rPr>
        <w:softHyphen/>
      </w:r>
      <w:r w:rsidR="00824F7E" w:rsidRPr="00824F7E">
        <w:rPr>
          <w:i/>
        </w:rPr>
        <w:t>венного лечения, сопутствующей патологии, социальных и психологических проблем.</w:t>
      </w:r>
    </w:p>
    <w:p w14:paraId="5C65F0B3" w14:textId="77777777" w:rsidR="00EB3C81" w:rsidRDefault="00824F7E" w:rsidP="00072540">
      <w:pPr>
        <w:ind w:firstLine="709"/>
        <w:contextualSpacing/>
        <w:rPr>
          <w:i/>
        </w:rPr>
      </w:pPr>
      <w:r w:rsidRPr="00824F7E">
        <w:rPr>
          <w:i/>
        </w:rPr>
        <w:t>Реабилитация</w:t>
      </w:r>
      <w:r w:rsidR="005B033F">
        <w:rPr>
          <w:i/>
        </w:rPr>
        <w:t xml:space="preserve"> при возникновении осложнений </w:t>
      </w:r>
      <w:r w:rsidRPr="00824F7E">
        <w:rPr>
          <w:i/>
        </w:rPr>
        <w:t xml:space="preserve">заболевания и лечения проводится в рамках соответствующих нозологий. </w:t>
      </w:r>
    </w:p>
    <w:p w14:paraId="4DCFEB2D" w14:textId="23F215C2" w:rsidR="007D0783" w:rsidRDefault="00824F7E" w:rsidP="00072540">
      <w:pPr>
        <w:ind w:firstLine="709"/>
        <w:contextualSpacing/>
        <w:rPr>
          <w:i/>
        </w:rPr>
      </w:pPr>
      <w:r w:rsidRPr="00824F7E">
        <w:rPr>
          <w:i/>
        </w:rPr>
        <w:t xml:space="preserve">Поддерживающая терапия при необходимости проводится по месту жительства под наблюдением врача-гематолога или врача-онколога. Врач-гематолог или врач-онколог по месту жительства руководствуется рекомендациями, </w:t>
      </w:r>
      <w:r w:rsidR="005B033F">
        <w:rPr>
          <w:i/>
        </w:rPr>
        <w:t>которые дан</w:t>
      </w:r>
      <w:r w:rsidRPr="00824F7E">
        <w:rPr>
          <w:i/>
        </w:rPr>
        <w:t>ы специалистами учреждения, проводившего лечение.</w:t>
      </w:r>
    </w:p>
    <w:p w14:paraId="19396C80" w14:textId="77777777" w:rsidR="00072540" w:rsidRPr="00BE6A1C" w:rsidRDefault="00072540" w:rsidP="00072540">
      <w:pPr>
        <w:ind w:firstLine="709"/>
        <w:contextualSpacing/>
        <w:rPr>
          <w:i/>
        </w:rPr>
      </w:pPr>
    </w:p>
    <w:p w14:paraId="3C7E099F" w14:textId="77777777" w:rsidR="004D7374" w:rsidRPr="005A463A" w:rsidRDefault="00BE6A1C" w:rsidP="005D3BBD">
      <w:pPr>
        <w:pStyle w:val="1"/>
        <w:spacing w:before="0" w:after="0"/>
      </w:pPr>
      <w:bookmarkStart w:id="66" w:name="_Toc23601732"/>
      <w:bookmarkStart w:id="67" w:name="_Toc100658220"/>
      <w:r w:rsidRPr="00397360">
        <w:rPr>
          <w:sz w:val="24"/>
          <w:szCs w:val="24"/>
        </w:rPr>
        <w:t>5. </w:t>
      </w:r>
      <w:r w:rsidR="00B4558B" w:rsidRPr="005A463A">
        <w:t xml:space="preserve">Профилактика и диспансерное наблюдение, </w:t>
      </w:r>
      <w:r w:rsidRPr="005A463A">
        <w:br/>
      </w:r>
      <w:r w:rsidR="00B4558B" w:rsidRPr="005A463A">
        <w:t xml:space="preserve">медицинские показания и противопоказания </w:t>
      </w:r>
      <w:r w:rsidRPr="005A463A">
        <w:br/>
      </w:r>
      <w:r w:rsidR="00B4558B" w:rsidRPr="005A463A">
        <w:t>к применению методов профилактики</w:t>
      </w:r>
      <w:bookmarkEnd w:id="66"/>
      <w:bookmarkEnd w:id="67"/>
    </w:p>
    <w:p w14:paraId="4A43DE4B" w14:textId="77777777" w:rsidR="00B63BF6" w:rsidRPr="005B033F" w:rsidRDefault="00B63BF6" w:rsidP="00072540">
      <w:pPr>
        <w:ind w:firstLine="709"/>
        <w:rPr>
          <w:i/>
        </w:rPr>
      </w:pPr>
      <w:r w:rsidRPr="005B033F">
        <w:rPr>
          <w:i/>
        </w:rPr>
        <w:t>Методов профилактики ХЛЛ/ЛМЛ в настоящее время не существует, поскольку неизвестен этиологический фактор</w:t>
      </w:r>
      <w:r w:rsidR="005B033F" w:rsidRPr="005B033F">
        <w:rPr>
          <w:i/>
        </w:rPr>
        <w:t xml:space="preserve"> или факторы</w:t>
      </w:r>
      <w:r w:rsidRPr="005B033F">
        <w:rPr>
          <w:i/>
        </w:rPr>
        <w:t xml:space="preserve">, ведущие к развитию заболевания. </w:t>
      </w:r>
    </w:p>
    <w:p w14:paraId="28B3D2AB" w14:textId="2FDD0DAB" w:rsidR="002F6861" w:rsidRDefault="002F6861" w:rsidP="004F6F41">
      <w:pPr>
        <w:pStyle w:val="a4"/>
        <w:numPr>
          <w:ilvl w:val="0"/>
          <w:numId w:val="30"/>
        </w:numPr>
        <w:spacing w:before="0"/>
        <w:ind w:left="709"/>
      </w:pPr>
      <w:r>
        <w:t>Всем пациентам с ХЛЛ/ЛМЛ</w:t>
      </w:r>
      <w:r w:rsidR="008E393B">
        <w:t xml:space="preserve"> </w:t>
      </w:r>
      <w:r>
        <w:t>на</w:t>
      </w:r>
      <w:r w:rsidR="008E393B">
        <w:t xml:space="preserve"> </w:t>
      </w:r>
      <w:r w:rsidR="002728BA">
        <w:t xml:space="preserve">протяжении всей жизни </w:t>
      </w:r>
      <w:r w:rsidR="005A0BFC">
        <w:t>пациента</w:t>
      </w:r>
      <w:r w:rsidR="002728BA">
        <w:t xml:space="preserve"> </w:t>
      </w:r>
      <w:r w:rsidR="005B033F">
        <w:t>(</w:t>
      </w:r>
      <w:r w:rsidR="002728BA">
        <w:t xml:space="preserve">как в период лечения, так и вне </w:t>
      </w:r>
      <w:r w:rsidR="005B033F">
        <w:t>его)</w:t>
      </w:r>
      <w:r w:rsidR="002728BA">
        <w:t xml:space="preserve"> </w:t>
      </w:r>
      <w:r w:rsidRPr="006F4507">
        <w:rPr>
          <w:b/>
        </w:rPr>
        <w:t>рекомендуется</w:t>
      </w:r>
      <w:r w:rsidR="008E393B" w:rsidRPr="006F4507">
        <w:rPr>
          <w:b/>
        </w:rPr>
        <w:t xml:space="preserve"> </w:t>
      </w:r>
      <w:r w:rsidR="002728BA">
        <w:t xml:space="preserve">диспансерное наблюдение у </w:t>
      </w:r>
      <w:r w:rsidR="000D115E">
        <w:t>врача-</w:t>
      </w:r>
      <w:r w:rsidR="002728BA">
        <w:t>гематолога</w:t>
      </w:r>
      <w:r w:rsidRPr="00824F7E">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 xml:space="preserve">. </w:t>
      </w:r>
    </w:p>
    <w:p w14:paraId="15A5A16C" w14:textId="77777777" w:rsidR="001E3D61" w:rsidRPr="005B033F" w:rsidRDefault="001E3D61" w:rsidP="00072540">
      <w:pPr>
        <w:ind w:left="709"/>
        <w:rPr>
          <w:b/>
          <w:spacing w:val="-4"/>
        </w:rPr>
      </w:pPr>
      <w:r w:rsidRPr="005B033F">
        <w:rPr>
          <w:b/>
          <w:spacing w:val="-4"/>
        </w:rPr>
        <w:lastRenderedPageBreak/>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0E2E61A9" w14:textId="77777777" w:rsidR="00717FA6" w:rsidRDefault="00A81638" w:rsidP="00072540">
      <w:pPr>
        <w:ind w:firstLine="709"/>
        <w:contextualSpacing/>
        <w:rPr>
          <w:i/>
        </w:rPr>
      </w:pPr>
      <w:r>
        <w:rPr>
          <w:b/>
        </w:rPr>
        <w:t>Комментарии</w:t>
      </w:r>
      <w:r w:rsidR="00EB3C81" w:rsidRPr="00B76E9B">
        <w:rPr>
          <w:b/>
        </w:rPr>
        <w:t>:</w:t>
      </w:r>
      <w:r w:rsidR="008E393B">
        <w:rPr>
          <w:b/>
        </w:rPr>
        <w:t xml:space="preserve"> </w:t>
      </w:r>
      <w:r w:rsidR="005B033F">
        <w:rPr>
          <w:i/>
        </w:rPr>
        <w:t>ч</w:t>
      </w:r>
      <w:r w:rsidR="00EB3C81">
        <w:rPr>
          <w:i/>
        </w:rPr>
        <w:t xml:space="preserve">астота наблюдения пациентов с ХЛЛ/ЛМЛ после завершения лечения законодательно не регламентирована. В течение </w:t>
      </w:r>
      <w:r w:rsidR="002358A9">
        <w:rPr>
          <w:i/>
        </w:rPr>
        <w:t>1-го</w:t>
      </w:r>
      <w:r w:rsidR="00EB3C81">
        <w:rPr>
          <w:i/>
        </w:rPr>
        <w:t xml:space="preserve"> года после завершения лечения пациент должен наблюдаться у гематолога не реже 1 раза в 3 </w:t>
      </w:r>
      <w:r w:rsidR="00F07AA9">
        <w:rPr>
          <w:i/>
        </w:rPr>
        <w:t>мес</w:t>
      </w:r>
      <w:r w:rsidR="00EB3C81">
        <w:rPr>
          <w:i/>
        </w:rPr>
        <w:t xml:space="preserve">. Далее частота наблюдения устанавливается гематологом индивидуально в зависимости от общего состояния и самочувствия пациента, осложнений проведенной терапии, достигнутого ответа на терапию, но не должна </w:t>
      </w:r>
      <w:r w:rsidR="002358A9">
        <w:rPr>
          <w:i/>
        </w:rPr>
        <w:t>составлять</w:t>
      </w:r>
      <w:r w:rsidR="00EB3C81">
        <w:rPr>
          <w:i/>
        </w:rPr>
        <w:t xml:space="preserve"> </w:t>
      </w:r>
      <w:r w:rsidR="002358A9">
        <w:rPr>
          <w:i/>
        </w:rPr>
        <w:t>менее</w:t>
      </w:r>
      <w:r w:rsidR="00EB3C81">
        <w:rPr>
          <w:i/>
        </w:rPr>
        <w:t xml:space="preserve"> 1 раза в год.</w:t>
      </w:r>
    </w:p>
    <w:p w14:paraId="2465576E" w14:textId="77777777" w:rsidR="00717FA6" w:rsidRDefault="00717FA6" w:rsidP="00072540">
      <w:pPr>
        <w:ind w:firstLine="709"/>
        <w:contextualSpacing/>
        <w:rPr>
          <w:i/>
        </w:rPr>
      </w:pPr>
      <w:r>
        <w:rPr>
          <w:i/>
        </w:rPr>
        <w:t xml:space="preserve">При диспансерном наблюдении кроме осмотра пациента и сбора анамнеза необходимо выполнять общий анализ крови с исследованием лейкоцитарной формулы, а также, если заболевание сопровождалось лимфаденопатией, инструментальное исследование периферических </w:t>
      </w:r>
      <w:r w:rsidR="00C20509" w:rsidRPr="00C20509">
        <w:rPr>
          <w:i/>
          <w:spacing w:val="-2"/>
        </w:rPr>
        <w:t>лимфатических узлов</w:t>
      </w:r>
      <w:r w:rsidR="00C20509">
        <w:rPr>
          <w:i/>
        </w:rPr>
        <w:t xml:space="preserve"> </w:t>
      </w:r>
      <w:r>
        <w:rPr>
          <w:i/>
        </w:rPr>
        <w:t xml:space="preserve">(УЗИ или КТ). Остальные методы обследования могут применяться </w:t>
      </w:r>
      <w:r w:rsidR="002358A9">
        <w:rPr>
          <w:i/>
        </w:rPr>
        <w:t>по</w:t>
      </w:r>
      <w:r>
        <w:rPr>
          <w:i/>
        </w:rPr>
        <w:t xml:space="preserve"> усмотрени</w:t>
      </w:r>
      <w:r w:rsidR="002358A9">
        <w:rPr>
          <w:i/>
        </w:rPr>
        <w:t>ю</w:t>
      </w:r>
      <w:r>
        <w:rPr>
          <w:i/>
        </w:rPr>
        <w:t xml:space="preserve"> гематолога.</w:t>
      </w:r>
    </w:p>
    <w:p w14:paraId="5ED7D1EE" w14:textId="0EF5D3E9" w:rsidR="000D5099" w:rsidRPr="005D3BBD" w:rsidRDefault="000D5099" w:rsidP="004F6F41">
      <w:pPr>
        <w:pStyle w:val="a4"/>
        <w:numPr>
          <w:ilvl w:val="0"/>
          <w:numId w:val="30"/>
        </w:numPr>
        <w:spacing w:before="0"/>
        <w:ind w:left="709"/>
      </w:pPr>
      <w:r w:rsidRPr="004E145E">
        <w:t xml:space="preserve">Пациентам, </w:t>
      </w:r>
      <w:r w:rsidR="002358A9">
        <w:t xml:space="preserve">у </w:t>
      </w:r>
      <w:r w:rsidRPr="004E145E">
        <w:t>которы</w:t>
      </w:r>
      <w:r w:rsidR="002358A9">
        <w:t>х</w:t>
      </w:r>
      <w:r w:rsidRPr="004E145E">
        <w:t xml:space="preserve"> проводилось</w:t>
      </w:r>
      <w:r>
        <w:t>/проводится</w:t>
      </w:r>
      <w:r w:rsidRPr="004E145E">
        <w:t xml:space="preserve"> лечение </w:t>
      </w:r>
      <w:r>
        <w:t xml:space="preserve">по поводу ХЛЛ/ЛМЛ, </w:t>
      </w:r>
      <w:r w:rsidRPr="006F4507">
        <w:rPr>
          <w:b/>
          <w:bCs/>
        </w:rPr>
        <w:t>рекомендуется</w:t>
      </w:r>
      <w:r w:rsidRPr="004E145E">
        <w:t xml:space="preserve"> проведени</w:t>
      </w:r>
      <w:r>
        <w:t>е регулярных</w:t>
      </w:r>
      <w:r w:rsidRPr="004E145E">
        <w:t xml:space="preserve"> плановых скрининговых обследований из-за повышенного риска развития вторых опухолей</w:t>
      </w:r>
      <w:r w:rsidR="00D4168D" w:rsidRPr="00D4168D">
        <w:t xml:space="preserve"> </w:t>
      </w:r>
      <w:r w:rsidR="000B0AC3">
        <w:fldChar w:fldCharType="begin" w:fldLock="1"/>
      </w:r>
      <w:r w:rsidR="005477DB">
        <w:instrText>ADDIN CSL_CITATION {"citationItems":[{"id":"ITEM-1","itemData":{"author":[{"dropping-particle":"","family":"Reda","given":"Gianluigi","non-dropping-particle":"","parse-names":false,"suffix":""},{"dropping-particle":"","family":"Fattizzo","given":"Bruno","non-dropping-particle":"","parse-names":false,"suffix":""},{"dropping-particle":"","family":"Cassin","given":"Ramona","non-dropping-particle":"","parse-names":false,"suffix":""},{"dropping-particle":"","family":"Orofino","given":"Nicola","non-dropping-particle":"","parse-names":false,"suffix":""},{"dropping-particle":"","family":"Flospergher","given":"Elena","non-dropping-particle":"","parse-names":false,"suffix":""},{"dropping-particle":"","family":"Iurlo","given":"Alessandra","non-dropping-particle":"","parse-names":false,"suffix":""},{"dropping-particle":"","family":"Barcellini","given":"Wilma","non-dropping-particle":"","parse-names":false,"suffix":""},{"dropping-particle":"","family":"Cortelezzi","given":"Agostino","non-dropping-particle":"","parse-names":false,"suffix":""}],"container-title":"Blood","id":"ITEM-1","issue":"23","issued":{"date-parts":[["2015"]]},"title":"Secondary Malignancies in Chronic Lymphocytic Leukemia: A Single Centre Retrospective Analysis of 514 Cases","type":"article-journal","volume":"126"},"uris":["http://www.mendeley.com/documents/?uuid=4d73b34e-55a9-327f-b877-8efc4c0468ad"]},{"id":"ITEM-2","itemData":{"DOI":"10.1038/bjc.2013.381","ISSN":"1532-1827","PMID":"23860531","abstract":"BACKGROUND Chronic lymphocytic leukaemia (CLL) patients have an increased risk of other malignancies. This may be due to surveillance bias, treatment or immunosuppression. METHODS Cohort study of 612 consecutively diagnosed CLL patients in a Canadian province, with comparisons to follicular lymphoma (FL) patients. RESULTS Treated CLL patients had a 1.7-fold increased risk of second cancers compared with untreated CLL patients. As compared with untreated FL patients, untreated CLL patients had a two-fold increased incidence of second malignancies. CONCLUSION Chronic lymphocytic leukaemia patients have an inherent predisposition to second cancers and the incidence is further increased by treatment.","author":[{"dropping-particle":"","family":"Beiggi","given":"S","non-dropping-particle":"","parse-names":false,"suffix":""},{"dropping-particle":"","family":"Johnston","given":"J B","non-dropping-particle":"","parse-names":false,"suffix":""},{"dropping-particle":"","family":"Seftel","given":"M D","non-dropping-particle":"","parse-names":false,"suffix":""},{"dropping-particle":"","family":"Pitz","given":"M W","non-dropping-particle":"","parse-names":false,"suffix":""},{"dropping-particle":"","family":"Kumar","given":"R","non-dropping-particle":"","parse-names":false,"suffix":""},{"dropping-particle":"","family":"Banerji","given":"V","non-dropping-particle":"","parse-names":false,"suffix":""},{"dropping-particle":"","family":"Griffith","given":"E J","non-dropping-particle":"","parse-names":false,"suffix":""},{"dropping-particle":"","family":"Gibson","given":"S B","non-dropping-particle":"","parse-names":false,"suffix":""}],"container-title":"British journal of cancer","id":"ITEM-2","issue":"5","issued":{"date-parts":[["2013","9","3"]]},"page":"1287-90","title":"Increased risk of second malignancies in chronic lymphocytic leukaemia patients as compared with follicular lymphoma patients: a Canadian population-based study.","type":"article-journal","volume":"109"},"uris":["http://www.mendeley.com/documents/?uuid=db34b915-3bcd-301d-88f6-454cf8a61069"]}],"mendeley":{"formattedCitation":"[79,80]","plainTextFormattedCitation":"[79,80]","previouslyFormattedCitation":"[78,79]"},"properties":{"noteIndex":0},"schema":"https://github.com/citation-style-language/schema/raw/master/csl-citation.json"}</w:instrText>
      </w:r>
      <w:r w:rsidR="000B0AC3">
        <w:fldChar w:fldCharType="separate"/>
      </w:r>
      <w:r w:rsidR="005477DB" w:rsidRPr="005477DB">
        <w:rPr>
          <w:noProof/>
        </w:rPr>
        <w:t>[79,80]</w:t>
      </w:r>
      <w:r w:rsidR="000B0AC3">
        <w:fldChar w:fldCharType="end"/>
      </w:r>
      <w:r w:rsidRPr="004E145E">
        <w:t>.</w:t>
      </w:r>
    </w:p>
    <w:p w14:paraId="189D6F6E" w14:textId="6BE60D5E" w:rsidR="0025616A" w:rsidRDefault="000D5099" w:rsidP="00072540">
      <w:pPr>
        <w:ind w:left="709"/>
        <w:contextualSpacing/>
        <w:rPr>
          <w:b/>
          <w:spacing w:val="-4"/>
        </w:rPr>
      </w:pPr>
      <w:r w:rsidRPr="002358A9">
        <w:rPr>
          <w:b/>
          <w:spacing w:val="-4"/>
        </w:rPr>
        <w:t xml:space="preserve">Уровень убедительности </w:t>
      </w:r>
      <w:r w:rsidR="00C20509" w:rsidRPr="002358A9">
        <w:rPr>
          <w:b/>
          <w:spacing w:val="-4"/>
        </w:rPr>
        <w:t xml:space="preserve">рекомендаций – </w:t>
      </w:r>
      <w:r w:rsidR="00752513">
        <w:rPr>
          <w:b/>
          <w:spacing w:val="-4"/>
        </w:rPr>
        <w:t>В</w:t>
      </w:r>
      <w:r w:rsidR="00752513" w:rsidRPr="002358A9">
        <w:rPr>
          <w:b/>
          <w:spacing w:val="-4"/>
        </w:rPr>
        <w:t xml:space="preserve"> </w:t>
      </w:r>
      <w:r w:rsidRPr="002358A9">
        <w:rPr>
          <w:b/>
          <w:spacing w:val="-4"/>
        </w:rPr>
        <w:t xml:space="preserve">(уровень достоверности </w:t>
      </w:r>
      <w:r w:rsidR="00C20509" w:rsidRPr="002358A9">
        <w:rPr>
          <w:b/>
          <w:spacing w:val="-4"/>
        </w:rPr>
        <w:t xml:space="preserve">доказательств – </w:t>
      </w:r>
      <w:r w:rsidR="00752513">
        <w:rPr>
          <w:b/>
          <w:spacing w:val="-4"/>
        </w:rPr>
        <w:t>3</w:t>
      </w:r>
      <w:r w:rsidR="00560CBA" w:rsidRPr="002358A9">
        <w:rPr>
          <w:b/>
          <w:spacing w:val="-4"/>
        </w:rPr>
        <w:t>)</w:t>
      </w:r>
      <w:r w:rsidR="002358A9" w:rsidRPr="002358A9">
        <w:rPr>
          <w:b/>
          <w:spacing w:val="-4"/>
        </w:rPr>
        <w:t>.</w:t>
      </w:r>
    </w:p>
    <w:p w14:paraId="739BC95B" w14:textId="77777777" w:rsidR="00072540" w:rsidRPr="002358A9" w:rsidRDefault="00072540" w:rsidP="00072540">
      <w:pPr>
        <w:ind w:left="709"/>
        <w:contextualSpacing/>
        <w:rPr>
          <w:b/>
          <w:spacing w:val="-4"/>
        </w:rPr>
      </w:pPr>
    </w:p>
    <w:p w14:paraId="6AC88BE0" w14:textId="77777777" w:rsidR="0025616A" w:rsidRPr="00DB46A1" w:rsidRDefault="00824F7E" w:rsidP="005D3BBD">
      <w:pPr>
        <w:pStyle w:val="1"/>
        <w:spacing w:before="0" w:after="0"/>
        <w:rPr>
          <w:sz w:val="24"/>
          <w:szCs w:val="24"/>
        </w:rPr>
      </w:pPr>
      <w:bookmarkStart w:id="68" w:name="_Toc23601733"/>
      <w:bookmarkStart w:id="69" w:name="_Toc100658221"/>
      <w:r w:rsidRPr="00DB46A1">
        <w:rPr>
          <w:sz w:val="24"/>
          <w:szCs w:val="24"/>
        </w:rPr>
        <w:t>6</w:t>
      </w:r>
      <w:r w:rsidR="0025616A" w:rsidRPr="00DB46A1">
        <w:rPr>
          <w:sz w:val="24"/>
          <w:szCs w:val="24"/>
        </w:rPr>
        <w:t xml:space="preserve">. </w:t>
      </w:r>
      <w:r w:rsidR="0025616A" w:rsidRPr="005A463A">
        <w:t>Организация</w:t>
      </w:r>
      <w:r w:rsidR="00FD2083">
        <w:t xml:space="preserve"> оказания</w:t>
      </w:r>
      <w:r w:rsidR="00F30B3C" w:rsidRPr="005A463A">
        <w:t xml:space="preserve"> </w:t>
      </w:r>
      <w:r w:rsidR="0025616A" w:rsidRPr="005A463A">
        <w:t>медицинской помощи</w:t>
      </w:r>
      <w:bookmarkEnd w:id="68"/>
      <w:bookmarkEnd w:id="69"/>
    </w:p>
    <w:p w14:paraId="2AAB0411" w14:textId="77777777" w:rsidR="003028FA" w:rsidRPr="00C40CE5" w:rsidRDefault="003028FA" w:rsidP="005D3BBD">
      <w:pPr>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DC7C508" w14:textId="77777777" w:rsidR="003028FA" w:rsidRPr="00C40CE5" w:rsidRDefault="003028FA" w:rsidP="004F6F41">
      <w:pPr>
        <w:pStyle w:val="a4"/>
        <w:numPr>
          <w:ilvl w:val="0"/>
          <w:numId w:val="23"/>
        </w:numPr>
        <w:spacing w:before="0"/>
        <w:ind w:left="993"/>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3DEC155" w14:textId="77777777" w:rsidR="003028FA" w:rsidRPr="00C40CE5" w:rsidRDefault="003028FA" w:rsidP="004F6F41">
      <w:pPr>
        <w:pStyle w:val="a4"/>
        <w:numPr>
          <w:ilvl w:val="0"/>
          <w:numId w:val="23"/>
        </w:numPr>
        <w:spacing w:before="0"/>
        <w:ind w:left="993"/>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3ABDCC7" w14:textId="77777777" w:rsidR="003028FA" w:rsidRPr="00C40CE5" w:rsidRDefault="003028FA" w:rsidP="004F6F41">
      <w:pPr>
        <w:pStyle w:val="a4"/>
        <w:numPr>
          <w:ilvl w:val="0"/>
          <w:numId w:val="23"/>
        </w:numPr>
        <w:spacing w:before="0"/>
        <w:ind w:left="993"/>
        <w:rPr>
          <w:color w:val="000000"/>
        </w:rPr>
      </w:pPr>
      <w:r w:rsidRPr="00C40CE5">
        <w:rPr>
          <w:color w:val="000000"/>
        </w:rPr>
        <w:t>на основе настоящих клинических рекомендаций;</w:t>
      </w:r>
    </w:p>
    <w:p w14:paraId="3341A4B9" w14:textId="77777777" w:rsidR="003028FA" w:rsidRPr="00C40CE5" w:rsidRDefault="003028FA" w:rsidP="004F6F41">
      <w:pPr>
        <w:pStyle w:val="a4"/>
        <w:numPr>
          <w:ilvl w:val="0"/>
          <w:numId w:val="23"/>
        </w:numPr>
        <w:spacing w:before="0"/>
        <w:ind w:left="993"/>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14:paraId="78590C4B" w14:textId="77777777" w:rsidR="003028FA" w:rsidRPr="00C40CE5" w:rsidRDefault="003028FA" w:rsidP="00E92E00">
      <w:pPr>
        <w:ind w:firstLine="709"/>
        <w:rPr>
          <w:color w:val="000000"/>
        </w:rPr>
      </w:pPr>
      <w:r w:rsidRPr="00C40CE5">
        <w:rPr>
          <w:color w:val="000000"/>
        </w:rPr>
        <w:t xml:space="preserve">Первичная специализированная медико-санитарная помощь оказывается врачом-гематологом и иными врачами-специалистами в центре амбулаторной </w:t>
      </w:r>
      <w:r w:rsidRPr="00C40CE5">
        <w:rPr>
          <w:color w:val="000000"/>
        </w:rPr>
        <w:lastRenderedPageBreak/>
        <w:t>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0B399734" w14:textId="77777777" w:rsidR="003028FA" w:rsidRPr="00C40CE5" w:rsidRDefault="003028FA" w:rsidP="00E92E00">
      <w:pPr>
        <w:ind w:firstLine="709"/>
        <w:rPr>
          <w:color w:val="000000"/>
        </w:rPr>
      </w:pPr>
      <w:r w:rsidRPr="00C40CE5">
        <w:rPr>
          <w:color w:val="000000"/>
        </w:rPr>
        <w:t xml:space="preserve">При выявлении у </w:t>
      </w:r>
      <w:r>
        <w:rPr>
          <w:color w:val="000000"/>
        </w:rPr>
        <w:t xml:space="preserve">пациента </w:t>
      </w:r>
      <w:r>
        <w:t>ХЛЛ/ЛМЛ</w:t>
      </w:r>
      <w:r w:rsidRPr="00C40CE5">
        <w:rPr>
          <w:color w:val="000000"/>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B6A6668" w14:textId="77777777" w:rsidR="003028FA" w:rsidRPr="00C40CE5" w:rsidRDefault="003028FA" w:rsidP="00E92E00">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7BE76650" w14:textId="77777777" w:rsidR="003028FA" w:rsidRPr="00C40CE5" w:rsidRDefault="003028FA" w:rsidP="00B04401">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774D16A7" w14:textId="77777777" w:rsidR="003028FA" w:rsidRPr="00C40CE5" w:rsidRDefault="003028FA" w:rsidP="00B04401">
      <w:pPr>
        <w:ind w:firstLine="709"/>
        <w:rPr>
          <w:color w:val="000000"/>
        </w:rPr>
      </w:pPr>
      <w:r w:rsidRPr="00C40CE5">
        <w:rPr>
          <w:color w:val="000000"/>
        </w:rPr>
        <w:t xml:space="preserve">При выявлении </w:t>
      </w:r>
      <w:r>
        <w:t>ХЛЛ/ЛМЛ</w:t>
      </w:r>
      <w:r w:rsidRPr="00C40CE5">
        <w:rPr>
          <w:color w:val="000000"/>
        </w:rPr>
        <w:t xml:space="preserve"> 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36AEDCA" w14:textId="77777777" w:rsidR="003028FA" w:rsidRPr="00C40CE5" w:rsidRDefault="003028FA" w:rsidP="00B04401">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ХЛЛ/ЛМЛ</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8315898" w14:textId="77777777" w:rsidR="003028FA" w:rsidRPr="00C40CE5" w:rsidRDefault="003028FA" w:rsidP="00B04401">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ХЛЛ/ЛМЛ</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14:paraId="38207C83" w14:textId="77777777" w:rsidR="003028FA" w:rsidRPr="00C40CE5" w:rsidRDefault="003028FA" w:rsidP="003F5F47">
      <w:pPr>
        <w:ind w:firstLine="709"/>
        <w:rPr>
          <w:color w:val="000000"/>
        </w:rPr>
      </w:pPr>
      <w:r w:rsidRPr="00C40CE5">
        <w:rPr>
          <w:color w:val="000000"/>
        </w:rPr>
        <w:lastRenderedPageBreak/>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1A8539C0" w14:textId="77777777" w:rsidR="00072540" w:rsidRDefault="00072540" w:rsidP="00072540">
      <w:pPr>
        <w:pStyle w:val="14"/>
        <w:ind w:left="0" w:firstLine="0"/>
        <w:contextualSpacing/>
        <w:rPr>
          <w:b/>
        </w:rPr>
      </w:pPr>
    </w:p>
    <w:p w14:paraId="51557765" w14:textId="57D4D1E6" w:rsidR="00230E59" w:rsidRPr="00A04E7F" w:rsidRDefault="00230E59" w:rsidP="00072540">
      <w:pPr>
        <w:pStyle w:val="14"/>
        <w:ind w:left="0" w:firstLine="0"/>
        <w:contextualSpacing/>
        <w:rPr>
          <w:b/>
        </w:rPr>
      </w:pPr>
      <w:r w:rsidRPr="00A04E7F">
        <w:rPr>
          <w:b/>
        </w:rPr>
        <w:t xml:space="preserve">Показания </w:t>
      </w:r>
      <w:r>
        <w:rPr>
          <w:b/>
        </w:rPr>
        <w:t>к</w:t>
      </w:r>
      <w:r w:rsidRPr="00A04E7F">
        <w:rPr>
          <w:b/>
        </w:rPr>
        <w:t xml:space="preserve"> экстренной госпитализации: </w:t>
      </w:r>
    </w:p>
    <w:p w14:paraId="56D2344F" w14:textId="77777777" w:rsidR="00230E59" w:rsidRDefault="00230E59" w:rsidP="003F5F47">
      <w:pPr>
        <w:pStyle w:val="14"/>
        <w:contextualSpacing/>
      </w:pPr>
      <w:r>
        <w:t>1.</w:t>
      </w:r>
      <w:r>
        <w:tab/>
        <w:t>Развитие тяжелой инфекции (необязательна госпитализация в гематологический стационар).</w:t>
      </w:r>
    </w:p>
    <w:p w14:paraId="592D93A3" w14:textId="77777777" w:rsidR="00230E59" w:rsidRDefault="00230E59" w:rsidP="003F5F47">
      <w:pPr>
        <w:pStyle w:val="14"/>
        <w:contextualSpacing/>
      </w:pPr>
      <w:r>
        <w:t>2.</w:t>
      </w:r>
      <w:r>
        <w:tab/>
        <w:t>Развитие угрожающих жизни цитопений (глубокой анемии, геморрагического синдрома, нейтропении).</w:t>
      </w:r>
    </w:p>
    <w:p w14:paraId="4485C55B" w14:textId="77777777" w:rsidR="00230E59" w:rsidRDefault="00230E59">
      <w:pPr>
        <w:pStyle w:val="14"/>
        <w:contextualSpacing/>
      </w:pPr>
      <w:r>
        <w:t>3.</w:t>
      </w:r>
      <w:r>
        <w:tab/>
        <w:t xml:space="preserve">Развитие осложнений ХЛЛ, включая синдром Рихтера, симптоматическую лимфаденопатию и органомегалию с риском развития тяжелых осложнений, нейролейкемию, специфический плеврит и хилоторакс с признаками дыхательной недостаточности, паранеопластические и аутоиммунные синдромы, другие осложнения, угрожающие жизни. </w:t>
      </w:r>
    </w:p>
    <w:p w14:paraId="5AF11889" w14:textId="77777777" w:rsidR="00230E59" w:rsidRPr="00CC5156" w:rsidRDefault="00230E59">
      <w:pPr>
        <w:pStyle w:val="14"/>
        <w:contextualSpacing/>
      </w:pPr>
      <w:r>
        <w:t>4.</w:t>
      </w:r>
      <w:r>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58D075F4" w14:textId="77777777" w:rsidR="00072540" w:rsidRDefault="00072540" w:rsidP="00072540">
      <w:pPr>
        <w:pStyle w:val="14"/>
        <w:ind w:left="0" w:firstLine="0"/>
        <w:contextualSpacing/>
        <w:rPr>
          <w:b/>
        </w:rPr>
      </w:pPr>
    </w:p>
    <w:p w14:paraId="6E472FDC" w14:textId="04054263" w:rsidR="00230E59" w:rsidRPr="00A04E7F" w:rsidRDefault="00230E59" w:rsidP="00072540">
      <w:pPr>
        <w:pStyle w:val="14"/>
        <w:ind w:left="0" w:firstLine="0"/>
        <w:contextualSpacing/>
        <w:rPr>
          <w:b/>
        </w:rPr>
      </w:pPr>
      <w:r w:rsidRPr="00A04E7F">
        <w:rPr>
          <w:b/>
        </w:rPr>
        <w:t xml:space="preserve">Показания </w:t>
      </w:r>
      <w:r>
        <w:rPr>
          <w:b/>
        </w:rPr>
        <w:t>к</w:t>
      </w:r>
      <w:r w:rsidRPr="00A04E7F">
        <w:rPr>
          <w:b/>
        </w:rPr>
        <w:t xml:space="preserve"> плановой госпитализации: </w:t>
      </w:r>
    </w:p>
    <w:p w14:paraId="3C0400EF" w14:textId="77777777" w:rsidR="00230E59" w:rsidRDefault="00230E59" w:rsidP="004E3A70">
      <w:pPr>
        <w:pStyle w:val="14"/>
        <w:contextualSpacing/>
      </w:pPr>
      <w:r>
        <w:t>1.</w:t>
      </w:r>
      <w:r>
        <w:tab/>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00A4ADF7" w14:textId="77777777" w:rsidR="00230E59" w:rsidRDefault="00230E59" w:rsidP="00830EF8">
      <w:pPr>
        <w:pStyle w:val="14"/>
        <w:contextualSpacing/>
      </w:pPr>
      <w:r>
        <w:t>2.</w:t>
      </w:r>
      <w:r>
        <w:tab/>
        <w:t>Обследование пациента, включающее биопсию и инвазивные вмешательства, в случаях, когда оно не может быть проведено амбулаторно.</w:t>
      </w:r>
    </w:p>
    <w:p w14:paraId="3F62B947" w14:textId="77777777" w:rsidR="00072540" w:rsidRDefault="00072540" w:rsidP="00830EF8">
      <w:pPr>
        <w:rPr>
          <w:b/>
        </w:rPr>
      </w:pPr>
    </w:p>
    <w:p w14:paraId="48B287BD" w14:textId="5049EF00" w:rsidR="00230E59" w:rsidRPr="00FF55B2" w:rsidRDefault="00230E59" w:rsidP="00830EF8">
      <w:pPr>
        <w:rPr>
          <w:b/>
        </w:rPr>
      </w:pPr>
      <w:r w:rsidRPr="00FF55B2">
        <w:rPr>
          <w:b/>
        </w:rPr>
        <w:t>Показания к выписке пациента из медицинской организации:</w:t>
      </w:r>
    </w:p>
    <w:p w14:paraId="040E418B" w14:textId="77777777" w:rsidR="00230E59" w:rsidRDefault="00FF55B2" w:rsidP="004F6F41">
      <w:pPr>
        <w:pStyle w:val="a4"/>
        <w:numPr>
          <w:ilvl w:val="0"/>
          <w:numId w:val="24"/>
        </w:numPr>
        <w:tabs>
          <w:tab w:val="left" w:pos="1134"/>
        </w:tabs>
        <w:spacing w:before="0"/>
      </w:pPr>
      <w:r>
        <w:t>З</w:t>
      </w:r>
      <w:r w:rsidR="00230E59">
        <w:t>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w:t>
      </w:r>
      <w:r>
        <w:t>тельств в стационарных условиях.</w:t>
      </w:r>
    </w:p>
    <w:p w14:paraId="31F5354F" w14:textId="77777777" w:rsidR="00230E59" w:rsidRDefault="00FF55B2" w:rsidP="004F6F41">
      <w:pPr>
        <w:pStyle w:val="a4"/>
        <w:numPr>
          <w:ilvl w:val="0"/>
          <w:numId w:val="24"/>
        </w:numPr>
        <w:tabs>
          <w:tab w:val="left" w:pos="1134"/>
        </w:tabs>
        <w:spacing w:before="0"/>
      </w:pPr>
      <w:r>
        <w:lastRenderedPageBreak/>
        <w:t>О</w:t>
      </w:r>
      <w:r w:rsidR="00230E59">
        <w:t xml:space="preserve">тказ </w:t>
      </w:r>
      <w:r w:rsidR="008253CD">
        <w:t xml:space="preserve">пациента </w:t>
      </w:r>
      <w:r w:rsidR="00230E59">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w:t>
      </w:r>
      <w:r>
        <w:t>тельств в стационарных условиях.</w:t>
      </w:r>
    </w:p>
    <w:p w14:paraId="270AD9F0" w14:textId="77777777" w:rsidR="00FF55B2" w:rsidRDefault="00FF55B2" w:rsidP="004F6F41">
      <w:pPr>
        <w:pStyle w:val="a4"/>
        <w:numPr>
          <w:ilvl w:val="0"/>
          <w:numId w:val="24"/>
        </w:numPr>
        <w:tabs>
          <w:tab w:val="left" w:pos="1134"/>
        </w:tabs>
        <w:spacing w:before="0"/>
      </w:pPr>
      <w:r>
        <w:t>Н</w:t>
      </w:r>
      <w:r w:rsidR="00230E59">
        <w:t xml:space="preserve">еобходимость перевода </w:t>
      </w:r>
      <w:r w:rsidR="008253CD">
        <w:t xml:space="preserve">пациента </w:t>
      </w:r>
      <w:r w:rsidR="00230E59">
        <w:t>в другую медицинскую организацию по соответствующему профилю оказания медицинской помощи.</w:t>
      </w:r>
    </w:p>
    <w:p w14:paraId="6657958A" w14:textId="77777777" w:rsidR="00FF55B2" w:rsidRDefault="00FF55B2" w:rsidP="004F6F41">
      <w:pPr>
        <w:pStyle w:val="a4"/>
        <w:numPr>
          <w:ilvl w:val="0"/>
          <w:numId w:val="24"/>
        </w:numPr>
        <w:tabs>
          <w:tab w:val="left" w:pos="1134"/>
        </w:tabs>
        <w:spacing w:before="0"/>
      </w:pPr>
      <w:r w:rsidRPr="00FF55B2">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4910C8AB" w14:textId="496AB04F" w:rsidR="00230E59" w:rsidRDefault="00230E59" w:rsidP="00B04401">
      <w:pPr>
        <w:ind w:firstLine="709"/>
      </w:pPr>
      <w:r>
        <w:t xml:space="preserve">Заключение о целесообразности перевода </w:t>
      </w:r>
      <w:r w:rsidR="008253CD">
        <w:t xml:space="preserve">пациента </w:t>
      </w:r>
      <w: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8253CD">
        <w:t xml:space="preserve">пациента </w:t>
      </w:r>
      <w:r>
        <w:t>врачами специалистами медицинской организации, в которую планируется перевод.</w:t>
      </w:r>
    </w:p>
    <w:p w14:paraId="1CFAA689" w14:textId="77777777" w:rsidR="00072540" w:rsidRDefault="00072540" w:rsidP="00B04401">
      <w:pPr>
        <w:ind w:firstLine="709"/>
      </w:pPr>
    </w:p>
    <w:p w14:paraId="23EF136D" w14:textId="77777777" w:rsidR="00FD2083" w:rsidRDefault="000B3F2E" w:rsidP="005D3BBD">
      <w:pPr>
        <w:pStyle w:val="1"/>
        <w:spacing w:before="0" w:after="0"/>
        <w:rPr>
          <w:rFonts w:eastAsia="GalsLightC"/>
        </w:rPr>
      </w:pPr>
      <w:bookmarkStart w:id="70" w:name="_Toc100658222"/>
      <w:bookmarkStart w:id="71" w:name="_Toc520213128"/>
      <w:r>
        <w:rPr>
          <w:rFonts w:eastAsia="GalsLightC"/>
        </w:rPr>
        <w:t xml:space="preserve">7. </w:t>
      </w:r>
      <w:bookmarkStart w:id="72" w:name="_Toc24120271"/>
      <w:r w:rsidR="00FD2083" w:rsidRPr="00E826DF">
        <w:rPr>
          <w:rFonts w:eastAsia="GalsLightC"/>
        </w:rPr>
        <w:t>Дополнительная информация (в том числе факторы, влияющие на исход заболевания или состояния)</w:t>
      </w:r>
      <w:bookmarkEnd w:id="70"/>
      <w:bookmarkEnd w:id="72"/>
    </w:p>
    <w:p w14:paraId="25C90521" w14:textId="77777777" w:rsidR="00145A85" w:rsidRDefault="00145A85" w:rsidP="005D3BBD">
      <w:pPr>
        <w:pStyle w:val="2"/>
        <w:spacing w:before="0"/>
      </w:pPr>
      <w:bookmarkStart w:id="73" w:name="_Toc100658223"/>
      <w:r>
        <w:t>7.1. Стадирование лимфомы из малых лимфоцитов</w:t>
      </w:r>
      <w:bookmarkEnd w:id="73"/>
      <w:r>
        <w:tab/>
      </w:r>
    </w:p>
    <w:p w14:paraId="2BD6963C" w14:textId="77777777" w:rsidR="00145A85" w:rsidRPr="00B033C3" w:rsidRDefault="00145A85" w:rsidP="004E3A70">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табл. </w:t>
      </w:r>
      <w:r>
        <w:rPr>
          <w:bCs/>
          <w:lang w:eastAsia="ru-RU"/>
        </w:rPr>
        <w:t>Г1.1</w:t>
      </w:r>
      <w:r w:rsidRPr="0083297F">
        <w:rPr>
          <w:bCs/>
          <w:lang w:eastAsia="ru-RU"/>
        </w:rPr>
        <w:t>)</w:t>
      </w:r>
      <w:r w:rsidRPr="005A463A">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24E4E11" w14:textId="77777777" w:rsidR="00145A85" w:rsidRPr="00015858" w:rsidRDefault="00145A85" w:rsidP="00830EF8">
      <w:pPr>
        <w:rPr>
          <w:b/>
        </w:rPr>
      </w:pPr>
      <w:r w:rsidRPr="00015858">
        <w:rPr>
          <w:b/>
        </w:rPr>
        <w:t xml:space="preserve">Таблица </w:t>
      </w:r>
      <w:r>
        <w:rPr>
          <w:b/>
        </w:rPr>
        <w:t>7</w:t>
      </w:r>
      <w:r w:rsidRPr="00015858">
        <w:rPr>
          <w:b/>
        </w:rPr>
        <w:t>.1</w:t>
      </w:r>
      <w:r>
        <w:rPr>
          <w:b/>
        </w:rPr>
        <w:t xml:space="preserve">. </w:t>
      </w:r>
      <w:r w:rsidRPr="00015858">
        <w:rPr>
          <w:b/>
        </w:rPr>
        <w:t xml:space="preserve">Стадирование лимфом по </w:t>
      </w:r>
      <w:r w:rsidRPr="00015858">
        <w:rPr>
          <w:b/>
          <w:lang w:val="en-US"/>
        </w:rPr>
        <w:t>Ann</w:t>
      </w:r>
      <w:r w:rsidRPr="00015858">
        <w:rPr>
          <w:b/>
        </w:rPr>
        <w:t xml:space="preserve"> </w:t>
      </w:r>
      <w:r w:rsidRPr="00015858">
        <w:rPr>
          <w:b/>
          <w:lang w:val="en-US"/>
        </w:rPr>
        <w:t>Arbor</w:t>
      </w:r>
      <w:r w:rsidRPr="00015858">
        <w:rPr>
          <w:b/>
        </w:rPr>
        <w:t xml:space="preserve">, модификация </w:t>
      </w:r>
      <w:r w:rsidRPr="00015858">
        <w:rPr>
          <w:b/>
          <w:lang w:val="en-US"/>
        </w:rPr>
        <w:t>Cotswold</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7797"/>
      </w:tblGrid>
      <w:tr w:rsidR="00145A85" w:rsidRPr="00535DF0" w14:paraId="60D99B4D" w14:textId="77777777" w:rsidTr="00145A85">
        <w:tc>
          <w:tcPr>
            <w:tcW w:w="1809" w:type="dxa"/>
          </w:tcPr>
          <w:p w14:paraId="7115CCF2" w14:textId="77777777" w:rsidR="00145A85" w:rsidRPr="0083297F" w:rsidRDefault="00145A85" w:rsidP="005D3BBD">
            <w:r w:rsidRPr="0083297F">
              <w:t xml:space="preserve">Стадия </w:t>
            </w:r>
            <w:r w:rsidRPr="0083297F">
              <w:rPr>
                <w:lang w:val="en-US"/>
              </w:rPr>
              <w:t>I</w:t>
            </w:r>
          </w:p>
        </w:tc>
        <w:tc>
          <w:tcPr>
            <w:tcW w:w="7797" w:type="dxa"/>
          </w:tcPr>
          <w:p w14:paraId="6C6459E5" w14:textId="77777777" w:rsidR="00145A85" w:rsidRPr="0083297F" w:rsidRDefault="00145A85" w:rsidP="004F6F41">
            <w:pPr>
              <w:numPr>
                <w:ilvl w:val="0"/>
                <w:numId w:val="9"/>
              </w:numPr>
              <w:contextualSpacing/>
              <w:jc w:val="left"/>
            </w:pPr>
            <w:r w:rsidRPr="0083297F">
              <w:t>Поражение одной лимфатической зоны или структуры</w:t>
            </w:r>
            <w:r w:rsidR="000B0AC3" w:rsidRPr="00BF22C9">
              <w:rPr>
                <w:rStyle w:val="aff"/>
              </w:rPr>
              <w:footnoteReference w:id="2"/>
            </w:r>
          </w:p>
        </w:tc>
      </w:tr>
      <w:tr w:rsidR="00145A85" w:rsidRPr="00535DF0" w14:paraId="696797D2" w14:textId="77777777" w:rsidTr="00145A85">
        <w:tc>
          <w:tcPr>
            <w:tcW w:w="1809" w:type="dxa"/>
          </w:tcPr>
          <w:p w14:paraId="1727D595" w14:textId="77777777" w:rsidR="00145A85" w:rsidRPr="0083297F" w:rsidRDefault="00145A85" w:rsidP="005D3BBD">
            <w:r w:rsidRPr="0083297F">
              <w:t xml:space="preserve">Стадия </w:t>
            </w:r>
            <w:r w:rsidRPr="0083297F">
              <w:rPr>
                <w:lang w:val="en-US"/>
              </w:rPr>
              <w:t>II</w:t>
            </w:r>
            <w:r w:rsidRPr="0083297F">
              <w:t xml:space="preserve"> </w:t>
            </w:r>
          </w:p>
        </w:tc>
        <w:tc>
          <w:tcPr>
            <w:tcW w:w="7797" w:type="dxa"/>
          </w:tcPr>
          <w:p w14:paraId="6E396B3A" w14:textId="77777777" w:rsidR="00145A85" w:rsidRPr="0083297F" w:rsidRDefault="00145A85" w:rsidP="004F6F41">
            <w:pPr>
              <w:numPr>
                <w:ilvl w:val="0"/>
                <w:numId w:val="10"/>
              </w:numPr>
              <w:contextualSpacing/>
              <w:jc w:val="left"/>
            </w:pPr>
            <w:r w:rsidRPr="0083297F">
              <w:t xml:space="preserve">Поражение </w:t>
            </w:r>
            <w:r>
              <w:t>2</w:t>
            </w:r>
            <w:r w:rsidRPr="0083297F">
              <w:t xml:space="preserve"> или более лимфатических зон по одну сторону диафрагмы</w:t>
            </w:r>
            <w:r>
              <w:t>;</w:t>
            </w:r>
          </w:p>
          <w:p w14:paraId="2BD36F75" w14:textId="77777777" w:rsidR="00145A85" w:rsidRPr="0083297F" w:rsidRDefault="00145A85" w:rsidP="004F6F41">
            <w:pPr>
              <w:numPr>
                <w:ilvl w:val="0"/>
                <w:numId w:val="10"/>
              </w:numPr>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w:t>
            </w:r>
            <w:r>
              <w:t>с поражением</w:t>
            </w:r>
            <w:r w:rsidRPr="0083297F">
              <w:t xml:space="preserve"> или без</w:t>
            </w:r>
            <w:r>
              <w:t xml:space="preserve"> </w:t>
            </w:r>
            <w:r w:rsidRPr="0083297F">
              <w:t>поражения других лимфатических областей по ту же сторону диафрагмы</w:t>
            </w:r>
          </w:p>
        </w:tc>
      </w:tr>
      <w:tr w:rsidR="00145A85" w:rsidRPr="00535DF0" w14:paraId="4B6A4C4F" w14:textId="77777777" w:rsidTr="00145A85">
        <w:tc>
          <w:tcPr>
            <w:tcW w:w="1809" w:type="dxa"/>
          </w:tcPr>
          <w:p w14:paraId="46383598" w14:textId="77777777" w:rsidR="00145A85" w:rsidRPr="0083297F" w:rsidRDefault="00145A85" w:rsidP="005D3BBD">
            <w:r w:rsidRPr="0083297F">
              <w:t xml:space="preserve">Стадия </w:t>
            </w:r>
            <w:r w:rsidRPr="0083297F">
              <w:rPr>
                <w:lang w:val="en-US"/>
              </w:rPr>
              <w:t xml:space="preserve">III </w:t>
            </w:r>
          </w:p>
        </w:tc>
        <w:tc>
          <w:tcPr>
            <w:tcW w:w="7797" w:type="dxa"/>
          </w:tcPr>
          <w:p w14:paraId="756CEE0B" w14:textId="77777777" w:rsidR="00145A85" w:rsidRPr="0083297F" w:rsidRDefault="00145A85" w:rsidP="004F6F41">
            <w:pPr>
              <w:numPr>
                <w:ilvl w:val="0"/>
                <w:numId w:val="11"/>
              </w:numPr>
              <w:contextualSpacing/>
              <w:jc w:val="left"/>
            </w:pPr>
            <w:r w:rsidRPr="0083297F">
              <w:t>Поражение лимфатических узлов или структур по обе стороны диафрагмы</w:t>
            </w:r>
            <w:r>
              <w:t>;</w:t>
            </w:r>
          </w:p>
          <w:p w14:paraId="6EF5166D" w14:textId="77777777" w:rsidR="00145A85" w:rsidRPr="0083297F" w:rsidRDefault="00145A85" w:rsidP="004F6F41">
            <w:pPr>
              <w:numPr>
                <w:ilvl w:val="0"/>
                <w:numId w:val="11"/>
              </w:numPr>
              <w:contextualSpacing/>
              <w:jc w:val="left"/>
            </w:pPr>
            <w:r>
              <w:lastRenderedPageBreak/>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с поражением других лимфатических областей по обе стороны диафрагмы</w:t>
            </w:r>
          </w:p>
        </w:tc>
      </w:tr>
      <w:tr w:rsidR="00145A85" w:rsidRPr="00535DF0" w14:paraId="055DAA64" w14:textId="77777777" w:rsidTr="00145A85">
        <w:tc>
          <w:tcPr>
            <w:tcW w:w="1809" w:type="dxa"/>
          </w:tcPr>
          <w:p w14:paraId="47FE3E27" w14:textId="77777777" w:rsidR="00145A85" w:rsidRPr="0083297F" w:rsidRDefault="00145A85" w:rsidP="005D3BBD">
            <w:r w:rsidRPr="0083297F">
              <w:lastRenderedPageBreak/>
              <w:t xml:space="preserve">Стадия </w:t>
            </w:r>
            <w:r w:rsidRPr="0083297F">
              <w:rPr>
                <w:lang w:val="en-US"/>
              </w:rPr>
              <w:t>IV</w:t>
            </w:r>
          </w:p>
        </w:tc>
        <w:tc>
          <w:tcPr>
            <w:tcW w:w="7797" w:type="dxa"/>
          </w:tcPr>
          <w:p w14:paraId="7FA334A2" w14:textId="77777777" w:rsidR="00145A85" w:rsidRPr="0083297F" w:rsidRDefault="00145A85" w:rsidP="004F6F41">
            <w:pPr>
              <w:numPr>
                <w:ilvl w:val="0"/>
                <w:numId w:val="11"/>
              </w:numPr>
              <w:contextualSpacing/>
              <w:jc w:val="left"/>
            </w:pPr>
            <w:r w:rsidRPr="0083297F">
              <w:t xml:space="preserve">Диссеминированное (многофокусное) поражение </w:t>
            </w:r>
            <w:r>
              <w:t>1</w:t>
            </w:r>
            <w:r w:rsidRPr="0083297F">
              <w:t xml:space="preserve"> или нескольких экстралимфатических органов с </w:t>
            </w:r>
            <w:r>
              <w:t xml:space="preserve">поражением </w:t>
            </w:r>
            <w:r w:rsidRPr="0083297F">
              <w:t>или без поражения лимфатических узлов</w:t>
            </w:r>
            <w:r>
              <w:t>;</w:t>
            </w:r>
          </w:p>
          <w:p w14:paraId="33271C38" w14:textId="77777777" w:rsidR="00145A85" w:rsidRPr="0083297F" w:rsidRDefault="00145A85" w:rsidP="004F6F41">
            <w:pPr>
              <w:numPr>
                <w:ilvl w:val="0"/>
                <w:numId w:val="11"/>
              </w:numPr>
              <w:contextualSpacing/>
              <w:jc w:val="left"/>
            </w:pPr>
            <w:r>
              <w:t>и</w:t>
            </w:r>
            <w:r w:rsidRPr="0083297F">
              <w:t xml:space="preserve">золированное поражение экстралимфатического органа </w:t>
            </w:r>
            <w:r>
              <w:br/>
            </w:r>
            <w:r w:rsidRPr="0083297F">
              <w:t>с поражени</w:t>
            </w:r>
            <w:r>
              <w:t xml:space="preserve">ем отдаленных (не </w:t>
            </w:r>
            <w:r w:rsidRPr="0083297F">
              <w:t>регионарных) лимфатических узлов</w:t>
            </w:r>
            <w:r>
              <w:t>;</w:t>
            </w:r>
          </w:p>
          <w:p w14:paraId="7E726370" w14:textId="77777777" w:rsidR="00145A85" w:rsidRPr="0083297F" w:rsidRDefault="00145A85" w:rsidP="004F6F41">
            <w:pPr>
              <w:numPr>
                <w:ilvl w:val="0"/>
                <w:numId w:val="11"/>
              </w:numPr>
              <w:contextualSpacing/>
              <w:jc w:val="left"/>
            </w:pPr>
            <w:r>
              <w:t>п</w:t>
            </w:r>
            <w:r w:rsidRPr="0083297F">
              <w:t>оражение печени и/или костного мозга</w:t>
            </w:r>
          </w:p>
        </w:tc>
      </w:tr>
      <w:tr w:rsidR="00145A85" w:rsidRPr="00535DF0" w14:paraId="4146D445" w14:textId="77777777" w:rsidTr="00145A85">
        <w:tc>
          <w:tcPr>
            <w:tcW w:w="9606" w:type="dxa"/>
            <w:gridSpan w:val="2"/>
          </w:tcPr>
          <w:p w14:paraId="755E649D" w14:textId="77777777" w:rsidR="00145A85" w:rsidRPr="0083297F" w:rsidRDefault="00145A85" w:rsidP="005D3BBD">
            <w:r w:rsidRPr="0083297F">
              <w:t>Для всех стадий</w:t>
            </w:r>
          </w:p>
        </w:tc>
      </w:tr>
      <w:tr w:rsidR="00145A85" w:rsidRPr="00535DF0" w14:paraId="30F1DCB8" w14:textId="77777777" w:rsidTr="00145A85">
        <w:tc>
          <w:tcPr>
            <w:tcW w:w="1809" w:type="dxa"/>
          </w:tcPr>
          <w:p w14:paraId="554A3102" w14:textId="77777777" w:rsidR="00145A85" w:rsidRPr="0083297F" w:rsidRDefault="00145A85" w:rsidP="005D3BBD">
            <w:r w:rsidRPr="0083297F">
              <w:t>А</w:t>
            </w:r>
          </w:p>
        </w:tc>
        <w:tc>
          <w:tcPr>
            <w:tcW w:w="7797" w:type="dxa"/>
          </w:tcPr>
          <w:p w14:paraId="1A4700AE" w14:textId="77777777" w:rsidR="00145A85" w:rsidRPr="0083297F" w:rsidRDefault="00145A85" w:rsidP="004F6F41">
            <w:pPr>
              <w:numPr>
                <w:ilvl w:val="0"/>
                <w:numId w:val="12"/>
              </w:numPr>
              <w:contextualSpacing/>
              <w:jc w:val="left"/>
            </w:pPr>
            <w:r w:rsidRPr="0083297F">
              <w:t>Отсутствие признаков В-стадии</w:t>
            </w:r>
          </w:p>
        </w:tc>
      </w:tr>
      <w:tr w:rsidR="00145A85" w:rsidRPr="00535DF0" w14:paraId="3825FCB7" w14:textId="77777777" w:rsidTr="00145A85">
        <w:tc>
          <w:tcPr>
            <w:tcW w:w="1809" w:type="dxa"/>
          </w:tcPr>
          <w:p w14:paraId="49AD3996" w14:textId="77777777" w:rsidR="00145A85" w:rsidRPr="0083297F" w:rsidRDefault="00145A85" w:rsidP="005D3BBD">
            <w:pPr>
              <w:rPr>
                <w:vertAlign w:val="superscript"/>
              </w:rPr>
            </w:pPr>
            <w:r w:rsidRPr="0083297F">
              <w:t>В</w:t>
            </w:r>
          </w:p>
        </w:tc>
        <w:tc>
          <w:tcPr>
            <w:tcW w:w="7797" w:type="dxa"/>
          </w:tcPr>
          <w:p w14:paraId="158718EB" w14:textId="77777777" w:rsidR="00145A85" w:rsidRPr="0083297F" w:rsidRDefault="00145A85" w:rsidP="005D3BBD">
            <w:r w:rsidRPr="0083297F">
              <w:t>Один или более из следующих симптомов:</w:t>
            </w:r>
          </w:p>
          <w:p w14:paraId="7AD3B8A6" w14:textId="77777777" w:rsidR="00145A85" w:rsidRPr="0083297F" w:rsidRDefault="00145A85" w:rsidP="004F6F41">
            <w:pPr>
              <w:numPr>
                <w:ilvl w:val="0"/>
                <w:numId w:val="12"/>
              </w:numPr>
              <w:contextualSpacing/>
              <w:jc w:val="left"/>
            </w:pPr>
            <w:r>
              <w:t xml:space="preserve">температура тела </w:t>
            </w:r>
            <w:r w:rsidRPr="0083297F">
              <w:t xml:space="preserve">выше 38°С не менее </w:t>
            </w:r>
            <w:r>
              <w:t>3</w:t>
            </w:r>
            <w:r w:rsidRPr="0083297F">
              <w:t xml:space="preserve"> дней подряд без признаков воспаления</w:t>
            </w:r>
            <w:r>
              <w:t>;</w:t>
            </w:r>
          </w:p>
          <w:p w14:paraId="275FAADF" w14:textId="77777777" w:rsidR="00145A85" w:rsidRPr="0083297F" w:rsidRDefault="00145A85" w:rsidP="004F6F41">
            <w:pPr>
              <w:numPr>
                <w:ilvl w:val="0"/>
                <w:numId w:val="12"/>
              </w:numPr>
              <w:contextualSpacing/>
              <w:jc w:val="left"/>
            </w:pPr>
            <w:r>
              <w:t>н</w:t>
            </w:r>
            <w:r w:rsidRPr="0083297F">
              <w:t>очные профузные поты</w:t>
            </w:r>
            <w:r>
              <w:t>;</w:t>
            </w:r>
          </w:p>
          <w:p w14:paraId="1C2AFC83" w14:textId="77777777" w:rsidR="00145A85" w:rsidRPr="0083297F" w:rsidRDefault="00145A85" w:rsidP="004F6F41">
            <w:pPr>
              <w:numPr>
                <w:ilvl w:val="0"/>
                <w:numId w:val="12"/>
              </w:numPr>
              <w:contextualSpacing/>
              <w:jc w:val="left"/>
            </w:pPr>
            <w:r>
              <w:t>п</w:t>
            </w:r>
            <w:r w:rsidRPr="0083297F">
              <w:t>охудание на 10</w:t>
            </w:r>
            <w:r>
              <w:t xml:space="preserve"> %</w:t>
            </w:r>
            <w:r w:rsidRPr="0083297F">
              <w:t xml:space="preserve"> массы тела за последние 6 мес</w:t>
            </w:r>
            <w:r>
              <w:t>.</w:t>
            </w:r>
          </w:p>
        </w:tc>
      </w:tr>
      <w:tr w:rsidR="00145A85" w:rsidRPr="00535DF0" w14:paraId="4FAA3E38" w14:textId="77777777" w:rsidTr="00145A85">
        <w:tc>
          <w:tcPr>
            <w:tcW w:w="1809" w:type="dxa"/>
          </w:tcPr>
          <w:p w14:paraId="245CCB21" w14:textId="77777777" w:rsidR="00145A85" w:rsidRPr="0083297F" w:rsidRDefault="00145A85" w:rsidP="005D3BBD">
            <w:pPr>
              <w:rPr>
                <w:lang w:val="en-US"/>
              </w:rPr>
            </w:pPr>
            <w:r w:rsidRPr="0083297F">
              <w:rPr>
                <w:lang w:val="en-US"/>
              </w:rPr>
              <w:t>E</w:t>
            </w:r>
          </w:p>
        </w:tc>
        <w:tc>
          <w:tcPr>
            <w:tcW w:w="7797" w:type="dxa"/>
          </w:tcPr>
          <w:p w14:paraId="16E971E1" w14:textId="77777777" w:rsidR="00145A85" w:rsidRPr="0083297F" w:rsidRDefault="00145A85" w:rsidP="005D3BBD">
            <w:pPr>
              <w:contextualSpacing/>
              <w:jc w:val="left"/>
            </w:pPr>
            <w:r w:rsidRPr="0083297F">
              <w:t xml:space="preserve">Локализованное экстранодальное поражение (при </w:t>
            </w:r>
            <w:r w:rsidRPr="0083297F">
              <w:rPr>
                <w:lang w:val="en-US"/>
              </w:rPr>
              <w:t>I</w:t>
            </w:r>
            <w:r>
              <w:t>–</w:t>
            </w:r>
            <w:r w:rsidRPr="0083297F">
              <w:rPr>
                <w:lang w:val="en-US"/>
              </w:rPr>
              <w:t>II</w:t>
            </w:r>
            <w:r w:rsidRPr="0083297F">
              <w:t xml:space="preserve"> стадиях):</w:t>
            </w:r>
          </w:p>
          <w:p w14:paraId="14C283C2" w14:textId="77777777" w:rsidR="00145A85" w:rsidRPr="0083297F" w:rsidRDefault="00145A85" w:rsidP="004F6F41">
            <w:pPr>
              <w:pStyle w:val="a4"/>
              <w:numPr>
                <w:ilvl w:val="0"/>
                <w:numId w:val="13"/>
              </w:numPr>
              <w:spacing w:before="0"/>
            </w:pPr>
            <w:r>
              <w:t>л</w:t>
            </w:r>
            <w:r w:rsidRPr="0083297F">
              <w:t xml:space="preserve">окализованное поражение </w:t>
            </w:r>
            <w:r>
              <w:t>1</w:t>
            </w:r>
            <w:r w:rsidRPr="0083297F">
              <w:t xml:space="preserve"> экстралимфатического органа или ткани в пределах </w:t>
            </w:r>
            <w:r>
              <w:t>1</w:t>
            </w:r>
            <w:r w:rsidRPr="0083297F">
              <w:t xml:space="preserve"> сегмента бе</w:t>
            </w:r>
            <w:r>
              <w:t>з поражения лимфатических узлов;</w:t>
            </w:r>
          </w:p>
          <w:p w14:paraId="054553BD" w14:textId="77777777" w:rsidR="00145A85" w:rsidRPr="0083297F" w:rsidRDefault="00145A85" w:rsidP="004F6F41">
            <w:pPr>
              <w:pStyle w:val="a4"/>
              <w:numPr>
                <w:ilvl w:val="0"/>
                <w:numId w:val="13"/>
              </w:numPr>
              <w:spacing w:before="0"/>
            </w:pPr>
            <w:r>
              <w:t>с</w:t>
            </w:r>
            <w:r w:rsidRPr="0083297F">
              <w:t xml:space="preserve">тадия </w:t>
            </w:r>
            <w:r w:rsidRPr="0083297F">
              <w:rPr>
                <w:lang w:val="en-US"/>
              </w:rPr>
              <w:t>I</w:t>
            </w:r>
            <w:r w:rsidRPr="0083297F">
              <w:t xml:space="preserve"> или </w:t>
            </w:r>
            <w:r w:rsidRPr="0083297F">
              <w:rPr>
                <w:lang w:val="en-US"/>
              </w:rPr>
              <w:t>II</w:t>
            </w:r>
            <w:r w:rsidRPr="0083297F">
              <w:t xml:space="preserve"> с ограниченным экстранодальным вовлечением прилежащего органа или ткани</w:t>
            </w:r>
            <w:r>
              <w:t xml:space="preserve"> </w:t>
            </w:r>
          </w:p>
        </w:tc>
      </w:tr>
    </w:tbl>
    <w:p w14:paraId="5121CBE6" w14:textId="77777777" w:rsidR="00145A85" w:rsidRDefault="00145A85" w:rsidP="005D3BBD">
      <w:pPr>
        <w:jc w:val="left"/>
      </w:pPr>
      <w:r>
        <w:br w:type="page"/>
      </w:r>
    </w:p>
    <w:p w14:paraId="1898236E" w14:textId="77777777" w:rsidR="00145A85" w:rsidRDefault="000B3F2E" w:rsidP="005D3BBD">
      <w:pPr>
        <w:pStyle w:val="2"/>
        <w:spacing w:before="0"/>
      </w:pPr>
      <w:bookmarkStart w:id="74" w:name="_Toc100658224"/>
      <w:r>
        <w:lastRenderedPageBreak/>
        <w:t>7.2</w:t>
      </w:r>
      <w:r w:rsidR="00145A85">
        <w:t>. Общая выживаемость пациентов в группах по МПИ</w:t>
      </w:r>
      <w:bookmarkEnd w:id="74"/>
    </w:p>
    <w:p w14:paraId="1F93E384" w14:textId="77777777" w:rsidR="00145A85" w:rsidRDefault="00145A85" w:rsidP="004E3A70">
      <w:pPr>
        <w:ind w:firstLine="709"/>
        <w:contextualSpacing/>
        <w:rPr>
          <w:b/>
        </w:rPr>
      </w:pPr>
    </w:p>
    <w:p w14:paraId="078C0D68" w14:textId="77777777" w:rsidR="00145A85" w:rsidRPr="00B93B9E" w:rsidRDefault="00145A85" w:rsidP="00830EF8">
      <w:pPr>
        <w:ind w:firstLine="709"/>
        <w:contextualSpacing/>
        <w:rPr>
          <w:b/>
        </w:rPr>
      </w:pPr>
      <w:r w:rsidRPr="00B93B9E">
        <w:rPr>
          <w:b/>
        </w:rPr>
        <w:t xml:space="preserve">Таблица </w:t>
      </w:r>
      <w:r w:rsidR="000B3F2E">
        <w:rPr>
          <w:b/>
        </w:rPr>
        <w:t>7.2</w:t>
      </w:r>
      <w:r w:rsidRPr="00B93B9E">
        <w:rPr>
          <w:b/>
        </w:rPr>
        <w:t xml:space="preserve">. Общая выживаемость </w:t>
      </w:r>
      <w:r>
        <w:rPr>
          <w:b/>
        </w:rPr>
        <w:t>пациентов</w:t>
      </w:r>
      <w:r w:rsidRPr="00B93B9E">
        <w:rPr>
          <w:b/>
        </w:rPr>
        <w:t xml:space="preserve"> в группах по МПИ</w:t>
      </w:r>
    </w:p>
    <w:tbl>
      <w:tblPr>
        <w:tblW w:w="7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129"/>
        <w:gridCol w:w="1417"/>
        <w:gridCol w:w="2127"/>
        <w:gridCol w:w="1701"/>
      </w:tblGrid>
      <w:tr w:rsidR="00145A85" w:rsidRPr="00015858" w14:paraId="2486433C" w14:textId="77777777" w:rsidTr="00145A85">
        <w:trPr>
          <w:trHeight w:val="35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2EB0914" w14:textId="77777777" w:rsidR="00145A85" w:rsidRPr="00015858" w:rsidRDefault="00145A85" w:rsidP="00830EF8">
            <w:pPr>
              <w:contextualSpacing/>
              <w:jc w:val="center"/>
              <w:rPr>
                <w:b/>
              </w:rPr>
            </w:pPr>
            <w:r w:rsidRPr="00015858">
              <w:rPr>
                <w:rFonts w:eastAsia="MS PGothic"/>
                <w:b/>
                <w:kern w:val="24"/>
              </w:rPr>
              <w:t>Группа риска</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DC803E2" w14:textId="77777777" w:rsidR="00145A85" w:rsidRPr="00015858" w:rsidRDefault="00145A85" w:rsidP="00E92E00">
            <w:pPr>
              <w:contextualSpacing/>
              <w:jc w:val="center"/>
              <w:rPr>
                <w:b/>
              </w:rPr>
            </w:pPr>
            <w:r w:rsidRPr="00015858">
              <w:rPr>
                <w:rFonts w:eastAsia="MS PGothic"/>
                <w:b/>
                <w:kern w:val="24"/>
              </w:rPr>
              <w:t>Балл</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49B0BE" w14:textId="77777777" w:rsidR="00145A85" w:rsidRPr="00015858" w:rsidRDefault="00145A85" w:rsidP="00E92E00">
            <w:pPr>
              <w:contextualSpacing/>
              <w:jc w:val="center"/>
              <w:rPr>
                <w:b/>
              </w:rPr>
            </w:pPr>
            <w:r>
              <w:rPr>
                <w:rFonts w:eastAsia="MS PGothic"/>
                <w:b/>
                <w:kern w:val="24"/>
              </w:rPr>
              <w:t>Число</w:t>
            </w:r>
            <w:r w:rsidRPr="00015858">
              <w:rPr>
                <w:rFonts w:eastAsia="MS PGothic"/>
                <w:b/>
                <w:kern w:val="24"/>
              </w:rPr>
              <w:t xml:space="preserve"> </w:t>
            </w:r>
            <w:r>
              <w:rPr>
                <w:rFonts w:eastAsia="MS PGothic"/>
                <w:b/>
                <w:kern w:val="24"/>
              </w:rPr>
              <w:t>пациентов, абс. (%)</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0E5957" w14:textId="77777777" w:rsidR="00145A85" w:rsidRPr="00015858" w:rsidRDefault="00145A85" w:rsidP="00B04401">
            <w:pPr>
              <w:contextualSpacing/>
              <w:jc w:val="center"/>
              <w:rPr>
                <w:b/>
              </w:rPr>
            </w:pPr>
            <w:r w:rsidRPr="00015858">
              <w:rPr>
                <w:rFonts w:eastAsia="MS PGothic"/>
                <w:b/>
                <w:kern w:val="24"/>
              </w:rPr>
              <w:t>5-летняя ОВ</w:t>
            </w:r>
            <w:r>
              <w:rPr>
                <w:rFonts w:eastAsia="MS PGothic"/>
                <w:b/>
                <w:kern w:val="24"/>
              </w:rPr>
              <w:t>, %</w:t>
            </w:r>
          </w:p>
        </w:tc>
      </w:tr>
      <w:tr w:rsidR="00145A85" w:rsidRPr="005B4606" w14:paraId="48139112" w14:textId="77777777" w:rsidTr="00145A85">
        <w:trPr>
          <w:trHeight w:val="186"/>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CE2C76" w14:textId="77777777" w:rsidR="00145A85" w:rsidRPr="00AB6521" w:rsidRDefault="00145A85" w:rsidP="004E3A70">
            <w:pPr>
              <w:contextualSpacing/>
            </w:pPr>
            <w:r w:rsidRPr="00AB6521">
              <w:rPr>
                <w:rFonts w:eastAsia="MS PGothic"/>
                <w:kern w:val="24"/>
              </w:rPr>
              <w:t>Низ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8C98A2" w14:textId="77777777" w:rsidR="00145A85" w:rsidRPr="00AB6521" w:rsidRDefault="00145A85" w:rsidP="00830EF8">
            <w:pPr>
              <w:contextualSpacing/>
              <w:jc w:val="center"/>
            </w:pPr>
            <w:r w:rsidRPr="00AB6521">
              <w:rPr>
                <w:rFonts w:eastAsia="MS PGothic"/>
                <w:kern w:val="24"/>
              </w:rPr>
              <w:t>0–1</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C88307" w14:textId="77777777" w:rsidR="00145A85" w:rsidRPr="00AB6521" w:rsidRDefault="00145A85" w:rsidP="00830EF8">
            <w:pPr>
              <w:contextualSpacing/>
              <w:jc w:val="center"/>
            </w:pPr>
            <w:r w:rsidRPr="00AB6521">
              <w:rPr>
                <w:rFonts w:eastAsia="MS PGothic"/>
                <w:kern w:val="24"/>
              </w:rPr>
              <w:t>340 (2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5766E8" w14:textId="77777777" w:rsidR="00145A85" w:rsidRPr="00AB6521" w:rsidRDefault="00145A85" w:rsidP="00E92E00">
            <w:pPr>
              <w:contextualSpacing/>
              <w:jc w:val="center"/>
            </w:pPr>
            <w:r w:rsidRPr="00AB6521">
              <w:rPr>
                <w:rFonts w:eastAsia="MS PGothic"/>
                <w:kern w:val="24"/>
              </w:rPr>
              <w:t>93,2</w:t>
            </w:r>
          </w:p>
        </w:tc>
      </w:tr>
      <w:tr w:rsidR="00145A85" w:rsidRPr="005B4606" w14:paraId="4DD99859" w14:textId="77777777" w:rsidTr="00145A85">
        <w:trPr>
          <w:trHeight w:val="282"/>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1B1419F" w14:textId="77777777" w:rsidR="00145A85" w:rsidRPr="00AB6521" w:rsidRDefault="00145A85" w:rsidP="004E3A70">
            <w:pPr>
              <w:contextualSpacing/>
            </w:pPr>
            <w:r w:rsidRPr="00AB6521">
              <w:rPr>
                <w:rFonts w:eastAsia="MS PGothic"/>
                <w:kern w:val="24"/>
              </w:rPr>
              <w:t>Промежуточн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82F41AE" w14:textId="77777777" w:rsidR="00145A85" w:rsidRPr="00AB6521" w:rsidRDefault="00145A85" w:rsidP="00830EF8">
            <w:pPr>
              <w:contextualSpacing/>
              <w:jc w:val="center"/>
            </w:pPr>
            <w:r w:rsidRPr="00AB6521">
              <w:rPr>
                <w:rFonts w:eastAsia="MS PGothic"/>
                <w:kern w:val="24"/>
              </w:rPr>
              <w:t>2–3</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7F7B702" w14:textId="77777777" w:rsidR="00145A85" w:rsidRPr="00AB6521" w:rsidRDefault="00145A85" w:rsidP="00830EF8">
            <w:pPr>
              <w:contextualSpacing/>
              <w:jc w:val="center"/>
            </w:pPr>
            <w:r w:rsidRPr="00AB6521">
              <w:rPr>
                <w:rFonts w:eastAsia="MS PGothic"/>
                <w:kern w:val="24"/>
              </w:rPr>
              <w:t>464 (3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3498E1" w14:textId="77777777" w:rsidR="00145A85" w:rsidRPr="00AB6521" w:rsidRDefault="00145A85" w:rsidP="00E92E00">
            <w:pPr>
              <w:contextualSpacing/>
              <w:jc w:val="center"/>
            </w:pPr>
            <w:r w:rsidRPr="00AB6521">
              <w:rPr>
                <w:rFonts w:eastAsia="MS PGothic"/>
                <w:kern w:val="24"/>
              </w:rPr>
              <w:t>79,4</w:t>
            </w:r>
          </w:p>
        </w:tc>
      </w:tr>
      <w:tr w:rsidR="00145A85" w:rsidRPr="005B4606" w14:paraId="282A8D7E" w14:textId="77777777" w:rsidTr="00145A85">
        <w:trPr>
          <w:trHeight w:val="24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FB67968" w14:textId="77777777" w:rsidR="00145A85" w:rsidRPr="00AB6521" w:rsidRDefault="00145A85" w:rsidP="004E3A70">
            <w:pPr>
              <w:contextualSpacing/>
            </w:pPr>
            <w:r w:rsidRPr="00AB6521">
              <w:rPr>
                <w:rFonts w:eastAsia="MS PGothic"/>
                <w:kern w:val="24"/>
              </w:rPr>
              <w:t>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5C53EA" w14:textId="77777777" w:rsidR="00145A85" w:rsidRPr="00AB6521" w:rsidRDefault="00145A85" w:rsidP="00830EF8">
            <w:pPr>
              <w:contextualSpacing/>
              <w:jc w:val="center"/>
            </w:pPr>
            <w:r w:rsidRPr="00AB6521">
              <w:rPr>
                <w:rFonts w:eastAsia="MS PGothic"/>
                <w:kern w:val="24"/>
              </w:rPr>
              <w:t>4–6</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F0BF647" w14:textId="77777777" w:rsidR="00145A85" w:rsidRPr="00AB6521" w:rsidRDefault="00145A85" w:rsidP="00830EF8">
            <w:pPr>
              <w:contextualSpacing/>
              <w:jc w:val="center"/>
            </w:pPr>
            <w:r w:rsidRPr="00AB6521">
              <w:rPr>
                <w:rFonts w:eastAsia="MS PGothic"/>
                <w:kern w:val="24"/>
              </w:rPr>
              <w:t>326 (27)</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F3B319" w14:textId="77777777" w:rsidR="00145A85" w:rsidRPr="00AB6521" w:rsidRDefault="00145A85" w:rsidP="00E92E00">
            <w:pPr>
              <w:contextualSpacing/>
              <w:jc w:val="center"/>
            </w:pPr>
            <w:r w:rsidRPr="00AB6521">
              <w:rPr>
                <w:rFonts w:eastAsia="MS PGothic"/>
                <w:kern w:val="24"/>
              </w:rPr>
              <w:t>63,6</w:t>
            </w:r>
          </w:p>
        </w:tc>
      </w:tr>
      <w:tr w:rsidR="00145A85" w:rsidRPr="005B4606" w14:paraId="66670781" w14:textId="77777777" w:rsidTr="00145A85">
        <w:trPr>
          <w:trHeight w:val="204"/>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382D239" w14:textId="77777777" w:rsidR="00145A85" w:rsidRPr="00AB6521" w:rsidRDefault="00145A85" w:rsidP="004E3A70">
            <w:pPr>
              <w:contextualSpacing/>
            </w:pPr>
            <w:r w:rsidRPr="00AB6521">
              <w:rPr>
                <w:rFonts w:eastAsia="MS PGothic"/>
                <w:kern w:val="24"/>
              </w:rPr>
              <w:t>Очень 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CC79811" w14:textId="77777777" w:rsidR="00145A85" w:rsidRPr="00AB6521" w:rsidRDefault="00145A85" w:rsidP="00830EF8">
            <w:pPr>
              <w:contextualSpacing/>
              <w:jc w:val="center"/>
            </w:pPr>
            <w:r w:rsidRPr="00AB6521">
              <w:rPr>
                <w:rFonts w:eastAsia="MS PGothic"/>
                <w:kern w:val="24"/>
              </w:rPr>
              <w:t>7–10</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21A955" w14:textId="77777777" w:rsidR="00145A85" w:rsidRPr="00AB6521" w:rsidRDefault="00145A85" w:rsidP="00830EF8">
            <w:pPr>
              <w:contextualSpacing/>
              <w:jc w:val="center"/>
            </w:pPr>
            <w:r w:rsidRPr="00AB6521">
              <w:rPr>
                <w:rFonts w:eastAsia="MS PGothic"/>
                <w:kern w:val="24"/>
              </w:rPr>
              <w:t>62 (5)</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669DD99" w14:textId="77777777" w:rsidR="00145A85" w:rsidRPr="00AB6521" w:rsidRDefault="00145A85" w:rsidP="00E92E00">
            <w:pPr>
              <w:contextualSpacing/>
              <w:jc w:val="center"/>
            </w:pPr>
            <w:r w:rsidRPr="00AB6521">
              <w:rPr>
                <w:rFonts w:eastAsia="MS PGothic"/>
                <w:kern w:val="24"/>
              </w:rPr>
              <w:t>23,3</w:t>
            </w:r>
          </w:p>
        </w:tc>
      </w:tr>
    </w:tbl>
    <w:p w14:paraId="55743610" w14:textId="77777777" w:rsidR="00EF640F" w:rsidRDefault="00EF640F">
      <w:pPr>
        <w:pStyle w:val="2"/>
        <w:spacing w:before="0"/>
      </w:pPr>
    </w:p>
    <w:p w14:paraId="1997C04C" w14:textId="217D0D4E" w:rsidR="000B3F2E" w:rsidRDefault="000B3F2E" w:rsidP="005D3BBD">
      <w:pPr>
        <w:pStyle w:val="2"/>
        <w:spacing w:before="0"/>
      </w:pPr>
      <w:bookmarkStart w:id="75" w:name="_Toc100658225"/>
      <w:r>
        <w:t>7.3.</w:t>
      </w:r>
      <w:r w:rsidRPr="00437AD9">
        <w:t xml:space="preserve"> Оценка ответа на лечение при ХЛЛ</w:t>
      </w:r>
      <w:bookmarkEnd w:id="75"/>
    </w:p>
    <w:p w14:paraId="6DB8F4AE" w14:textId="021BDB39" w:rsidR="000B3F2E" w:rsidRDefault="000B3F2E" w:rsidP="004E3A70">
      <w:pPr>
        <w:ind w:firstLine="709"/>
        <w:contextualSpacing/>
      </w:pPr>
      <w:r>
        <w:t xml:space="preserve">Оценка ответа на лечение проводится в соответствии с обновленными критериями, предложенными Международной рабочей группой по ХЛЛ (IWCLL) в 2018 г. (табл. </w:t>
      </w:r>
      <w:r w:rsidR="00591E66">
        <w:t>7.3</w:t>
      </w:r>
      <w:r>
        <w:t xml:space="preserve">) </w:t>
      </w:r>
      <w:r w:rsidR="000B0AC3">
        <w:fldChar w:fldCharType="begin" w:fldLock="1"/>
      </w:r>
      <w:r>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Pr="00DE7500">
        <w:rPr>
          <w:noProof/>
        </w:rPr>
        <w:t>[12]</w:t>
      </w:r>
      <w:r w:rsidR="000B0AC3">
        <w:fldChar w:fldCharType="end"/>
      </w:r>
      <w:r>
        <w:t>.</w:t>
      </w:r>
    </w:p>
    <w:p w14:paraId="6B8FA594" w14:textId="77777777" w:rsidR="000B3F2E" w:rsidRPr="006B3E67" w:rsidRDefault="000B3F2E" w:rsidP="005D3BBD">
      <w:pPr>
        <w:pStyle w:val="11"/>
        <w:spacing w:beforeAutospacing="0" w:afterAutospacing="0" w:line="360" w:lineRule="auto"/>
        <w:contextualSpacing/>
      </w:pPr>
      <w:r w:rsidRPr="006B3E67">
        <w:rPr>
          <w:rStyle w:val="aa"/>
        </w:rPr>
        <w:t xml:space="preserve">Таблица </w:t>
      </w:r>
      <w:r>
        <w:rPr>
          <w:rStyle w:val="aa"/>
        </w:rPr>
        <w:t>7.3</w:t>
      </w:r>
      <w:r w:rsidRPr="006B3E67">
        <w:rPr>
          <w:rStyle w:val="aa"/>
        </w:rPr>
        <w:t>. Оценка ответа на лечение при хроническом лимфоцитарном лейкозе</w:t>
      </w: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2454"/>
        <w:gridCol w:w="2389"/>
        <w:gridCol w:w="2325"/>
      </w:tblGrid>
      <w:tr w:rsidR="000B3F2E" w:rsidRPr="006B3E67" w14:paraId="4CB95A30" w14:textId="77777777" w:rsidTr="00804814">
        <w:trPr>
          <w:trHeight w:val="20"/>
          <w:jc w:val="center"/>
        </w:trPr>
        <w:tc>
          <w:tcPr>
            <w:tcW w:w="2405" w:type="dxa"/>
          </w:tcPr>
          <w:p w14:paraId="00D00E0A" w14:textId="77777777" w:rsidR="000B3F2E" w:rsidRPr="006B3E67" w:rsidRDefault="000B3F2E" w:rsidP="005D3BBD">
            <w:pPr>
              <w:ind w:left="57" w:right="57"/>
              <w:jc w:val="center"/>
              <w:rPr>
                <w:b/>
                <w:szCs w:val="24"/>
              </w:rPr>
            </w:pPr>
            <w:r w:rsidRPr="006B3E67">
              <w:rPr>
                <w:b/>
                <w:szCs w:val="24"/>
              </w:rPr>
              <w:t>Показатель</w:t>
            </w:r>
          </w:p>
        </w:tc>
        <w:tc>
          <w:tcPr>
            <w:tcW w:w="2454" w:type="dxa"/>
          </w:tcPr>
          <w:p w14:paraId="48B73F11"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Полная ремиссия</w:t>
            </w:r>
          </w:p>
        </w:tc>
        <w:tc>
          <w:tcPr>
            <w:tcW w:w="2389" w:type="dxa"/>
          </w:tcPr>
          <w:p w14:paraId="38FB5A2D"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Частичная ремиссия</w:t>
            </w:r>
          </w:p>
        </w:tc>
        <w:tc>
          <w:tcPr>
            <w:tcW w:w="2321" w:type="dxa"/>
          </w:tcPr>
          <w:p w14:paraId="1DBF3DFA"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rPr>
            </w:pPr>
            <w:r w:rsidRPr="006B3E67">
              <w:rPr>
                <w:rFonts w:ascii="Times New Roman" w:hAnsi="Times New Roman" w:cs="Times New Roman"/>
                <w:b/>
                <w:sz w:val="24"/>
                <w:szCs w:val="24"/>
                <w:lang w:val="ru-RU"/>
              </w:rPr>
              <w:t>Прогрессия</w:t>
            </w:r>
          </w:p>
        </w:tc>
      </w:tr>
      <w:tr w:rsidR="000B3F2E" w:rsidRPr="005B4606" w14:paraId="28D81D7D" w14:textId="77777777" w:rsidTr="00804814">
        <w:trPr>
          <w:trHeight w:val="20"/>
          <w:jc w:val="center"/>
        </w:trPr>
        <w:tc>
          <w:tcPr>
            <w:tcW w:w="9573" w:type="dxa"/>
            <w:gridSpan w:val="4"/>
          </w:tcPr>
          <w:p w14:paraId="7DC5D061" w14:textId="77777777" w:rsidR="000B3F2E" w:rsidRPr="00B0145E" w:rsidRDefault="000B3F2E" w:rsidP="005D3BBD">
            <w:pPr>
              <w:pStyle w:val="TableParagraph"/>
              <w:spacing w:line="360" w:lineRule="auto"/>
              <w:ind w:left="57" w:right="57"/>
              <w:rPr>
                <w:rFonts w:ascii="Times New Roman" w:hAnsi="Times New Roman" w:cs="Times New Roman"/>
                <w:sz w:val="24"/>
                <w:szCs w:val="24"/>
                <w:lang w:val="ru-RU"/>
              </w:rPr>
            </w:pPr>
            <w:r w:rsidRPr="00B0145E">
              <w:rPr>
                <w:rFonts w:ascii="Times New Roman" w:hAnsi="Times New Roman" w:cs="Times New Roman"/>
                <w:sz w:val="24"/>
                <w:szCs w:val="24"/>
                <w:lang w:val="ru-RU"/>
              </w:rPr>
              <w:t>А. Параметры, характеризующие массу опухоли</w:t>
            </w:r>
          </w:p>
        </w:tc>
      </w:tr>
      <w:tr w:rsidR="000B3F2E" w:rsidRPr="005B4606" w14:paraId="281B72F0" w14:textId="77777777" w:rsidTr="00804814">
        <w:trPr>
          <w:trHeight w:val="20"/>
          <w:jc w:val="center"/>
        </w:trPr>
        <w:tc>
          <w:tcPr>
            <w:tcW w:w="2405" w:type="dxa"/>
          </w:tcPr>
          <w:p w14:paraId="05F00ED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аденопатия</w:t>
            </w:r>
          </w:p>
        </w:tc>
        <w:tc>
          <w:tcPr>
            <w:tcW w:w="2454" w:type="dxa"/>
          </w:tcPr>
          <w:p w14:paraId="6575299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отсутствие узлов &gt;1,5 см</w:t>
            </w:r>
          </w:p>
        </w:tc>
        <w:tc>
          <w:tcPr>
            <w:tcW w:w="2389" w:type="dxa"/>
          </w:tcPr>
          <w:p w14:paraId="5AC857A5"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52D7491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348FFF" w14:textId="77777777" w:rsidTr="00804814">
        <w:trPr>
          <w:trHeight w:val="20"/>
          <w:jc w:val="center"/>
        </w:trPr>
        <w:tc>
          <w:tcPr>
            <w:tcW w:w="2405" w:type="dxa"/>
          </w:tcPr>
          <w:p w14:paraId="40151F87"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Гепатомегалия</w:t>
            </w:r>
          </w:p>
        </w:tc>
        <w:tc>
          <w:tcPr>
            <w:tcW w:w="2454" w:type="dxa"/>
          </w:tcPr>
          <w:p w14:paraId="05675CA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14:paraId="695B427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6D12E052"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FE0C7E" w14:textId="77777777" w:rsidTr="00804814">
        <w:trPr>
          <w:trHeight w:val="20"/>
          <w:jc w:val="center"/>
        </w:trPr>
        <w:tc>
          <w:tcPr>
            <w:tcW w:w="2405" w:type="dxa"/>
          </w:tcPr>
          <w:p w14:paraId="6384D3D2"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rPr>
              <w:t>Спленомегалия</w:t>
            </w:r>
          </w:p>
        </w:tc>
        <w:tc>
          <w:tcPr>
            <w:tcW w:w="2454" w:type="dxa"/>
          </w:tcPr>
          <w:p w14:paraId="79BF033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Кранио-каудальный размер селезенки </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13 см</w:t>
            </w:r>
          </w:p>
        </w:tc>
        <w:tc>
          <w:tcPr>
            <w:tcW w:w="2389" w:type="dxa"/>
          </w:tcPr>
          <w:p w14:paraId="2FEC473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величины, на которую увеличена исходно</w:t>
            </w:r>
          </w:p>
        </w:tc>
        <w:tc>
          <w:tcPr>
            <w:tcW w:w="2321" w:type="dxa"/>
          </w:tcPr>
          <w:p w14:paraId="16745C1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10E4390B" w14:textId="77777777" w:rsidTr="00804814">
        <w:trPr>
          <w:trHeight w:val="20"/>
          <w:jc w:val="center"/>
        </w:trPr>
        <w:tc>
          <w:tcPr>
            <w:tcW w:w="2405" w:type="dxa"/>
          </w:tcPr>
          <w:p w14:paraId="1531F659"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оциты крови</w:t>
            </w:r>
          </w:p>
        </w:tc>
        <w:tc>
          <w:tcPr>
            <w:tcW w:w="2454" w:type="dxa"/>
          </w:tcPr>
          <w:p w14:paraId="38C46D2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lt;4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629B58B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c>
          <w:tcPr>
            <w:tcW w:w="2321" w:type="dxa"/>
          </w:tcPr>
          <w:p w14:paraId="7CA63FA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r>
      <w:tr w:rsidR="000B3F2E" w:rsidRPr="005B4606" w14:paraId="4982489F" w14:textId="77777777" w:rsidTr="00804814">
        <w:trPr>
          <w:trHeight w:val="20"/>
          <w:jc w:val="center"/>
        </w:trPr>
        <w:tc>
          <w:tcPr>
            <w:tcW w:w="2405" w:type="dxa"/>
          </w:tcPr>
          <w:p w14:paraId="1E6D12F8"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Костный мозг</w:t>
            </w:r>
          </w:p>
        </w:tc>
        <w:tc>
          <w:tcPr>
            <w:tcW w:w="2454" w:type="dxa"/>
          </w:tcPr>
          <w:p w14:paraId="597D81D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ормоклеточный,</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3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лимфоц</w:t>
            </w:r>
            <w:r>
              <w:rPr>
                <w:rFonts w:ascii="Times New Roman" w:hAnsi="Times New Roman" w:cs="Times New Roman"/>
                <w:sz w:val="24"/>
                <w:szCs w:val="24"/>
                <w:lang w:val="ru-RU"/>
              </w:rPr>
              <w:t>итов, нет нодулярного поражения</w:t>
            </w:r>
          </w:p>
        </w:tc>
        <w:tc>
          <w:tcPr>
            <w:tcW w:w="2389" w:type="dxa"/>
          </w:tcPr>
          <w:p w14:paraId="3EEC105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Уменьшение инфильтрации костного мозга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на 50</w:t>
            </w:r>
            <w:r>
              <w:rPr>
                <w:rFonts w:ascii="Times New Roman" w:hAnsi="Times New Roman" w:cs="Times New Roman"/>
                <w:sz w:val="24"/>
                <w:szCs w:val="24"/>
                <w:lang w:val="ru-RU"/>
              </w:rPr>
              <w:t xml:space="preserve"> %</w:t>
            </w:r>
          </w:p>
        </w:tc>
        <w:tc>
          <w:tcPr>
            <w:tcW w:w="2321" w:type="dxa"/>
            <w:vAlign w:val="center"/>
          </w:tcPr>
          <w:p w14:paraId="013AD822" w14:textId="77777777" w:rsidR="000B3F2E" w:rsidRPr="005B4606" w:rsidRDefault="000B3F2E" w:rsidP="005D3BBD">
            <w:pPr>
              <w:ind w:left="57" w:right="57"/>
              <w:jc w:val="center"/>
              <w:rPr>
                <w:szCs w:val="24"/>
              </w:rPr>
            </w:pPr>
            <w:r>
              <w:rPr>
                <w:szCs w:val="24"/>
              </w:rPr>
              <w:t>–</w:t>
            </w:r>
          </w:p>
        </w:tc>
      </w:tr>
      <w:tr w:rsidR="000B3F2E" w:rsidRPr="005B4606" w14:paraId="1509194F" w14:textId="77777777" w:rsidTr="00804814">
        <w:trPr>
          <w:trHeight w:val="20"/>
          <w:jc w:val="center"/>
        </w:trPr>
        <w:tc>
          <w:tcPr>
            <w:tcW w:w="2405" w:type="dxa"/>
          </w:tcPr>
          <w:p w14:paraId="2628E56A"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lastRenderedPageBreak/>
              <w:t>Конституциональные симптомы</w:t>
            </w:r>
          </w:p>
        </w:tc>
        <w:tc>
          <w:tcPr>
            <w:tcW w:w="2454" w:type="dxa"/>
          </w:tcPr>
          <w:p w14:paraId="09F5D6C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14:paraId="373E07E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Любые</w:t>
            </w:r>
          </w:p>
        </w:tc>
        <w:tc>
          <w:tcPr>
            <w:tcW w:w="2321" w:type="dxa"/>
          </w:tcPr>
          <w:p w14:paraId="61C31BA9" w14:textId="77777777" w:rsidR="000B3F2E" w:rsidRPr="005B4606" w:rsidRDefault="000B3F2E" w:rsidP="005D3BBD">
            <w:pPr>
              <w:ind w:left="57" w:right="57"/>
              <w:jc w:val="center"/>
              <w:rPr>
                <w:szCs w:val="24"/>
              </w:rPr>
            </w:pPr>
            <w:r w:rsidRPr="005B4606">
              <w:rPr>
                <w:szCs w:val="24"/>
              </w:rPr>
              <w:t>Любые</w:t>
            </w:r>
          </w:p>
        </w:tc>
      </w:tr>
      <w:tr w:rsidR="000B3F2E" w:rsidRPr="005B4606" w14:paraId="7B97618F" w14:textId="77777777" w:rsidTr="00804814">
        <w:trPr>
          <w:trHeight w:val="20"/>
          <w:jc w:val="center"/>
        </w:trPr>
        <w:tc>
          <w:tcPr>
            <w:tcW w:w="9573" w:type="dxa"/>
            <w:gridSpan w:val="4"/>
          </w:tcPr>
          <w:p w14:paraId="191CA94B"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А. Параметры, характеризующие функцию костного мозга</w:t>
            </w:r>
          </w:p>
        </w:tc>
      </w:tr>
      <w:tr w:rsidR="000B3F2E" w:rsidRPr="005B4606" w14:paraId="458BE262" w14:textId="77777777" w:rsidTr="00804814">
        <w:trPr>
          <w:trHeight w:val="20"/>
          <w:jc w:val="center"/>
        </w:trPr>
        <w:tc>
          <w:tcPr>
            <w:tcW w:w="2405" w:type="dxa"/>
          </w:tcPr>
          <w:p w14:paraId="7986977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Тромбоциты</w:t>
            </w:r>
          </w:p>
        </w:tc>
        <w:tc>
          <w:tcPr>
            <w:tcW w:w="2454" w:type="dxa"/>
          </w:tcPr>
          <w:p w14:paraId="3B6CCAD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57AEF05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 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повы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6D4685E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 по причине ХЛЛ</w:t>
            </w:r>
          </w:p>
        </w:tc>
      </w:tr>
      <w:tr w:rsidR="000B3F2E" w:rsidRPr="005B4606" w14:paraId="5C4D81FA" w14:textId="77777777" w:rsidTr="00804814">
        <w:trPr>
          <w:trHeight w:val="20"/>
          <w:jc w:val="center"/>
        </w:trPr>
        <w:tc>
          <w:tcPr>
            <w:tcW w:w="2405" w:type="dxa"/>
          </w:tcPr>
          <w:p w14:paraId="22789FFF"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Гемоглобин</w:t>
            </w:r>
          </w:p>
        </w:tc>
        <w:tc>
          <w:tcPr>
            <w:tcW w:w="2454" w:type="dxa"/>
          </w:tcPr>
          <w:p w14:paraId="089EBDA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gt;110 г/л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без трансфузий и эритропоэтинов)</w:t>
            </w:r>
          </w:p>
        </w:tc>
        <w:tc>
          <w:tcPr>
            <w:tcW w:w="2389" w:type="dxa"/>
          </w:tcPr>
          <w:p w14:paraId="4CDF46A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Pr>
                <w:rFonts w:ascii="Times New Roman" w:hAnsi="Times New Roman" w:cs="Times New Roman"/>
                <w:sz w:val="24"/>
                <w:szCs w:val="24"/>
                <w:lang w:val="ru-RU"/>
              </w:rPr>
              <w:t>&gt;110 г/л или повышение ≥</w:t>
            </w:r>
            <w:r w:rsidRPr="0072780B">
              <w:rPr>
                <w:rFonts w:ascii="Times New Roman" w:hAnsi="Times New Roman" w:cs="Times New Roman"/>
                <w:sz w:val="24"/>
                <w:szCs w:val="24"/>
                <w:lang w:val="ru-RU"/>
              </w:rPr>
              <w: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2CA54B7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20 г/л от исходного по причине ХЛЛ</w:t>
            </w:r>
          </w:p>
        </w:tc>
      </w:tr>
      <w:tr w:rsidR="000B3F2E" w:rsidRPr="005B4606" w14:paraId="4A2098E7" w14:textId="77777777" w:rsidTr="00804814">
        <w:trPr>
          <w:trHeight w:val="20"/>
          <w:jc w:val="center"/>
        </w:trPr>
        <w:tc>
          <w:tcPr>
            <w:tcW w:w="2405" w:type="dxa"/>
          </w:tcPr>
          <w:p w14:paraId="24803AEC"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Нейтрофилы</w:t>
            </w:r>
          </w:p>
        </w:tc>
        <w:tc>
          <w:tcPr>
            <w:tcW w:w="2454" w:type="dxa"/>
          </w:tcPr>
          <w:p w14:paraId="6661472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rPr>
            </w:pPr>
            <w:r w:rsidRPr="0072780B">
              <w:rPr>
                <w:rFonts w:ascii="Times New Roman" w:hAnsi="Times New Roman" w:cs="Times New Roman"/>
                <w:sz w:val="24"/>
                <w:szCs w:val="24"/>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rPr>
              <w:t>/л</w:t>
            </w:r>
          </w:p>
        </w:tc>
        <w:tc>
          <w:tcPr>
            <w:tcW w:w="2389" w:type="dxa"/>
          </w:tcPr>
          <w:p w14:paraId="3CF4623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p>
          <w:p w14:paraId="06689BC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повышение &g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w:t>
            </w:r>
          </w:p>
        </w:tc>
        <w:tc>
          <w:tcPr>
            <w:tcW w:w="2321" w:type="dxa"/>
            <w:vAlign w:val="center"/>
          </w:tcPr>
          <w:p w14:paraId="762D7CFB" w14:textId="77777777" w:rsidR="000B3F2E" w:rsidRPr="005B4606" w:rsidRDefault="000B3F2E" w:rsidP="005D3BBD">
            <w:pPr>
              <w:ind w:left="57" w:right="57"/>
              <w:jc w:val="center"/>
              <w:rPr>
                <w:szCs w:val="24"/>
              </w:rPr>
            </w:pPr>
            <w:r>
              <w:rPr>
                <w:szCs w:val="24"/>
              </w:rPr>
              <w:t>–</w:t>
            </w:r>
          </w:p>
        </w:tc>
      </w:tr>
    </w:tbl>
    <w:p w14:paraId="5F96A929" w14:textId="645B36E6" w:rsidR="000B3F2E" w:rsidRDefault="000B3F2E" w:rsidP="004E3A70">
      <w:r>
        <w:t>Стабилизация заболевания устанавливается в ситуациях, не удовлетворяющих критериям ни частичной ремиссии, ни прогрессии.</w:t>
      </w:r>
    </w:p>
    <w:p w14:paraId="1A561203" w14:textId="26BA643F" w:rsidR="00EF640F" w:rsidRDefault="00EF640F" w:rsidP="004E3A70"/>
    <w:p w14:paraId="26705FD1" w14:textId="60155996" w:rsidR="00A04E7F" w:rsidRPr="00303E7D" w:rsidRDefault="004D7374" w:rsidP="005D3BBD">
      <w:pPr>
        <w:pStyle w:val="1"/>
        <w:spacing w:before="0" w:after="0"/>
        <w:rPr>
          <w:sz w:val="24"/>
          <w:szCs w:val="24"/>
        </w:rPr>
      </w:pPr>
      <w:bookmarkStart w:id="76" w:name="_Toc23601734"/>
      <w:bookmarkStart w:id="77" w:name="_Toc100658226"/>
      <w:r w:rsidRPr="00303E7D">
        <w:rPr>
          <w:sz w:val="24"/>
          <w:szCs w:val="24"/>
        </w:rPr>
        <w:t>Критерии оценки качества медицинской помощи</w:t>
      </w:r>
      <w:bookmarkEnd w:id="71"/>
      <w:bookmarkEnd w:id="76"/>
      <w:bookmarkEnd w:id="77"/>
    </w:p>
    <w:tbl>
      <w:tblPr>
        <w:tblW w:w="10137" w:type="dxa"/>
        <w:tblInd w:w="-789" w:type="dxa"/>
        <w:tblLayout w:type="fixed"/>
        <w:tblCellMar>
          <w:top w:w="15" w:type="dxa"/>
          <w:left w:w="15" w:type="dxa"/>
          <w:bottom w:w="15" w:type="dxa"/>
          <w:right w:w="15" w:type="dxa"/>
        </w:tblCellMar>
        <w:tblLook w:val="04A0" w:firstRow="1" w:lastRow="0" w:firstColumn="1" w:lastColumn="0" w:noHBand="0" w:noVBand="1"/>
      </w:tblPr>
      <w:tblGrid>
        <w:gridCol w:w="418"/>
        <w:gridCol w:w="7167"/>
        <w:gridCol w:w="2552"/>
      </w:tblGrid>
      <w:tr w:rsidR="005A463A" w:rsidRPr="005B4606" w14:paraId="08FFC49A"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4018A88C" w14:textId="77777777" w:rsidR="005A463A" w:rsidRDefault="005A463A" w:rsidP="005D3BBD">
            <w:pPr>
              <w:pStyle w:val="11"/>
              <w:spacing w:beforeAutospacing="0" w:afterAutospacing="0" w:line="360" w:lineRule="auto"/>
              <w:ind w:left="57"/>
              <w:jc w:val="center"/>
            </w:pPr>
            <w:r>
              <w:t>№</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06D19D" w14:textId="77777777" w:rsidR="005A463A" w:rsidRDefault="005A463A" w:rsidP="005D3BBD">
            <w:pPr>
              <w:pStyle w:val="11"/>
              <w:spacing w:beforeAutospacing="0" w:afterAutospacing="0" w:line="360" w:lineRule="auto"/>
              <w:ind w:left="57"/>
              <w:jc w:val="center"/>
            </w:pPr>
            <w:r>
              <w:rPr>
                <w:rStyle w:val="aa"/>
              </w:rPr>
              <w:t>Критерии качества</w:t>
            </w:r>
          </w:p>
        </w:tc>
        <w:tc>
          <w:tcPr>
            <w:tcW w:w="2552" w:type="dxa"/>
            <w:tcBorders>
              <w:top w:val="single" w:sz="6" w:space="0" w:color="000000"/>
              <w:left w:val="single" w:sz="6" w:space="0" w:color="000000"/>
              <w:bottom w:val="single" w:sz="6" w:space="0" w:color="000000"/>
              <w:right w:val="single" w:sz="6" w:space="0" w:color="000000"/>
            </w:tcBorders>
            <w:vAlign w:val="center"/>
          </w:tcPr>
          <w:p w14:paraId="59A423D7" w14:textId="77777777" w:rsidR="005A463A" w:rsidRDefault="005A463A" w:rsidP="005D3BBD">
            <w:pPr>
              <w:pStyle w:val="11"/>
              <w:spacing w:beforeAutospacing="0" w:afterAutospacing="0" w:line="360" w:lineRule="auto"/>
              <w:ind w:left="57"/>
              <w:jc w:val="center"/>
            </w:pPr>
            <w:r w:rsidRPr="003E3A35">
              <w:rPr>
                <w:b/>
                <w:bCs/>
              </w:rPr>
              <w:t>Оценка выполнения</w:t>
            </w:r>
          </w:p>
        </w:tc>
      </w:tr>
      <w:tr w:rsidR="005A463A" w:rsidRPr="005B4606" w14:paraId="29CFEEDE"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57260516" w14:textId="77777777" w:rsidR="005A463A" w:rsidRDefault="005A463A" w:rsidP="005D3BBD">
            <w:pPr>
              <w:pStyle w:val="11"/>
              <w:spacing w:beforeAutospacing="0" w:afterAutospacing="0" w:line="360" w:lineRule="auto"/>
              <w:ind w:left="57"/>
              <w:jc w:val="center"/>
            </w:pPr>
            <w:r>
              <w:t>1</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689DFF39" w14:textId="5B9748A1" w:rsidR="005A463A" w:rsidRDefault="005A463A" w:rsidP="005D3BBD">
            <w:pPr>
              <w:pStyle w:val="11"/>
              <w:spacing w:beforeAutospacing="0" w:afterAutospacing="0" w:line="360" w:lineRule="auto"/>
              <w:ind w:left="57"/>
            </w:pPr>
            <w:r>
              <w:t>П</w:t>
            </w:r>
            <w:r w:rsidRPr="00387410">
              <w:t>ациент</w:t>
            </w:r>
            <w:r>
              <w:t>у</w:t>
            </w:r>
            <w:r w:rsidRPr="00387410">
              <w:t xml:space="preserve"> с подозрением на ХЛЛ/ЛМЛ или выявленным ХЛЛ/ЛМЛ при первичном или повторном приеме, при оценке ремиссии через 2 </w:t>
            </w:r>
            <w:r>
              <w:t>мес.</w:t>
            </w:r>
            <w:r w:rsidRPr="00387410">
              <w:t xml:space="preserve"> после завершения терапии</w:t>
            </w:r>
            <w:r>
              <w:t>, при контрольных обследованиях</w:t>
            </w:r>
            <w:r w:rsidRPr="00387410">
              <w:t xml:space="preserve"> и при подозрении на рецидив заболевания выполн</w:t>
            </w:r>
            <w:r>
              <w:t>ен</w:t>
            </w:r>
            <w:r w:rsidRPr="00387410">
              <w:t xml:space="preserve"> развернутый </w:t>
            </w:r>
            <w:r w:rsidR="006C2557">
              <w:t>общий (</w:t>
            </w:r>
            <w:r w:rsidRPr="00387410">
              <w:t>клинический</w:t>
            </w:r>
            <w:r w:rsidR="006C2557">
              <w:t>)</w:t>
            </w:r>
            <w:r w:rsidRPr="00387410">
              <w:t xml:space="preserve"> анализ крови с определением </w:t>
            </w:r>
            <w:r>
              <w:t xml:space="preserve">уровня </w:t>
            </w:r>
            <w:r w:rsidRPr="00387410">
              <w:t>гемоглобина, эритроцитов, тромбоцитов, лейкоцитов, подсчетом лейкоцитарной формулы и количества ретикулоцитов</w:t>
            </w:r>
          </w:p>
        </w:tc>
        <w:tc>
          <w:tcPr>
            <w:tcW w:w="2552" w:type="dxa"/>
            <w:tcBorders>
              <w:top w:val="single" w:sz="6" w:space="0" w:color="000000"/>
              <w:left w:val="single" w:sz="6" w:space="0" w:color="000000"/>
              <w:bottom w:val="single" w:sz="6" w:space="0" w:color="000000"/>
              <w:right w:val="single" w:sz="6" w:space="0" w:color="000000"/>
            </w:tcBorders>
          </w:tcPr>
          <w:p w14:paraId="10550C92" w14:textId="77777777" w:rsidR="005A463A" w:rsidRPr="00686393" w:rsidRDefault="005A463A" w:rsidP="005D3BBD">
            <w:pPr>
              <w:pStyle w:val="11"/>
              <w:spacing w:beforeAutospacing="0" w:afterAutospacing="0" w:line="360" w:lineRule="auto"/>
              <w:ind w:left="57"/>
              <w:jc w:val="center"/>
            </w:pPr>
            <w:r w:rsidRPr="000B1CED">
              <w:t>Да/Нет</w:t>
            </w:r>
          </w:p>
        </w:tc>
      </w:tr>
      <w:tr w:rsidR="005A463A" w:rsidRPr="005B4606" w14:paraId="0D8A445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290B8C79" w14:textId="77777777" w:rsidR="005A463A" w:rsidRDefault="005A463A" w:rsidP="005D3BBD">
            <w:pPr>
              <w:pStyle w:val="11"/>
              <w:spacing w:beforeAutospacing="0" w:afterAutospacing="0" w:line="360" w:lineRule="auto"/>
              <w:ind w:left="57"/>
              <w:jc w:val="center"/>
            </w:pPr>
            <w:r>
              <w:t>2</w:t>
            </w:r>
          </w:p>
        </w:tc>
        <w:tc>
          <w:tcPr>
            <w:tcW w:w="7167" w:type="dxa"/>
            <w:tcBorders>
              <w:top w:val="single" w:sz="6" w:space="0" w:color="000000"/>
              <w:left w:val="single" w:sz="6" w:space="0" w:color="000000"/>
              <w:bottom w:val="single" w:sz="6" w:space="0" w:color="000000"/>
              <w:right w:val="single" w:sz="6" w:space="0" w:color="000000"/>
            </w:tcBorders>
            <w:vAlign w:val="center"/>
          </w:tcPr>
          <w:p w14:paraId="3B18BEEC" w14:textId="77777777" w:rsidR="005A463A" w:rsidRDefault="005A463A" w:rsidP="005D3BBD">
            <w:pPr>
              <w:pStyle w:val="11"/>
              <w:spacing w:beforeAutospacing="0" w:afterAutospacing="0" w:line="360" w:lineRule="auto"/>
              <w:ind w:left="57"/>
            </w:pPr>
            <w:r>
              <w:t>П</w:t>
            </w:r>
            <w:r w:rsidRPr="0075001D">
              <w:t>ациент</w:t>
            </w:r>
            <w:r>
              <w:t>у с подозрением на ХЛЛ</w:t>
            </w:r>
            <w:r w:rsidRPr="0075001D">
              <w:t xml:space="preserve"> с </w:t>
            </w:r>
            <w:r>
              <w:t xml:space="preserve">количеством </w:t>
            </w:r>
            <w:r>
              <w:br/>
              <w:t>В-лейкоцитов</w:t>
            </w:r>
            <w:r w:rsidRPr="0072780B">
              <w:t xml:space="preserve"> ≥5000 в</w:t>
            </w:r>
            <w:r>
              <w:t xml:space="preserve"> 1</w:t>
            </w:r>
            <w:r w:rsidRPr="0072780B">
              <w:t xml:space="preserve"> мкл выполнено иммунофенотипи</w:t>
            </w:r>
            <w:r w:rsidRPr="0075001D">
              <w:t>ческое исследование лимфоцитов крови методом проточной цитофлуориметрии</w:t>
            </w:r>
          </w:p>
        </w:tc>
        <w:tc>
          <w:tcPr>
            <w:tcW w:w="2552" w:type="dxa"/>
            <w:tcBorders>
              <w:top w:val="single" w:sz="6" w:space="0" w:color="000000"/>
              <w:left w:val="single" w:sz="6" w:space="0" w:color="000000"/>
              <w:bottom w:val="single" w:sz="6" w:space="0" w:color="000000"/>
              <w:right w:val="single" w:sz="6" w:space="0" w:color="000000"/>
            </w:tcBorders>
          </w:tcPr>
          <w:p w14:paraId="3F6129B8" w14:textId="77777777" w:rsidR="005A463A" w:rsidRPr="00DF6F54"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2EA8A7E4"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C6CCF45" w14:textId="77777777" w:rsidR="005A463A" w:rsidRDefault="005A463A" w:rsidP="005D3BBD">
            <w:pPr>
              <w:pStyle w:val="11"/>
              <w:spacing w:beforeAutospacing="0" w:afterAutospacing="0" w:line="360" w:lineRule="auto"/>
              <w:ind w:left="57"/>
              <w:jc w:val="center"/>
            </w:pPr>
            <w:r>
              <w:t>3</w:t>
            </w:r>
          </w:p>
        </w:tc>
        <w:tc>
          <w:tcPr>
            <w:tcW w:w="7167" w:type="dxa"/>
            <w:tcBorders>
              <w:top w:val="single" w:sz="6" w:space="0" w:color="000000"/>
              <w:left w:val="single" w:sz="6" w:space="0" w:color="000000"/>
              <w:bottom w:val="single" w:sz="6" w:space="0" w:color="000000"/>
              <w:right w:val="single" w:sz="6" w:space="0" w:color="000000"/>
            </w:tcBorders>
            <w:vAlign w:val="center"/>
          </w:tcPr>
          <w:p w14:paraId="455841BD" w14:textId="77777777" w:rsidR="005A463A" w:rsidRDefault="005A463A" w:rsidP="005D3BBD">
            <w:pPr>
              <w:pStyle w:val="11"/>
              <w:spacing w:beforeAutospacing="0" w:afterAutospacing="0" w:line="360" w:lineRule="auto"/>
              <w:ind w:left="57"/>
            </w:pPr>
            <w:r>
              <w:t xml:space="preserve">Пациенту с подозрением на </w:t>
            </w:r>
            <w:r w:rsidRPr="0075001D">
              <w:t xml:space="preserve">ЛМЛ без клинического лимфоцитоза в крови </w:t>
            </w:r>
            <w:r>
              <w:t xml:space="preserve">либо пациенту с </w:t>
            </w:r>
            <w:r w:rsidRPr="0075001D">
              <w:t xml:space="preserve">подозрением </w:t>
            </w:r>
            <w:r>
              <w:br/>
            </w:r>
            <w:r w:rsidRPr="0075001D">
              <w:t>на трансформацию выполн</w:t>
            </w:r>
            <w:r>
              <w:t>ена</w:t>
            </w:r>
            <w:r w:rsidRPr="0075001D">
              <w:t xml:space="preserve"> биопси</w:t>
            </w:r>
            <w:r>
              <w:t>я</w:t>
            </w:r>
            <w:r w:rsidRPr="0075001D">
              <w:t xml:space="preserve"> лимфатического узла (очага поражения) </w:t>
            </w:r>
          </w:p>
        </w:tc>
        <w:tc>
          <w:tcPr>
            <w:tcW w:w="2552" w:type="dxa"/>
            <w:tcBorders>
              <w:top w:val="single" w:sz="6" w:space="0" w:color="000000"/>
              <w:left w:val="single" w:sz="6" w:space="0" w:color="000000"/>
              <w:bottom w:val="single" w:sz="6" w:space="0" w:color="000000"/>
              <w:right w:val="single" w:sz="6" w:space="0" w:color="000000"/>
            </w:tcBorders>
          </w:tcPr>
          <w:p w14:paraId="65DEC7E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4D33037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173D92AC" w14:textId="77777777" w:rsidR="005A463A" w:rsidRDefault="005A463A" w:rsidP="005D3BBD">
            <w:pPr>
              <w:pStyle w:val="11"/>
              <w:spacing w:beforeAutospacing="0" w:afterAutospacing="0" w:line="360" w:lineRule="auto"/>
              <w:ind w:left="57"/>
              <w:jc w:val="center"/>
            </w:pPr>
            <w:r>
              <w:lastRenderedPageBreak/>
              <w:t>4</w:t>
            </w:r>
          </w:p>
        </w:tc>
        <w:tc>
          <w:tcPr>
            <w:tcW w:w="7167" w:type="dxa"/>
            <w:tcBorders>
              <w:top w:val="single" w:sz="6" w:space="0" w:color="000000"/>
              <w:left w:val="single" w:sz="6" w:space="0" w:color="000000"/>
              <w:bottom w:val="single" w:sz="6" w:space="0" w:color="000000"/>
              <w:right w:val="single" w:sz="6" w:space="0" w:color="000000"/>
            </w:tcBorders>
            <w:vAlign w:val="center"/>
          </w:tcPr>
          <w:p w14:paraId="303096D8" w14:textId="77777777" w:rsidR="005A463A" w:rsidRDefault="005A463A" w:rsidP="005D3BBD">
            <w:pPr>
              <w:pStyle w:val="11"/>
              <w:spacing w:beforeAutospacing="0" w:afterAutospacing="0" w:line="360" w:lineRule="auto"/>
              <w:ind w:left="57"/>
            </w:pPr>
            <w:r>
              <w:t xml:space="preserve">У первичного пациента с ХЛЛ/ЛМЛ с подозрением </w:t>
            </w:r>
            <w:r>
              <w:br/>
              <w:t>на трансформацию получен гистологический препарат костного мозга (выполнена трепанобиопсия костного мозга)</w:t>
            </w:r>
          </w:p>
        </w:tc>
        <w:tc>
          <w:tcPr>
            <w:tcW w:w="2552" w:type="dxa"/>
            <w:tcBorders>
              <w:top w:val="single" w:sz="6" w:space="0" w:color="000000"/>
              <w:left w:val="single" w:sz="6" w:space="0" w:color="000000"/>
              <w:bottom w:val="single" w:sz="6" w:space="0" w:color="000000"/>
              <w:right w:val="single" w:sz="6" w:space="0" w:color="000000"/>
            </w:tcBorders>
          </w:tcPr>
          <w:p w14:paraId="5317A573"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B02F232"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3918F281" w14:textId="77777777" w:rsidR="005A463A" w:rsidRDefault="005A463A" w:rsidP="005D3BBD">
            <w:pPr>
              <w:pStyle w:val="11"/>
              <w:spacing w:beforeAutospacing="0" w:afterAutospacing="0" w:line="360" w:lineRule="auto"/>
              <w:ind w:left="57"/>
              <w:jc w:val="center"/>
            </w:pPr>
            <w:r>
              <w:t>5</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1C0586" w14:textId="77777777" w:rsidR="005A463A" w:rsidRDefault="005A463A" w:rsidP="005D3BBD">
            <w:pPr>
              <w:pStyle w:val="11"/>
              <w:spacing w:beforeAutospacing="0" w:afterAutospacing="0" w:line="360" w:lineRule="auto"/>
              <w:ind w:left="57"/>
            </w:pPr>
            <w:r>
              <w:t>Первичному п</w:t>
            </w:r>
            <w:r w:rsidRPr="00357B92">
              <w:t>ациент</w:t>
            </w:r>
            <w:r>
              <w:t>у</w:t>
            </w:r>
            <w:r w:rsidRPr="00357B92">
              <w:t xml:space="preserve"> при установке диагноза ХЛЛ/ЛМЛ </w:t>
            </w:r>
            <w:r>
              <w:t xml:space="preserve">либо пациенту с верифицированным ХЛЛ/ЛМЛ </w:t>
            </w:r>
            <w:r w:rsidRPr="00357B92">
              <w:t xml:space="preserve">перед началом терапии, при </w:t>
            </w:r>
            <w:r w:rsidRPr="0072780B">
              <w:t xml:space="preserve">оценке ремиссии через 2 </w:t>
            </w:r>
            <w:r>
              <w:t>мес.</w:t>
            </w:r>
            <w:r w:rsidRPr="0072780B">
              <w:t xml:space="preserve"> после завершения терапии, а также при подозрении на рецидив заболевания выполнен</w:t>
            </w:r>
            <w:r>
              <w:t>а</w:t>
            </w:r>
            <w:r w:rsidRPr="0072780B">
              <w:t xml:space="preserve"> КТ грудной клетки, органов брюшной полости и</w:t>
            </w:r>
            <w:r w:rsidRPr="00357B92">
              <w:t xml:space="preserve"> малого таза (с контрастированием) </w:t>
            </w:r>
            <w:r>
              <w:t xml:space="preserve">или рентгенография органов грудной клетки </w:t>
            </w:r>
            <w:r>
              <w:br/>
              <w:t>в 2 проекциях и УЗИ лимфатических узлов и внутренних органов</w:t>
            </w:r>
          </w:p>
        </w:tc>
        <w:tc>
          <w:tcPr>
            <w:tcW w:w="2552" w:type="dxa"/>
            <w:tcBorders>
              <w:top w:val="single" w:sz="6" w:space="0" w:color="000000"/>
              <w:left w:val="single" w:sz="6" w:space="0" w:color="000000"/>
              <w:bottom w:val="single" w:sz="6" w:space="0" w:color="000000"/>
              <w:right w:val="single" w:sz="6" w:space="0" w:color="000000"/>
            </w:tcBorders>
          </w:tcPr>
          <w:p w14:paraId="070CA42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78678A4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B122336" w14:textId="77777777" w:rsidR="005A463A" w:rsidRDefault="005A463A" w:rsidP="005D3BBD">
            <w:pPr>
              <w:pStyle w:val="11"/>
              <w:spacing w:beforeAutospacing="0" w:afterAutospacing="0" w:line="360" w:lineRule="auto"/>
              <w:ind w:left="57"/>
              <w:jc w:val="center"/>
            </w:pPr>
            <w:r>
              <w:t>6</w:t>
            </w:r>
          </w:p>
        </w:tc>
        <w:tc>
          <w:tcPr>
            <w:tcW w:w="7167" w:type="dxa"/>
            <w:tcBorders>
              <w:top w:val="single" w:sz="6" w:space="0" w:color="000000"/>
              <w:left w:val="single" w:sz="6" w:space="0" w:color="000000"/>
              <w:bottom w:val="single" w:sz="6" w:space="0" w:color="000000"/>
              <w:right w:val="single" w:sz="6" w:space="0" w:color="000000"/>
            </w:tcBorders>
            <w:vAlign w:val="center"/>
          </w:tcPr>
          <w:p w14:paraId="51DD8730" w14:textId="77777777" w:rsidR="005A463A" w:rsidRDefault="005A463A" w:rsidP="005D3BBD">
            <w:pPr>
              <w:pStyle w:val="11"/>
              <w:spacing w:beforeAutospacing="0" w:afterAutospacing="0" w:line="360" w:lineRule="auto"/>
              <w:ind w:left="57"/>
            </w:pPr>
            <w:r>
              <w:t>У пациента с ХЛЛ/ЛМЛ, получающего терапию ограниченной длительности, выполнена оценка терапии по критериям IWCLL 2018 не менее чем через 2 мес. после окончания терапии</w:t>
            </w:r>
          </w:p>
        </w:tc>
        <w:tc>
          <w:tcPr>
            <w:tcW w:w="2552" w:type="dxa"/>
            <w:tcBorders>
              <w:top w:val="single" w:sz="6" w:space="0" w:color="000000"/>
              <w:left w:val="single" w:sz="6" w:space="0" w:color="000000"/>
              <w:bottom w:val="single" w:sz="6" w:space="0" w:color="000000"/>
              <w:right w:val="single" w:sz="6" w:space="0" w:color="000000"/>
            </w:tcBorders>
          </w:tcPr>
          <w:p w14:paraId="3A981B99"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C23471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3730D3DC" w14:textId="77777777" w:rsidR="005A463A" w:rsidRDefault="005A463A" w:rsidP="005D3BBD">
            <w:pPr>
              <w:pStyle w:val="11"/>
              <w:spacing w:beforeAutospacing="0" w:afterAutospacing="0" w:line="360" w:lineRule="auto"/>
              <w:ind w:left="57"/>
              <w:jc w:val="center"/>
            </w:pPr>
            <w:r>
              <w:t>7</w:t>
            </w:r>
          </w:p>
        </w:tc>
        <w:tc>
          <w:tcPr>
            <w:tcW w:w="7167" w:type="dxa"/>
            <w:tcBorders>
              <w:top w:val="single" w:sz="6" w:space="0" w:color="000000"/>
              <w:left w:val="single" w:sz="6" w:space="0" w:color="000000"/>
              <w:bottom w:val="single" w:sz="6" w:space="0" w:color="000000"/>
              <w:right w:val="single" w:sz="6" w:space="0" w:color="000000"/>
            </w:tcBorders>
            <w:vAlign w:val="center"/>
          </w:tcPr>
          <w:p w14:paraId="673C6162" w14:textId="77777777" w:rsidR="005A463A" w:rsidRDefault="005A463A" w:rsidP="005D3BBD">
            <w:pPr>
              <w:pStyle w:val="11"/>
              <w:spacing w:beforeAutospacing="0" w:afterAutospacing="0" w:line="360" w:lineRule="auto"/>
              <w:ind w:left="57"/>
            </w:pPr>
            <w:r>
              <w:t xml:space="preserve">У пациента с ХЛЛ/ЛМЛ, получающего непрерывную </w:t>
            </w:r>
            <w:r>
              <w:br/>
              <w:t xml:space="preserve">или поддерживающую терапию, выполнена оценка терапии по критериям IWCLL 2018 не менее чем через </w:t>
            </w:r>
            <w:r>
              <w:br/>
              <w:t>2 мес. после достижения максимального ответа</w:t>
            </w:r>
          </w:p>
        </w:tc>
        <w:tc>
          <w:tcPr>
            <w:tcW w:w="2552" w:type="dxa"/>
            <w:tcBorders>
              <w:top w:val="single" w:sz="6" w:space="0" w:color="000000"/>
              <w:left w:val="single" w:sz="6" w:space="0" w:color="000000"/>
              <w:bottom w:val="single" w:sz="6" w:space="0" w:color="000000"/>
              <w:right w:val="single" w:sz="6" w:space="0" w:color="000000"/>
            </w:tcBorders>
          </w:tcPr>
          <w:p w14:paraId="1270CADD"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bl>
    <w:p w14:paraId="406B3025" w14:textId="77777777" w:rsidR="004D7374" w:rsidRDefault="004D7374" w:rsidP="004E3A70"/>
    <w:p w14:paraId="6B22DFC5" w14:textId="77777777" w:rsidR="004D7374" w:rsidRDefault="004D7374" w:rsidP="005D3BBD">
      <w:pPr>
        <w:pStyle w:val="1"/>
        <w:spacing w:before="0" w:after="0"/>
        <w:rPr>
          <w:sz w:val="24"/>
          <w:szCs w:val="24"/>
        </w:rPr>
      </w:pPr>
      <w:bookmarkStart w:id="78" w:name="_Toc520213129"/>
      <w:bookmarkStart w:id="79" w:name="_Toc23601735"/>
      <w:bookmarkStart w:id="80" w:name="_Toc100658227"/>
      <w:r w:rsidRPr="00DB46A1">
        <w:rPr>
          <w:sz w:val="24"/>
          <w:szCs w:val="24"/>
        </w:rPr>
        <w:t>Список литературы</w:t>
      </w:r>
      <w:bookmarkEnd w:id="78"/>
      <w:bookmarkEnd w:id="79"/>
      <w:bookmarkEnd w:id="80"/>
    </w:p>
    <w:p w14:paraId="272DE004" w14:textId="47F23E23" w:rsidR="005477DB" w:rsidRPr="00DB5EBF" w:rsidRDefault="000B0AC3" w:rsidP="005477DB">
      <w:pPr>
        <w:widowControl w:val="0"/>
        <w:autoSpaceDE w:val="0"/>
        <w:autoSpaceDN w:val="0"/>
        <w:adjustRightInd w:val="0"/>
        <w:ind w:left="640" w:hanging="640"/>
        <w:rPr>
          <w:noProof/>
          <w:lang w:val="en-US"/>
        </w:rPr>
      </w:pPr>
      <w:r>
        <w:fldChar w:fldCharType="begin" w:fldLock="1"/>
      </w:r>
      <w:r w:rsidRPr="0008146B">
        <w:rPr>
          <w:lang w:val="en-US"/>
        </w:rPr>
        <w:instrText xml:space="preserve">ADDIN Mendeley Bibliography CSL_BIBLIOGRAPHY </w:instrText>
      </w:r>
      <w:r>
        <w:fldChar w:fldCharType="separate"/>
      </w:r>
      <w:r w:rsidR="005477DB" w:rsidRPr="00DB5EBF">
        <w:rPr>
          <w:noProof/>
          <w:lang w:val="en-US"/>
        </w:rPr>
        <w:t>1.</w:t>
      </w:r>
      <w:r w:rsidR="005477DB" w:rsidRPr="00DB5EBF">
        <w:rPr>
          <w:noProof/>
          <w:lang w:val="en-US"/>
        </w:rPr>
        <w:tab/>
        <w:t>Packham G., Stevenson F. The role of the B-cell receptor in the pathogenesis of chronic lymphocytic leukaemia // Seminars in Cancer Biology. 2010. Vol. 20, № 6. P. 391–399.</w:t>
      </w:r>
    </w:p>
    <w:p w14:paraId="25F7CE6C"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w:t>
      </w:r>
      <w:r w:rsidRPr="00DB5EBF">
        <w:rPr>
          <w:noProof/>
          <w:lang w:val="en-US"/>
        </w:rPr>
        <w:tab/>
        <w:t>Vardi A. et al. Immunogenetic studies of chronic lymphocytic leukemia: Revelations and speculations about ontogeny and clinical evolution // Cancer Research. American Association for Cancer Research Inc., 2014. Vol. 74, № 16. P. 4211–4216.</w:t>
      </w:r>
    </w:p>
    <w:p w14:paraId="2EB6DE5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w:t>
      </w:r>
      <w:r w:rsidRPr="00DB5EBF">
        <w:rPr>
          <w:noProof/>
          <w:lang w:val="en-US"/>
        </w:rPr>
        <w:tab/>
        <w:t>Murray F. et al. Stereotyped patterns of somatic hypermutation in subsets of patients with chronic lymphocytic leukemia: Implications for the role of antigen selection in leukemogenesis // Blood. 2008. Vol. 111, № 3. P. 1524–1533.</w:t>
      </w:r>
    </w:p>
    <w:p w14:paraId="387BEEDE"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w:t>
      </w:r>
      <w:r w:rsidRPr="00DB5EBF">
        <w:rPr>
          <w:noProof/>
          <w:lang w:val="en-US"/>
        </w:rPr>
        <w:tab/>
        <w:t>Strati P., Shanafelt T.D. Monoclonal B-cell lymphocytosis and early-stage chronic lymphocytic leukemia: Diagnosis, natural history, and risk stratification // Blood. American Society of Hematology, 2015. Vol. 126, № 4. P. 454–462.</w:t>
      </w:r>
    </w:p>
    <w:p w14:paraId="058796E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w:t>
      </w:r>
      <w:r w:rsidRPr="00DB5EBF">
        <w:rPr>
          <w:noProof/>
          <w:lang w:val="en-US"/>
        </w:rPr>
        <w:tab/>
        <w:t>Zhang S., Kipps T.J. The Pathogenesis of Chronic Lymphocytic Leukemia // Annu. Rev. Pathol. Mech. Dis. 2014. Vol. 9, № 1. P. 103–118.</w:t>
      </w:r>
    </w:p>
    <w:p w14:paraId="3DB44CF2"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w:t>
      </w:r>
      <w:r w:rsidRPr="00DB5EBF">
        <w:rPr>
          <w:noProof/>
          <w:lang w:val="en-US"/>
        </w:rPr>
        <w:tab/>
        <w:t>Burger J.A., Chiorazzi N. B cell receptor signaling in chronic lymphocytic leukemia // Trends in Immunology. 2013. Vol. 34, № 12. P. 592–601.</w:t>
      </w:r>
    </w:p>
    <w:p w14:paraId="48F8A88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lastRenderedPageBreak/>
        <w:t>7.</w:t>
      </w:r>
      <w:r w:rsidRPr="00DB5EBF">
        <w:rPr>
          <w:noProof/>
          <w:lang w:val="en-US"/>
        </w:rPr>
        <w:tab/>
        <w:t>Morton L.M. et al. Lymphoma incidence patterns by WHO subtype in the United States, 1992-2001 // Blood. 2006. Vol. 107, № 1. P. 265–276.</w:t>
      </w:r>
    </w:p>
    <w:p w14:paraId="0665D089"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w:t>
      </w:r>
      <w:r w:rsidRPr="00DB5EBF">
        <w:rPr>
          <w:noProof/>
          <w:lang w:val="en-US"/>
        </w:rPr>
        <w:tab/>
        <w:t>Watson L., Wyld P., Catovsky D. Disease burden of chronic lymphocytic leukaemia within the European Union // Eur. J. Haematol. 2008. Vol. 81, № 4. P. 253–258.</w:t>
      </w:r>
    </w:p>
    <w:p w14:paraId="0AFDBF8F"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9.</w:t>
      </w:r>
      <w:r w:rsidRPr="00DB5EBF">
        <w:rPr>
          <w:noProof/>
          <w:lang w:val="en-US"/>
        </w:rPr>
        <w:tab/>
        <w:t>Jemal A. et al. Cancer statistics, 2007. // CA. Cancer J. Clin. 2007. Vol. 57, № 1. P. 43–66.</w:t>
      </w:r>
    </w:p>
    <w:p w14:paraId="43AA95BC" w14:textId="77777777" w:rsidR="005477DB" w:rsidRPr="005477DB" w:rsidRDefault="005477DB" w:rsidP="005477DB">
      <w:pPr>
        <w:widowControl w:val="0"/>
        <w:autoSpaceDE w:val="0"/>
        <w:autoSpaceDN w:val="0"/>
        <w:adjustRightInd w:val="0"/>
        <w:ind w:left="640" w:hanging="640"/>
        <w:rPr>
          <w:noProof/>
        </w:rPr>
      </w:pPr>
      <w:r w:rsidRPr="00DB5EBF">
        <w:rPr>
          <w:noProof/>
          <w:lang w:val="en-US"/>
        </w:rPr>
        <w:t>10.</w:t>
      </w:r>
      <w:r w:rsidRPr="00DB5EBF">
        <w:rPr>
          <w:noProof/>
          <w:lang w:val="en-US"/>
        </w:rPr>
        <w:tab/>
        <w:t xml:space="preserve">Dores G.M. et al. Chronic lymphocytic leukaemia and small lymphocytic lymphoma: Overview of the descriptive epidemiology // Br. J. Haematol. </w:t>
      </w:r>
      <w:r w:rsidRPr="005477DB">
        <w:rPr>
          <w:noProof/>
        </w:rPr>
        <w:t>2007. Vol. 139, № 5. P. 809–819.</w:t>
      </w:r>
    </w:p>
    <w:p w14:paraId="023F1D66" w14:textId="77777777" w:rsidR="005477DB" w:rsidRPr="005477DB" w:rsidRDefault="005477DB" w:rsidP="005477DB">
      <w:pPr>
        <w:widowControl w:val="0"/>
        <w:autoSpaceDE w:val="0"/>
        <w:autoSpaceDN w:val="0"/>
        <w:adjustRightInd w:val="0"/>
        <w:ind w:left="640" w:hanging="640"/>
        <w:rPr>
          <w:noProof/>
        </w:rPr>
      </w:pPr>
      <w:r w:rsidRPr="005477DB">
        <w:rPr>
          <w:noProof/>
        </w:rPr>
        <w:t>11.</w:t>
      </w:r>
      <w:r w:rsidRPr="005477DB">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4A578C3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12.</w:t>
      </w:r>
      <w:r w:rsidRPr="00DB5EBF">
        <w:rPr>
          <w:noProof/>
          <w:lang w:val="en-US"/>
        </w:rPr>
        <w:tab/>
        <w:t>Hallek M. et al. iwCLL guidelines for diagnosis, indications for treatment, response assessment, and supportive management of CLL // Blood. American Society of Hematology, 2018. Vol. 131, № 25. P. 2745–2760.</w:t>
      </w:r>
    </w:p>
    <w:p w14:paraId="1BAA589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13.</w:t>
      </w:r>
      <w:r w:rsidRPr="00DB5EBF">
        <w:rPr>
          <w:noProof/>
          <w:lang w:val="en-US"/>
        </w:rPr>
        <w:tab/>
        <w:t>Armitage J.O. Staging Non-Hodgkin Lymphoma // CA. Cancer J. Clin. Wiley, 2005. Vol. 55, № 6. P. 368–376.</w:t>
      </w:r>
    </w:p>
    <w:p w14:paraId="7114B3E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14.</w:t>
      </w:r>
      <w:r w:rsidRPr="00DB5EBF">
        <w:rPr>
          <w:noProof/>
          <w:lang w:val="en-US"/>
        </w:rPr>
        <w:tab/>
        <w:t>An international prognostic index for patients with chronic lymphocytic leukaemia (CLL-IPI): a meta-analysis of individual patient data // Lancet Oncol. Lancet Publishing Group, 2016. Vol. 17, № 6. P. 779–790.</w:t>
      </w:r>
    </w:p>
    <w:p w14:paraId="4247719A" w14:textId="77777777" w:rsidR="005477DB" w:rsidRPr="005477DB" w:rsidRDefault="005477DB" w:rsidP="005477DB">
      <w:pPr>
        <w:widowControl w:val="0"/>
        <w:autoSpaceDE w:val="0"/>
        <w:autoSpaceDN w:val="0"/>
        <w:adjustRightInd w:val="0"/>
        <w:ind w:left="640" w:hanging="640"/>
        <w:rPr>
          <w:noProof/>
        </w:rPr>
      </w:pPr>
      <w:r w:rsidRPr="00DB5EBF">
        <w:rPr>
          <w:noProof/>
          <w:lang w:val="en-US"/>
        </w:rPr>
        <w:t>15.</w:t>
      </w:r>
      <w:r w:rsidRPr="00DB5EBF">
        <w:rPr>
          <w:noProof/>
          <w:lang w:val="en-US"/>
        </w:rPr>
        <w:tab/>
        <w:t xml:space="preserve">Swerdlow S.H. et al. The 2016 revision of the World Health Organization classification of lymphoid neoplasms // Blood. </w:t>
      </w:r>
      <w:r w:rsidRPr="005477DB">
        <w:rPr>
          <w:noProof/>
        </w:rPr>
        <w:t>2016.</w:t>
      </w:r>
    </w:p>
    <w:p w14:paraId="49DDE701" w14:textId="77777777" w:rsidR="005477DB" w:rsidRPr="005477DB" w:rsidRDefault="005477DB" w:rsidP="005477DB">
      <w:pPr>
        <w:widowControl w:val="0"/>
        <w:autoSpaceDE w:val="0"/>
        <w:autoSpaceDN w:val="0"/>
        <w:adjustRightInd w:val="0"/>
        <w:ind w:left="640" w:hanging="640"/>
        <w:rPr>
          <w:noProof/>
        </w:rPr>
      </w:pPr>
      <w:r w:rsidRPr="005477DB">
        <w:rPr>
          <w:noProof/>
        </w:rPr>
        <w:t>16.</w:t>
      </w:r>
      <w:r w:rsidRPr="005477DB">
        <w:rPr>
          <w:noProof/>
        </w:rPr>
        <w:tab/>
        <w:t>Никитин Е.А. et al. Хронический лимфо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79–200.</w:t>
      </w:r>
    </w:p>
    <w:p w14:paraId="60F3E4D5" w14:textId="77777777" w:rsidR="005477DB" w:rsidRPr="00DB5EBF" w:rsidRDefault="005477DB" w:rsidP="005477DB">
      <w:pPr>
        <w:widowControl w:val="0"/>
        <w:autoSpaceDE w:val="0"/>
        <w:autoSpaceDN w:val="0"/>
        <w:adjustRightInd w:val="0"/>
        <w:ind w:left="640" w:hanging="640"/>
        <w:rPr>
          <w:noProof/>
          <w:lang w:val="en-US"/>
        </w:rPr>
      </w:pPr>
      <w:r w:rsidRPr="005477DB">
        <w:rPr>
          <w:noProof/>
        </w:rPr>
        <w:t>17.</w:t>
      </w:r>
      <w:r w:rsidRPr="005477DB">
        <w:rPr>
          <w:noProof/>
        </w:rPr>
        <w:tab/>
        <w:t xml:space="preserve">Мещерякова Л.Н. et al. Лабораторные возможности дифференциальной диагностики анемий // Онкогематология. </w:t>
      </w:r>
      <w:r w:rsidRPr="004C1B8C">
        <w:rPr>
          <w:noProof/>
        </w:rPr>
        <w:t xml:space="preserve">2015. </w:t>
      </w:r>
      <w:r w:rsidRPr="00DB5EBF">
        <w:rPr>
          <w:noProof/>
          <w:lang w:val="en-US"/>
        </w:rPr>
        <w:t>Vol. 10, № 2. P. 46–50.</w:t>
      </w:r>
    </w:p>
    <w:p w14:paraId="079EA68F"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18.</w:t>
      </w:r>
      <w:r w:rsidRPr="00DB5EBF">
        <w:rPr>
          <w:noProof/>
          <w:lang w:val="en-US"/>
        </w:rPr>
        <w:tab/>
        <w:t>Morice W.G. et al. Predictive value of blood and bone marrow flow cytometry in B-cell lymphoma classification: Comparative analysis of flow cytometry and tissue biopsy in 252 patients // Mayo Clin. Proc. Elsevier Ltd, 2008. Vol. 83, № 7. P. 776–785.</w:t>
      </w:r>
    </w:p>
    <w:p w14:paraId="6C6873FE"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19.</w:t>
      </w:r>
      <w:r w:rsidRPr="00DB5EBF">
        <w:rPr>
          <w:noProof/>
          <w:lang w:val="en-US"/>
        </w:rPr>
        <w:tab/>
        <w:t>Rawstron A.C. et al. Monoclonal B-cell lymphocytosis and chronic lymphocytic leukemia // N. Engl. J. Med. Massachussetts Medical Society, 2008. Vol. 359, № 6. P. 575–583.</w:t>
      </w:r>
    </w:p>
    <w:p w14:paraId="7E36D261"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0.</w:t>
      </w:r>
      <w:r w:rsidRPr="00DB5EBF">
        <w:rPr>
          <w:noProof/>
          <w:lang w:val="en-US"/>
        </w:rPr>
        <w:tab/>
        <w:t>Molica S., Giannarelli D., Montserrat E. Minimal Residual Disease and Survival Outcomes in Patients With Chronic Lymphocytic Leukemia: A Systematic Review and Meta-analysis. // Clin. Lymphoma. Myeloma Leuk. 2019. Vol. 19, № 7. P. 423–430.</w:t>
      </w:r>
    </w:p>
    <w:p w14:paraId="1831BDD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1.</w:t>
      </w:r>
      <w:r w:rsidRPr="00DB5EBF">
        <w:rPr>
          <w:noProof/>
          <w:lang w:val="en-US"/>
        </w:rPr>
        <w:tab/>
        <w:t xml:space="preserve">Sharman J.P. et al. Acalabrutinib with or without obinutuzumab versus chlorambucil and </w:t>
      </w:r>
      <w:r w:rsidRPr="00DB5EBF">
        <w:rPr>
          <w:noProof/>
          <w:lang w:val="en-US"/>
        </w:rPr>
        <w:lastRenderedPageBreak/>
        <w:t>obinutuzmab for treatment-naive chronic lymphocytic leukaemia (ELEVATE TN): a randomised, controlled, phase 3 trial // Lancet. Lancet Publishing Group, 2020. Vol. 395, № 10232. P. 1278–1291.</w:t>
      </w:r>
    </w:p>
    <w:p w14:paraId="474D8D0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2.</w:t>
      </w:r>
      <w:r w:rsidRPr="00DB5EBF">
        <w:rPr>
          <w:noProof/>
          <w:lang w:val="en-US"/>
        </w:rPr>
        <w:tab/>
        <w:t>Fischer K. et al. Venetoclax and Obinutuzumab in Patients with CLL and Coexisting Conditions // N. Engl. J. Med. Massachussetts Medical Society, 2019. Vol. 380, № 23. P. 2225–2236.</w:t>
      </w:r>
    </w:p>
    <w:p w14:paraId="0528BCF6"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3.</w:t>
      </w:r>
      <w:r w:rsidRPr="00DB5EBF">
        <w:rPr>
          <w:noProof/>
          <w:lang w:val="en-US"/>
        </w:rPr>
        <w:tab/>
        <w:t>Wierda W.G. et al. Ibrutinib Plus Venetoclax for First-Line Treatment of Chronic Lymphocytic Leukemia: Primary Analysis Results From the Minimal Residual Disease Cohort of the Randomized Phase II CAPTIVATE Study // J. Clin. Oncol. J Clin Oncol, 2021. Vol. 39, № 34. P. 3853–3865.</w:t>
      </w:r>
    </w:p>
    <w:p w14:paraId="06E5D44E"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4.</w:t>
      </w:r>
      <w:r w:rsidRPr="00DB5EBF">
        <w:rPr>
          <w:noProof/>
          <w:lang w:val="en-US"/>
        </w:rPr>
        <w:tab/>
        <w:t>Jain N. et al. Ibrutinib and Venetoclax for First-Line Treatment of CLL // N. Engl. J. Med. N Engl J Med, 2019. Vol. 380, № 22. P. 2095–2103.</w:t>
      </w:r>
    </w:p>
    <w:p w14:paraId="3A0E6AE2"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5.</w:t>
      </w:r>
      <w:r w:rsidRPr="00DB5EBF">
        <w:rPr>
          <w:noProof/>
          <w:lang w:val="en-US"/>
        </w:rPr>
        <w:tab/>
        <w:t>Rossi D. et al. Occult hepatitis B virus infection of peripheral blood mononuclear cells among treatment-naïve patients with chronic lymphocytic leukemia // Leuk. Lymphoma. 2009. Vol. 50, № 4. P. 604–611.</w:t>
      </w:r>
    </w:p>
    <w:p w14:paraId="562742EE"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6.</w:t>
      </w:r>
      <w:r w:rsidRPr="00DB5EBF">
        <w:rPr>
          <w:noProof/>
          <w:lang w:val="en-US"/>
        </w:rPr>
        <w:tab/>
        <w:t>Conte M.J. et al. Use of positron emission tomography-computed tomography in the management of patients with chronic lymphocytic leukemia/small lymphocytic lymphoma // Leuk. Lymphoma. Informa Healthcare, 2014. Vol. 55, № 9. P. 2079–2084.</w:t>
      </w:r>
    </w:p>
    <w:p w14:paraId="3B3F94B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7.</w:t>
      </w:r>
      <w:r w:rsidRPr="00DB5EBF">
        <w:rPr>
          <w:noProof/>
          <w:lang w:val="en-US"/>
        </w:rPr>
        <w:tab/>
        <w:t>Parikh S.A., Kay N.E., Shanafelt T.D. How we treat Richter syndrome. // Blood. 2014. Vol. 123, № 11. P. 1647–1657.</w:t>
      </w:r>
    </w:p>
    <w:p w14:paraId="11389AF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8.</w:t>
      </w:r>
      <w:r w:rsidRPr="00DB5EBF">
        <w:rPr>
          <w:noProof/>
          <w:lang w:val="en-US"/>
        </w:rPr>
        <w:tab/>
        <w:t>Bodey G.P., Kontoyiannis D., Keating M.J. Infections in Patients With Chronic Lymphocytic Leukemia // Chronic Lymphocytic Leukemia. Totowa, NJ: Humana Press, 2004. P. 343–359.</w:t>
      </w:r>
    </w:p>
    <w:p w14:paraId="439E3DA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29.</w:t>
      </w:r>
      <w:r w:rsidRPr="00DB5EBF">
        <w:rPr>
          <w:noProof/>
          <w:lang w:val="en-US"/>
        </w:rPr>
        <w:tab/>
      </w:r>
      <w:r w:rsidRPr="005477DB">
        <w:rPr>
          <w:noProof/>
        </w:rPr>
        <w:t>Клясова</w:t>
      </w:r>
      <w:r w:rsidRPr="00DB5EBF">
        <w:rPr>
          <w:noProof/>
          <w:lang w:val="en-US"/>
        </w:rPr>
        <w:t xml:space="preserve"> </w:t>
      </w:r>
      <w:r w:rsidRPr="005477DB">
        <w:rPr>
          <w:noProof/>
        </w:rPr>
        <w:t>Г</w:t>
      </w:r>
      <w:r w:rsidRPr="00DB5EBF">
        <w:rPr>
          <w:noProof/>
          <w:lang w:val="en-US"/>
        </w:rPr>
        <w:t>.</w:t>
      </w:r>
      <w:r w:rsidRPr="005477DB">
        <w:rPr>
          <w:noProof/>
        </w:rPr>
        <w:t>А</w:t>
      </w:r>
      <w:r w:rsidRPr="00DB5EBF">
        <w:rPr>
          <w:noProof/>
          <w:lang w:val="en-US"/>
        </w:rPr>
        <w:t xml:space="preserve">. et al. </w:t>
      </w:r>
      <w:r w:rsidRPr="005477DB">
        <w:rPr>
          <w:noProof/>
        </w:rPr>
        <w:t xml:space="preserve">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w:t>
      </w:r>
      <w:r w:rsidRPr="00DB5EBF">
        <w:rPr>
          <w:noProof/>
          <w:lang w:val="en-US"/>
        </w:rPr>
        <w:t>2007. Vol. 52, № 1. P. 11–18.</w:t>
      </w:r>
    </w:p>
    <w:p w14:paraId="28AF87BC"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0.</w:t>
      </w:r>
      <w:r w:rsidRPr="00DB5EBF">
        <w:rPr>
          <w:noProof/>
          <w:lang w:val="en-US"/>
        </w:rPr>
        <w:tab/>
        <w:t>Tam C.S. et al. SEQUOIA: Results of a Phase 3 Randomized Study of Zanubrutinib versus Bendamustine + Rituximab (BR) in Patients with Treatment-Naïve (TN) Chronic Lymphocytic Leukemia/Small Lymphocytic Lymphoma (CLL/SLL) // Blood. 2021. Vol. 138, № Supplement 1. P. 396–396.</w:t>
      </w:r>
    </w:p>
    <w:p w14:paraId="70F6F1E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1.</w:t>
      </w:r>
      <w:r w:rsidRPr="00DB5EBF">
        <w:rPr>
          <w:noProof/>
          <w:lang w:val="en-US"/>
        </w:rPr>
        <w:tab/>
        <w:t>Tam C.S. et al. Zanubrutinib monotherapy for patients with treatment naïve chronic lymphocytic leukemia and 17p deletion // Haematologica. Haematologica, 2020. Vol. 106, № 9. P. 2354–2363.</w:t>
      </w:r>
    </w:p>
    <w:p w14:paraId="4CAA9351"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2.</w:t>
      </w:r>
      <w:r w:rsidRPr="00DB5EBF">
        <w:rPr>
          <w:noProof/>
          <w:lang w:val="en-US"/>
        </w:rPr>
        <w:tab/>
        <w:t xml:space="preserve">Shanafelt T., Wang V., Kay N. A randomized phase III study of ibrutinib (PCI-32765)-based therapy vs. standard fludarabine, cyclophosphamide, and rituximab (FCR) </w:t>
      </w:r>
      <w:r w:rsidRPr="00DB5EBF">
        <w:rPr>
          <w:noProof/>
          <w:lang w:val="en-US"/>
        </w:rPr>
        <w:lastRenderedPageBreak/>
        <w:t>chemoimmunotherapy in untreated younger patients with chronic lymphocytic leukemia (CLL): a trial of the ECOG-ACRIN Cancer  // ASH Annual Meeting. 2018. P. LBA-4.</w:t>
      </w:r>
    </w:p>
    <w:p w14:paraId="46E25C06"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3.</w:t>
      </w:r>
      <w:r w:rsidRPr="00DB5EBF">
        <w:rPr>
          <w:noProof/>
          <w:lang w:val="en-US"/>
        </w:rPr>
        <w:tab/>
        <w:t>Burger J.A. et al. Randomized trial of ibrutinib vs ibrutinib plus rituximab in patients with chronic lymphocytic leukemia. // Blood. 2019. Vol. 133, № 10. P. 1011–1019.</w:t>
      </w:r>
    </w:p>
    <w:p w14:paraId="74F12499"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4.</w:t>
      </w:r>
      <w:r w:rsidRPr="00DB5EBF">
        <w:rPr>
          <w:noProof/>
          <w:lang w:val="en-US"/>
        </w:rPr>
        <w:tab/>
        <w:t>Burger J.A. et al. Ibrutinib for First-Line Treatment of Older Patients With Chronic Lymphocytic Leukemia/Small Lymphocytic Lymphoma (CLL/SLL): A 4-Year Experience From the REASONATE-2 Study // EHA 23 Proceedings. 2018. P. Abstract PF343.</w:t>
      </w:r>
    </w:p>
    <w:p w14:paraId="6215FA4A"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5.</w:t>
      </w:r>
      <w:r w:rsidRPr="00DB5EBF">
        <w:rPr>
          <w:noProof/>
          <w:lang w:val="en-US"/>
        </w:rPr>
        <w:tab/>
        <w:t>Woyach J.A. et al. Ibrutinib Regimens versus Chemoimmunotherapy in Older Patients with Untreated CLL. // N. Engl. J. Med. 2018. Vol. 379, № 26. P. 2517–2528.</w:t>
      </w:r>
    </w:p>
    <w:p w14:paraId="002FDAB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6.</w:t>
      </w:r>
      <w:r w:rsidRPr="00DB5EBF">
        <w:rPr>
          <w:noProof/>
          <w:lang w:val="en-US"/>
        </w:rPr>
        <w:tab/>
        <w:t>Eichhorst B. et al. First-line chemoimmunotherapy with bendamustine and rituximab versus fludarabine, cyclophosphamide, and rituximab in patients with advanced chronic lymphocytic leukaemia (CLL10): an international, open-label, randomised, phase 3, non-inferiority trial // Lancet Oncol. Lancet Publishing Group, 2016. Vol. 17, № 7. P. 928–942.</w:t>
      </w:r>
    </w:p>
    <w:p w14:paraId="46E5DB7F"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7.</w:t>
      </w:r>
      <w:r w:rsidRPr="00DB5EBF">
        <w:rPr>
          <w:noProof/>
          <w:lang w:val="en-US"/>
        </w:rPr>
        <w:tab/>
        <w:t>Goede V. et al. Obinutuzumab as frontline treatment of chronic lymphocytic leukemia: updated results of the CLL11 study // Leukemia. Leukemia, 2015. Vol. 29, № 7. P. 1602–1604.</w:t>
      </w:r>
    </w:p>
    <w:p w14:paraId="7B22622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8.</w:t>
      </w:r>
      <w:r w:rsidRPr="00DB5EBF">
        <w:rPr>
          <w:noProof/>
          <w:lang w:val="en-US"/>
        </w:rPr>
        <w:tab/>
        <w:t>Woyach J.A. et al. Acalabrutinib plus Obinutuzumab in Treatment-Naïve and Relapsed/Refractory Chronic Lymphocytic Leukemia // Cancer Discov. Cancer Discov, 2020. Vol. 10, № 3. P. 394–405.</w:t>
      </w:r>
    </w:p>
    <w:p w14:paraId="711BE07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39.</w:t>
      </w:r>
      <w:r w:rsidRPr="00DB5EBF">
        <w:rPr>
          <w:noProof/>
          <w:lang w:val="en-US"/>
        </w:rPr>
        <w:tab/>
        <w:t>Davids M.S. et al. Acalabrutinib, venetoclax, and obinutuzumab as frontline treatment for chronic lymphocytic leukaemia: a single-arm, open-label, phase 2 study // Lancet. Oncol. Lancet Oncol, 2021. Vol. 22, № 10. P. 1391–1402.</w:t>
      </w:r>
    </w:p>
    <w:p w14:paraId="557FD3F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0.</w:t>
      </w:r>
      <w:r w:rsidRPr="00DB5EBF">
        <w:rPr>
          <w:noProof/>
          <w:lang w:val="en-US"/>
        </w:rPr>
        <w:tab/>
        <w:t>Hallek M. et al. Addition of rituximab to fludarabine and cyclophosphamide in patients with chronic lymphocytic leukaemia: A randomised, open-label, phase 3 trial // Lancet. Lancet Publishing Group, 2010. Vol. 376, № 9747. P. 1164–1174.</w:t>
      </w:r>
    </w:p>
    <w:p w14:paraId="23F4236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1.</w:t>
      </w:r>
      <w:r w:rsidRPr="00DB5EBF">
        <w:rPr>
          <w:noProof/>
          <w:lang w:val="en-US"/>
        </w:rPr>
        <w:tab/>
        <w:t>Fischer K. et al. Long-term remissions after FCR chemoimmunotherapy in previously untreated patients with CLL: Updated results of the CLL8 trial // Blood. American Society of Hematology, 2016. Vol. 127, № 2. P. 208–215.</w:t>
      </w:r>
    </w:p>
    <w:p w14:paraId="67FF948A"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2.</w:t>
      </w:r>
      <w:r w:rsidRPr="00DB5EBF">
        <w:rPr>
          <w:noProof/>
          <w:lang w:val="en-US"/>
        </w:rPr>
        <w:tab/>
        <w:t>Fischer K. et al. Bendamustine in combination with rituximab for previously untreated patients with chronic lymphocytic leukemia: A multicenter phase II trial of the German Chronic Lymphocytic Leukemia Study Group // J. Clin. Oncol. 2012. Vol. 30, № 26. P. 3209–3216.</w:t>
      </w:r>
    </w:p>
    <w:p w14:paraId="52F255B6"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3.</w:t>
      </w:r>
      <w:r w:rsidRPr="00DB5EBF">
        <w:rPr>
          <w:noProof/>
          <w:lang w:val="en-US"/>
        </w:rPr>
        <w:tab/>
        <w:t>Sorror M.L. et al. Five-year follow-up of patients with advanced chronic lymphocytic leukemia treated with allogeneic hematopoietic cell transplantation after nonmyeloablative conditioning // J. Clin. Oncol. 2008. Vol. 26, № 30. P. 4912–4920.</w:t>
      </w:r>
    </w:p>
    <w:p w14:paraId="35CF1051"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lastRenderedPageBreak/>
        <w:t>44.</w:t>
      </w:r>
      <w:r w:rsidRPr="00DB5EBF">
        <w:rPr>
          <w:noProof/>
          <w:lang w:val="en-US"/>
        </w:rPr>
        <w:tab/>
        <w:t>Dreger P. et al. Allogeneic stem cell transplantation provides durable disease control in poor-risk chronic lymphocytic leukemia: Long-term clinical and MRD results of the German CLL Study Group CLL3X trial // Blood. 2010. Vol. 116, № 14. P. 2438–2447.</w:t>
      </w:r>
    </w:p>
    <w:p w14:paraId="63B1CE29"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5.</w:t>
      </w:r>
      <w:r w:rsidRPr="00DB5EBF">
        <w:rPr>
          <w:noProof/>
          <w:lang w:val="en-US"/>
        </w:rPr>
        <w:tab/>
        <w:t>Michallet A.S. et al. Rituximab plus bendamustine or chlorambucil for chronic lymphocytic leukemia: Primary analysis of the randomized, open-label mable study // Haematologica. Ferrata Storti Foundation, 2018. Vol. 103, № 4. P. 698–706.</w:t>
      </w:r>
    </w:p>
    <w:p w14:paraId="373EF9D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6.</w:t>
      </w:r>
      <w:r w:rsidRPr="00DB5EBF">
        <w:rPr>
          <w:noProof/>
          <w:lang w:val="en-US"/>
        </w:rPr>
        <w:tab/>
        <w:t>Nikitin E. Randomised Comparison Of FCR-Lite And ClbR (Chlorambucil Plus Rituximab) Regimens In Elderly Patients With Chronic Lymphocytic Leukemia // EHA 18 Proceedings. 2013. P. Abstract NS1147.</w:t>
      </w:r>
    </w:p>
    <w:p w14:paraId="0602E1F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7.</w:t>
      </w:r>
      <w:r w:rsidRPr="00DB5EBF">
        <w:rPr>
          <w:noProof/>
          <w:lang w:val="en-US"/>
        </w:rPr>
        <w:tab/>
        <w:t>Foà R. et al. Chlorambucil plus rituximab with or without maintenance rituximab as first-line treatment for elderly chronic lymphocytic leukemia patients // Am. J. Hematol. Wiley-Liss Inc., 2014. Vol. 89, № 5. P. 480–486.</w:t>
      </w:r>
    </w:p>
    <w:p w14:paraId="37A3205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8.</w:t>
      </w:r>
      <w:r w:rsidRPr="00DB5EBF">
        <w:rPr>
          <w:noProof/>
          <w:lang w:val="en-US"/>
        </w:rPr>
        <w:tab/>
        <w:t>Hillmen P. et al. Rituximab plus chlorambucil as first-line treatment for chronic lymphocytic leukemia: Final analysis of an open-label phase II study // J. Clin. Oncol. American Society of Clinical Oncology, 2014. Vol. 32, № 12. P. 1236–1241.</w:t>
      </w:r>
    </w:p>
    <w:p w14:paraId="081D57A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49.</w:t>
      </w:r>
      <w:r w:rsidRPr="00DB5EBF">
        <w:rPr>
          <w:noProof/>
          <w:lang w:val="en-US"/>
        </w:rPr>
        <w:tab/>
        <w:t>Goede V. et al. Obinutuzumab plus chlorambucil in patients with CLL and coexisting conditions // N. Engl. J. Med. Massachussetts Medical Society, 2014. Vol. 370, № 12. P. 1101–1110.</w:t>
      </w:r>
    </w:p>
    <w:p w14:paraId="68B80FD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0.</w:t>
      </w:r>
      <w:r w:rsidRPr="00DB5EBF">
        <w:rPr>
          <w:noProof/>
          <w:lang w:val="en-US"/>
        </w:rPr>
        <w:tab/>
        <w:t>Jones J.A. et al. Venetoclax for chronic lymphocytic leukaemia progressing after ibrutinib: an interim analysis of a multicentre, open-label, phase 2 trial // Lancet Oncol. Lancet Publishing Group, 2018. Vol. 19, № 1. P. 65–75.</w:t>
      </w:r>
    </w:p>
    <w:p w14:paraId="784455B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1.</w:t>
      </w:r>
      <w:r w:rsidRPr="00DB5EBF">
        <w:rPr>
          <w:noProof/>
          <w:lang w:val="en-US"/>
        </w:rPr>
        <w:tab/>
        <w:t>Burger J.A. et al. Ibrutinib as initial therapy for patients with chronic lymphocytic leukemia // N. Engl. J. Med. Massachussetts Medical Society, 2015. Vol. 373, № 25. P. 2425–2437.</w:t>
      </w:r>
    </w:p>
    <w:p w14:paraId="709A1B0F"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2.</w:t>
      </w:r>
      <w:r w:rsidRPr="00DB5EBF">
        <w:rPr>
          <w:noProof/>
          <w:lang w:val="en-US"/>
        </w:rPr>
        <w:tab/>
        <w:t>Catovsky D., Else M., Richards S. Chlorambucil-still not bad: A reappraisal // Clinical Lymphoma, Myeloma and Leukemia. Elsevier Inc., 2011. Vol. 11, № SUPPL.1. P. S2.</w:t>
      </w:r>
    </w:p>
    <w:p w14:paraId="630D01C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3.</w:t>
      </w:r>
      <w:r w:rsidRPr="00DB5EBF">
        <w:rPr>
          <w:noProof/>
          <w:lang w:val="en-US"/>
        </w:rPr>
        <w:tab/>
        <w:t>Hainsworth J.D. et al. Single-agent rituximab as first-line and maintenance treatment for patients with chronic lymphocytic leukemia or small lymphocytic lymphoma: A phase II trial of the Minnie Pearl Cancer Research Network // J. Clin. Oncol. 2003. Vol. 21, № 9. P. 1746–1751.</w:t>
      </w:r>
    </w:p>
    <w:p w14:paraId="050984AA"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4.</w:t>
      </w:r>
      <w:r w:rsidRPr="00DB5EBF">
        <w:rPr>
          <w:noProof/>
          <w:lang w:val="en-US"/>
        </w:rPr>
        <w:tab/>
        <w:t>Rogers A., Woyach J.A. BTK inhibitors and anti-CD20 monoclonal antibodies for treatment-naïve elderly patients with CLL // Ther. Adv. Hematol. SAGE Publications, 2020. Vol. 11. P. 204062072091299.</w:t>
      </w:r>
    </w:p>
    <w:p w14:paraId="593313AC"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5.</w:t>
      </w:r>
      <w:r w:rsidRPr="00DB5EBF">
        <w:rPr>
          <w:noProof/>
          <w:lang w:val="en-US"/>
        </w:rPr>
        <w:tab/>
        <w:t xml:space="preserve">Michallet A.-S. et al. Ibrutinib in very elderly patients with relapsed/refractory chronic lymphocytic leukemia: A real-world experience of 71 patients treated in France: A study from the French Innovative Leukemia Organization (FILO) group. // Am. J. Hematol. 2017. </w:t>
      </w:r>
      <w:r w:rsidRPr="00DB5EBF">
        <w:rPr>
          <w:noProof/>
          <w:lang w:val="en-US"/>
        </w:rPr>
        <w:lastRenderedPageBreak/>
        <w:t>Vol. 92, № 6. P. E105–E107.</w:t>
      </w:r>
    </w:p>
    <w:p w14:paraId="178683E1"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6.</w:t>
      </w:r>
      <w:r w:rsidRPr="00DB5EBF">
        <w:rPr>
          <w:noProof/>
          <w:lang w:val="en-US"/>
        </w:rPr>
        <w:tab/>
        <w:t>Tam C.S. et al. Life After FCR: Outcomes of patients with chronic lymphocytic leukemia who progress after frontline treatment with Fludarabine, Cyclophosphamide and Rituximab. // Blood. 2014. P. 3059–3064.</w:t>
      </w:r>
    </w:p>
    <w:p w14:paraId="1E7E12C7"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7.</w:t>
      </w:r>
      <w:r w:rsidRPr="00DB5EBF">
        <w:rPr>
          <w:noProof/>
          <w:lang w:val="en-US"/>
        </w:rPr>
        <w:tab/>
        <w:t>Fischer K. et al. Bendamustine combined with rituximab in patients with relapsed and/or refractory chronic lymphocytic leukemia: A Multicenter Phase II trial of the German Chronic Lymphocytic Leukemia Study Group // J. Clin. Oncol. 2011. Vol. 29, № 26. P. 3559–3566.</w:t>
      </w:r>
    </w:p>
    <w:p w14:paraId="65A30D12"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8.</w:t>
      </w:r>
      <w:r w:rsidRPr="00DB5EBF">
        <w:rPr>
          <w:noProof/>
          <w:lang w:val="en-US"/>
        </w:rPr>
        <w:tab/>
        <w:t>Ghia P. et al. ASCEND: Phase III, Randomized Trial of Acalabrutinib Versus Idelalisib Plus Rituximab or Bendamustine Plus Rituximab in Relapsed or Refractory Chronic Lymphocytic Leukemia // J. Clin. Oncol. American Society of Clinical Oncology (ASCO), 2020. Vol. 38, № 25. P. JCO.19.03355.</w:t>
      </w:r>
    </w:p>
    <w:p w14:paraId="3B394EE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59.</w:t>
      </w:r>
      <w:r w:rsidRPr="00DB5EBF">
        <w:rPr>
          <w:noProof/>
          <w:lang w:val="en-US"/>
        </w:rPr>
        <w:tab/>
        <w:t>Seymour J.F. et al. Venetoclax-Rituximab in Relapsed or Refractory Chronic Lymphocytic Leukemia. // N. Engl. J. Med. 2018. Vol. 378, № 12. P. 1107–1120.</w:t>
      </w:r>
    </w:p>
    <w:p w14:paraId="20947B7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0.</w:t>
      </w:r>
      <w:r w:rsidRPr="00DB5EBF">
        <w:rPr>
          <w:noProof/>
          <w:lang w:val="en-US"/>
        </w:rPr>
        <w:tab/>
        <w:t>Hillmen P. et al. First Interim Analysis of ALPINE Study: Results of a Phase 3 Randomized Study of Zanubrutinib vs Ibrutinib in Patients with Relapsed/Refractory Chronic Lymphocytic Lymphoma // EHA Library. 2021. P. 330170.</w:t>
      </w:r>
    </w:p>
    <w:p w14:paraId="7B522B25"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1.</w:t>
      </w:r>
      <w:r w:rsidRPr="00DB5EBF">
        <w:rPr>
          <w:noProof/>
          <w:lang w:val="en-US"/>
        </w:rPr>
        <w:tab/>
        <w:t>Byrd J.C. et al. Ibrutinib versus ofatumumab in previously treated chronic lymphoid leukemia. // N. Engl. J. Med. 2014. Vol. 371, № 3. P. 213–223.</w:t>
      </w:r>
    </w:p>
    <w:p w14:paraId="1A4E2840"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2.</w:t>
      </w:r>
      <w:r w:rsidRPr="00DB5EBF">
        <w:rPr>
          <w:noProof/>
          <w:lang w:val="en-US"/>
        </w:rPr>
        <w:tab/>
        <w:t>Moreno C. et al. Ibrutinib in previously treated chronic lymphocytic leukemia: updated efficacy and safety of the RESONATE study with up to four years of follow-up // EHA 22 Proceedings. 2017. P. Abstract S769.</w:t>
      </w:r>
    </w:p>
    <w:p w14:paraId="436AD1D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3.</w:t>
      </w:r>
      <w:r w:rsidRPr="00DB5EBF">
        <w:rPr>
          <w:noProof/>
          <w:lang w:val="en-US"/>
        </w:rPr>
        <w:tab/>
        <w:t>Chanan-Khan A. et al. Ibrutinib combined with bendamustine and rituximab compared with placebo, bendamustine, and rituximab for previously treated chronic lymphocytic leukaemia or small lymphocytic lymphoma (HELIOS): A randomised, double-blind, phase 3 study // Lancet Oncol. Lancet Publishing Group, 2016. Vol. 17, № 2. P. 200–211.</w:t>
      </w:r>
    </w:p>
    <w:p w14:paraId="74007CCB"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4.</w:t>
      </w:r>
      <w:r w:rsidRPr="00DB5EBF">
        <w:rPr>
          <w:noProof/>
          <w:lang w:val="en-US"/>
        </w:rPr>
        <w:tab/>
        <w:t>Hallek M. et al. Three-year follow-up of patients with previously treated chronic lymphocytic leukemia (CLL) or small lymphocytic lymphoma (SLL) receiving ibrutinib plus bendamustine and rituximab (BR) versus placebo plus BR: an update of the HELIOS study. // Leuk. Lymphoma. 2017. Vol. 58. P. 192–194.</w:t>
      </w:r>
    </w:p>
    <w:p w14:paraId="51C05C39"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5.</w:t>
      </w:r>
      <w:r w:rsidRPr="00DB5EBF">
        <w:rPr>
          <w:noProof/>
          <w:lang w:val="en-US"/>
        </w:rPr>
        <w:tab/>
        <w:t>Awan F.T. et al. Acalabrutinib monotherapy in patients with chronic lymphocytic leukemia who are intolerant to ibrutinib // Blood Adv. American Society of Hematology, 2019. Vol. 3, № 9. P. 1553–1562.</w:t>
      </w:r>
    </w:p>
    <w:p w14:paraId="5B9EE6E0"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6.</w:t>
      </w:r>
      <w:r w:rsidRPr="00DB5EBF">
        <w:rPr>
          <w:noProof/>
          <w:lang w:val="en-US"/>
        </w:rPr>
        <w:tab/>
        <w:t>Flinn I.W. et al. The phase 3 DUO trial: duvelisib vs ofatumumab in relapsed and refractory CLL/SLL // Blood. Blood, 2018. Vol. 132, № 23. P. 2446–2455.</w:t>
      </w:r>
    </w:p>
    <w:p w14:paraId="7A0BF5F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lastRenderedPageBreak/>
        <w:t>67.</w:t>
      </w:r>
      <w:r w:rsidRPr="00DB5EBF">
        <w:rPr>
          <w:noProof/>
          <w:lang w:val="en-US"/>
        </w:rPr>
        <w:tab/>
        <w:t>Davids M.S. et al. Efficacy and Safety of Duvelisib Following Disease Progression on Ofatumumab in Patients with Relapsed/Refractory CLL or SLL in the DUO Crossover Extension Study // Clin. Cancer Res. Clin Cancer Res, 2020. Vol. 26, № 9. P. 2096–2103.</w:t>
      </w:r>
    </w:p>
    <w:p w14:paraId="37E8EA37"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68.</w:t>
      </w:r>
      <w:r w:rsidRPr="00DB5EBF">
        <w:rPr>
          <w:noProof/>
          <w:lang w:val="en-US"/>
        </w:rPr>
        <w:tab/>
        <w:t>Stilgenbauer S. et al. Venetoclax in relapsed or refractory chronic lymphocytic leukaemia with 17p deletion: a multicentre, open-label, phase 2 study // Lancet Oncol. Lancet Publishing Group, 2016. Vol. 17, № 6. P. 768–778.</w:t>
      </w:r>
    </w:p>
    <w:p w14:paraId="7D6E0AD5" w14:textId="77777777" w:rsidR="005477DB" w:rsidRPr="005477DB" w:rsidRDefault="005477DB" w:rsidP="005477DB">
      <w:pPr>
        <w:widowControl w:val="0"/>
        <w:autoSpaceDE w:val="0"/>
        <w:autoSpaceDN w:val="0"/>
        <w:adjustRightInd w:val="0"/>
        <w:ind w:left="640" w:hanging="640"/>
        <w:rPr>
          <w:noProof/>
        </w:rPr>
      </w:pPr>
      <w:r w:rsidRPr="00DB5EBF">
        <w:rPr>
          <w:noProof/>
          <w:lang w:val="en-US"/>
        </w:rPr>
        <w:t>69.</w:t>
      </w:r>
      <w:r w:rsidRPr="00DB5EBF">
        <w:rPr>
          <w:noProof/>
          <w:lang w:val="en-US"/>
        </w:rPr>
        <w:tab/>
        <w:t xml:space="preserve">Assouline S. et al. Pharmacokinetics, safety, and efficacy of subcutaneous versus intravenous rituximab plus chemotherapy as treatment for chronic lymphocytic leukaemia (SAWYER): a phase 1b, open-label, randomised controlled non-inferiority trial. // Lancet. </w:t>
      </w:r>
      <w:r w:rsidRPr="005477DB">
        <w:rPr>
          <w:noProof/>
        </w:rPr>
        <w:t>Haematol. 2016. Vol. 3, № 3. P. e128-38.</w:t>
      </w:r>
    </w:p>
    <w:p w14:paraId="01A278D5" w14:textId="77777777" w:rsidR="005477DB" w:rsidRPr="004C1B8C" w:rsidRDefault="005477DB" w:rsidP="005477DB">
      <w:pPr>
        <w:widowControl w:val="0"/>
        <w:autoSpaceDE w:val="0"/>
        <w:autoSpaceDN w:val="0"/>
        <w:adjustRightInd w:val="0"/>
        <w:ind w:left="640" w:hanging="640"/>
        <w:rPr>
          <w:noProof/>
        </w:rPr>
      </w:pPr>
      <w:r w:rsidRPr="005477DB">
        <w:rPr>
          <w:noProof/>
        </w:rPr>
        <w:t>70.</w:t>
      </w:r>
      <w:r w:rsidRPr="005477DB">
        <w:rPr>
          <w:noProof/>
        </w:rPr>
        <w:tab/>
        <w:t>Савченко В.Г. и др. Алгоритмы диагностики и протоколы лечения заболеваний системы крови. Москва</w:t>
      </w:r>
      <w:r w:rsidRPr="004C1B8C">
        <w:rPr>
          <w:noProof/>
        </w:rPr>
        <w:t xml:space="preserve">: </w:t>
      </w:r>
      <w:r w:rsidRPr="005477DB">
        <w:rPr>
          <w:noProof/>
        </w:rPr>
        <w:t>Практика</w:t>
      </w:r>
      <w:r w:rsidRPr="004C1B8C">
        <w:rPr>
          <w:noProof/>
        </w:rPr>
        <w:t xml:space="preserve">, 2018. 1008 </w:t>
      </w:r>
      <w:r w:rsidRPr="00DB5EBF">
        <w:rPr>
          <w:noProof/>
          <w:lang w:val="en-US"/>
        </w:rPr>
        <w:t>p</w:t>
      </w:r>
      <w:r w:rsidRPr="004C1B8C">
        <w:rPr>
          <w:noProof/>
        </w:rPr>
        <w:t>.</w:t>
      </w:r>
    </w:p>
    <w:p w14:paraId="510222C6" w14:textId="77777777" w:rsidR="005477DB" w:rsidRPr="00DB5EBF" w:rsidRDefault="005477DB" w:rsidP="005477DB">
      <w:pPr>
        <w:widowControl w:val="0"/>
        <w:autoSpaceDE w:val="0"/>
        <w:autoSpaceDN w:val="0"/>
        <w:adjustRightInd w:val="0"/>
        <w:ind w:left="640" w:hanging="640"/>
        <w:rPr>
          <w:noProof/>
          <w:lang w:val="en-US"/>
        </w:rPr>
      </w:pPr>
      <w:r w:rsidRPr="004C1B8C">
        <w:rPr>
          <w:noProof/>
        </w:rPr>
        <w:t>71.</w:t>
      </w:r>
      <w:r w:rsidRPr="004C1B8C">
        <w:rPr>
          <w:noProof/>
        </w:rPr>
        <w:tab/>
      </w:r>
      <w:r w:rsidRPr="00DB5EBF">
        <w:rPr>
          <w:noProof/>
          <w:lang w:val="en-US"/>
        </w:rPr>
        <w:t>Maertens</w:t>
      </w:r>
      <w:r w:rsidRPr="004C1B8C">
        <w:rPr>
          <w:noProof/>
        </w:rPr>
        <w:t xml:space="preserve"> </w:t>
      </w:r>
      <w:r w:rsidRPr="00DB5EBF">
        <w:rPr>
          <w:noProof/>
          <w:lang w:val="en-US"/>
        </w:rPr>
        <w:t>J</w:t>
      </w:r>
      <w:r w:rsidRPr="004C1B8C">
        <w:rPr>
          <w:noProof/>
        </w:rPr>
        <w:t xml:space="preserve">. </w:t>
      </w:r>
      <w:r w:rsidRPr="00DB5EBF">
        <w:rPr>
          <w:noProof/>
          <w:lang w:val="en-US"/>
        </w:rPr>
        <w:t>et</w:t>
      </w:r>
      <w:r w:rsidRPr="004C1B8C">
        <w:rPr>
          <w:noProof/>
        </w:rPr>
        <w:t xml:space="preserve"> </w:t>
      </w:r>
      <w:r w:rsidRPr="00DB5EBF">
        <w:rPr>
          <w:noProof/>
          <w:lang w:val="en-US"/>
        </w:rPr>
        <w:t>al</w:t>
      </w:r>
      <w:r w:rsidRPr="004C1B8C">
        <w:rPr>
          <w:noProof/>
        </w:rPr>
        <w:t xml:space="preserve">. </w:t>
      </w:r>
      <w:r w:rsidRPr="00DB5EBF">
        <w:rPr>
          <w:noProof/>
          <w:lang w:val="en-US"/>
        </w:rPr>
        <w:t>ECIL guidelines for preventing Pneumocystis jirovecii pneumonia in patients with haematological malignancies and stem cell transplant recipients // Journal of Antimicrobial Chemotherapy. Oxford University Press, 2016. Vol. 71, № 9. P. 1–8.</w:t>
      </w:r>
    </w:p>
    <w:p w14:paraId="59FCE3E4" w14:textId="77777777" w:rsidR="005477DB" w:rsidRPr="005477DB" w:rsidRDefault="005477DB" w:rsidP="005477DB">
      <w:pPr>
        <w:widowControl w:val="0"/>
        <w:autoSpaceDE w:val="0"/>
        <w:autoSpaceDN w:val="0"/>
        <w:adjustRightInd w:val="0"/>
        <w:ind w:left="640" w:hanging="640"/>
        <w:rPr>
          <w:noProof/>
        </w:rPr>
      </w:pPr>
      <w:r w:rsidRPr="00DB5EBF">
        <w:rPr>
          <w:noProof/>
          <w:lang w:val="en-US"/>
        </w:rPr>
        <w:t>72.</w:t>
      </w:r>
      <w:r w:rsidRPr="00DB5EBF">
        <w:rPr>
          <w:noProof/>
          <w:lang w:val="en-US"/>
        </w:rPr>
        <w:tab/>
        <w:t xml:space="preserve">Raanani P. et al. Immunoglobulin prophylaxis in chronic lymphocytic leukemia and multiple myeloma: systematic review and meta-analysis. // Leuk. </w:t>
      </w:r>
      <w:r w:rsidRPr="005477DB">
        <w:rPr>
          <w:noProof/>
        </w:rPr>
        <w:t>Lymphoma. 2009. Vol. 50, № 5. P. 764–772.</w:t>
      </w:r>
    </w:p>
    <w:p w14:paraId="55BF7E97" w14:textId="77777777" w:rsidR="005477DB" w:rsidRPr="00DB5EBF" w:rsidRDefault="005477DB" w:rsidP="005477DB">
      <w:pPr>
        <w:widowControl w:val="0"/>
        <w:autoSpaceDE w:val="0"/>
        <w:autoSpaceDN w:val="0"/>
        <w:adjustRightInd w:val="0"/>
        <w:ind w:left="640" w:hanging="640"/>
        <w:rPr>
          <w:noProof/>
          <w:lang w:val="en-US"/>
        </w:rPr>
      </w:pPr>
      <w:r w:rsidRPr="005477DB">
        <w:rPr>
          <w:noProof/>
        </w:rPr>
        <w:t>73.</w:t>
      </w:r>
      <w:r w:rsidRPr="005477DB">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w:t>
      </w:r>
      <w:r w:rsidRPr="00DB5EBF">
        <w:rPr>
          <w:noProof/>
          <w:lang w:val="en-US"/>
        </w:rPr>
        <w:t>.</w:t>
      </w:r>
      <w:r w:rsidRPr="005477DB">
        <w:rPr>
          <w:noProof/>
        </w:rPr>
        <w:t>В</w:t>
      </w:r>
      <w:r w:rsidRPr="00DB5EBF">
        <w:rPr>
          <w:noProof/>
          <w:lang w:val="en-US"/>
        </w:rPr>
        <w:t xml:space="preserve">. </w:t>
      </w:r>
      <w:r w:rsidRPr="005477DB">
        <w:rPr>
          <w:noProof/>
        </w:rPr>
        <w:t>Поддубной</w:t>
      </w:r>
      <w:r w:rsidRPr="00DB5EBF">
        <w:rPr>
          <w:noProof/>
          <w:lang w:val="en-US"/>
        </w:rPr>
        <w:t xml:space="preserve">, </w:t>
      </w:r>
      <w:r w:rsidRPr="005477DB">
        <w:rPr>
          <w:noProof/>
        </w:rPr>
        <w:t>В</w:t>
      </w:r>
      <w:r w:rsidRPr="00DB5EBF">
        <w:rPr>
          <w:noProof/>
          <w:lang w:val="en-US"/>
        </w:rPr>
        <w:t>.</w:t>
      </w:r>
      <w:r w:rsidRPr="005477DB">
        <w:rPr>
          <w:noProof/>
        </w:rPr>
        <w:t>Г</w:t>
      </w:r>
      <w:r w:rsidRPr="00DB5EBF">
        <w:rPr>
          <w:noProof/>
          <w:lang w:val="en-US"/>
        </w:rPr>
        <w:t xml:space="preserve">. </w:t>
      </w:r>
      <w:r w:rsidRPr="005477DB">
        <w:rPr>
          <w:noProof/>
        </w:rPr>
        <w:t>Савченко</w:t>
      </w:r>
      <w:r w:rsidRPr="00DB5EBF">
        <w:rPr>
          <w:noProof/>
          <w:lang w:val="en-US"/>
        </w:rPr>
        <w:t>. 2018. P. 289–311.</w:t>
      </w:r>
    </w:p>
    <w:p w14:paraId="2E683BC0"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4.</w:t>
      </w:r>
      <w:r w:rsidRPr="00DB5EBF">
        <w:rPr>
          <w:noProof/>
          <w:lang w:val="en-US"/>
        </w:rPr>
        <w:tab/>
        <w:t>Rubin L.G. et al. 2013 IDSA clinical practice guideline for vaccination of the immunocompromised host. // Clin. Infect. Dis. 2014. Vol. 58, № 3. P. 309–318.</w:t>
      </w:r>
    </w:p>
    <w:p w14:paraId="6FC906DE"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5.</w:t>
      </w:r>
      <w:r w:rsidRPr="00DB5EBF">
        <w:rPr>
          <w:noProof/>
          <w:lang w:val="en-US"/>
        </w:rPr>
        <w:tab/>
        <w:t>Sinisalo M. et al. Response to vaccination against different types of antigens in patients with chronic lymphocytic leukaemia. // Br. J. Haematol. 2001. Vol. 114, № 1. P. 107–110.</w:t>
      </w:r>
    </w:p>
    <w:p w14:paraId="0E1975DA"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6.</w:t>
      </w:r>
      <w:r w:rsidRPr="00DB5EBF">
        <w:rPr>
          <w:noProof/>
          <w:lang w:val="en-US"/>
        </w:rPr>
        <w:tab/>
        <w:t>Busti F. et al. Anemia and iron deficiency in cancer patients: Role of iron replacement therapy // Pharmaceuticals. MDPI AG, 2018. Vol. 11, № 4.</w:t>
      </w:r>
    </w:p>
    <w:p w14:paraId="01CAE1C6"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7.</w:t>
      </w:r>
      <w:r w:rsidRPr="00DB5EBF">
        <w:rPr>
          <w:noProof/>
          <w:lang w:val="en-US"/>
        </w:rPr>
        <w:tab/>
        <w:t>Rai K.R., Stilgenbauer S. Overview of the complications of chronic lymphocytic leukemia [Electronic resource]. URL: https://www.uptodate.com/contents/overview-of-the-complications-of-chronic-lymphocytic-leukemia (accessed: 30.10.2020).</w:t>
      </w:r>
    </w:p>
    <w:p w14:paraId="5F441789"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8.</w:t>
      </w:r>
      <w:r w:rsidRPr="00DB5EBF">
        <w:rPr>
          <w:noProof/>
          <w:lang w:val="en-US"/>
        </w:rPr>
        <w:tab/>
        <w:t>Paul K.L. Rehabilitation and exercise considerations in hematologic malignancies. // Am. J. Phys. Med. Rehabil. 2011. Vol. 90, № 5 Suppl 1. P. S88-94.</w:t>
      </w:r>
    </w:p>
    <w:p w14:paraId="5247BBDC"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79.</w:t>
      </w:r>
      <w:r w:rsidRPr="00DB5EBF">
        <w:rPr>
          <w:noProof/>
          <w:lang w:val="en-US"/>
        </w:rPr>
        <w:tab/>
        <w:t xml:space="preserve">Reda G. et al. Secondary Malignancies in Chronic Lymphocytic Leukemia: A Single Centre </w:t>
      </w:r>
      <w:r w:rsidRPr="00DB5EBF">
        <w:rPr>
          <w:noProof/>
          <w:lang w:val="en-US"/>
        </w:rPr>
        <w:lastRenderedPageBreak/>
        <w:t>Retrospective Analysis of 514 Cases // Blood. 2015. Vol. 126, № 23.</w:t>
      </w:r>
    </w:p>
    <w:p w14:paraId="24FED6A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0.</w:t>
      </w:r>
      <w:r w:rsidRPr="00DB5EBF">
        <w:rPr>
          <w:noProof/>
          <w:lang w:val="en-US"/>
        </w:rPr>
        <w:tab/>
        <w:t>Beiggi S. et al. Increased risk of second malignancies in chronic lymphocytic leukaemia patients as compared with follicular lymphoma patients: a Canadian population-based study. // Br. J. Cancer. 2013. Vol. 109, № 5. P. 1287–1290.</w:t>
      </w:r>
    </w:p>
    <w:p w14:paraId="5F7D24BF"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1.</w:t>
      </w:r>
      <w:r w:rsidRPr="00DB5EBF">
        <w:rPr>
          <w:noProof/>
          <w:lang w:val="en-US"/>
        </w:rPr>
        <w:tab/>
        <w:t>Estcourt L. et al. Prophylactic platelet transfusion for prevention of bleeding in patients with haematological disorders after chemotherapy and stem cell transplantation // Cochrane Database Syst. Rev. Wiley, 2012. № 5.</w:t>
      </w:r>
    </w:p>
    <w:p w14:paraId="5EF7A50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2.</w:t>
      </w:r>
      <w:r w:rsidRPr="00DB5EBF">
        <w:rPr>
          <w:noProof/>
          <w:lang w:val="en-US"/>
        </w:rPr>
        <w:tab/>
        <w:t>Stanworth S.J. et al. Platelet transfusion prophylaxis for patients with haematological malignancies: where to now? // Br. J. Haematol. John Wiley &amp; Sons, Ltd, 2005. Vol. 131, № 5. P. 588–595.</w:t>
      </w:r>
    </w:p>
    <w:p w14:paraId="5D83D29D"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3.</w:t>
      </w:r>
      <w:r w:rsidRPr="00DB5EBF">
        <w:rPr>
          <w:noProof/>
          <w:lang w:val="en-US"/>
        </w:rPr>
        <w:tab/>
        <w:t>Stanworth S.J. et al. A No-Prophylaxis Platelet-Transfusion Strategy for Hematologic Cancers // N. Engl. J. Med. New England Journal of Medicine (NEJM/MMS), 2013. Vol. 368, № 19. P. 1771–1780.</w:t>
      </w:r>
    </w:p>
    <w:p w14:paraId="2533CAA5" w14:textId="77777777" w:rsidR="005477DB" w:rsidRPr="005477DB" w:rsidRDefault="005477DB" w:rsidP="005477DB">
      <w:pPr>
        <w:widowControl w:val="0"/>
        <w:autoSpaceDE w:val="0"/>
        <w:autoSpaceDN w:val="0"/>
        <w:adjustRightInd w:val="0"/>
        <w:ind w:left="640" w:hanging="640"/>
        <w:rPr>
          <w:noProof/>
        </w:rPr>
      </w:pPr>
      <w:r w:rsidRPr="00DB5EBF">
        <w:rPr>
          <w:noProof/>
          <w:lang w:val="en-US"/>
        </w:rPr>
        <w:t>84.</w:t>
      </w:r>
      <w:r w:rsidRPr="00DB5EBF">
        <w:rPr>
          <w:noProof/>
          <w:lang w:val="en-US"/>
        </w:rPr>
        <w:tab/>
        <w:t xml:space="preserve">Kaufman R.M. et al. Platelet transfusion: A clinical practice guideline from the AABB // Annals of Internal Medicine. </w:t>
      </w:r>
      <w:r w:rsidRPr="004C1B8C">
        <w:rPr>
          <w:noProof/>
          <w:lang w:val="en-US"/>
        </w:rPr>
        <w:t xml:space="preserve">American College of Physicians, 2015. </w:t>
      </w:r>
      <w:r w:rsidRPr="005477DB">
        <w:rPr>
          <w:noProof/>
        </w:rPr>
        <w:t>Vol. 162, № 3. P. 205–213.</w:t>
      </w:r>
    </w:p>
    <w:p w14:paraId="4EF1EE36" w14:textId="77777777" w:rsidR="005477DB" w:rsidRPr="005477DB" w:rsidRDefault="005477DB" w:rsidP="005477DB">
      <w:pPr>
        <w:widowControl w:val="0"/>
        <w:autoSpaceDE w:val="0"/>
        <w:autoSpaceDN w:val="0"/>
        <w:adjustRightInd w:val="0"/>
        <w:ind w:left="640" w:hanging="640"/>
        <w:rPr>
          <w:noProof/>
        </w:rPr>
      </w:pPr>
      <w:r w:rsidRPr="005477DB">
        <w:rPr>
          <w:noProof/>
        </w:rPr>
        <w:t>85.</w:t>
      </w:r>
      <w:r w:rsidRPr="005477DB">
        <w:rPr>
          <w:noProof/>
        </w:rPr>
        <w:tab/>
        <w:t>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w:t>
      </w:r>
    </w:p>
    <w:p w14:paraId="324C7864" w14:textId="77777777" w:rsidR="005477DB" w:rsidRPr="005477DB" w:rsidRDefault="005477DB" w:rsidP="005477DB">
      <w:pPr>
        <w:widowControl w:val="0"/>
        <w:autoSpaceDE w:val="0"/>
        <w:autoSpaceDN w:val="0"/>
        <w:adjustRightInd w:val="0"/>
        <w:ind w:left="640" w:hanging="640"/>
        <w:rPr>
          <w:noProof/>
        </w:rPr>
      </w:pPr>
      <w:r w:rsidRPr="005477DB">
        <w:rPr>
          <w:noProof/>
        </w:rPr>
        <w:t>86.</w:t>
      </w:r>
      <w:r w:rsidRPr="005477DB">
        <w:rPr>
          <w:noProof/>
        </w:rPr>
        <w:tab/>
        <w:t>Савченко В.Г., Михайлова К.Е.А. Алгоритмы диагностики и протоколы лечения заболеваний системы крови.</w:t>
      </w:r>
    </w:p>
    <w:p w14:paraId="3AB367F3"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7.</w:t>
      </w:r>
      <w:r w:rsidRPr="00DB5EBF">
        <w:rPr>
          <w:noProof/>
          <w:lang w:val="en-US"/>
        </w:rPr>
        <w:tab/>
        <w:t>Tinmouth A.T., Freedman J. Prophylactic platelet transfusions: Which dose is the best dose? A review of the literature // Transfus. Med. Rev. W.B. Saunders, 2003. Vol. 17, № 3. P. 181–193.</w:t>
      </w:r>
    </w:p>
    <w:p w14:paraId="0FA7A408"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88.</w:t>
      </w:r>
      <w:r w:rsidRPr="00DB5EBF">
        <w:rPr>
          <w:noProof/>
          <w:lang w:val="en-US"/>
        </w:rPr>
        <w:tab/>
        <w:t>Akselrod B.A. et al. Clinical guidelines for red blood cell transfusion // Gematologiya i Transfusiologiya. Izdatel’stvo Meditsina, 2018. Vol. 63, № 4. P. 372–435.</w:t>
      </w:r>
    </w:p>
    <w:p w14:paraId="2D4C76B6" w14:textId="77777777" w:rsidR="005477DB" w:rsidRPr="005477DB" w:rsidRDefault="005477DB" w:rsidP="005477DB">
      <w:pPr>
        <w:widowControl w:val="0"/>
        <w:autoSpaceDE w:val="0"/>
        <w:autoSpaceDN w:val="0"/>
        <w:adjustRightInd w:val="0"/>
        <w:ind w:left="640" w:hanging="640"/>
        <w:rPr>
          <w:noProof/>
        </w:rPr>
      </w:pPr>
      <w:r w:rsidRPr="00DB5EBF">
        <w:rPr>
          <w:noProof/>
          <w:lang w:val="en-US"/>
        </w:rPr>
        <w:t>89.</w:t>
      </w:r>
      <w:r w:rsidRPr="00DB5EBF">
        <w:rPr>
          <w:noProof/>
          <w:lang w:val="en-US"/>
        </w:rPr>
        <w:tab/>
      </w:r>
      <w:r w:rsidRPr="005477DB">
        <w:rPr>
          <w:noProof/>
        </w:rPr>
        <w:t>Баркаган</w:t>
      </w:r>
      <w:r w:rsidRPr="00DB5EBF">
        <w:rPr>
          <w:noProof/>
          <w:lang w:val="en-US"/>
        </w:rPr>
        <w:t xml:space="preserve"> </w:t>
      </w:r>
      <w:r w:rsidRPr="005477DB">
        <w:rPr>
          <w:noProof/>
        </w:rPr>
        <w:t>З</w:t>
      </w:r>
      <w:r w:rsidRPr="00DB5EBF">
        <w:rPr>
          <w:noProof/>
          <w:lang w:val="en-US"/>
        </w:rPr>
        <w:t>.</w:t>
      </w:r>
      <w:r w:rsidRPr="005477DB">
        <w:rPr>
          <w:noProof/>
        </w:rPr>
        <w:t>С</w:t>
      </w:r>
      <w:r w:rsidRPr="00DB5EBF">
        <w:rPr>
          <w:noProof/>
          <w:lang w:val="en-US"/>
        </w:rPr>
        <w:t xml:space="preserve">. </w:t>
      </w:r>
      <w:r w:rsidRPr="005477DB">
        <w:rPr>
          <w:noProof/>
        </w:rPr>
        <w:t>Геморрагические</w:t>
      </w:r>
      <w:r w:rsidRPr="00DB5EBF">
        <w:rPr>
          <w:noProof/>
          <w:lang w:val="en-US"/>
        </w:rPr>
        <w:t xml:space="preserve"> </w:t>
      </w:r>
      <w:r w:rsidRPr="005477DB">
        <w:rPr>
          <w:noProof/>
        </w:rPr>
        <w:t>заболевания</w:t>
      </w:r>
      <w:r w:rsidRPr="00DB5EBF">
        <w:rPr>
          <w:noProof/>
          <w:lang w:val="en-US"/>
        </w:rPr>
        <w:t xml:space="preserve"> </w:t>
      </w:r>
      <w:r w:rsidRPr="005477DB">
        <w:rPr>
          <w:noProof/>
        </w:rPr>
        <w:t>и</w:t>
      </w:r>
      <w:r w:rsidRPr="00DB5EBF">
        <w:rPr>
          <w:noProof/>
          <w:lang w:val="en-US"/>
        </w:rPr>
        <w:t xml:space="preserve"> </w:t>
      </w:r>
      <w:r w:rsidRPr="005477DB">
        <w:rPr>
          <w:noProof/>
        </w:rPr>
        <w:t>синдромы</w:t>
      </w:r>
      <w:r w:rsidRPr="00DB5EBF">
        <w:rPr>
          <w:noProof/>
          <w:lang w:val="en-US"/>
        </w:rPr>
        <w:t xml:space="preserve">. </w:t>
      </w:r>
      <w:r w:rsidRPr="005477DB">
        <w:rPr>
          <w:noProof/>
        </w:rPr>
        <w:t>Москва: Медицина, 1988. 528 p.</w:t>
      </w:r>
    </w:p>
    <w:p w14:paraId="6972F99C" w14:textId="77777777" w:rsidR="005477DB" w:rsidRPr="00DB5EBF" w:rsidRDefault="005477DB" w:rsidP="005477DB">
      <w:pPr>
        <w:widowControl w:val="0"/>
        <w:autoSpaceDE w:val="0"/>
        <w:autoSpaceDN w:val="0"/>
        <w:adjustRightInd w:val="0"/>
        <w:ind w:left="640" w:hanging="640"/>
        <w:rPr>
          <w:noProof/>
          <w:lang w:val="en-US"/>
        </w:rPr>
      </w:pPr>
      <w:r w:rsidRPr="005477DB">
        <w:rPr>
          <w:noProof/>
        </w:rPr>
        <w:t>90.</w:t>
      </w:r>
      <w:r w:rsidRPr="005477DB">
        <w:rPr>
          <w:noProof/>
        </w:rPr>
        <w:tab/>
        <w:t xml:space="preserve">Merlen C. et al. </w:t>
      </w:r>
      <w:r w:rsidRPr="00DB5EBF">
        <w:rPr>
          <w:noProof/>
          <w:lang w:val="en-US"/>
        </w:rPr>
        <w:t>L-Asparaginase lowers plasma antithrombin and mannan-binding-lectin levels: Impact on thrombotic and infectious events in children with acute lymphoblastic leukemia // Pediatr. Blood Cancer. John Wiley and Sons Inc., 2015. Vol. 62, № 8. P. 1381–1387.</w:t>
      </w:r>
    </w:p>
    <w:p w14:paraId="7ADEB92C"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91.</w:t>
      </w:r>
      <w:r w:rsidRPr="00DB5EBF">
        <w:rPr>
          <w:noProof/>
          <w:lang w:val="en-US"/>
        </w:rPr>
        <w:tab/>
        <w:t>Sato K., Kohgo Y. Infusion reactions // Gan To Kagaku Ryoho. Clin J Oncol Nurs, 2008. Vol. 35, № 10. P. 1671–1674.</w:t>
      </w:r>
    </w:p>
    <w:p w14:paraId="4D72D594" w14:textId="77777777" w:rsidR="005477DB" w:rsidRPr="00DB5EBF" w:rsidRDefault="005477DB" w:rsidP="005477DB">
      <w:pPr>
        <w:widowControl w:val="0"/>
        <w:autoSpaceDE w:val="0"/>
        <w:autoSpaceDN w:val="0"/>
        <w:adjustRightInd w:val="0"/>
        <w:ind w:left="640" w:hanging="640"/>
        <w:rPr>
          <w:noProof/>
          <w:lang w:val="en-US"/>
        </w:rPr>
      </w:pPr>
      <w:r w:rsidRPr="00DB5EBF">
        <w:rPr>
          <w:noProof/>
          <w:lang w:val="en-US"/>
        </w:rPr>
        <w:t>92.</w:t>
      </w:r>
      <w:r w:rsidRPr="00DB5EBF">
        <w:rPr>
          <w:noProof/>
          <w:lang w:val="en-US"/>
        </w:rPr>
        <w:tab/>
        <w:t xml:space="preserve">Oken M.M. et al. Toxicity and response criteria of the Eastern Cooperative Oncology Group </w:t>
      </w:r>
      <w:r w:rsidRPr="00DB5EBF">
        <w:rPr>
          <w:noProof/>
          <w:lang w:val="en-US"/>
        </w:rPr>
        <w:lastRenderedPageBreak/>
        <w:t>// Am. J. Clin. Oncol. 1982. Vol. 5, № 6. P. 649–655.</w:t>
      </w:r>
    </w:p>
    <w:p w14:paraId="49786DB3" w14:textId="77777777" w:rsidR="005477DB" w:rsidRPr="005477DB" w:rsidRDefault="005477DB" w:rsidP="005477DB">
      <w:pPr>
        <w:widowControl w:val="0"/>
        <w:autoSpaceDE w:val="0"/>
        <w:autoSpaceDN w:val="0"/>
        <w:adjustRightInd w:val="0"/>
        <w:ind w:left="640" w:hanging="640"/>
        <w:rPr>
          <w:noProof/>
        </w:rPr>
      </w:pPr>
      <w:r w:rsidRPr="00DB5EBF">
        <w:rPr>
          <w:noProof/>
          <w:lang w:val="en-US"/>
        </w:rPr>
        <w:t>93.</w:t>
      </w:r>
      <w:r w:rsidRPr="00DB5EBF">
        <w:rPr>
          <w:noProof/>
          <w:lang w:val="en-US"/>
        </w:rPr>
        <w:tab/>
        <w:t xml:space="preserve">Linn B.S., Linn M.W., Gurel L. Cumulative illness rating scale // J. Am. </w:t>
      </w:r>
      <w:r w:rsidRPr="005477DB">
        <w:rPr>
          <w:noProof/>
        </w:rPr>
        <w:t>Geriatr. Soc. 1968. Vol. 16, № 5. P. 622–626.</w:t>
      </w:r>
    </w:p>
    <w:p w14:paraId="36F10BCD" w14:textId="2C154B30" w:rsidR="004D7374" w:rsidRPr="005A5605" w:rsidRDefault="000B0AC3" w:rsidP="005477DB">
      <w:pPr>
        <w:widowControl w:val="0"/>
        <w:autoSpaceDE w:val="0"/>
        <w:autoSpaceDN w:val="0"/>
        <w:adjustRightInd w:val="0"/>
        <w:ind w:left="640" w:hanging="640"/>
        <w:rPr>
          <w:szCs w:val="24"/>
        </w:rPr>
      </w:pPr>
      <w:r>
        <w:fldChar w:fldCharType="end"/>
      </w:r>
      <w:bookmarkStart w:id="81" w:name="_Toc520213130"/>
      <w:bookmarkStart w:id="82" w:name="_Toc23601736"/>
      <w:r w:rsidR="004D7374" w:rsidRPr="00DB46A1">
        <w:rPr>
          <w:szCs w:val="24"/>
        </w:rPr>
        <w:t>Приложение</w:t>
      </w:r>
      <w:r w:rsidR="00902551" w:rsidRPr="005A5605">
        <w:rPr>
          <w:szCs w:val="24"/>
        </w:rPr>
        <w:t xml:space="preserve"> </w:t>
      </w:r>
      <w:r w:rsidR="004D7374" w:rsidRPr="00DB46A1">
        <w:rPr>
          <w:szCs w:val="24"/>
        </w:rPr>
        <w:t>А</w:t>
      </w:r>
      <w:r w:rsidR="00902551" w:rsidRPr="005A5605">
        <w:rPr>
          <w:szCs w:val="24"/>
        </w:rPr>
        <w:t xml:space="preserve">1. </w:t>
      </w:r>
      <w:r w:rsidR="002448A6" w:rsidRPr="00DB46A1">
        <w:rPr>
          <w:szCs w:val="24"/>
        </w:rPr>
        <w:t>Состав</w:t>
      </w:r>
      <w:r w:rsidR="00902551" w:rsidRPr="005A5605">
        <w:rPr>
          <w:szCs w:val="24"/>
        </w:rPr>
        <w:t xml:space="preserve"> </w:t>
      </w:r>
      <w:r w:rsidR="002448A6" w:rsidRPr="00DB46A1">
        <w:rPr>
          <w:szCs w:val="24"/>
        </w:rPr>
        <w:t>рабочей</w:t>
      </w:r>
      <w:r w:rsidR="00902551" w:rsidRPr="005A5605">
        <w:rPr>
          <w:szCs w:val="24"/>
        </w:rPr>
        <w:t xml:space="preserve"> </w:t>
      </w:r>
      <w:r w:rsidR="002448A6" w:rsidRPr="00DB46A1">
        <w:rPr>
          <w:szCs w:val="24"/>
        </w:rPr>
        <w:t>группы</w:t>
      </w:r>
      <w:r w:rsidR="00902551" w:rsidRPr="005A5605">
        <w:rPr>
          <w:szCs w:val="24"/>
        </w:rPr>
        <w:t xml:space="preserve"> </w:t>
      </w:r>
      <w:r w:rsidR="002448A6" w:rsidRPr="00DB46A1">
        <w:rPr>
          <w:szCs w:val="24"/>
        </w:rPr>
        <w:t>по</w:t>
      </w:r>
      <w:r w:rsidR="00902551" w:rsidRPr="005A5605">
        <w:rPr>
          <w:szCs w:val="24"/>
        </w:rPr>
        <w:t xml:space="preserve"> </w:t>
      </w:r>
      <w:r w:rsidR="002448A6" w:rsidRPr="00DB46A1">
        <w:rPr>
          <w:szCs w:val="24"/>
        </w:rPr>
        <w:t>разработке</w:t>
      </w:r>
      <w:r w:rsidR="00902551" w:rsidRPr="005A5605">
        <w:rPr>
          <w:szCs w:val="24"/>
        </w:rPr>
        <w:t xml:space="preserve"> </w:t>
      </w:r>
      <w:r w:rsidR="00902551" w:rsidRPr="005A5605">
        <w:rPr>
          <w:szCs w:val="24"/>
        </w:rPr>
        <w:br/>
      </w:r>
      <w:r w:rsidR="002448A6" w:rsidRPr="00DB46A1">
        <w:rPr>
          <w:szCs w:val="24"/>
        </w:rPr>
        <w:t>и</w:t>
      </w:r>
      <w:r w:rsidR="00902551" w:rsidRPr="005A5605">
        <w:rPr>
          <w:szCs w:val="24"/>
        </w:rPr>
        <w:t xml:space="preserve"> </w:t>
      </w:r>
      <w:r w:rsidR="002448A6" w:rsidRPr="00DB46A1">
        <w:rPr>
          <w:szCs w:val="24"/>
        </w:rPr>
        <w:t>пересмотру</w:t>
      </w:r>
      <w:r w:rsidR="00902551" w:rsidRPr="005A5605">
        <w:rPr>
          <w:szCs w:val="24"/>
        </w:rPr>
        <w:t xml:space="preserve"> </w:t>
      </w:r>
      <w:r w:rsidR="002448A6" w:rsidRPr="00DB46A1">
        <w:rPr>
          <w:szCs w:val="24"/>
        </w:rPr>
        <w:t>клинических</w:t>
      </w:r>
      <w:r w:rsidR="00902551" w:rsidRPr="005A5605">
        <w:rPr>
          <w:szCs w:val="24"/>
        </w:rPr>
        <w:t xml:space="preserve"> </w:t>
      </w:r>
      <w:r w:rsidR="002448A6" w:rsidRPr="00DB46A1">
        <w:rPr>
          <w:szCs w:val="24"/>
        </w:rPr>
        <w:t>рекомендаций</w:t>
      </w:r>
      <w:bookmarkEnd w:id="81"/>
      <w:bookmarkEnd w:id="82"/>
    </w:p>
    <w:p w14:paraId="54F72346" w14:textId="23F7284A" w:rsidR="006F4507" w:rsidRPr="005D3BBD" w:rsidRDefault="006F4507" w:rsidP="004F6F41">
      <w:pPr>
        <w:pStyle w:val="a4"/>
        <w:numPr>
          <w:ilvl w:val="0"/>
          <w:numId w:val="8"/>
        </w:numPr>
        <w:spacing w:before="0"/>
      </w:pPr>
      <w:r w:rsidRPr="005D3BBD">
        <w:rPr>
          <w:b/>
        </w:rPr>
        <w:t>Аль-Ради Любовь Саттаровна</w:t>
      </w:r>
      <w:r>
        <w:t xml:space="preserve">, </w:t>
      </w:r>
      <w:r w:rsidR="006948CC">
        <w:t>к.м.н., зам. заведующего консультативным гематологическим отделением с дневным стационаром по проведению интенсивной высокодозной терапии  «НМИЦ гематологии» Минздрава России, член Национального гематологического общества</w:t>
      </w:r>
    </w:p>
    <w:p w14:paraId="585E9355" w14:textId="7C7FFC18" w:rsidR="00B63BF6" w:rsidRPr="008C479B" w:rsidRDefault="00B63BF6" w:rsidP="004F6F41">
      <w:pPr>
        <w:pStyle w:val="a4"/>
        <w:numPr>
          <w:ilvl w:val="0"/>
          <w:numId w:val="8"/>
        </w:numPr>
        <w:spacing w:before="0"/>
        <w:rPr>
          <w:color w:val="000000" w:themeColor="text1"/>
        </w:rPr>
      </w:pPr>
      <w:r w:rsidRPr="002E1CB9">
        <w:rPr>
          <w:b/>
        </w:rPr>
        <w:t>Бялик Татьяна Евгеньевна</w:t>
      </w:r>
      <w:r w:rsidR="00E31726">
        <w:rPr>
          <w:b/>
        </w:rPr>
        <w:t>,</w:t>
      </w:r>
      <w:r>
        <w:t xml:space="preserve"> </w:t>
      </w:r>
      <w:r w:rsidR="00E31726">
        <w:t>к.м.н.</w:t>
      </w:r>
      <w:r>
        <w:t xml:space="preserve">, врач-онкогематолог, ассистент кафедры онкологии </w:t>
      </w:r>
      <w:r w:rsidR="00E31726" w:rsidRPr="008C479B">
        <w:rPr>
          <w:color w:val="000000" w:themeColor="text1"/>
        </w:rPr>
        <w:t>ФГАОУ ВО Первый МГМУ им. И.М. Сеченова Минздрава России</w:t>
      </w:r>
      <w:r w:rsidR="002E1CB9" w:rsidRPr="008C479B">
        <w:rPr>
          <w:color w:val="000000" w:themeColor="text1"/>
        </w:rPr>
        <w:t>.</w:t>
      </w:r>
    </w:p>
    <w:p w14:paraId="3F47183E" w14:textId="77777777" w:rsidR="00B63BF6" w:rsidRPr="008C479B" w:rsidRDefault="00B63BF6" w:rsidP="004F6F41">
      <w:pPr>
        <w:pStyle w:val="a4"/>
        <w:numPr>
          <w:ilvl w:val="0"/>
          <w:numId w:val="8"/>
        </w:numPr>
        <w:spacing w:before="0"/>
        <w:rPr>
          <w:color w:val="000000" w:themeColor="text1"/>
        </w:rPr>
      </w:pPr>
      <w:r w:rsidRPr="008C479B">
        <w:rPr>
          <w:b/>
          <w:color w:val="000000" w:themeColor="text1"/>
        </w:rPr>
        <w:t>Зарицкий Андрей Юрьевич</w:t>
      </w:r>
      <w:r w:rsidR="00E31726" w:rsidRPr="008C479B">
        <w:rPr>
          <w:b/>
          <w:color w:val="000000" w:themeColor="text1"/>
        </w:rPr>
        <w:t>,</w:t>
      </w:r>
      <w:r w:rsidRPr="008C479B">
        <w:rPr>
          <w:color w:val="000000" w:themeColor="text1"/>
        </w:rPr>
        <w:t xml:space="preserve"> </w:t>
      </w:r>
      <w:r w:rsidR="00E31726" w:rsidRPr="008C479B">
        <w:rPr>
          <w:color w:val="000000" w:themeColor="text1"/>
        </w:rPr>
        <w:t>д.м.н.</w:t>
      </w:r>
      <w:r w:rsidRPr="008C479B">
        <w:rPr>
          <w:color w:val="000000" w:themeColor="text1"/>
        </w:rPr>
        <w:t xml:space="preserve">, профессор, директор Института гематологии </w:t>
      </w:r>
      <w:r w:rsidR="006D00D7" w:rsidRPr="008C479B">
        <w:rPr>
          <w:color w:val="000000" w:themeColor="text1"/>
        </w:rPr>
        <w:t>ФГБУ «НМИЦ им. В. А. Алмазова» Минздрава России</w:t>
      </w:r>
      <w:r w:rsidR="002E1CB9" w:rsidRPr="008C479B">
        <w:rPr>
          <w:color w:val="000000" w:themeColor="text1"/>
        </w:rPr>
        <w:t>.</w:t>
      </w:r>
    </w:p>
    <w:p w14:paraId="2579DFBC" w14:textId="77777777" w:rsidR="00B63BF6" w:rsidRDefault="00B63BF6" w:rsidP="004F6F41">
      <w:pPr>
        <w:pStyle w:val="a4"/>
        <w:numPr>
          <w:ilvl w:val="0"/>
          <w:numId w:val="8"/>
        </w:numPr>
        <w:spacing w:before="0"/>
      </w:pPr>
      <w:r w:rsidRPr="002E1CB9">
        <w:rPr>
          <w:b/>
        </w:rPr>
        <w:t>Исебер</w:t>
      </w:r>
      <w:r w:rsidR="00D4168D" w:rsidRPr="00D4168D">
        <w:rPr>
          <w:b/>
        </w:rPr>
        <w:t xml:space="preserve"> </w:t>
      </w:r>
      <w:r w:rsidRPr="002E1CB9">
        <w:rPr>
          <w:b/>
        </w:rPr>
        <w:t>Лоик</w:t>
      </w:r>
      <w:r w:rsidR="00E31726">
        <w:rPr>
          <w:b/>
        </w:rPr>
        <w:t>,</w:t>
      </w:r>
      <w:r w:rsidR="00D4168D" w:rsidRPr="00D4168D">
        <w:rPr>
          <w:b/>
        </w:rPr>
        <w:t xml:space="preserve"> </w:t>
      </w:r>
      <w:r w:rsidR="00E31726" w:rsidRPr="00E31726">
        <w:t>п</w:t>
      </w:r>
      <w:r w:rsidR="00EA1D36">
        <w:t xml:space="preserve">рофессор, </w:t>
      </w:r>
      <w:r w:rsidR="00E31726">
        <w:t>гематолог, О</w:t>
      </w:r>
      <w:r>
        <w:t>нкологический центр Тулузы, Франция</w:t>
      </w:r>
      <w:r w:rsidR="002E1CB9">
        <w:t>.</w:t>
      </w:r>
    </w:p>
    <w:p w14:paraId="4F8907A3" w14:textId="77777777" w:rsidR="00B63BF6" w:rsidRPr="00EC626C" w:rsidRDefault="00B63BF6" w:rsidP="004F6F41">
      <w:pPr>
        <w:pStyle w:val="a4"/>
        <w:numPr>
          <w:ilvl w:val="0"/>
          <w:numId w:val="8"/>
        </w:numPr>
        <w:spacing w:before="0"/>
      </w:pPr>
      <w:r w:rsidRPr="002E1CB9">
        <w:rPr>
          <w:b/>
        </w:rPr>
        <w:t>Капл</w:t>
      </w:r>
      <w:r w:rsidR="00E31726">
        <w:rPr>
          <w:b/>
        </w:rPr>
        <w:t>анов Камиль Даниялович,</w:t>
      </w:r>
      <w:r>
        <w:t xml:space="preserve"> </w:t>
      </w:r>
      <w:r w:rsidR="00E31726">
        <w:t>к.м.н.,</w:t>
      </w:r>
      <w:r>
        <w:t xml:space="preserve"> </w:t>
      </w:r>
      <w:r w:rsidR="00E31726">
        <w:t>з</w:t>
      </w:r>
      <w:r>
        <w:t xml:space="preserve">аведующий гематологическим отделением Волгоградского областного клинического онкологического диспансера, ассистент кафедры онкологии с курсом онкологии и гематологии ФУВ </w:t>
      </w:r>
      <w:r w:rsidR="00E31726">
        <w:t>ФГБОУ ВО «</w:t>
      </w:r>
      <w:r>
        <w:t>Волгоградск</w:t>
      </w:r>
      <w:r w:rsidR="00E31726">
        <w:t>ий</w:t>
      </w:r>
      <w:r>
        <w:t xml:space="preserve"> </w:t>
      </w:r>
      <w:r w:rsidR="00E31726">
        <w:t>г</w:t>
      </w:r>
      <w:r>
        <w:t>осударственн</w:t>
      </w:r>
      <w:r w:rsidR="00E31726">
        <w:t>ый</w:t>
      </w:r>
      <w:r>
        <w:t xml:space="preserve"> медицинск</w:t>
      </w:r>
      <w:r w:rsidR="00E31726">
        <w:t>ий</w:t>
      </w:r>
      <w:r>
        <w:t xml:space="preserve"> университет</w:t>
      </w:r>
      <w:r w:rsidR="00E31726">
        <w:t xml:space="preserve">» Минздрава России, главный внештатный </w:t>
      </w:r>
      <w:r>
        <w:t>гематолог Комитета по здравоохранению Адми</w:t>
      </w:r>
      <w:r w:rsidR="00E31726">
        <w:t>нистрации Волгоградской области, ч</w:t>
      </w:r>
      <w:r>
        <w:t>лен Российского общества онкогематологов, член Национальн</w:t>
      </w:r>
      <w:r w:rsidR="002E1CB9">
        <w:t>ого гематологического общества.</w:t>
      </w:r>
    </w:p>
    <w:p w14:paraId="56F6D7F9" w14:textId="77777777" w:rsidR="00B63BF6" w:rsidRDefault="00B63BF6" w:rsidP="004F6F41">
      <w:pPr>
        <w:pStyle w:val="a4"/>
        <w:numPr>
          <w:ilvl w:val="0"/>
          <w:numId w:val="8"/>
        </w:numPr>
        <w:spacing w:before="0"/>
      </w:pPr>
      <w:r w:rsidRPr="002E1CB9">
        <w:rPr>
          <w:b/>
        </w:rPr>
        <w:t>Лопаткина Татьяна Николаевна</w:t>
      </w:r>
      <w:r w:rsidR="00E31726">
        <w:rPr>
          <w:b/>
        </w:rPr>
        <w:t>,</w:t>
      </w:r>
      <w:r>
        <w:t xml:space="preserve"> </w:t>
      </w:r>
      <w:r w:rsidR="00E31726">
        <w:t>к.м.н.</w:t>
      </w:r>
      <w:r>
        <w:t>, врач</w:t>
      </w:r>
      <w:r w:rsidR="00E31726">
        <w:t>-</w:t>
      </w:r>
      <w:r>
        <w:t xml:space="preserve">терапевт, гастроэнтеролог, доцент кафедры терапии, профессиональных болезней и пульмонологии </w:t>
      </w:r>
      <w:r w:rsidR="00E31726" w:rsidRPr="00E31726">
        <w:t>ФГАОУ ВО Первый МГМУ им. И.М. Сеченова Минздрава России</w:t>
      </w:r>
      <w:r w:rsidR="002E1CB9">
        <w:t>.</w:t>
      </w:r>
    </w:p>
    <w:p w14:paraId="56C84A8A" w14:textId="77777777" w:rsidR="00B63BF6" w:rsidRDefault="00B63BF6" w:rsidP="004F6F41">
      <w:pPr>
        <w:pStyle w:val="a4"/>
        <w:numPr>
          <w:ilvl w:val="0"/>
          <w:numId w:val="8"/>
        </w:numPr>
        <w:spacing w:before="0"/>
      </w:pPr>
      <w:r w:rsidRPr="002E1CB9">
        <w:rPr>
          <w:b/>
        </w:rPr>
        <w:t>Луговская Светлана Алексеевна</w:t>
      </w:r>
      <w:r w:rsidR="00E31726">
        <w:rPr>
          <w:b/>
        </w:rPr>
        <w:t>,</w:t>
      </w:r>
      <w:r>
        <w:t xml:space="preserve"> </w:t>
      </w:r>
      <w:r w:rsidR="00E31726">
        <w:t>д.м.н.</w:t>
      </w:r>
      <w:r>
        <w:t>, профессор кафедры клинической лабораторной диагностики Г</w:t>
      </w:r>
      <w:r w:rsidR="00E31726">
        <w:t>БОУ ДПО РМАНПО Минздрава России,</w:t>
      </w:r>
      <w:r>
        <w:t xml:space="preserve"> </w:t>
      </w:r>
      <w:r w:rsidR="00E31726">
        <w:t>ч</w:t>
      </w:r>
      <w:r>
        <w:t>лен Национального гематологического общества.</w:t>
      </w:r>
    </w:p>
    <w:p w14:paraId="5CE07D3A" w14:textId="77777777" w:rsidR="00B63BF6" w:rsidRDefault="00E31726" w:rsidP="004F6F41">
      <w:pPr>
        <w:pStyle w:val="a4"/>
        <w:numPr>
          <w:ilvl w:val="0"/>
          <w:numId w:val="8"/>
        </w:numPr>
        <w:spacing w:before="0"/>
      </w:pPr>
      <w:r>
        <w:rPr>
          <w:b/>
        </w:rPr>
        <w:t>Мухортова Ольга Валентиновна,</w:t>
      </w:r>
      <w:r w:rsidR="00B63BF6">
        <w:t xml:space="preserve"> </w:t>
      </w:r>
      <w:r>
        <w:t>д.м.н.</w:t>
      </w:r>
      <w:r w:rsidR="00B63BF6">
        <w:t xml:space="preserve">, врач-радилог высшей категории, старший научный сотрудник </w:t>
      </w:r>
      <w:r>
        <w:t>о</w:t>
      </w:r>
      <w:r w:rsidR="00B63BF6">
        <w:t>тдела ядерной диагностики (ПЭТ-центр</w:t>
      </w:r>
      <w:r>
        <w:t>а</w:t>
      </w:r>
      <w:r w:rsidR="00B63BF6">
        <w:t xml:space="preserve">) на базе </w:t>
      </w:r>
      <w:r w:rsidRPr="00E31726">
        <w:t xml:space="preserve">ФГБУ </w:t>
      </w:r>
      <w:r>
        <w:t xml:space="preserve">«НМИЦ </w:t>
      </w:r>
      <w:r w:rsidR="00B63BF6">
        <w:t>сердечно-сосудистой хирургии им. А.Н. Бакулева</w:t>
      </w:r>
      <w:r>
        <w:t>» Минздрава России</w:t>
      </w:r>
      <w:r w:rsidR="002E1CB9">
        <w:t>.</w:t>
      </w:r>
    </w:p>
    <w:p w14:paraId="2B3105E5" w14:textId="77777777" w:rsidR="00B63BF6" w:rsidRDefault="00E31726" w:rsidP="004F6F41">
      <w:pPr>
        <w:pStyle w:val="a4"/>
        <w:numPr>
          <w:ilvl w:val="0"/>
          <w:numId w:val="8"/>
        </w:numPr>
        <w:spacing w:before="0"/>
      </w:pPr>
      <w:r>
        <w:rPr>
          <w:b/>
        </w:rPr>
        <w:t>Никитин Евгений Александрович,</w:t>
      </w:r>
      <w:r w:rsidR="00B63BF6">
        <w:t xml:space="preserve"> </w:t>
      </w:r>
      <w:r>
        <w:t>д.м.н.</w:t>
      </w:r>
      <w:r w:rsidR="00B63BF6">
        <w:t xml:space="preserve">, профессор, заведующий дневным стационаром гематологии, онкологии и химиотерапии городского гематологического центра ГБУЗ </w:t>
      </w:r>
      <w:r>
        <w:t>«</w:t>
      </w:r>
      <w:r w:rsidR="00B63BF6">
        <w:t>ГКБ им. С.П. Боткина ДЗ г. Москвы</w:t>
      </w:r>
      <w:r>
        <w:t>»,</w:t>
      </w:r>
      <w:r w:rsidR="00B63BF6">
        <w:t xml:space="preserve"> </w:t>
      </w:r>
      <w:r>
        <w:t>ч</w:t>
      </w:r>
      <w:r w:rsidR="00B63BF6">
        <w:t>лен правления Российского общества онкогематологов, член правления Национального гем</w:t>
      </w:r>
      <w:r w:rsidR="002E1CB9">
        <w:t>а</w:t>
      </w:r>
      <w:r w:rsidR="00B63BF6">
        <w:t>тологического общества.</w:t>
      </w:r>
    </w:p>
    <w:p w14:paraId="12BBE448" w14:textId="77777777" w:rsidR="00BA3B8F" w:rsidRDefault="00BA3B8F" w:rsidP="004F6F41">
      <w:pPr>
        <w:pStyle w:val="a4"/>
        <w:numPr>
          <w:ilvl w:val="0"/>
          <w:numId w:val="8"/>
        </w:numPr>
        <w:spacing w:before="0"/>
      </w:pPr>
      <w:bookmarkStart w:id="83" w:name="_Hlk19634642"/>
      <w:r>
        <w:rPr>
          <w:b/>
        </w:rPr>
        <w:lastRenderedPageBreak/>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bookmarkEnd w:id="83"/>
    <w:p w14:paraId="4D315993" w14:textId="77777777" w:rsidR="00B63BF6" w:rsidRDefault="00B63BF6" w:rsidP="004F6F41">
      <w:pPr>
        <w:pStyle w:val="a4"/>
        <w:numPr>
          <w:ilvl w:val="0"/>
          <w:numId w:val="8"/>
        </w:numPr>
        <w:spacing w:before="0"/>
      </w:pPr>
      <w:r w:rsidRPr="002E1CB9">
        <w:rPr>
          <w:b/>
        </w:rPr>
        <w:t>Поддубная Ирина Владимировна</w:t>
      </w:r>
      <w:r w:rsidR="00E31726">
        <w:rPr>
          <w:b/>
        </w:rPr>
        <w:t>,</w:t>
      </w:r>
      <w:r>
        <w:t xml:space="preserve"> </w:t>
      </w:r>
      <w:r w:rsidR="00E31726">
        <w:t>а</w:t>
      </w:r>
      <w:r>
        <w:t xml:space="preserve">кадемик РАН, заслуженный деятель образования РФ, </w:t>
      </w:r>
      <w:r w:rsidR="00E31726">
        <w:t>д.м.н.</w:t>
      </w:r>
      <w:r>
        <w:t>, профессор, зав. кафедрой онкологии</w:t>
      </w:r>
      <w:r w:rsidR="00303E7D">
        <w:t xml:space="preserve"> и паллиативной медицины</w:t>
      </w:r>
      <w:r>
        <w:t xml:space="preserve">, проректор по </w:t>
      </w:r>
      <w:r w:rsidR="00303E7D">
        <w:t xml:space="preserve">лечебной </w:t>
      </w:r>
      <w:r>
        <w:t xml:space="preserve">работе и международному сотрудничеству ГБОУ ДПО РМАНПО </w:t>
      </w:r>
      <w:r w:rsidR="00E31726">
        <w:t>Минздрава России,</w:t>
      </w:r>
      <w:r>
        <w:t xml:space="preserve"> </w:t>
      </w:r>
      <w:r w:rsidR="00E31726">
        <w:t>п</w:t>
      </w:r>
      <w:r>
        <w:t>редседатель Российского общества онкогематологов.</w:t>
      </w:r>
    </w:p>
    <w:p w14:paraId="794637D0" w14:textId="77777777" w:rsidR="00B63BF6" w:rsidRDefault="00B63BF6" w:rsidP="004F6F41">
      <w:pPr>
        <w:pStyle w:val="a4"/>
        <w:numPr>
          <w:ilvl w:val="0"/>
          <w:numId w:val="8"/>
        </w:numPr>
        <w:spacing w:before="0"/>
        <w:ind w:left="714" w:hanging="357"/>
      </w:pPr>
      <w:r w:rsidRPr="002E1CB9">
        <w:rPr>
          <w:b/>
        </w:rPr>
        <w:t>Самойлова Ольга Сергеевна</w:t>
      </w:r>
      <w:r w:rsidR="00E31726">
        <w:rPr>
          <w:b/>
        </w:rPr>
        <w:t>,</w:t>
      </w:r>
      <w:r>
        <w:t xml:space="preserve"> </w:t>
      </w:r>
      <w:r w:rsidR="00E31726">
        <w:t>к.м.н.</w:t>
      </w:r>
      <w:r>
        <w:t>, врач-гематолог, заведующая гематологическим отделением Нижегородской областной клинической больницы им. Н.А. Семашко</w:t>
      </w:r>
      <w:r w:rsidR="00E31726">
        <w:t>,</w:t>
      </w:r>
      <w:r>
        <w:t xml:space="preserve"> </w:t>
      </w:r>
      <w:r w:rsidR="00E31726">
        <w:t>г</w:t>
      </w:r>
      <w:r>
        <w:t>лавный внештатный гематолог П</w:t>
      </w:r>
      <w:r w:rsidR="006D00D7">
        <w:t>риволжского федерального округа,</w:t>
      </w:r>
      <w:r>
        <w:t xml:space="preserve"> </w:t>
      </w:r>
      <w:r w:rsidR="006D00D7">
        <w:t>ч</w:t>
      </w:r>
      <w:r>
        <w:t>лен Российского общества онкогематологов, член Национального гематологического общества.</w:t>
      </w:r>
    </w:p>
    <w:p w14:paraId="15D8177B" w14:textId="6244622F" w:rsidR="00B63BF6" w:rsidRDefault="00B63BF6" w:rsidP="004F6F41">
      <w:pPr>
        <w:pStyle w:val="a4"/>
        <w:numPr>
          <w:ilvl w:val="0"/>
          <w:numId w:val="8"/>
        </w:numPr>
        <w:spacing w:before="0"/>
        <w:ind w:left="714" w:hanging="357"/>
      </w:pPr>
      <w:r w:rsidRPr="002E1CB9">
        <w:rPr>
          <w:b/>
        </w:rPr>
        <w:t>Стадник Елена Александровна</w:t>
      </w:r>
      <w:r w:rsidR="006D00D7">
        <w:rPr>
          <w:b/>
        </w:rPr>
        <w:t>,</w:t>
      </w:r>
      <w:r>
        <w:t xml:space="preserve"> </w:t>
      </w:r>
      <w:r w:rsidR="006D00D7">
        <w:t>к.м.н.</w:t>
      </w:r>
      <w:r>
        <w:t>, доцент кафедры факу</w:t>
      </w:r>
      <w:r w:rsidR="006D00D7">
        <w:t xml:space="preserve">льтетской терапии </w:t>
      </w:r>
      <w:r w:rsidR="006D00D7" w:rsidRPr="006D00D7">
        <w:t xml:space="preserve">ФГБОУ ВО </w:t>
      </w:r>
      <w:r w:rsidR="006D00D7">
        <w:t>«</w:t>
      </w:r>
      <w:r w:rsidR="006D00D7" w:rsidRPr="006D00D7">
        <w:t>ПСПбГМУ им. И.П. Павлова</w:t>
      </w:r>
      <w:r w:rsidR="006D00D7">
        <w:t>»</w:t>
      </w:r>
      <w:r w:rsidR="006D00D7" w:rsidRPr="006D00D7">
        <w:t xml:space="preserve"> Минздрава России</w:t>
      </w:r>
      <w:r>
        <w:t xml:space="preserve">, старший научный сотрудник </w:t>
      </w:r>
      <w:r w:rsidR="006D00D7" w:rsidRPr="006D00D7">
        <w:t>ФГБУ «НМИЦ им. В. А. Алмазова» Минздрава России</w:t>
      </w:r>
      <w:r w:rsidR="006D00D7">
        <w:t>,</w:t>
      </w:r>
      <w:r>
        <w:t xml:space="preserve"> </w:t>
      </w:r>
      <w:r w:rsidR="006D00D7">
        <w:t>ч</w:t>
      </w:r>
      <w:r>
        <w:t xml:space="preserve">лен Российского общества онкогематологов. </w:t>
      </w:r>
    </w:p>
    <w:p w14:paraId="7477952A" w14:textId="7BBAD47E" w:rsidR="006F4507" w:rsidRDefault="006F4507" w:rsidP="004F6F41">
      <w:pPr>
        <w:pStyle w:val="a4"/>
        <w:numPr>
          <w:ilvl w:val="0"/>
          <w:numId w:val="8"/>
        </w:numPr>
        <w:spacing w:before="0"/>
        <w:ind w:left="714" w:hanging="357"/>
      </w:pPr>
      <w:r w:rsidRPr="005D3BBD">
        <w:rPr>
          <w:b/>
        </w:rPr>
        <w:t>Стефанов Дмитрий Николаевич</w:t>
      </w:r>
      <w:r>
        <w:rPr>
          <w:b/>
        </w:rPr>
        <w:t>,</w:t>
      </w:r>
      <w:r>
        <w:t xml:space="preserve"> научный сотрудник ФГБУ «НМИЦ ДГОИ им. Дмитрия Рогачева» Минздрава России, член Российского общества онкогематологов</w:t>
      </w:r>
    </w:p>
    <w:p w14:paraId="1E099956" w14:textId="77777777" w:rsidR="00BA3B8F" w:rsidRDefault="00BA3B8F" w:rsidP="004F6F41">
      <w:pPr>
        <w:pStyle w:val="a4"/>
        <w:numPr>
          <w:ilvl w:val="0"/>
          <w:numId w:val="8"/>
        </w:numPr>
        <w:spacing w:before="0"/>
        <w:ind w:left="714" w:hanging="357"/>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14:paraId="714C2EF0" w14:textId="01B5CB3D" w:rsidR="00ED5B4B" w:rsidRDefault="00ED5B4B" w:rsidP="004F6F41">
      <w:pPr>
        <w:pStyle w:val="a4"/>
        <w:numPr>
          <w:ilvl w:val="0"/>
          <w:numId w:val="8"/>
        </w:numPr>
        <w:spacing w:before="0"/>
        <w:contextualSpacing/>
      </w:pPr>
      <w:r>
        <w:rPr>
          <w:b/>
          <w:bCs/>
        </w:rPr>
        <w:t>Байков Вадим Валентинович</w:t>
      </w:r>
      <w:r w:rsidR="006F4507">
        <w:rPr>
          <w:b/>
          <w:bCs/>
        </w:rPr>
        <w:t>,</w:t>
      </w:r>
      <w: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12B19DF5" w14:textId="3642991D" w:rsidR="00ED5B4B" w:rsidRPr="0008146B" w:rsidRDefault="00ED5B4B" w:rsidP="004F6F41">
      <w:pPr>
        <w:pStyle w:val="a4"/>
        <w:numPr>
          <w:ilvl w:val="0"/>
          <w:numId w:val="8"/>
        </w:numPr>
        <w:spacing w:before="0"/>
        <w:contextualSpacing/>
      </w:pPr>
      <w:r>
        <w:rPr>
          <w:b/>
          <w:bCs/>
        </w:rPr>
        <w:t>Ковригина Алла Михайловна</w:t>
      </w:r>
      <w:r w:rsidR="006F4507">
        <w:rPr>
          <w:b/>
          <w:bCs/>
        </w:rPr>
        <w:t>,</w:t>
      </w:r>
      <w:r>
        <w:rPr>
          <w:b/>
          <w:bCs/>
        </w:rPr>
        <w:t xml:space="preserve"> </w:t>
      </w:r>
      <w:r>
        <w:t xml:space="preserve">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w:t>
      </w:r>
      <w:r>
        <w:lastRenderedPageBreak/>
        <w:t>гематологии» Минздрава России, член президиума Российского общества патологоанатомов, член правления Российского общества онкогематологов.</w:t>
      </w:r>
    </w:p>
    <w:p w14:paraId="297DEB3A" w14:textId="77777777" w:rsidR="00DB46A1" w:rsidRDefault="00DB46A1" w:rsidP="004E3A70">
      <w:pPr>
        <w:ind w:firstLine="709"/>
        <w:rPr>
          <w:b/>
        </w:rPr>
      </w:pPr>
    </w:p>
    <w:p w14:paraId="5EB5DA19" w14:textId="77777777" w:rsidR="004D7374" w:rsidRPr="00C512DE" w:rsidRDefault="004D7374" w:rsidP="00830EF8">
      <w:pPr>
        <w:ind w:firstLine="709"/>
        <w:rPr>
          <w:b/>
        </w:rPr>
      </w:pPr>
      <w:r w:rsidRPr="00C512DE">
        <w:rPr>
          <w:b/>
        </w:rPr>
        <w:t xml:space="preserve">Конфликт интересов отсутствует. </w:t>
      </w:r>
    </w:p>
    <w:p w14:paraId="017CDC9C" w14:textId="77777777" w:rsidR="004D7374" w:rsidRDefault="004D7374" w:rsidP="00830EF8">
      <w:pPr>
        <w:ind w:firstLine="709"/>
      </w:pPr>
    </w:p>
    <w:p w14:paraId="2E27F2E3" w14:textId="77777777" w:rsidR="004D7374" w:rsidRDefault="004D7374" w:rsidP="005D3BBD">
      <w:pPr>
        <w:pStyle w:val="1"/>
        <w:spacing w:before="0" w:after="0"/>
      </w:pPr>
      <w:bookmarkStart w:id="84" w:name="_Toc520213131"/>
      <w:bookmarkStart w:id="85" w:name="_Toc23601737"/>
      <w:bookmarkStart w:id="86" w:name="_Toc100658228"/>
      <w:r>
        <w:t>Приложение А2. Методология разработки клинических рекомендаций</w:t>
      </w:r>
      <w:bookmarkEnd w:id="84"/>
      <w:bookmarkEnd w:id="85"/>
      <w:bookmarkEnd w:id="86"/>
    </w:p>
    <w:p w14:paraId="4D9DBA5E" w14:textId="77777777" w:rsidR="004D7374" w:rsidRDefault="004D7374" w:rsidP="004E3A70">
      <w:pPr>
        <w:ind w:firstLine="709"/>
        <w:contextualSpacing/>
      </w:pPr>
      <w:r>
        <w:t>Целевая аудитория данных клинических рекомендаций:</w:t>
      </w:r>
    </w:p>
    <w:p w14:paraId="37038D91" w14:textId="77777777" w:rsidR="004D7374" w:rsidRDefault="006D00D7" w:rsidP="004F6F41">
      <w:pPr>
        <w:pStyle w:val="a4"/>
        <w:numPr>
          <w:ilvl w:val="0"/>
          <w:numId w:val="25"/>
        </w:numPr>
        <w:spacing w:before="0"/>
        <w:contextualSpacing/>
      </w:pPr>
      <w:r>
        <w:t>в</w:t>
      </w:r>
      <w:r w:rsidR="004D7374">
        <w:t>рачи-гематологи</w:t>
      </w:r>
      <w:r w:rsidR="0041352B">
        <w:t>;</w:t>
      </w:r>
    </w:p>
    <w:p w14:paraId="1E5AB491" w14:textId="77777777" w:rsidR="004D7374" w:rsidRPr="009D0A81" w:rsidRDefault="006D00D7" w:rsidP="004F6F41">
      <w:pPr>
        <w:pStyle w:val="a4"/>
        <w:numPr>
          <w:ilvl w:val="0"/>
          <w:numId w:val="25"/>
        </w:numPr>
        <w:spacing w:before="0"/>
        <w:contextualSpacing/>
      </w:pPr>
      <w:r>
        <w:t>в</w:t>
      </w:r>
      <w:r w:rsidR="004D7374">
        <w:t>рачи-</w:t>
      </w:r>
      <w:r w:rsidR="004D7374" w:rsidRPr="009D0A81">
        <w:t>онкологи</w:t>
      </w:r>
      <w:r>
        <w:t>;</w:t>
      </w:r>
    </w:p>
    <w:p w14:paraId="18CDDDB1" w14:textId="77777777" w:rsidR="006919DC" w:rsidRPr="009D0A81" w:rsidRDefault="006D00D7" w:rsidP="004F6F41">
      <w:pPr>
        <w:pStyle w:val="a4"/>
        <w:numPr>
          <w:ilvl w:val="0"/>
          <w:numId w:val="25"/>
        </w:numPr>
        <w:spacing w:before="0"/>
        <w:contextualSpacing/>
      </w:pPr>
      <w:r>
        <w:t>с</w:t>
      </w:r>
      <w:r w:rsidR="006919DC" w:rsidRPr="009D0A81">
        <w:t xml:space="preserve">туденты медицинских </w:t>
      </w:r>
      <w:r>
        <w:t>вуз</w:t>
      </w:r>
      <w:r w:rsidR="006919DC" w:rsidRPr="009D0A81">
        <w:t>ов</w:t>
      </w:r>
      <w:r>
        <w:t>.</w:t>
      </w:r>
    </w:p>
    <w:p w14:paraId="2CBE9FED" w14:textId="77777777" w:rsidR="004D7374" w:rsidRPr="00473776" w:rsidRDefault="004D7374" w:rsidP="00E92E00">
      <w:pPr>
        <w:ind w:firstLine="709"/>
        <w:contextualSpacing/>
        <w:rPr>
          <w:b/>
        </w:rPr>
      </w:pPr>
      <w:r w:rsidRPr="00473776">
        <w:rPr>
          <w:b/>
        </w:rPr>
        <w:t>Методология сбора доказательств</w:t>
      </w:r>
    </w:p>
    <w:p w14:paraId="280A0BA9" w14:textId="77777777" w:rsidR="004D7374" w:rsidRDefault="004D7374" w:rsidP="00B04401">
      <w:pPr>
        <w:ind w:firstLine="709"/>
        <w:contextualSpacing/>
      </w:pPr>
      <w:r w:rsidRPr="00C512DE">
        <w:t>Методы, использованные для сбора / селекции доказательств:</w:t>
      </w:r>
      <w:r w:rsidR="006D00D7">
        <w:t xml:space="preserve"> п</w:t>
      </w:r>
      <w:r>
        <w:t>оиск публикаций в специализированных периодических печатн</w:t>
      </w:r>
      <w:r w:rsidR="006D00D7">
        <w:t>ых изданиях с импакт-фактором &gt;</w:t>
      </w:r>
      <w:r>
        <w:t>0</w:t>
      </w:r>
      <w:r w:rsidR="006D00D7">
        <w:t>,3.</w:t>
      </w:r>
    </w:p>
    <w:p w14:paraId="246E0D97" w14:textId="77777777" w:rsidR="004D7374" w:rsidRPr="00473776" w:rsidRDefault="004D7374" w:rsidP="00B04401">
      <w:pPr>
        <w:ind w:firstLine="709"/>
        <w:contextualSpacing/>
        <w:rPr>
          <w:b/>
        </w:rPr>
      </w:pPr>
      <w:r w:rsidRPr="00473776">
        <w:rPr>
          <w:b/>
        </w:rPr>
        <w:t>Поиск в электронных базах данных.</w:t>
      </w:r>
    </w:p>
    <w:p w14:paraId="2D0C205D" w14:textId="77777777" w:rsidR="004D7374" w:rsidRPr="006D00D7" w:rsidRDefault="004D7374" w:rsidP="00B04401">
      <w:pPr>
        <w:ind w:firstLine="709"/>
        <w:contextualSpacing/>
        <w:rPr>
          <w:spacing w:val="-4"/>
        </w:rPr>
      </w:pPr>
      <w:r w:rsidRPr="006D00D7">
        <w:rPr>
          <w:spacing w:val="-4"/>
        </w:rPr>
        <w:t>Доказательной базой для рекомендаций являю</w:t>
      </w:r>
      <w:r w:rsidR="006D00D7">
        <w:rPr>
          <w:spacing w:val="-4"/>
        </w:rPr>
        <w:t>тся публикации, вошедшие в Кок</w:t>
      </w:r>
      <w:r w:rsidR="006D00D7">
        <w:rPr>
          <w:spacing w:val="-4"/>
        </w:rPr>
        <w:softHyphen/>
        <w:t>ре</w:t>
      </w:r>
      <w:r w:rsidRPr="006D00D7">
        <w:rPr>
          <w:spacing w:val="-4"/>
        </w:rPr>
        <w:t>йновскую библиотеку, базы данных P</w:t>
      </w:r>
      <w:r w:rsidR="006D00D7" w:rsidRPr="006D00D7">
        <w:rPr>
          <w:spacing w:val="-4"/>
        </w:rPr>
        <w:t>ub</w:t>
      </w:r>
      <w:r w:rsidRPr="006D00D7">
        <w:rPr>
          <w:spacing w:val="-4"/>
        </w:rPr>
        <w:t>M</w:t>
      </w:r>
      <w:r w:rsidR="006D00D7" w:rsidRPr="006D00D7">
        <w:rPr>
          <w:spacing w:val="-4"/>
        </w:rPr>
        <w:t>ed</w:t>
      </w:r>
      <w:r w:rsidRPr="006D00D7">
        <w:rPr>
          <w:spacing w:val="-4"/>
        </w:rPr>
        <w:t xml:space="preserve"> и MEDLINE. Глубина поиска составляла 30 лет.</w:t>
      </w:r>
    </w:p>
    <w:p w14:paraId="454266B4" w14:textId="77777777" w:rsidR="004D7374" w:rsidRPr="00C512DE" w:rsidRDefault="004D7374" w:rsidP="00B04401">
      <w:pPr>
        <w:ind w:firstLine="709"/>
        <w:contextualSpacing/>
      </w:pPr>
      <w:r w:rsidRPr="00C512DE">
        <w:t>Методы, использованные для анализа доказательств:</w:t>
      </w:r>
    </w:p>
    <w:p w14:paraId="1F6AD5D8" w14:textId="77777777" w:rsidR="004D7374" w:rsidRDefault="006D00D7" w:rsidP="004F6F41">
      <w:pPr>
        <w:pStyle w:val="a4"/>
        <w:numPr>
          <w:ilvl w:val="0"/>
          <w:numId w:val="26"/>
        </w:numPr>
        <w:spacing w:before="0"/>
        <w:contextualSpacing/>
      </w:pPr>
      <w:r>
        <w:t>о</w:t>
      </w:r>
      <w:r w:rsidR="004D7374">
        <w:t xml:space="preserve">бзоры опубликованных </w:t>
      </w:r>
      <w:r>
        <w:t>мета</w:t>
      </w:r>
      <w:r w:rsidR="004D7374">
        <w:t>анализов;</w:t>
      </w:r>
    </w:p>
    <w:p w14:paraId="609A79C3" w14:textId="77777777" w:rsidR="004D7374" w:rsidRDefault="006D00D7" w:rsidP="004F6F41">
      <w:pPr>
        <w:pStyle w:val="a4"/>
        <w:numPr>
          <w:ilvl w:val="0"/>
          <w:numId w:val="26"/>
        </w:numPr>
        <w:spacing w:before="0"/>
        <w:contextualSpacing/>
      </w:pPr>
      <w:r>
        <w:t>с</w:t>
      </w:r>
      <w:r w:rsidR="004D7374">
        <w:t>истематические обзоры с таблицами доказательств.</w:t>
      </w:r>
    </w:p>
    <w:p w14:paraId="213E13D2" w14:textId="77777777" w:rsidR="006D00D7" w:rsidRDefault="004D7374" w:rsidP="003F5F47">
      <w:pPr>
        <w:ind w:firstLine="709"/>
        <w:contextualSpacing/>
      </w:pPr>
      <w:r w:rsidRPr="00C512DE">
        <w:t>Методы, использованные для качества и силы доказательств:</w:t>
      </w:r>
    </w:p>
    <w:p w14:paraId="658B1AEE" w14:textId="77777777" w:rsidR="006D00D7" w:rsidRDefault="006D00D7" w:rsidP="004F6F41">
      <w:pPr>
        <w:pStyle w:val="a4"/>
        <w:numPr>
          <w:ilvl w:val="0"/>
          <w:numId w:val="26"/>
        </w:numPr>
        <w:spacing w:before="0"/>
        <w:contextualSpacing/>
      </w:pPr>
      <w:r>
        <w:t>консенсус экспертов;</w:t>
      </w:r>
    </w:p>
    <w:p w14:paraId="24950CC8" w14:textId="77777777" w:rsidR="004D7374" w:rsidRDefault="006D00D7" w:rsidP="004F6F41">
      <w:pPr>
        <w:pStyle w:val="a4"/>
        <w:numPr>
          <w:ilvl w:val="0"/>
          <w:numId w:val="26"/>
        </w:numPr>
        <w:spacing w:before="0"/>
        <w:contextualSpacing/>
      </w:pPr>
      <w:r>
        <w:t>о</w:t>
      </w:r>
      <w:r w:rsidR="004D7374">
        <w:t>ценка значимости доказательств в соответствии с рейтинговой схемой доказательств (табл.</w:t>
      </w:r>
      <w:r>
        <w:t xml:space="preserve"> А1–</w:t>
      </w:r>
      <w:r w:rsidR="00542928">
        <w:t>А</w:t>
      </w:r>
      <w:r w:rsidR="000A139D">
        <w:t>3</w:t>
      </w:r>
      <w:r w:rsidR="004D7374">
        <w:t>).</w:t>
      </w:r>
    </w:p>
    <w:p w14:paraId="051812DA" w14:textId="77777777" w:rsidR="00C512DE" w:rsidRDefault="004D7374">
      <w:pPr>
        <w:ind w:firstLine="709"/>
        <w:contextualSpacing/>
      </w:pPr>
      <w:r>
        <w:t>В настоящих клинических рекомендациях приведены уровни д</w:t>
      </w:r>
      <w:r w:rsidR="006D00D7">
        <w:t>остоверности д</w:t>
      </w:r>
      <w:r>
        <w:t>оказатель</w:t>
      </w:r>
      <w:r w:rsidR="006D00D7">
        <w:t>ств и уровни убедительности рекомендаций</w:t>
      </w:r>
      <w:r>
        <w:t xml:space="preserve"> в соответствии </w:t>
      </w:r>
      <w:r w:rsidR="00542928">
        <w:t>рекомендаци</w:t>
      </w:r>
      <w:r w:rsidR="00FD2083">
        <w:t xml:space="preserve">ями </w:t>
      </w:r>
      <w:r w:rsidR="00542928">
        <w:t xml:space="preserve"> </w:t>
      </w:r>
      <w:r w:rsidR="00FD2083" w:rsidRPr="0044241A">
        <w:rPr>
          <w:color w:val="000000"/>
          <w:szCs w:val="24"/>
        </w:rPr>
        <w:t>по разработке и актуализации клинических</w:t>
      </w:r>
      <w:r w:rsidR="00FD2083" w:rsidRPr="005A463A">
        <w:rPr>
          <w:color w:val="000000"/>
        </w:rPr>
        <w:t xml:space="preserve"> рекомендаций </w:t>
      </w:r>
      <w:r w:rsidR="00FD2083" w:rsidRPr="0044241A">
        <w:rPr>
          <w:color w:val="000000"/>
          <w:szCs w:val="24"/>
        </w:rPr>
        <w:t>(приказ</w:t>
      </w:r>
      <w:r w:rsidR="00FD2083" w:rsidRPr="005A463A">
        <w:rPr>
          <w:color w:val="000000"/>
        </w:rPr>
        <w:t xml:space="preserve"> Минздрава России</w:t>
      </w:r>
      <w:r w:rsidR="00FD2083" w:rsidRPr="0044241A">
        <w:rPr>
          <w:color w:val="000000"/>
          <w:szCs w:val="24"/>
        </w:rPr>
        <w:t xml:space="preserve"> от 28.02.2019 г. № 103н)</w:t>
      </w:r>
      <w:r w:rsidR="00542928">
        <w:t xml:space="preserve">. </w:t>
      </w:r>
    </w:p>
    <w:p w14:paraId="0797DF89" w14:textId="77777777" w:rsidR="00437AD9" w:rsidRDefault="00437AD9">
      <w:pPr>
        <w:rPr>
          <w:b/>
        </w:rPr>
      </w:pPr>
      <w:bookmarkStart w:id="87" w:name="_Ref515967586"/>
    </w:p>
    <w:p w14:paraId="68672FEF" w14:textId="64E09699" w:rsidR="000A442F" w:rsidRPr="000A139D" w:rsidRDefault="000A442F">
      <w:pPr>
        <w:rPr>
          <w:b/>
        </w:rPr>
      </w:pPr>
      <w:r w:rsidRPr="000A139D">
        <w:rPr>
          <w:b/>
        </w:rPr>
        <w:t>Таблица</w:t>
      </w:r>
      <w:r w:rsidR="000A139D">
        <w:rPr>
          <w:b/>
        </w:rPr>
        <w:t xml:space="preserve"> 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3279DB">
        <w:rPr>
          <w:b/>
          <w:noProof/>
        </w:rPr>
        <w:t>1</w:t>
      </w:r>
      <w:r w:rsidR="000B0AC3" w:rsidRPr="000A139D">
        <w:rPr>
          <w:b/>
        </w:rPr>
        <w:fldChar w:fldCharType="end"/>
      </w:r>
      <w:bookmarkEnd w:id="87"/>
      <w:r w:rsidRPr="000A139D">
        <w:rPr>
          <w:b/>
        </w:rPr>
        <w:t>.</w:t>
      </w:r>
      <w:r w:rsidR="00D4168D" w:rsidRPr="000A139D">
        <w:rPr>
          <w:b/>
        </w:rPr>
        <w:t xml:space="preserve"> </w:t>
      </w:r>
      <w:r w:rsidRPr="000A139D">
        <w:rPr>
          <w:b/>
        </w:rPr>
        <w:t>Шкала оценки уровней достоверности доказательств (УДД)</w:t>
      </w:r>
      <w:r w:rsidR="006D00D7" w:rsidRPr="000A139D">
        <w:rPr>
          <w:b/>
        </w:rPr>
        <w:t xml:space="preserve"> </w:t>
      </w:r>
      <w:r w:rsidRPr="000A139D">
        <w:rPr>
          <w:b/>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0A442F" w:rsidRPr="005B4606" w14:paraId="54CFD41A" w14:textId="77777777" w:rsidTr="005B4606">
        <w:trPr>
          <w:trHeight w:val="58"/>
        </w:trPr>
        <w:tc>
          <w:tcPr>
            <w:tcW w:w="427" w:type="pct"/>
          </w:tcPr>
          <w:p w14:paraId="59A6C142" w14:textId="77777777" w:rsidR="000A442F" w:rsidRPr="005B4606" w:rsidRDefault="000A442F" w:rsidP="005D3BBD">
            <w:pPr>
              <w:jc w:val="center"/>
              <w:rPr>
                <w:b/>
                <w:color w:val="000000"/>
                <w:szCs w:val="24"/>
              </w:rPr>
            </w:pPr>
            <w:r w:rsidRPr="005B4606">
              <w:rPr>
                <w:b/>
                <w:color w:val="000000"/>
                <w:szCs w:val="24"/>
              </w:rPr>
              <w:t>УДД</w:t>
            </w:r>
          </w:p>
        </w:tc>
        <w:tc>
          <w:tcPr>
            <w:tcW w:w="4573" w:type="pct"/>
          </w:tcPr>
          <w:p w14:paraId="6D50EE38"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650158C9" w14:textId="77777777" w:rsidTr="005B4606">
        <w:tc>
          <w:tcPr>
            <w:tcW w:w="427" w:type="pct"/>
          </w:tcPr>
          <w:p w14:paraId="4408C9BA" w14:textId="77777777" w:rsidR="000A442F" w:rsidRPr="005B4606" w:rsidRDefault="000A442F" w:rsidP="005D3BBD">
            <w:pPr>
              <w:jc w:val="center"/>
              <w:rPr>
                <w:color w:val="000000"/>
                <w:szCs w:val="24"/>
              </w:rPr>
            </w:pPr>
            <w:r w:rsidRPr="005B4606">
              <w:rPr>
                <w:color w:val="000000"/>
                <w:szCs w:val="24"/>
              </w:rPr>
              <w:t>1</w:t>
            </w:r>
          </w:p>
        </w:tc>
        <w:tc>
          <w:tcPr>
            <w:tcW w:w="4573" w:type="pct"/>
          </w:tcPr>
          <w:p w14:paraId="202FCE12" w14:textId="77777777" w:rsidR="000A442F" w:rsidRPr="005B4606" w:rsidRDefault="000A442F" w:rsidP="005D3BBD">
            <w:pPr>
              <w:rPr>
                <w:color w:val="000000"/>
                <w:szCs w:val="24"/>
              </w:rPr>
            </w:pPr>
            <w:r w:rsidRPr="005B4606">
              <w:rPr>
                <w:color w:val="000000"/>
                <w:szCs w:val="24"/>
              </w:rPr>
              <w:t>Систематические обзоры исследований с контролем референсным методом</w:t>
            </w:r>
            <w:r w:rsidRPr="005B4606">
              <w:rPr>
                <w:szCs w:val="24"/>
              </w:rPr>
              <w:t xml:space="preserve"> или систематический обзор рандомизированных клинических исс</w:t>
            </w:r>
            <w:r w:rsidR="006D00D7">
              <w:rPr>
                <w:szCs w:val="24"/>
              </w:rPr>
              <w:t>ледований с применением мета</w:t>
            </w:r>
            <w:r w:rsidR="00FD2083">
              <w:rPr>
                <w:szCs w:val="24"/>
              </w:rPr>
              <w:t>-</w:t>
            </w:r>
            <w:r w:rsidRPr="005B4606">
              <w:rPr>
                <w:szCs w:val="24"/>
              </w:rPr>
              <w:t>анализа</w:t>
            </w:r>
          </w:p>
        </w:tc>
      </w:tr>
      <w:tr w:rsidR="000A442F" w:rsidRPr="005B4606" w14:paraId="5FDAD59D" w14:textId="77777777" w:rsidTr="005B4606">
        <w:tc>
          <w:tcPr>
            <w:tcW w:w="427" w:type="pct"/>
          </w:tcPr>
          <w:p w14:paraId="7FB80576" w14:textId="77777777" w:rsidR="000A442F" w:rsidRPr="005B4606" w:rsidRDefault="000A442F" w:rsidP="005D3BBD">
            <w:pPr>
              <w:jc w:val="center"/>
              <w:rPr>
                <w:color w:val="000000"/>
                <w:szCs w:val="24"/>
              </w:rPr>
            </w:pPr>
            <w:r w:rsidRPr="005B4606">
              <w:rPr>
                <w:color w:val="000000"/>
                <w:szCs w:val="24"/>
              </w:rPr>
              <w:lastRenderedPageBreak/>
              <w:t>2</w:t>
            </w:r>
          </w:p>
        </w:tc>
        <w:tc>
          <w:tcPr>
            <w:tcW w:w="4573" w:type="pct"/>
          </w:tcPr>
          <w:p w14:paraId="51B67607" w14:textId="77777777" w:rsidR="000A442F" w:rsidRPr="005B4606" w:rsidRDefault="000A442F" w:rsidP="005D3BBD">
            <w:pPr>
              <w:rPr>
                <w:color w:val="000000"/>
                <w:szCs w:val="24"/>
              </w:rPr>
            </w:pPr>
            <w:r w:rsidRPr="005B4606">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FD2083">
              <w:rPr>
                <w:color w:val="000000"/>
                <w:szCs w:val="24"/>
              </w:rPr>
              <w:t>-</w:t>
            </w:r>
            <w:r w:rsidRPr="005B4606">
              <w:rPr>
                <w:color w:val="000000"/>
                <w:szCs w:val="24"/>
              </w:rPr>
              <w:t>анализа</w:t>
            </w:r>
          </w:p>
        </w:tc>
      </w:tr>
      <w:tr w:rsidR="000A442F" w:rsidRPr="005B4606" w14:paraId="0A35B027" w14:textId="77777777" w:rsidTr="005B4606">
        <w:tc>
          <w:tcPr>
            <w:tcW w:w="427" w:type="pct"/>
          </w:tcPr>
          <w:p w14:paraId="6941D787" w14:textId="77777777" w:rsidR="000A442F" w:rsidRPr="005B4606" w:rsidRDefault="000A442F" w:rsidP="005D3BBD">
            <w:pPr>
              <w:jc w:val="center"/>
              <w:rPr>
                <w:color w:val="000000"/>
                <w:szCs w:val="24"/>
              </w:rPr>
            </w:pPr>
            <w:r w:rsidRPr="005B4606">
              <w:rPr>
                <w:color w:val="000000"/>
                <w:szCs w:val="24"/>
              </w:rPr>
              <w:t>3</w:t>
            </w:r>
          </w:p>
        </w:tc>
        <w:tc>
          <w:tcPr>
            <w:tcW w:w="4573" w:type="pct"/>
          </w:tcPr>
          <w:p w14:paraId="1DF63AAD" w14:textId="77777777" w:rsidR="000A442F" w:rsidRPr="005B4606" w:rsidRDefault="000A442F" w:rsidP="005D3BBD">
            <w:pPr>
              <w:rPr>
                <w:color w:val="000000"/>
                <w:szCs w:val="24"/>
              </w:rPr>
            </w:pPr>
            <w:r w:rsidRPr="005B4606">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0A139D">
              <w:rPr>
                <w:color w:val="000000"/>
                <w:szCs w:val="24"/>
              </w:rPr>
              <w:t>,</w:t>
            </w:r>
            <w:r w:rsidRPr="005B4606">
              <w:rPr>
                <w:color w:val="000000"/>
                <w:szCs w:val="24"/>
              </w:rPr>
              <w:t xml:space="preserve"> или нерандомизированные сравнительные исследования, в том числе когортные исследования</w:t>
            </w:r>
          </w:p>
        </w:tc>
      </w:tr>
      <w:tr w:rsidR="000A442F" w:rsidRPr="005B4606" w14:paraId="7B4E7956" w14:textId="77777777" w:rsidTr="005B4606">
        <w:tc>
          <w:tcPr>
            <w:tcW w:w="427" w:type="pct"/>
          </w:tcPr>
          <w:p w14:paraId="48B38F93" w14:textId="77777777" w:rsidR="000A442F" w:rsidRPr="005B4606" w:rsidRDefault="000A442F" w:rsidP="005D3BBD">
            <w:pPr>
              <w:jc w:val="center"/>
              <w:rPr>
                <w:color w:val="000000"/>
                <w:szCs w:val="24"/>
              </w:rPr>
            </w:pPr>
            <w:r w:rsidRPr="005B4606">
              <w:rPr>
                <w:color w:val="000000"/>
                <w:szCs w:val="24"/>
              </w:rPr>
              <w:t>4</w:t>
            </w:r>
          </w:p>
        </w:tc>
        <w:tc>
          <w:tcPr>
            <w:tcW w:w="4573" w:type="pct"/>
          </w:tcPr>
          <w:p w14:paraId="2B97D837"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w:t>
            </w:r>
          </w:p>
        </w:tc>
      </w:tr>
      <w:tr w:rsidR="000A442F" w:rsidRPr="005B4606" w14:paraId="23BFDD9D" w14:textId="77777777" w:rsidTr="005B4606">
        <w:tc>
          <w:tcPr>
            <w:tcW w:w="427" w:type="pct"/>
          </w:tcPr>
          <w:p w14:paraId="0C91E3C3" w14:textId="77777777" w:rsidR="000A442F" w:rsidRPr="005B4606" w:rsidRDefault="000A442F" w:rsidP="005D3BBD">
            <w:pPr>
              <w:jc w:val="center"/>
              <w:rPr>
                <w:color w:val="000000"/>
                <w:szCs w:val="24"/>
              </w:rPr>
            </w:pPr>
            <w:r w:rsidRPr="005B4606">
              <w:rPr>
                <w:color w:val="000000"/>
                <w:szCs w:val="24"/>
              </w:rPr>
              <w:t>5</w:t>
            </w:r>
          </w:p>
        </w:tc>
        <w:tc>
          <w:tcPr>
            <w:tcW w:w="4573" w:type="pct"/>
          </w:tcPr>
          <w:p w14:paraId="53DB6BB5"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или мнение экспертов</w:t>
            </w:r>
          </w:p>
        </w:tc>
      </w:tr>
    </w:tbl>
    <w:p w14:paraId="12A5A83B" w14:textId="77777777" w:rsidR="000A442F" w:rsidRDefault="000A442F" w:rsidP="004E3A70">
      <w:pPr>
        <w:pStyle w:val="ab"/>
        <w:rPr>
          <w:rStyle w:val="aa"/>
        </w:rPr>
      </w:pPr>
    </w:p>
    <w:p w14:paraId="78338AE4" w14:textId="45AB6EAC" w:rsidR="000A442F" w:rsidRPr="000A139D" w:rsidRDefault="000A442F" w:rsidP="00830EF8">
      <w:pPr>
        <w:rPr>
          <w:b/>
        </w:rPr>
      </w:pPr>
      <w:bookmarkStart w:id="88" w:name="_Ref515967623"/>
      <w:r w:rsidRPr="000A139D">
        <w:rPr>
          <w:b/>
        </w:rPr>
        <w:t xml:space="preserve">Таблица </w:t>
      </w:r>
      <w:r w:rsidR="000A139D">
        <w:rPr>
          <w:b/>
        </w:rPr>
        <w:t>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3279DB">
        <w:rPr>
          <w:b/>
          <w:noProof/>
        </w:rPr>
        <w:t>2</w:t>
      </w:r>
      <w:r w:rsidR="000B0AC3" w:rsidRPr="000A139D">
        <w:rPr>
          <w:b/>
        </w:rPr>
        <w:fldChar w:fldCharType="end"/>
      </w:r>
      <w:bookmarkEnd w:id="88"/>
      <w:r w:rsidRPr="000A139D">
        <w:rPr>
          <w:b/>
        </w:rPr>
        <w:t>.</w:t>
      </w:r>
      <w:r w:rsidR="00D4168D" w:rsidRPr="000A139D">
        <w:rPr>
          <w:b/>
        </w:rPr>
        <w:t xml:space="preserve"> </w:t>
      </w:r>
      <w:r w:rsidRPr="000A139D">
        <w:rPr>
          <w:b/>
        </w:rPr>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0A442F" w:rsidRPr="005B4606" w14:paraId="1B1D7C67" w14:textId="77777777" w:rsidTr="005B4606">
        <w:tc>
          <w:tcPr>
            <w:tcW w:w="360" w:type="pct"/>
          </w:tcPr>
          <w:p w14:paraId="6C643427" w14:textId="77777777" w:rsidR="000A442F" w:rsidRPr="005B4606" w:rsidRDefault="000A442F" w:rsidP="005D3BBD">
            <w:pPr>
              <w:jc w:val="center"/>
              <w:rPr>
                <w:b/>
                <w:color w:val="000000"/>
                <w:szCs w:val="24"/>
              </w:rPr>
            </w:pPr>
            <w:r w:rsidRPr="005B4606">
              <w:rPr>
                <w:b/>
                <w:color w:val="000000"/>
                <w:szCs w:val="24"/>
              </w:rPr>
              <w:t>УДД</w:t>
            </w:r>
          </w:p>
        </w:tc>
        <w:tc>
          <w:tcPr>
            <w:tcW w:w="4640" w:type="pct"/>
          </w:tcPr>
          <w:p w14:paraId="5B31A896" w14:textId="77777777" w:rsidR="000A442F" w:rsidRPr="005B4606" w:rsidRDefault="000A442F" w:rsidP="005D3BBD">
            <w:pPr>
              <w:jc w:val="center"/>
              <w:rPr>
                <w:b/>
                <w:color w:val="000000"/>
                <w:szCs w:val="24"/>
              </w:rPr>
            </w:pPr>
            <w:r w:rsidRPr="005B4606">
              <w:rPr>
                <w:b/>
                <w:color w:val="000000"/>
                <w:szCs w:val="24"/>
              </w:rPr>
              <w:t xml:space="preserve">Расшифровка </w:t>
            </w:r>
          </w:p>
        </w:tc>
      </w:tr>
      <w:tr w:rsidR="000A442F" w:rsidRPr="005B4606" w14:paraId="6787880B" w14:textId="77777777" w:rsidTr="005B4606">
        <w:tc>
          <w:tcPr>
            <w:tcW w:w="360" w:type="pct"/>
          </w:tcPr>
          <w:p w14:paraId="553A4333" w14:textId="77777777" w:rsidR="000A442F" w:rsidRPr="005B4606" w:rsidRDefault="000A442F" w:rsidP="005D3BBD">
            <w:pPr>
              <w:jc w:val="center"/>
              <w:rPr>
                <w:color w:val="000000"/>
                <w:szCs w:val="24"/>
              </w:rPr>
            </w:pPr>
            <w:r w:rsidRPr="005B4606">
              <w:rPr>
                <w:color w:val="000000"/>
                <w:szCs w:val="24"/>
              </w:rPr>
              <w:t>1</w:t>
            </w:r>
          </w:p>
        </w:tc>
        <w:tc>
          <w:tcPr>
            <w:tcW w:w="4640" w:type="pct"/>
          </w:tcPr>
          <w:p w14:paraId="3730D5D1" w14:textId="77777777" w:rsidR="000A442F" w:rsidRPr="005B4606" w:rsidRDefault="000A442F" w:rsidP="005D3BBD">
            <w:pPr>
              <w:rPr>
                <w:color w:val="000000"/>
                <w:szCs w:val="24"/>
              </w:rPr>
            </w:pPr>
            <w:r w:rsidRPr="005B4606">
              <w:rPr>
                <w:color w:val="000000"/>
                <w:szCs w:val="24"/>
              </w:rPr>
              <w:t>Систематическ</w:t>
            </w:r>
            <w:r w:rsidR="000A139D">
              <w:rPr>
                <w:color w:val="000000"/>
                <w:szCs w:val="24"/>
              </w:rPr>
              <w:t>ий обзор РКИ с применением мета</w:t>
            </w:r>
            <w:r w:rsidRPr="005B4606">
              <w:rPr>
                <w:color w:val="000000"/>
                <w:szCs w:val="24"/>
              </w:rPr>
              <w:t>анализа</w:t>
            </w:r>
          </w:p>
        </w:tc>
      </w:tr>
      <w:tr w:rsidR="000A442F" w:rsidRPr="005B4606" w14:paraId="27905EA8" w14:textId="77777777" w:rsidTr="005B4606">
        <w:tc>
          <w:tcPr>
            <w:tcW w:w="360" w:type="pct"/>
          </w:tcPr>
          <w:p w14:paraId="557AF506" w14:textId="77777777" w:rsidR="000A442F" w:rsidRPr="005B4606" w:rsidRDefault="000A442F" w:rsidP="005D3BBD">
            <w:pPr>
              <w:jc w:val="center"/>
              <w:rPr>
                <w:color w:val="000000"/>
                <w:szCs w:val="24"/>
                <w:lang w:val="en-US"/>
              </w:rPr>
            </w:pPr>
            <w:r w:rsidRPr="005B4606">
              <w:rPr>
                <w:color w:val="000000"/>
                <w:szCs w:val="24"/>
              </w:rPr>
              <w:t>2</w:t>
            </w:r>
          </w:p>
        </w:tc>
        <w:tc>
          <w:tcPr>
            <w:tcW w:w="4640" w:type="pct"/>
          </w:tcPr>
          <w:p w14:paraId="6916B7A7" w14:textId="77777777" w:rsidR="000A442F" w:rsidRPr="005B4606" w:rsidRDefault="000A442F" w:rsidP="005D3BBD">
            <w:pPr>
              <w:rPr>
                <w:color w:val="000000"/>
                <w:szCs w:val="24"/>
              </w:rPr>
            </w:pPr>
            <w:r w:rsidRPr="005B4606">
              <w:rPr>
                <w:color w:val="000000"/>
                <w:szCs w:val="24"/>
              </w:rPr>
              <w:t>Отдельные РКИ и систематические обзоры исследований любого дизайна, за исключение</w:t>
            </w:r>
            <w:r w:rsidR="000A139D">
              <w:rPr>
                <w:color w:val="000000"/>
                <w:szCs w:val="24"/>
              </w:rPr>
              <w:t>м РКИ, с применением мета</w:t>
            </w:r>
            <w:r w:rsidR="00FD2083">
              <w:rPr>
                <w:color w:val="000000"/>
                <w:szCs w:val="24"/>
              </w:rPr>
              <w:t>-</w:t>
            </w:r>
            <w:r w:rsidRPr="005B4606">
              <w:rPr>
                <w:color w:val="000000"/>
                <w:szCs w:val="24"/>
              </w:rPr>
              <w:t>анализа</w:t>
            </w:r>
          </w:p>
        </w:tc>
      </w:tr>
      <w:tr w:rsidR="000A442F" w:rsidRPr="005B4606" w14:paraId="7227BDA7" w14:textId="77777777" w:rsidTr="005B4606">
        <w:tc>
          <w:tcPr>
            <w:tcW w:w="360" w:type="pct"/>
          </w:tcPr>
          <w:p w14:paraId="688C1677" w14:textId="77777777" w:rsidR="000A442F" w:rsidRPr="005B4606" w:rsidRDefault="000A442F" w:rsidP="005D3BBD">
            <w:pPr>
              <w:jc w:val="center"/>
              <w:rPr>
                <w:color w:val="000000"/>
                <w:szCs w:val="24"/>
              </w:rPr>
            </w:pPr>
            <w:r w:rsidRPr="005B4606">
              <w:rPr>
                <w:color w:val="000000"/>
                <w:szCs w:val="24"/>
              </w:rPr>
              <w:t>3</w:t>
            </w:r>
          </w:p>
        </w:tc>
        <w:tc>
          <w:tcPr>
            <w:tcW w:w="4640" w:type="pct"/>
          </w:tcPr>
          <w:p w14:paraId="6146BF5A" w14:textId="77777777" w:rsidR="000A442F" w:rsidRPr="005B4606" w:rsidRDefault="000A442F" w:rsidP="005D3BBD">
            <w:pPr>
              <w:rPr>
                <w:color w:val="000000"/>
                <w:szCs w:val="24"/>
              </w:rPr>
            </w:pPr>
            <w:r w:rsidRPr="005B4606">
              <w:rPr>
                <w:color w:val="000000"/>
                <w:szCs w:val="24"/>
              </w:rPr>
              <w:t xml:space="preserve">Нерандомизированные </w:t>
            </w:r>
            <w:r w:rsidR="000A139D">
              <w:rPr>
                <w:color w:val="000000"/>
                <w:szCs w:val="24"/>
              </w:rPr>
              <w:t xml:space="preserve">сравнительные исследования, в том </w:t>
            </w:r>
            <w:r w:rsidRPr="005B4606">
              <w:rPr>
                <w:color w:val="000000"/>
                <w:szCs w:val="24"/>
              </w:rPr>
              <w:t>ч</w:t>
            </w:r>
            <w:r w:rsidR="000A139D">
              <w:rPr>
                <w:color w:val="000000"/>
                <w:szCs w:val="24"/>
              </w:rPr>
              <w:t>исле</w:t>
            </w:r>
            <w:r w:rsidRPr="005B4606">
              <w:rPr>
                <w:color w:val="000000"/>
                <w:szCs w:val="24"/>
              </w:rPr>
              <w:t xml:space="preserve"> когортные исследования</w:t>
            </w:r>
          </w:p>
        </w:tc>
      </w:tr>
      <w:tr w:rsidR="000A442F" w:rsidRPr="005B4606" w14:paraId="2739FE60" w14:textId="77777777" w:rsidTr="005B4606">
        <w:tc>
          <w:tcPr>
            <w:tcW w:w="360" w:type="pct"/>
          </w:tcPr>
          <w:p w14:paraId="79A3A753" w14:textId="77777777" w:rsidR="000A442F" w:rsidRPr="005B4606" w:rsidRDefault="000A442F" w:rsidP="005D3BBD">
            <w:pPr>
              <w:jc w:val="center"/>
              <w:rPr>
                <w:color w:val="000000"/>
                <w:szCs w:val="24"/>
              </w:rPr>
            </w:pPr>
            <w:r w:rsidRPr="005B4606">
              <w:rPr>
                <w:color w:val="000000"/>
                <w:szCs w:val="24"/>
              </w:rPr>
              <w:t>4</w:t>
            </w:r>
          </w:p>
        </w:tc>
        <w:tc>
          <w:tcPr>
            <w:tcW w:w="4640" w:type="pct"/>
          </w:tcPr>
          <w:p w14:paraId="16571E81"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 или серии случаев, исследования «случай-контроль»</w:t>
            </w:r>
          </w:p>
        </w:tc>
      </w:tr>
      <w:tr w:rsidR="000A442F" w:rsidRPr="005B4606" w14:paraId="2402E6C5" w14:textId="77777777" w:rsidTr="005B4606">
        <w:tc>
          <w:tcPr>
            <w:tcW w:w="360" w:type="pct"/>
          </w:tcPr>
          <w:p w14:paraId="76E07599" w14:textId="77777777" w:rsidR="000A442F" w:rsidRPr="005B4606" w:rsidRDefault="000A442F" w:rsidP="005D3BBD">
            <w:pPr>
              <w:jc w:val="center"/>
              <w:rPr>
                <w:color w:val="000000"/>
                <w:szCs w:val="24"/>
              </w:rPr>
            </w:pPr>
            <w:r w:rsidRPr="005B4606">
              <w:rPr>
                <w:color w:val="000000"/>
                <w:szCs w:val="24"/>
              </w:rPr>
              <w:t>5</w:t>
            </w:r>
          </w:p>
        </w:tc>
        <w:tc>
          <w:tcPr>
            <w:tcW w:w="4640" w:type="pct"/>
          </w:tcPr>
          <w:p w14:paraId="1C0C6EC9"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вмешательства (доклинические исследования) или мнение экспертов</w:t>
            </w:r>
          </w:p>
        </w:tc>
      </w:tr>
    </w:tbl>
    <w:p w14:paraId="1E5BCD90" w14:textId="77777777" w:rsidR="000A442F" w:rsidRDefault="000A442F" w:rsidP="004E3A70">
      <w:pPr>
        <w:pStyle w:val="ab"/>
        <w:rPr>
          <w:rStyle w:val="aa"/>
        </w:rPr>
      </w:pPr>
    </w:p>
    <w:p w14:paraId="42E9D76B" w14:textId="77777777" w:rsidR="000A442F" w:rsidRPr="000A139D" w:rsidRDefault="000A442F" w:rsidP="00830EF8">
      <w:pPr>
        <w:rPr>
          <w:b/>
        </w:rPr>
      </w:pPr>
      <w:bookmarkStart w:id="89" w:name="_Ref515967732"/>
      <w:r w:rsidRPr="00B15720">
        <w:rPr>
          <w:b/>
        </w:rPr>
        <w:t xml:space="preserve">Таблица </w:t>
      </w:r>
      <w:bookmarkEnd w:id="89"/>
      <w:r w:rsidR="000A139D">
        <w:rPr>
          <w:b/>
        </w:rPr>
        <w:t>А</w:t>
      </w:r>
      <w:r>
        <w:rPr>
          <w:b/>
        </w:rPr>
        <w:t>3</w:t>
      </w:r>
      <w:r w:rsidRPr="00B15720">
        <w:rPr>
          <w:b/>
        </w:rPr>
        <w:t>.</w:t>
      </w:r>
      <w:r w:rsidR="00D4168D" w:rsidRPr="00D4168D">
        <w:rPr>
          <w:b/>
        </w:rPr>
        <w:t xml:space="preserve"> </w:t>
      </w:r>
      <w:r w:rsidRPr="000A139D">
        <w:rPr>
          <w:b/>
        </w:rP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0A442F" w:rsidRPr="005B4606" w14:paraId="05E06CC9" w14:textId="77777777" w:rsidTr="005B4606">
        <w:tc>
          <w:tcPr>
            <w:tcW w:w="712" w:type="pct"/>
          </w:tcPr>
          <w:p w14:paraId="1FF9F000" w14:textId="77777777" w:rsidR="000A442F" w:rsidRPr="005B4606" w:rsidRDefault="000A442F" w:rsidP="005D3BBD">
            <w:pPr>
              <w:jc w:val="center"/>
              <w:rPr>
                <w:b/>
                <w:color w:val="000000"/>
                <w:szCs w:val="24"/>
              </w:rPr>
            </w:pPr>
            <w:r w:rsidRPr="005B4606">
              <w:rPr>
                <w:b/>
                <w:color w:val="000000"/>
                <w:szCs w:val="24"/>
              </w:rPr>
              <w:t>УУР</w:t>
            </w:r>
          </w:p>
        </w:tc>
        <w:tc>
          <w:tcPr>
            <w:tcW w:w="4288" w:type="pct"/>
          </w:tcPr>
          <w:p w14:paraId="5278F874"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74B7AA9E" w14:textId="77777777" w:rsidTr="005B4606">
        <w:trPr>
          <w:trHeight w:val="1060"/>
        </w:trPr>
        <w:tc>
          <w:tcPr>
            <w:tcW w:w="712" w:type="pct"/>
          </w:tcPr>
          <w:p w14:paraId="0DBA0B0D" w14:textId="77777777" w:rsidR="000A442F" w:rsidRPr="005B4606" w:rsidRDefault="000A442F" w:rsidP="005D3BBD">
            <w:pPr>
              <w:jc w:val="center"/>
              <w:rPr>
                <w:color w:val="000000"/>
                <w:szCs w:val="24"/>
              </w:rPr>
            </w:pPr>
            <w:r w:rsidRPr="005B4606">
              <w:rPr>
                <w:color w:val="000000"/>
                <w:szCs w:val="24"/>
                <w:lang w:val="en-US"/>
              </w:rPr>
              <w:t>A</w:t>
            </w:r>
          </w:p>
        </w:tc>
        <w:tc>
          <w:tcPr>
            <w:tcW w:w="4288" w:type="pct"/>
          </w:tcPr>
          <w:p w14:paraId="3546B5C2" w14:textId="77777777" w:rsidR="000A442F" w:rsidRPr="005B4606" w:rsidRDefault="000A442F" w:rsidP="005D3BBD">
            <w:pPr>
              <w:rPr>
                <w:color w:val="000000"/>
                <w:szCs w:val="24"/>
              </w:rPr>
            </w:pPr>
            <w:r w:rsidRPr="005B460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A442F" w:rsidRPr="005B4606" w14:paraId="4C385EA0" w14:textId="77777777" w:rsidTr="005B4606">
        <w:trPr>
          <w:trHeight w:val="558"/>
        </w:trPr>
        <w:tc>
          <w:tcPr>
            <w:tcW w:w="712" w:type="pct"/>
          </w:tcPr>
          <w:p w14:paraId="451952C1" w14:textId="77777777" w:rsidR="000A442F" w:rsidRPr="005B4606" w:rsidRDefault="000A442F" w:rsidP="005D3BBD">
            <w:pPr>
              <w:jc w:val="center"/>
              <w:rPr>
                <w:color w:val="000000"/>
                <w:szCs w:val="24"/>
              </w:rPr>
            </w:pPr>
            <w:r w:rsidRPr="005B4606">
              <w:rPr>
                <w:color w:val="000000"/>
                <w:szCs w:val="24"/>
              </w:rPr>
              <w:lastRenderedPageBreak/>
              <w:t>B</w:t>
            </w:r>
          </w:p>
        </w:tc>
        <w:tc>
          <w:tcPr>
            <w:tcW w:w="4288" w:type="pct"/>
          </w:tcPr>
          <w:p w14:paraId="77888A8E" w14:textId="77777777" w:rsidR="000A442F" w:rsidRPr="005B4606" w:rsidRDefault="000A442F" w:rsidP="005D3BBD">
            <w:pPr>
              <w:rPr>
                <w:color w:val="000000"/>
                <w:szCs w:val="24"/>
              </w:rPr>
            </w:pPr>
            <w:r w:rsidRPr="005B460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A442F" w:rsidRPr="005B4606" w14:paraId="008D421E" w14:textId="77777777" w:rsidTr="005B4606">
        <w:trPr>
          <w:trHeight w:val="798"/>
        </w:trPr>
        <w:tc>
          <w:tcPr>
            <w:tcW w:w="712" w:type="pct"/>
          </w:tcPr>
          <w:p w14:paraId="2992EF7A" w14:textId="77777777" w:rsidR="000A442F" w:rsidRPr="005B4606" w:rsidRDefault="000A442F" w:rsidP="005D3BBD">
            <w:pPr>
              <w:jc w:val="center"/>
              <w:rPr>
                <w:color w:val="000000"/>
                <w:szCs w:val="24"/>
              </w:rPr>
            </w:pPr>
            <w:r w:rsidRPr="005B4606">
              <w:rPr>
                <w:color w:val="000000"/>
                <w:szCs w:val="24"/>
              </w:rPr>
              <w:t>C</w:t>
            </w:r>
          </w:p>
        </w:tc>
        <w:tc>
          <w:tcPr>
            <w:tcW w:w="4288" w:type="pct"/>
          </w:tcPr>
          <w:p w14:paraId="04F9DC83" w14:textId="77777777" w:rsidR="000A442F" w:rsidRPr="005B4606" w:rsidRDefault="000A442F" w:rsidP="005D3BBD">
            <w:pPr>
              <w:rPr>
                <w:color w:val="000000"/>
                <w:szCs w:val="24"/>
              </w:rPr>
            </w:pPr>
            <w:r w:rsidRPr="005B460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62E3909" w14:textId="77777777" w:rsidR="000A139D" w:rsidRDefault="000A139D" w:rsidP="004E3A70">
      <w:pPr>
        <w:rPr>
          <w:b/>
        </w:rPr>
      </w:pPr>
    </w:p>
    <w:p w14:paraId="764EFAB0" w14:textId="77777777" w:rsidR="004D7374" w:rsidRPr="00B93B9E" w:rsidRDefault="004D7374" w:rsidP="00830EF8">
      <w:pPr>
        <w:rPr>
          <w:b/>
        </w:rPr>
      </w:pPr>
      <w:r w:rsidRPr="00B93B9E">
        <w:rPr>
          <w:b/>
        </w:rPr>
        <w:t>Методология валидизации рекомендаций</w:t>
      </w:r>
    </w:p>
    <w:p w14:paraId="4EF4373C" w14:textId="77777777" w:rsidR="004D7374" w:rsidRPr="000A139D" w:rsidRDefault="004D7374" w:rsidP="00830EF8">
      <w:pPr>
        <w:rPr>
          <w:b/>
        </w:rPr>
      </w:pPr>
      <w:r w:rsidRPr="000A139D">
        <w:rPr>
          <w:b/>
        </w:rPr>
        <w:t>Методы валидизации:</w:t>
      </w:r>
    </w:p>
    <w:p w14:paraId="09F7D809" w14:textId="77777777" w:rsidR="004D7374" w:rsidRDefault="004D7374" w:rsidP="00E92E00">
      <w:pPr>
        <w:ind w:firstLine="709"/>
      </w:pPr>
      <w:r>
        <w:t>•</w:t>
      </w:r>
      <w:r>
        <w:tab/>
      </w:r>
      <w:r w:rsidR="000A139D">
        <w:t>в</w:t>
      </w:r>
      <w:r>
        <w:t>нешняя экспертная оценка;</w:t>
      </w:r>
    </w:p>
    <w:p w14:paraId="04277F94" w14:textId="77777777" w:rsidR="004D7374" w:rsidRDefault="004D7374" w:rsidP="00E92E00">
      <w:pPr>
        <w:ind w:firstLine="709"/>
      </w:pPr>
      <w:r>
        <w:t>•</w:t>
      </w:r>
      <w:r>
        <w:tab/>
      </w:r>
      <w:r w:rsidR="000A139D">
        <w:t>в</w:t>
      </w:r>
      <w:r>
        <w:t>нутренняя экспертная оценка.</w:t>
      </w:r>
    </w:p>
    <w:p w14:paraId="7A560DFB" w14:textId="77777777" w:rsidR="004D7374" w:rsidRPr="000A139D" w:rsidRDefault="004D7374" w:rsidP="00B04401">
      <w:pPr>
        <w:contextualSpacing/>
        <w:rPr>
          <w:b/>
        </w:rPr>
      </w:pPr>
      <w:r w:rsidRPr="000A139D">
        <w:rPr>
          <w:b/>
        </w:rPr>
        <w:t>Описание ме</w:t>
      </w:r>
      <w:r w:rsidR="000A139D" w:rsidRPr="000A139D">
        <w:rPr>
          <w:b/>
        </w:rPr>
        <w:t>тодики валидизации рекомендаций</w:t>
      </w:r>
    </w:p>
    <w:p w14:paraId="52633F62" w14:textId="77777777" w:rsidR="004D7374" w:rsidRDefault="004D7374" w:rsidP="00B04401">
      <w:pPr>
        <w:ind w:firstLine="709"/>
        <w:contextualSpacing/>
      </w:pPr>
      <w: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44836D57" w14:textId="77777777" w:rsidR="004D7374" w:rsidRDefault="004D7374" w:rsidP="00B04401">
      <w:pPr>
        <w:ind w:firstLine="709"/>
        <w:contextualSpacing/>
      </w:pPr>
      <w:r>
        <w:t xml:space="preserve">Рекомендации обсуждены и одобрены ведущими специалистами профильных </w:t>
      </w:r>
      <w:r w:rsidR="000A139D">
        <w:t>ф</w:t>
      </w:r>
      <w:r>
        <w:t>едеральных центров РФ и практическими врачами. Проект клинических рекомендаций был рассмотрен на с</w:t>
      </w:r>
      <w:r w:rsidR="000A139D">
        <w:t>овещаниях рабочей группы в 2017–</w:t>
      </w:r>
      <w:r>
        <w:t xml:space="preserve">2018 гг., на </w:t>
      </w:r>
      <w:r w:rsidR="000A139D">
        <w:t>ф</w:t>
      </w:r>
      <w:r>
        <w:t xml:space="preserve">оруме экспертов по вопросам диагностики и лечения злокачественных лимфопролиферативных заболеваний «Лимфорум», ежегодной </w:t>
      </w:r>
      <w:r w:rsidR="000A139D">
        <w:t>р</w:t>
      </w:r>
      <w:r>
        <w:t>оссийской конференции с международным участием «Злокачественные лимфомы», а также в рамках IV Конгресса гематологов России.</w:t>
      </w:r>
    </w:p>
    <w:p w14:paraId="01067B2D" w14:textId="77777777" w:rsidR="008F1902" w:rsidRDefault="008F1902" w:rsidP="00B04401">
      <w:pPr>
        <w:pStyle w:val="ab"/>
        <w:tabs>
          <w:tab w:val="left" w:pos="6073"/>
        </w:tabs>
        <w:contextualSpacing/>
        <w:jc w:val="both"/>
        <w:rPr>
          <w:rFonts w:eastAsia="Times New Roman"/>
        </w:rPr>
      </w:pPr>
      <w:r>
        <w:rPr>
          <w:rStyle w:val="aa"/>
        </w:rPr>
        <w:t>Порядок обно</w:t>
      </w:r>
      <w:r w:rsidR="000A139D">
        <w:rPr>
          <w:rStyle w:val="aa"/>
        </w:rPr>
        <w:t>вления клинических рекомендаций</w:t>
      </w:r>
    </w:p>
    <w:p w14:paraId="70B01548" w14:textId="77777777" w:rsidR="002448A6" w:rsidRDefault="001B105B" w:rsidP="003F5F47">
      <w:pPr>
        <w:ind w:firstLine="709"/>
      </w:pPr>
      <w:r>
        <w:t xml:space="preserve">Актуализация проводится не реже чем </w:t>
      </w:r>
      <w:r w:rsidR="000A139D">
        <w:t>1</w:t>
      </w:r>
      <w:r>
        <w:t xml:space="preserve"> раз в </w:t>
      </w:r>
      <w:r w:rsidR="000A139D">
        <w:t>3</w:t>
      </w:r>
      <w:r>
        <w:t xml:space="preserve"> </w:t>
      </w:r>
      <w:r w:rsidRPr="009D0A81">
        <w:t xml:space="preserve">года </w:t>
      </w:r>
      <w:r w:rsidR="00AC3B0C" w:rsidRPr="009D0A81">
        <w:t xml:space="preserve">или при появлении </w:t>
      </w:r>
      <w:r w:rsidRPr="009D0A81">
        <w:t>новой информации о диагностике и тактике ведения пациентов, страдающих</w:t>
      </w:r>
      <w:r w:rsidR="00696CC2" w:rsidRPr="009D0A81">
        <w:t xml:space="preserve"> ХЛЛ/ЛМЛ</w:t>
      </w:r>
      <w:r w:rsidR="00FD2083">
        <w:t xml:space="preserve">, </w:t>
      </w:r>
      <w:r w:rsidR="00FD2083" w:rsidRPr="003E3A35">
        <w:t xml:space="preserve">но не чаще </w:t>
      </w:r>
      <w:r w:rsidR="00FD2083">
        <w:t>1</w:t>
      </w:r>
      <w:r w:rsidR="00FD2083" w:rsidRPr="003E3A35">
        <w:t xml:space="preserve"> раза в </w:t>
      </w:r>
      <w:r w:rsidR="00FD2083">
        <w:t>6 месяцев</w:t>
      </w:r>
      <w:r w:rsidRPr="009D0A81">
        <w:t xml:space="preserve">. Решение об обновлении принимает </w:t>
      </w:r>
      <w:r w:rsidR="00696CC2" w:rsidRPr="009D0A81">
        <w:t>Минздрав России</w:t>
      </w:r>
      <w:r w:rsidRPr="009D0A81">
        <w:t xml:space="preserve"> на основе предло</w:t>
      </w:r>
      <w:r>
        <w:t>жений медицински</w:t>
      </w:r>
      <w:r w:rsidR="000A139D">
        <w:t>х</w:t>
      </w:r>
      <w:r>
        <w:t xml:space="preserve"> профессиональны</w:t>
      </w:r>
      <w:r w:rsidR="000A139D">
        <w:t>х</w:t>
      </w:r>
      <w:r>
        <w:t xml:space="preserve"> некоммерчески</w:t>
      </w:r>
      <w:r w:rsidR="000A139D">
        <w:t>х организаций</w:t>
      </w:r>
      <w:r>
        <w:t>.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E2D643E" w14:textId="77777777" w:rsidR="002448A6" w:rsidRPr="00DB46A1" w:rsidRDefault="002448A6" w:rsidP="005D3BBD">
      <w:pPr>
        <w:pStyle w:val="aff0"/>
        <w:spacing w:before="0" w:after="0"/>
        <w:rPr>
          <w:rFonts w:ascii="Times New Roman" w:hAnsi="Times New Roman"/>
          <w:sz w:val="24"/>
          <w:szCs w:val="24"/>
        </w:rPr>
      </w:pPr>
      <w:r>
        <w:br w:type="page"/>
      </w:r>
      <w:bookmarkStart w:id="90" w:name="_Toc23601738"/>
      <w:bookmarkStart w:id="91" w:name="_Toc100658229"/>
      <w:r w:rsidRPr="00DB46A1">
        <w:rPr>
          <w:rFonts w:ascii="Times New Roman" w:hAnsi="Times New Roman"/>
          <w:sz w:val="24"/>
          <w:szCs w:val="24"/>
        </w:rPr>
        <w:lastRenderedPageBreak/>
        <w:t>Приложение А</w:t>
      </w:r>
      <w:r w:rsidR="00AA4B03" w:rsidRPr="00DB46A1">
        <w:rPr>
          <w:rFonts w:ascii="Times New Roman" w:hAnsi="Times New Roman"/>
          <w:sz w:val="24"/>
          <w:szCs w:val="24"/>
        </w:rPr>
        <w:t>3</w:t>
      </w:r>
      <w:r w:rsidRPr="00DB46A1">
        <w:rPr>
          <w:rFonts w:ascii="Times New Roman" w:hAnsi="Times New Roman"/>
          <w:sz w:val="24"/>
          <w:szCs w:val="24"/>
        </w:rPr>
        <w:t>.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90"/>
      <w:bookmarkEnd w:id="91"/>
    </w:p>
    <w:p w14:paraId="1E6B71EC" w14:textId="77777777" w:rsidR="00457002" w:rsidRPr="000A442F" w:rsidRDefault="00D73887" w:rsidP="005D3BBD">
      <w:pPr>
        <w:pStyle w:val="2"/>
        <w:spacing w:before="0"/>
      </w:pPr>
      <w:bookmarkStart w:id="92" w:name="_Toc23601739"/>
      <w:bookmarkStart w:id="93" w:name="_Toc100658230"/>
      <w:r>
        <w:t xml:space="preserve">Приложение </w:t>
      </w:r>
      <w:r w:rsidR="00457002" w:rsidRPr="000A442F">
        <w:t>А3.1</w:t>
      </w:r>
      <w:r w:rsidR="00F07AA9">
        <w:t>.</w:t>
      </w:r>
      <w:r w:rsidR="00457002" w:rsidRPr="000A442F">
        <w:t xml:space="preserve"> Значение маркеров вируса гепатита В при ХЛЛ</w:t>
      </w:r>
      <w:bookmarkEnd w:id="92"/>
      <w:bookmarkEnd w:id="93"/>
    </w:p>
    <w:p w14:paraId="1AFE2495" w14:textId="77777777" w:rsidR="00457002" w:rsidRPr="000A139D" w:rsidRDefault="00457002" w:rsidP="004E3A70">
      <w:pPr>
        <w:rPr>
          <w:b/>
        </w:rPr>
      </w:pPr>
      <w:r>
        <w:t>Клетки ХЛЛ могут быть дополнительным резервуаром для вируса гепатита В. Латентная инфекция, вызванная HBV, выявляется у пациентов с ХЛЛ чаще. Значение маркеров HBV-инфекции и предполагаем</w:t>
      </w:r>
      <w:r w:rsidR="006B3E67">
        <w:t>ые действия представлены в табл</w:t>
      </w:r>
      <w:r w:rsidRPr="000A139D">
        <w:t>.</w:t>
      </w:r>
      <w:r w:rsidR="006B3E67">
        <w:t xml:space="preserve"> 3.1.</w:t>
      </w:r>
    </w:p>
    <w:p w14:paraId="22CE244C" w14:textId="77777777" w:rsidR="00457002" w:rsidRPr="000A139D" w:rsidRDefault="006B3E67" w:rsidP="00830EF8">
      <w:pPr>
        <w:rPr>
          <w:b/>
        </w:rPr>
      </w:pPr>
      <w:r>
        <w:rPr>
          <w:b/>
        </w:rPr>
        <w:t xml:space="preserve">Таблица А3.1. </w:t>
      </w:r>
      <w:r w:rsidR="00457002" w:rsidRPr="000A139D">
        <w:rPr>
          <w:b/>
        </w:rPr>
        <w:t>Значение маркеров вирусного гепатита B</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2"/>
        <w:gridCol w:w="730"/>
        <w:gridCol w:w="992"/>
        <w:gridCol w:w="880"/>
        <w:gridCol w:w="879"/>
        <w:gridCol w:w="2948"/>
      </w:tblGrid>
      <w:tr w:rsidR="00457002" w:rsidRPr="000A139D" w14:paraId="72F7A133" w14:textId="77777777" w:rsidTr="000A139D">
        <w:tc>
          <w:tcPr>
            <w:tcW w:w="2922" w:type="dxa"/>
            <w:shd w:val="clear" w:color="auto" w:fill="auto"/>
            <w:vAlign w:val="center"/>
          </w:tcPr>
          <w:p w14:paraId="59534BFA" w14:textId="77777777" w:rsidR="00457002" w:rsidRPr="000A139D" w:rsidRDefault="000A139D" w:rsidP="005D3BBD">
            <w:pPr>
              <w:jc w:val="center"/>
              <w:rPr>
                <w:b/>
                <w:szCs w:val="24"/>
              </w:rPr>
            </w:pPr>
            <w:r w:rsidRPr="000A139D">
              <w:rPr>
                <w:b/>
                <w:szCs w:val="24"/>
              </w:rPr>
              <w:t>Расшифровка</w:t>
            </w:r>
          </w:p>
        </w:tc>
        <w:tc>
          <w:tcPr>
            <w:tcW w:w="730" w:type="dxa"/>
            <w:shd w:val="clear" w:color="auto" w:fill="auto"/>
            <w:vAlign w:val="center"/>
          </w:tcPr>
          <w:p w14:paraId="6B96A3E3" w14:textId="77777777" w:rsidR="00457002" w:rsidRPr="000A139D" w:rsidRDefault="00457002" w:rsidP="005D3BBD">
            <w:pPr>
              <w:jc w:val="center"/>
              <w:rPr>
                <w:b/>
                <w:szCs w:val="24"/>
              </w:rPr>
            </w:pPr>
            <w:r w:rsidRPr="000A139D">
              <w:rPr>
                <w:b/>
                <w:szCs w:val="24"/>
              </w:rPr>
              <w:t>HBs-Ag</w:t>
            </w:r>
          </w:p>
        </w:tc>
        <w:tc>
          <w:tcPr>
            <w:tcW w:w="992" w:type="dxa"/>
            <w:shd w:val="clear" w:color="auto" w:fill="auto"/>
            <w:vAlign w:val="center"/>
          </w:tcPr>
          <w:p w14:paraId="0D1A3527" w14:textId="77777777" w:rsidR="00457002" w:rsidRPr="000A139D" w:rsidRDefault="00457002" w:rsidP="005D3BBD">
            <w:pPr>
              <w:jc w:val="center"/>
              <w:rPr>
                <w:b/>
                <w:szCs w:val="24"/>
              </w:rPr>
            </w:pPr>
            <w:r w:rsidRPr="000A139D">
              <w:rPr>
                <w:b/>
                <w:szCs w:val="24"/>
              </w:rPr>
              <w:t>Анти-HBc</w:t>
            </w:r>
          </w:p>
        </w:tc>
        <w:tc>
          <w:tcPr>
            <w:tcW w:w="880" w:type="dxa"/>
            <w:shd w:val="clear" w:color="auto" w:fill="auto"/>
            <w:vAlign w:val="center"/>
          </w:tcPr>
          <w:p w14:paraId="4175CC0B" w14:textId="77777777" w:rsidR="00457002" w:rsidRPr="000A139D" w:rsidRDefault="00457002" w:rsidP="005D3BBD">
            <w:pPr>
              <w:jc w:val="center"/>
              <w:rPr>
                <w:b/>
                <w:szCs w:val="24"/>
              </w:rPr>
            </w:pPr>
            <w:r w:rsidRPr="000A139D">
              <w:rPr>
                <w:b/>
                <w:szCs w:val="24"/>
              </w:rPr>
              <w:t>Анти-HBs</w:t>
            </w:r>
          </w:p>
        </w:tc>
        <w:tc>
          <w:tcPr>
            <w:tcW w:w="879" w:type="dxa"/>
            <w:shd w:val="clear" w:color="auto" w:fill="auto"/>
            <w:vAlign w:val="center"/>
          </w:tcPr>
          <w:p w14:paraId="5F21A8A5" w14:textId="77777777" w:rsidR="00457002" w:rsidRPr="000A139D" w:rsidRDefault="00457002" w:rsidP="005D3BBD">
            <w:pPr>
              <w:jc w:val="center"/>
              <w:rPr>
                <w:b/>
                <w:szCs w:val="24"/>
              </w:rPr>
            </w:pPr>
            <w:r w:rsidRPr="000A139D">
              <w:rPr>
                <w:b/>
                <w:szCs w:val="24"/>
              </w:rPr>
              <w:t>ДНК HBV</w:t>
            </w:r>
          </w:p>
        </w:tc>
        <w:tc>
          <w:tcPr>
            <w:tcW w:w="2948" w:type="dxa"/>
            <w:shd w:val="clear" w:color="auto" w:fill="auto"/>
            <w:vAlign w:val="center"/>
          </w:tcPr>
          <w:p w14:paraId="294FBC4D" w14:textId="77777777" w:rsidR="00457002" w:rsidRPr="000A139D" w:rsidRDefault="00457002" w:rsidP="005D3BBD">
            <w:pPr>
              <w:jc w:val="center"/>
              <w:rPr>
                <w:b/>
                <w:szCs w:val="24"/>
              </w:rPr>
            </w:pPr>
            <w:r w:rsidRPr="000A139D">
              <w:rPr>
                <w:b/>
                <w:szCs w:val="24"/>
              </w:rPr>
              <w:t>Действия</w:t>
            </w:r>
          </w:p>
        </w:tc>
      </w:tr>
      <w:tr w:rsidR="00457002" w:rsidRPr="005B4606" w14:paraId="1605B074" w14:textId="77777777" w:rsidTr="000A139D">
        <w:tc>
          <w:tcPr>
            <w:tcW w:w="2922" w:type="dxa"/>
            <w:shd w:val="clear" w:color="auto" w:fill="auto"/>
          </w:tcPr>
          <w:p w14:paraId="20F00975" w14:textId="77777777" w:rsidR="00457002" w:rsidRPr="005B4606" w:rsidRDefault="00457002" w:rsidP="005D3BBD">
            <w:pPr>
              <w:rPr>
                <w:szCs w:val="24"/>
              </w:rPr>
            </w:pPr>
            <w:r w:rsidRPr="005B4606">
              <w:rPr>
                <w:szCs w:val="24"/>
              </w:rPr>
              <w:t>Не контактировал с HBV</w:t>
            </w:r>
          </w:p>
        </w:tc>
        <w:tc>
          <w:tcPr>
            <w:tcW w:w="730" w:type="dxa"/>
            <w:shd w:val="clear" w:color="auto" w:fill="auto"/>
          </w:tcPr>
          <w:p w14:paraId="33A77E95" w14:textId="77777777" w:rsidR="00457002" w:rsidRPr="005B4606" w:rsidRDefault="00457002" w:rsidP="005D3BBD">
            <w:pPr>
              <w:jc w:val="center"/>
              <w:rPr>
                <w:szCs w:val="24"/>
              </w:rPr>
            </w:pPr>
            <w:r w:rsidRPr="005B4606">
              <w:rPr>
                <w:szCs w:val="24"/>
              </w:rPr>
              <w:t>–</w:t>
            </w:r>
          </w:p>
        </w:tc>
        <w:tc>
          <w:tcPr>
            <w:tcW w:w="992" w:type="dxa"/>
            <w:shd w:val="clear" w:color="auto" w:fill="auto"/>
          </w:tcPr>
          <w:p w14:paraId="3BAFF2FF" w14:textId="77777777" w:rsidR="00457002" w:rsidRPr="005B4606" w:rsidRDefault="00457002" w:rsidP="005D3BBD">
            <w:pPr>
              <w:jc w:val="center"/>
              <w:rPr>
                <w:szCs w:val="24"/>
              </w:rPr>
            </w:pPr>
            <w:r w:rsidRPr="005B4606">
              <w:rPr>
                <w:szCs w:val="24"/>
              </w:rPr>
              <w:t>–</w:t>
            </w:r>
          </w:p>
        </w:tc>
        <w:tc>
          <w:tcPr>
            <w:tcW w:w="880" w:type="dxa"/>
            <w:shd w:val="clear" w:color="auto" w:fill="auto"/>
          </w:tcPr>
          <w:p w14:paraId="6809E472" w14:textId="77777777" w:rsidR="00457002" w:rsidRPr="005B4606" w:rsidRDefault="00457002" w:rsidP="005D3BBD">
            <w:pPr>
              <w:jc w:val="center"/>
              <w:rPr>
                <w:szCs w:val="24"/>
              </w:rPr>
            </w:pPr>
            <w:r w:rsidRPr="005B4606">
              <w:rPr>
                <w:szCs w:val="24"/>
              </w:rPr>
              <w:t>–</w:t>
            </w:r>
          </w:p>
        </w:tc>
        <w:tc>
          <w:tcPr>
            <w:tcW w:w="879" w:type="dxa"/>
            <w:shd w:val="clear" w:color="auto" w:fill="auto"/>
          </w:tcPr>
          <w:p w14:paraId="5E8DD203" w14:textId="77777777" w:rsidR="00457002" w:rsidRPr="005B4606" w:rsidRDefault="00457002" w:rsidP="005D3BBD">
            <w:pPr>
              <w:jc w:val="center"/>
              <w:rPr>
                <w:szCs w:val="24"/>
              </w:rPr>
            </w:pPr>
            <w:r w:rsidRPr="005B4606">
              <w:rPr>
                <w:szCs w:val="24"/>
              </w:rPr>
              <w:t>–</w:t>
            </w:r>
          </w:p>
        </w:tc>
        <w:tc>
          <w:tcPr>
            <w:tcW w:w="2948" w:type="dxa"/>
            <w:shd w:val="clear" w:color="auto" w:fill="auto"/>
          </w:tcPr>
          <w:p w14:paraId="01BEACD0" w14:textId="77777777" w:rsidR="00457002" w:rsidRPr="005B4606" w:rsidRDefault="00457002" w:rsidP="005D3BBD">
            <w:pPr>
              <w:rPr>
                <w:szCs w:val="24"/>
              </w:rPr>
            </w:pPr>
            <w:r w:rsidRPr="005B4606">
              <w:rPr>
                <w:szCs w:val="24"/>
              </w:rPr>
              <w:t>Провести вакцинацию</w:t>
            </w:r>
            <w:r w:rsidR="000A139D">
              <w:rPr>
                <w:szCs w:val="24"/>
              </w:rPr>
              <w:t>.</w:t>
            </w:r>
          </w:p>
          <w:p w14:paraId="0AF85460" w14:textId="77777777" w:rsidR="00457002" w:rsidRPr="005B4606" w:rsidRDefault="00457002" w:rsidP="005D3BBD">
            <w:pPr>
              <w:rPr>
                <w:szCs w:val="24"/>
              </w:rPr>
            </w:pPr>
            <w:r w:rsidRPr="005B4606">
              <w:rPr>
                <w:szCs w:val="24"/>
              </w:rPr>
              <w:t xml:space="preserve">Противопоказаний </w:t>
            </w:r>
          </w:p>
          <w:p w14:paraId="73C98BD0" w14:textId="77777777" w:rsidR="00457002" w:rsidRPr="005B4606" w:rsidRDefault="00457002" w:rsidP="005D3BBD">
            <w:pPr>
              <w:rPr>
                <w:szCs w:val="24"/>
              </w:rPr>
            </w:pPr>
            <w:r w:rsidRPr="005B4606">
              <w:rPr>
                <w:szCs w:val="24"/>
              </w:rPr>
              <w:t>к анти-CD20 нет</w:t>
            </w:r>
          </w:p>
        </w:tc>
      </w:tr>
      <w:tr w:rsidR="00457002" w:rsidRPr="005B4606" w14:paraId="3213777E" w14:textId="77777777" w:rsidTr="000A139D">
        <w:tc>
          <w:tcPr>
            <w:tcW w:w="2922" w:type="dxa"/>
            <w:shd w:val="clear" w:color="auto" w:fill="auto"/>
          </w:tcPr>
          <w:p w14:paraId="734F0D1B" w14:textId="77777777" w:rsidR="00457002" w:rsidRPr="005B4606" w:rsidRDefault="00457002" w:rsidP="005D3BBD">
            <w:pPr>
              <w:rPr>
                <w:szCs w:val="24"/>
              </w:rPr>
            </w:pPr>
            <w:r w:rsidRPr="005B4606">
              <w:rPr>
                <w:szCs w:val="24"/>
              </w:rPr>
              <w:t>Вакцинация проведена</w:t>
            </w:r>
          </w:p>
        </w:tc>
        <w:tc>
          <w:tcPr>
            <w:tcW w:w="730" w:type="dxa"/>
            <w:shd w:val="clear" w:color="auto" w:fill="auto"/>
          </w:tcPr>
          <w:p w14:paraId="3AB6C323" w14:textId="77777777" w:rsidR="00457002" w:rsidRPr="005B4606" w:rsidRDefault="00457002" w:rsidP="005D3BBD">
            <w:pPr>
              <w:jc w:val="center"/>
              <w:rPr>
                <w:szCs w:val="24"/>
              </w:rPr>
            </w:pPr>
            <w:r w:rsidRPr="005B4606">
              <w:rPr>
                <w:szCs w:val="24"/>
              </w:rPr>
              <w:t>–</w:t>
            </w:r>
          </w:p>
        </w:tc>
        <w:tc>
          <w:tcPr>
            <w:tcW w:w="992" w:type="dxa"/>
            <w:shd w:val="clear" w:color="auto" w:fill="auto"/>
          </w:tcPr>
          <w:p w14:paraId="1068F926" w14:textId="77777777" w:rsidR="00457002" w:rsidRPr="005B4606" w:rsidRDefault="00457002" w:rsidP="005D3BBD">
            <w:pPr>
              <w:jc w:val="center"/>
              <w:rPr>
                <w:szCs w:val="24"/>
              </w:rPr>
            </w:pPr>
            <w:r w:rsidRPr="005B4606">
              <w:rPr>
                <w:szCs w:val="24"/>
              </w:rPr>
              <w:t>–</w:t>
            </w:r>
          </w:p>
        </w:tc>
        <w:tc>
          <w:tcPr>
            <w:tcW w:w="880" w:type="dxa"/>
            <w:shd w:val="clear" w:color="auto" w:fill="auto"/>
          </w:tcPr>
          <w:p w14:paraId="262ADBB5" w14:textId="77777777" w:rsidR="00457002" w:rsidRPr="005B4606" w:rsidRDefault="00457002" w:rsidP="005D3BBD">
            <w:pPr>
              <w:jc w:val="center"/>
              <w:rPr>
                <w:szCs w:val="24"/>
              </w:rPr>
            </w:pPr>
            <w:r w:rsidRPr="005B4606">
              <w:rPr>
                <w:szCs w:val="24"/>
              </w:rPr>
              <w:t>+</w:t>
            </w:r>
          </w:p>
        </w:tc>
        <w:tc>
          <w:tcPr>
            <w:tcW w:w="879" w:type="dxa"/>
            <w:shd w:val="clear" w:color="auto" w:fill="auto"/>
          </w:tcPr>
          <w:p w14:paraId="553B6B5F" w14:textId="77777777" w:rsidR="00457002" w:rsidRPr="005B4606" w:rsidRDefault="00457002" w:rsidP="005D3BBD">
            <w:pPr>
              <w:jc w:val="center"/>
              <w:rPr>
                <w:szCs w:val="24"/>
              </w:rPr>
            </w:pPr>
            <w:r w:rsidRPr="005B4606">
              <w:rPr>
                <w:szCs w:val="24"/>
              </w:rPr>
              <w:t>–</w:t>
            </w:r>
          </w:p>
        </w:tc>
        <w:tc>
          <w:tcPr>
            <w:tcW w:w="2948" w:type="dxa"/>
            <w:shd w:val="clear" w:color="auto" w:fill="auto"/>
          </w:tcPr>
          <w:p w14:paraId="6392F353" w14:textId="77777777" w:rsidR="00457002" w:rsidRPr="005B4606" w:rsidRDefault="00457002" w:rsidP="005D3BBD">
            <w:pPr>
              <w:rPr>
                <w:szCs w:val="24"/>
              </w:rPr>
            </w:pPr>
            <w:r w:rsidRPr="005B4606">
              <w:rPr>
                <w:szCs w:val="24"/>
              </w:rPr>
              <w:t xml:space="preserve">Противопоказаний </w:t>
            </w:r>
          </w:p>
          <w:p w14:paraId="178DB2DD" w14:textId="77777777" w:rsidR="00457002" w:rsidRPr="005B4606" w:rsidRDefault="00457002" w:rsidP="005D3BBD">
            <w:pPr>
              <w:rPr>
                <w:szCs w:val="24"/>
              </w:rPr>
            </w:pPr>
            <w:r w:rsidRPr="005B4606">
              <w:rPr>
                <w:szCs w:val="24"/>
              </w:rPr>
              <w:t>к анти-CD20 нет</w:t>
            </w:r>
          </w:p>
        </w:tc>
      </w:tr>
      <w:tr w:rsidR="00457002" w:rsidRPr="005B4606" w14:paraId="1C25D424" w14:textId="77777777" w:rsidTr="000A139D">
        <w:tc>
          <w:tcPr>
            <w:tcW w:w="2922" w:type="dxa"/>
            <w:shd w:val="clear" w:color="auto" w:fill="auto"/>
          </w:tcPr>
          <w:p w14:paraId="2FDBE0E2" w14:textId="77777777" w:rsidR="00457002" w:rsidRPr="005B4606" w:rsidRDefault="00457002" w:rsidP="005D3BBD">
            <w:pPr>
              <w:rPr>
                <w:szCs w:val="24"/>
              </w:rPr>
            </w:pPr>
            <w:r w:rsidRPr="005B4606">
              <w:rPr>
                <w:szCs w:val="24"/>
              </w:rPr>
              <w:t>Реконвалесцент</w:t>
            </w:r>
          </w:p>
        </w:tc>
        <w:tc>
          <w:tcPr>
            <w:tcW w:w="730" w:type="dxa"/>
            <w:shd w:val="clear" w:color="auto" w:fill="auto"/>
          </w:tcPr>
          <w:p w14:paraId="214F1C37" w14:textId="77777777" w:rsidR="00457002" w:rsidRPr="005B4606" w:rsidRDefault="00457002" w:rsidP="005D3BBD">
            <w:pPr>
              <w:jc w:val="center"/>
              <w:rPr>
                <w:szCs w:val="24"/>
              </w:rPr>
            </w:pPr>
            <w:r w:rsidRPr="005B4606">
              <w:rPr>
                <w:szCs w:val="24"/>
              </w:rPr>
              <w:t>–</w:t>
            </w:r>
          </w:p>
        </w:tc>
        <w:tc>
          <w:tcPr>
            <w:tcW w:w="992" w:type="dxa"/>
            <w:shd w:val="clear" w:color="auto" w:fill="auto"/>
          </w:tcPr>
          <w:p w14:paraId="72FA22D9" w14:textId="77777777" w:rsidR="00457002" w:rsidRPr="005B4606" w:rsidRDefault="00457002" w:rsidP="005D3BBD">
            <w:pPr>
              <w:jc w:val="center"/>
              <w:rPr>
                <w:szCs w:val="24"/>
              </w:rPr>
            </w:pPr>
            <w:r w:rsidRPr="005B4606">
              <w:rPr>
                <w:szCs w:val="24"/>
              </w:rPr>
              <w:t>+</w:t>
            </w:r>
          </w:p>
        </w:tc>
        <w:tc>
          <w:tcPr>
            <w:tcW w:w="880" w:type="dxa"/>
            <w:shd w:val="clear" w:color="auto" w:fill="auto"/>
          </w:tcPr>
          <w:p w14:paraId="0117D9DE" w14:textId="77777777" w:rsidR="00457002" w:rsidRPr="005B4606" w:rsidRDefault="00457002" w:rsidP="005D3BBD">
            <w:pPr>
              <w:jc w:val="center"/>
              <w:rPr>
                <w:szCs w:val="24"/>
              </w:rPr>
            </w:pPr>
            <w:r w:rsidRPr="005B4606">
              <w:rPr>
                <w:szCs w:val="24"/>
              </w:rPr>
              <w:t>+</w:t>
            </w:r>
          </w:p>
        </w:tc>
        <w:tc>
          <w:tcPr>
            <w:tcW w:w="879" w:type="dxa"/>
            <w:shd w:val="clear" w:color="auto" w:fill="auto"/>
          </w:tcPr>
          <w:p w14:paraId="0B0DD705"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FE853A" w14:textId="77777777" w:rsidR="00457002" w:rsidRPr="005B4606" w:rsidRDefault="00457002" w:rsidP="005D3BBD">
            <w:pPr>
              <w:rPr>
                <w:szCs w:val="24"/>
              </w:rPr>
            </w:pPr>
            <w:r w:rsidRPr="005B4606">
              <w:rPr>
                <w:szCs w:val="24"/>
              </w:rPr>
              <w:t xml:space="preserve">Противопоказаний </w:t>
            </w:r>
          </w:p>
          <w:p w14:paraId="3B49E012" w14:textId="77777777" w:rsidR="00457002" w:rsidRPr="005B4606" w:rsidRDefault="00457002" w:rsidP="005D3BBD">
            <w:pPr>
              <w:rPr>
                <w:szCs w:val="24"/>
              </w:rPr>
            </w:pPr>
            <w:r w:rsidRPr="005B4606">
              <w:rPr>
                <w:szCs w:val="24"/>
              </w:rPr>
              <w:t xml:space="preserve">к анти-CD20 нет </w:t>
            </w:r>
          </w:p>
        </w:tc>
      </w:tr>
      <w:tr w:rsidR="00457002" w:rsidRPr="005B4606" w14:paraId="4545F308" w14:textId="77777777" w:rsidTr="000A139D">
        <w:tc>
          <w:tcPr>
            <w:tcW w:w="2922" w:type="dxa"/>
            <w:shd w:val="clear" w:color="auto" w:fill="auto"/>
          </w:tcPr>
          <w:p w14:paraId="724830B5" w14:textId="77777777" w:rsidR="00457002" w:rsidRPr="005B4606" w:rsidRDefault="00457002" w:rsidP="005D3BBD">
            <w:pPr>
              <w:rPr>
                <w:szCs w:val="24"/>
              </w:rPr>
            </w:pPr>
            <w:r w:rsidRPr="005B4606">
              <w:rPr>
                <w:szCs w:val="24"/>
              </w:rPr>
              <w:t>Возможное латентное носительство HBV</w:t>
            </w:r>
          </w:p>
        </w:tc>
        <w:tc>
          <w:tcPr>
            <w:tcW w:w="730" w:type="dxa"/>
            <w:shd w:val="clear" w:color="auto" w:fill="auto"/>
          </w:tcPr>
          <w:p w14:paraId="56818278" w14:textId="77777777" w:rsidR="00457002" w:rsidRPr="005B4606" w:rsidRDefault="00457002" w:rsidP="005D3BBD">
            <w:pPr>
              <w:jc w:val="center"/>
              <w:rPr>
                <w:szCs w:val="24"/>
              </w:rPr>
            </w:pPr>
            <w:r w:rsidRPr="005B4606">
              <w:rPr>
                <w:szCs w:val="24"/>
              </w:rPr>
              <w:t>–</w:t>
            </w:r>
          </w:p>
        </w:tc>
        <w:tc>
          <w:tcPr>
            <w:tcW w:w="992" w:type="dxa"/>
            <w:shd w:val="clear" w:color="auto" w:fill="auto"/>
          </w:tcPr>
          <w:p w14:paraId="4177130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021E0CB" w14:textId="77777777" w:rsidR="00457002" w:rsidRPr="005B4606" w:rsidRDefault="00457002" w:rsidP="005D3BBD">
            <w:pPr>
              <w:jc w:val="center"/>
              <w:rPr>
                <w:szCs w:val="24"/>
              </w:rPr>
            </w:pPr>
            <w:r w:rsidRPr="005B4606">
              <w:rPr>
                <w:szCs w:val="24"/>
              </w:rPr>
              <w:t>–</w:t>
            </w:r>
          </w:p>
        </w:tc>
        <w:tc>
          <w:tcPr>
            <w:tcW w:w="879" w:type="dxa"/>
            <w:shd w:val="clear" w:color="auto" w:fill="auto"/>
          </w:tcPr>
          <w:p w14:paraId="7EB978C6"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5B4A81" w14:textId="77777777" w:rsidR="00457002" w:rsidRPr="005B4606" w:rsidRDefault="00457002" w:rsidP="005D3BBD">
            <w:pPr>
              <w:rPr>
                <w:szCs w:val="24"/>
              </w:rPr>
            </w:pPr>
            <w:r w:rsidRPr="005B4606">
              <w:rPr>
                <w:szCs w:val="24"/>
              </w:rPr>
              <w:t xml:space="preserve">Контроль ДНК HBV каждые 2 </w:t>
            </w:r>
            <w:r w:rsidR="00F07AA9">
              <w:rPr>
                <w:szCs w:val="24"/>
              </w:rPr>
              <w:t>мес.</w:t>
            </w:r>
            <w:r w:rsidRPr="005B4606">
              <w:rPr>
                <w:szCs w:val="24"/>
              </w:rPr>
              <w:t xml:space="preserve"> во время терапии анти-CD20, назначение противовирусной терапии при появлении HBsAg или</w:t>
            </w:r>
            <w:r w:rsidR="00DD3D1E">
              <w:rPr>
                <w:szCs w:val="24"/>
              </w:rPr>
              <w:t xml:space="preserve"> </w:t>
            </w:r>
            <w:r w:rsidRPr="005B4606">
              <w:rPr>
                <w:szCs w:val="24"/>
              </w:rPr>
              <w:t>ДНК HBV</w:t>
            </w:r>
          </w:p>
        </w:tc>
      </w:tr>
      <w:tr w:rsidR="00457002" w:rsidRPr="005B4606" w14:paraId="399D5A5D" w14:textId="77777777" w:rsidTr="000A139D">
        <w:tc>
          <w:tcPr>
            <w:tcW w:w="2922" w:type="dxa"/>
            <w:shd w:val="clear" w:color="auto" w:fill="auto"/>
          </w:tcPr>
          <w:p w14:paraId="27894E47" w14:textId="77777777" w:rsidR="00457002" w:rsidRPr="005B4606" w:rsidRDefault="00457002" w:rsidP="005D3BBD">
            <w:pPr>
              <w:rPr>
                <w:szCs w:val="24"/>
              </w:rPr>
            </w:pPr>
            <w:r w:rsidRPr="005B4606">
              <w:rPr>
                <w:szCs w:val="24"/>
              </w:rPr>
              <w:t>Неактивное носительство HBsAg</w:t>
            </w:r>
          </w:p>
        </w:tc>
        <w:tc>
          <w:tcPr>
            <w:tcW w:w="730" w:type="dxa"/>
            <w:shd w:val="clear" w:color="auto" w:fill="auto"/>
          </w:tcPr>
          <w:p w14:paraId="598CC180" w14:textId="77777777" w:rsidR="00457002" w:rsidRPr="005B4606" w:rsidRDefault="00457002" w:rsidP="005D3BBD">
            <w:pPr>
              <w:jc w:val="center"/>
              <w:rPr>
                <w:szCs w:val="24"/>
              </w:rPr>
            </w:pPr>
            <w:r w:rsidRPr="005B4606">
              <w:rPr>
                <w:szCs w:val="24"/>
              </w:rPr>
              <w:t>+</w:t>
            </w:r>
          </w:p>
        </w:tc>
        <w:tc>
          <w:tcPr>
            <w:tcW w:w="992" w:type="dxa"/>
            <w:shd w:val="clear" w:color="auto" w:fill="auto"/>
          </w:tcPr>
          <w:p w14:paraId="07E81ED3" w14:textId="77777777" w:rsidR="00457002" w:rsidRPr="005B4606" w:rsidRDefault="000A139D" w:rsidP="005D3BBD">
            <w:pPr>
              <w:jc w:val="center"/>
              <w:rPr>
                <w:szCs w:val="24"/>
              </w:rPr>
            </w:pPr>
            <w:r>
              <w:rPr>
                <w:szCs w:val="24"/>
              </w:rPr>
              <w:t>±</w:t>
            </w:r>
          </w:p>
        </w:tc>
        <w:tc>
          <w:tcPr>
            <w:tcW w:w="880" w:type="dxa"/>
            <w:shd w:val="clear" w:color="auto" w:fill="auto"/>
          </w:tcPr>
          <w:p w14:paraId="6EF33787" w14:textId="77777777" w:rsidR="00457002" w:rsidRPr="005B4606" w:rsidRDefault="00457002" w:rsidP="005D3BBD">
            <w:pPr>
              <w:jc w:val="center"/>
              <w:rPr>
                <w:szCs w:val="24"/>
              </w:rPr>
            </w:pPr>
            <w:r w:rsidRPr="005B4606">
              <w:rPr>
                <w:szCs w:val="24"/>
              </w:rPr>
              <w:t>–</w:t>
            </w:r>
          </w:p>
        </w:tc>
        <w:tc>
          <w:tcPr>
            <w:tcW w:w="879" w:type="dxa"/>
            <w:shd w:val="clear" w:color="auto" w:fill="auto"/>
          </w:tcPr>
          <w:p w14:paraId="03A61CB3" w14:textId="77777777" w:rsidR="00457002" w:rsidRPr="005B4606" w:rsidRDefault="000A139D" w:rsidP="005D3BBD">
            <w:pPr>
              <w:jc w:val="center"/>
              <w:rPr>
                <w:szCs w:val="24"/>
              </w:rPr>
            </w:pPr>
            <w:r>
              <w:rPr>
                <w:szCs w:val="24"/>
              </w:rPr>
              <w:t>±</w:t>
            </w:r>
          </w:p>
        </w:tc>
        <w:tc>
          <w:tcPr>
            <w:tcW w:w="2948" w:type="dxa"/>
            <w:shd w:val="clear" w:color="auto" w:fill="auto"/>
          </w:tcPr>
          <w:p w14:paraId="16A7ACD0" w14:textId="77777777" w:rsidR="00457002" w:rsidRPr="005B4606" w:rsidRDefault="00457002" w:rsidP="005D3BBD">
            <w:pPr>
              <w:rPr>
                <w:szCs w:val="24"/>
              </w:rPr>
            </w:pPr>
            <w:r w:rsidRPr="005B4606">
              <w:rPr>
                <w:szCs w:val="24"/>
              </w:rPr>
              <w:t>Назначение противовирусных препаратов во время терапии анти-CD20+ + год после окончания</w:t>
            </w:r>
          </w:p>
        </w:tc>
      </w:tr>
      <w:tr w:rsidR="00457002" w:rsidRPr="005B4606" w14:paraId="21AFF720" w14:textId="77777777" w:rsidTr="000A139D">
        <w:tc>
          <w:tcPr>
            <w:tcW w:w="2922" w:type="dxa"/>
            <w:shd w:val="clear" w:color="auto" w:fill="auto"/>
          </w:tcPr>
          <w:p w14:paraId="64A08177" w14:textId="77777777" w:rsidR="00457002" w:rsidRPr="005B4606" w:rsidRDefault="00457002" w:rsidP="005D3BBD">
            <w:pPr>
              <w:rPr>
                <w:szCs w:val="24"/>
              </w:rPr>
            </w:pPr>
            <w:r w:rsidRPr="005B4606">
              <w:rPr>
                <w:szCs w:val="24"/>
              </w:rPr>
              <w:t>Хронический гепатит B</w:t>
            </w:r>
          </w:p>
        </w:tc>
        <w:tc>
          <w:tcPr>
            <w:tcW w:w="730" w:type="dxa"/>
            <w:shd w:val="clear" w:color="auto" w:fill="auto"/>
          </w:tcPr>
          <w:p w14:paraId="7C93B0B5" w14:textId="77777777" w:rsidR="00457002" w:rsidRPr="005B4606" w:rsidRDefault="00457002" w:rsidP="005D3BBD">
            <w:pPr>
              <w:jc w:val="center"/>
              <w:rPr>
                <w:szCs w:val="24"/>
              </w:rPr>
            </w:pPr>
            <w:r w:rsidRPr="005B4606">
              <w:rPr>
                <w:szCs w:val="24"/>
              </w:rPr>
              <w:t>+</w:t>
            </w:r>
          </w:p>
        </w:tc>
        <w:tc>
          <w:tcPr>
            <w:tcW w:w="992" w:type="dxa"/>
            <w:shd w:val="clear" w:color="auto" w:fill="auto"/>
          </w:tcPr>
          <w:p w14:paraId="48EF00F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405159E" w14:textId="77777777" w:rsidR="00457002" w:rsidRPr="005B4606" w:rsidRDefault="00457002" w:rsidP="005D3BBD">
            <w:pPr>
              <w:jc w:val="center"/>
              <w:rPr>
                <w:szCs w:val="24"/>
              </w:rPr>
            </w:pPr>
            <w:r w:rsidRPr="005B4606">
              <w:rPr>
                <w:szCs w:val="24"/>
              </w:rPr>
              <w:t>*</w:t>
            </w:r>
          </w:p>
        </w:tc>
        <w:tc>
          <w:tcPr>
            <w:tcW w:w="879" w:type="dxa"/>
            <w:shd w:val="clear" w:color="auto" w:fill="auto"/>
          </w:tcPr>
          <w:p w14:paraId="221B1AFA" w14:textId="77777777" w:rsidR="00457002" w:rsidRPr="005B4606" w:rsidRDefault="000A139D" w:rsidP="005D3BBD">
            <w:pPr>
              <w:jc w:val="center"/>
              <w:rPr>
                <w:szCs w:val="24"/>
              </w:rPr>
            </w:pPr>
            <w:r>
              <w:rPr>
                <w:szCs w:val="24"/>
              </w:rPr>
              <w:t>±</w:t>
            </w:r>
          </w:p>
        </w:tc>
        <w:tc>
          <w:tcPr>
            <w:tcW w:w="2948" w:type="dxa"/>
            <w:shd w:val="clear" w:color="auto" w:fill="auto"/>
          </w:tcPr>
          <w:p w14:paraId="04E6B4BA" w14:textId="77777777" w:rsidR="00457002" w:rsidRPr="005B4606" w:rsidRDefault="00457002" w:rsidP="005D3BBD">
            <w:pPr>
              <w:jc w:val="left"/>
              <w:rPr>
                <w:szCs w:val="24"/>
              </w:rPr>
            </w:pPr>
            <w:r w:rsidRPr="005B4606">
              <w:rPr>
                <w:szCs w:val="24"/>
              </w:rPr>
              <w:t>Отказаться от анти-CD20 или противо</w:t>
            </w:r>
            <w:r w:rsidR="000A139D">
              <w:rPr>
                <w:szCs w:val="24"/>
              </w:rPr>
              <w:softHyphen/>
            </w:r>
            <w:r w:rsidRPr="005B4606">
              <w:rPr>
                <w:szCs w:val="24"/>
              </w:rPr>
              <w:t xml:space="preserve">вирусная терапия до терапии, весь период лечения + </w:t>
            </w:r>
            <w:r w:rsidR="000A139D">
              <w:rPr>
                <w:szCs w:val="24"/>
              </w:rPr>
              <w:t xml:space="preserve">1 </w:t>
            </w:r>
            <w:r w:rsidRPr="005B4606">
              <w:rPr>
                <w:szCs w:val="24"/>
              </w:rPr>
              <w:t xml:space="preserve">год после окончания* </w:t>
            </w:r>
          </w:p>
        </w:tc>
      </w:tr>
    </w:tbl>
    <w:p w14:paraId="76A838E6" w14:textId="77777777" w:rsidR="00457002" w:rsidRPr="000A139D" w:rsidRDefault="00457002" w:rsidP="004E3A70">
      <w:pPr>
        <w:ind w:firstLine="709"/>
      </w:pPr>
      <w:r>
        <w:lastRenderedPageBreak/>
        <w:t>*</w:t>
      </w:r>
      <w:r w:rsidR="000A139D">
        <w:t> </w:t>
      </w:r>
      <w:r>
        <w:t>При необходимости назначения анти-CD20 показан постоянный прием энтекавира** 0,5 мг/сут.</w:t>
      </w:r>
      <w:r w:rsidR="00DD3D1E">
        <w:t xml:space="preserve"> </w:t>
      </w:r>
      <w:r>
        <w:t>Энтекавир**</w:t>
      </w:r>
      <w:r w:rsidR="00DD3D1E">
        <w:t xml:space="preserve"> </w:t>
      </w:r>
      <w:r>
        <w:t xml:space="preserve">назначают на весь период лечения/поддерживающей терапии и не менее </w:t>
      </w:r>
      <w:r w:rsidR="000A139D">
        <w:t xml:space="preserve">1 </w:t>
      </w:r>
      <w:r>
        <w:t xml:space="preserve">года после завершения иммуносупрессивной терапии при неоднократных отрицательных результатах тестирования </w:t>
      </w:r>
      <w:r w:rsidR="000A139D">
        <w:t xml:space="preserve">на </w:t>
      </w:r>
      <w:r>
        <w:t xml:space="preserve">ДНК вируса гепатита B в крови. Оптимальная продолжительность терапии энтекавиром** после завершения терапии ритуксимабом** не определена. Если пациенту с ХЛЛ специфическая терапия не показана, в профилактическом назначении энтекавира** нет необходимости. Ламивудин не должен применяться у пациентов с ХЛЛ, поскольку речь всегда идет о длительном приеме противовирусных препаратов. К концу </w:t>
      </w:r>
      <w:r w:rsidR="000A139D">
        <w:t>2-го</w:t>
      </w:r>
      <w:r>
        <w:t xml:space="preserve"> года приема ламивудина к этому препарату устойчиво более 40</w:t>
      </w:r>
      <w:r w:rsidR="00DD3D1E">
        <w:t xml:space="preserve"> %</w:t>
      </w:r>
      <w:r>
        <w:t xml:space="preserve"> штаммов HBV, к концу </w:t>
      </w:r>
      <w:r w:rsidR="000A139D">
        <w:t>4-го</w:t>
      </w:r>
      <w:r>
        <w:t xml:space="preserve"> года приема – 70</w:t>
      </w:r>
      <w:r w:rsidR="00DD3D1E">
        <w:t xml:space="preserve"> %</w:t>
      </w:r>
      <w:r>
        <w:t xml:space="preserve"> штаммов HBV. При развитии устойчивости к энтекавиру** показан переход на</w:t>
      </w:r>
      <w:r w:rsidR="000A139D">
        <w:t xml:space="preserve"> тенофовир**.</w:t>
      </w:r>
    </w:p>
    <w:p w14:paraId="2E9BCB30" w14:textId="77777777" w:rsidR="00457002" w:rsidRPr="00EF640F" w:rsidRDefault="00D73887" w:rsidP="00EF640F">
      <w:pPr>
        <w:pStyle w:val="2"/>
      </w:pPr>
      <w:bookmarkStart w:id="94" w:name="_Toc23601740"/>
      <w:bookmarkStart w:id="95" w:name="_Toc100658231"/>
      <w:r w:rsidRPr="00EF640F">
        <w:t xml:space="preserve">Приложение </w:t>
      </w:r>
      <w:r w:rsidR="00457002" w:rsidRPr="00EF640F">
        <w:t>А3.2</w:t>
      </w:r>
      <w:r w:rsidR="00F07AA9" w:rsidRPr="00991730">
        <w:t>.</w:t>
      </w:r>
      <w:r w:rsidR="00457002" w:rsidRPr="009D502B">
        <w:t xml:space="preserve"> </w:t>
      </w:r>
      <w:r w:rsidR="00457002" w:rsidRPr="00EF640F">
        <w:t>Показания к началу лечения ХЛЛ/ЛМЛ</w:t>
      </w:r>
      <w:bookmarkEnd w:id="94"/>
      <w:bookmarkEnd w:id="95"/>
    </w:p>
    <w:p w14:paraId="29CEBF30" w14:textId="77777777" w:rsidR="00457002" w:rsidRPr="0072780B" w:rsidRDefault="00457002" w:rsidP="004E3A70">
      <w:pPr>
        <w:ind w:firstLine="709"/>
      </w:pPr>
      <w:r>
        <w:t xml:space="preserve">Терапия ХЛЛ/ЛМЛ должна начинаться при наличии как минимум </w:t>
      </w:r>
      <w:r w:rsidR="00F07AA9">
        <w:t>1</w:t>
      </w:r>
      <w:r>
        <w:t xml:space="preserve"> из следующих </w:t>
      </w:r>
      <w:r w:rsidRPr="0072780B">
        <w:t xml:space="preserve">показаний по критериям </w:t>
      </w:r>
      <w:r w:rsidR="008502F5" w:rsidRPr="0072780B">
        <w:t>IWCLL</w:t>
      </w:r>
      <w:r w:rsidRPr="0072780B">
        <w:t xml:space="preserve"> 2018</w:t>
      </w:r>
      <w:r w:rsidR="00D4168D" w:rsidRPr="00D4168D">
        <w:t xml:space="preserve"> </w:t>
      </w:r>
      <w:r w:rsidR="000B0AC3">
        <w:fldChar w:fldCharType="begin" w:fldLock="1"/>
      </w:r>
      <w:r w:rsidR="00DE7500">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4168D" w:rsidRPr="00D4168D">
        <w:rPr>
          <w:noProof/>
        </w:rPr>
        <w:t>[12]</w:t>
      </w:r>
      <w:r w:rsidR="000B0AC3">
        <w:fldChar w:fldCharType="end"/>
      </w:r>
      <w:r w:rsidRPr="0072780B">
        <w:t>:</w:t>
      </w:r>
    </w:p>
    <w:p w14:paraId="7B896A9A" w14:textId="77777777" w:rsidR="00457002" w:rsidRPr="0072780B" w:rsidRDefault="00457002" w:rsidP="00D61785">
      <w:pPr>
        <w:pStyle w:val="a4"/>
        <w:numPr>
          <w:ilvl w:val="0"/>
          <w:numId w:val="1"/>
        </w:numPr>
        <w:spacing w:before="0"/>
      </w:pPr>
      <w:r w:rsidRPr="0072780B">
        <w:t>Стадия С по J.L.</w:t>
      </w:r>
      <w:r w:rsidR="000A139D">
        <w:t xml:space="preserve"> </w:t>
      </w:r>
      <w:r w:rsidRPr="0072780B">
        <w:rPr>
          <w:lang w:val="en-US"/>
        </w:rPr>
        <w:t>Binet</w:t>
      </w:r>
      <w:r w:rsidR="000A139D">
        <w:t>.</w:t>
      </w:r>
    </w:p>
    <w:p w14:paraId="61CB91CD" w14:textId="77777777" w:rsidR="00457002" w:rsidRPr="0072780B" w:rsidRDefault="00457002" w:rsidP="00D61785">
      <w:pPr>
        <w:pStyle w:val="a4"/>
        <w:numPr>
          <w:ilvl w:val="0"/>
          <w:numId w:val="1"/>
        </w:numPr>
        <w:spacing w:before="0"/>
      </w:pPr>
      <w:r w:rsidRPr="0072780B">
        <w:t>Один или более симптомов интоксикации:</w:t>
      </w:r>
    </w:p>
    <w:p w14:paraId="59A5490D" w14:textId="77777777" w:rsidR="00457002" w:rsidRPr="0072780B" w:rsidRDefault="00457002" w:rsidP="004F6F41">
      <w:pPr>
        <w:pStyle w:val="a4"/>
        <w:numPr>
          <w:ilvl w:val="0"/>
          <w:numId w:val="27"/>
        </w:numPr>
        <w:spacing w:before="0"/>
      </w:pPr>
      <w:r w:rsidRPr="0072780B">
        <w:t>потеря &gt;10</w:t>
      </w:r>
      <w:r w:rsidR="00DD3D1E">
        <w:t xml:space="preserve"> %</w:t>
      </w:r>
      <w:r w:rsidRPr="0072780B">
        <w:t xml:space="preserve"> массы тела за 6 мес</w:t>
      </w:r>
      <w:r w:rsidR="000A139D">
        <w:t>.</w:t>
      </w:r>
      <w:r w:rsidRPr="0072780B">
        <w:t xml:space="preserve"> (если пациент не принимал меры </w:t>
      </w:r>
      <w:r w:rsidR="000A139D">
        <w:t xml:space="preserve">для </w:t>
      </w:r>
      <w:r w:rsidRPr="0072780B">
        <w:t>похудани</w:t>
      </w:r>
      <w:r w:rsidR="000A139D">
        <w:t>я</w:t>
      </w:r>
      <w:r w:rsidRPr="0072780B">
        <w:t>);</w:t>
      </w:r>
    </w:p>
    <w:p w14:paraId="34F060EC" w14:textId="77777777" w:rsidR="00457002" w:rsidRPr="0072780B" w:rsidRDefault="00457002" w:rsidP="004F6F41">
      <w:pPr>
        <w:pStyle w:val="a4"/>
        <w:numPr>
          <w:ilvl w:val="0"/>
          <w:numId w:val="27"/>
        </w:numPr>
        <w:spacing w:before="0"/>
      </w:pPr>
      <w:r w:rsidRPr="0072780B">
        <w:t>слабость (общее состояние по ECOG ≥2, нетрудоспособность);</w:t>
      </w:r>
    </w:p>
    <w:p w14:paraId="04C3187A" w14:textId="77777777" w:rsidR="00457002" w:rsidRPr="0072780B" w:rsidRDefault="00457002" w:rsidP="004F6F41">
      <w:pPr>
        <w:pStyle w:val="a4"/>
        <w:numPr>
          <w:ilvl w:val="0"/>
          <w:numId w:val="27"/>
        </w:numPr>
        <w:spacing w:before="0"/>
      </w:pPr>
      <w:r w:rsidRPr="0072780B">
        <w:t xml:space="preserve">субфебрильная лихорадка в течение </w:t>
      </w:r>
      <w:r w:rsidRPr="0072780B">
        <w:rPr>
          <w:rFonts w:cs="Calibri"/>
        </w:rPr>
        <w:t>≥</w:t>
      </w:r>
      <w:r w:rsidRPr="0072780B">
        <w:t xml:space="preserve">2 </w:t>
      </w:r>
      <w:r w:rsidR="00F07AA9">
        <w:t>нед.</w:t>
      </w:r>
      <w:r w:rsidRPr="0072780B">
        <w:t xml:space="preserve"> без признаков инфекции;</w:t>
      </w:r>
    </w:p>
    <w:p w14:paraId="4B8EB286" w14:textId="77777777" w:rsidR="00457002" w:rsidRPr="0072780B" w:rsidRDefault="00457002" w:rsidP="004F6F41">
      <w:pPr>
        <w:pStyle w:val="a4"/>
        <w:numPr>
          <w:ilvl w:val="0"/>
          <w:numId w:val="27"/>
        </w:numPr>
        <w:spacing w:before="0"/>
      </w:pPr>
      <w:r w:rsidRPr="0072780B">
        <w:t xml:space="preserve">ночные поты, сохраняющиеся более </w:t>
      </w:r>
      <w:r w:rsidR="000A139D">
        <w:t xml:space="preserve">1 </w:t>
      </w:r>
      <w:r w:rsidRPr="0072780B">
        <w:t>мес</w:t>
      </w:r>
      <w:r w:rsidR="000A139D">
        <w:t>.,</w:t>
      </w:r>
      <w:r w:rsidRPr="0072780B">
        <w:t xml:space="preserve"> без признаков инфекции.</w:t>
      </w:r>
    </w:p>
    <w:p w14:paraId="3C638CFB" w14:textId="77777777" w:rsidR="00457002" w:rsidRPr="0072780B" w:rsidRDefault="00457002" w:rsidP="00D61785">
      <w:pPr>
        <w:pStyle w:val="a4"/>
        <w:numPr>
          <w:ilvl w:val="0"/>
          <w:numId w:val="1"/>
        </w:numPr>
        <w:spacing w:before="0"/>
      </w:pPr>
      <w:r w:rsidRPr="0072780B">
        <w:t>Нарастающая анемия и/или тромбоцитопения, обусловленная инфильтрацией костного мозга.</w:t>
      </w:r>
    </w:p>
    <w:p w14:paraId="52244BE7" w14:textId="77777777" w:rsidR="00457002" w:rsidRPr="0072780B" w:rsidRDefault="00457002" w:rsidP="00D61785">
      <w:pPr>
        <w:pStyle w:val="a4"/>
        <w:numPr>
          <w:ilvl w:val="0"/>
          <w:numId w:val="1"/>
        </w:numPr>
        <w:spacing w:before="0"/>
      </w:pPr>
      <w:r w:rsidRPr="0072780B">
        <w:t>Аутоиммунная анемия и/или тромбоцитопения, резистентн</w:t>
      </w:r>
      <w:r w:rsidR="000A139D">
        <w:t>ая</w:t>
      </w:r>
      <w:r w:rsidRPr="0072780B">
        <w:t xml:space="preserve"> к преднизолону.</w:t>
      </w:r>
    </w:p>
    <w:p w14:paraId="5580CB23" w14:textId="77777777" w:rsidR="00457002" w:rsidRPr="0072780B" w:rsidRDefault="00457002" w:rsidP="00D61785">
      <w:pPr>
        <w:pStyle w:val="a4"/>
        <w:numPr>
          <w:ilvl w:val="0"/>
          <w:numId w:val="1"/>
        </w:numPr>
        <w:spacing w:before="0"/>
      </w:pPr>
      <w:r w:rsidRPr="0072780B">
        <w:t>Большие размеры селезенки (&gt;6 см ниже реберной дуги), явное увеличение органа.</w:t>
      </w:r>
    </w:p>
    <w:p w14:paraId="48FDDEF9" w14:textId="77777777" w:rsidR="00457002" w:rsidRPr="0072780B" w:rsidRDefault="00457002" w:rsidP="00D61785">
      <w:pPr>
        <w:pStyle w:val="a4"/>
        <w:numPr>
          <w:ilvl w:val="0"/>
          <w:numId w:val="1"/>
        </w:numPr>
        <w:spacing w:before="0"/>
      </w:pPr>
      <w:r w:rsidRPr="0072780B">
        <w:t>Массивная (</w:t>
      </w:r>
      <w:r w:rsidRPr="0072780B">
        <w:rPr>
          <w:rFonts w:cs="Calibri"/>
        </w:rPr>
        <w:t>≥</w:t>
      </w:r>
      <w:r w:rsidRPr="0072780B">
        <w:t>10 см в максимальном диаметре) и/или нарастающая лимфаденопатия.</w:t>
      </w:r>
    </w:p>
    <w:p w14:paraId="4E5FC774" w14:textId="77777777" w:rsidR="000A442F" w:rsidRPr="0072780B" w:rsidRDefault="00457002" w:rsidP="00D61785">
      <w:pPr>
        <w:pStyle w:val="a4"/>
        <w:numPr>
          <w:ilvl w:val="0"/>
          <w:numId w:val="1"/>
        </w:numPr>
        <w:spacing w:before="0"/>
      </w:pPr>
      <w:r w:rsidRPr="0072780B">
        <w:t xml:space="preserve">Время удвоения </w:t>
      </w:r>
      <w:r w:rsidR="000A139D">
        <w:t xml:space="preserve">числа </w:t>
      </w:r>
      <w:r w:rsidRPr="0072780B">
        <w:t>лимфоцитов менее 6 мес.</w:t>
      </w:r>
    </w:p>
    <w:p w14:paraId="4B73948B" w14:textId="77777777" w:rsidR="00457002" w:rsidRDefault="00457002" w:rsidP="00D61785">
      <w:pPr>
        <w:pStyle w:val="a4"/>
        <w:numPr>
          <w:ilvl w:val="0"/>
          <w:numId w:val="1"/>
        </w:numPr>
        <w:spacing w:before="0"/>
      </w:pPr>
      <w:r w:rsidRPr="0072780B">
        <w:t>Экстранодальное поражение, симптомное или влияющее на функцию пораженного органа.</w:t>
      </w:r>
    </w:p>
    <w:p w14:paraId="2C166573" w14:textId="77777777" w:rsidR="00457002" w:rsidRPr="00EF640F" w:rsidRDefault="00D73887" w:rsidP="008C479B">
      <w:pPr>
        <w:pStyle w:val="2"/>
        <w:spacing w:before="0"/>
      </w:pPr>
      <w:bookmarkStart w:id="96" w:name="_Toc23601741"/>
      <w:bookmarkStart w:id="97" w:name="_Toc100658232"/>
      <w:r w:rsidRPr="00EF640F">
        <w:t xml:space="preserve">Приложение </w:t>
      </w:r>
      <w:r w:rsidR="00AA4B03" w:rsidRPr="00991730">
        <w:t>А</w:t>
      </w:r>
      <w:r w:rsidR="00457002" w:rsidRPr="00EF640F">
        <w:t>3.3</w:t>
      </w:r>
      <w:r w:rsidR="00F07AA9" w:rsidRPr="00EF640F">
        <w:t>.</w:t>
      </w:r>
      <w:r w:rsidR="00457002" w:rsidRPr="00EF640F">
        <w:t xml:space="preserve"> Режимы лекарственного лечения ХЛЛ</w:t>
      </w:r>
      <w:bookmarkEnd w:id="96"/>
      <w:bookmarkEnd w:id="97"/>
    </w:p>
    <w:p w14:paraId="723EB528" w14:textId="77777777" w:rsidR="00457002" w:rsidRPr="00B74F71" w:rsidRDefault="00457002" w:rsidP="008C479B">
      <w:pPr>
        <w:contextualSpacing/>
        <w:rPr>
          <w:rFonts w:eastAsia="Times New Roman"/>
          <w:b/>
          <w:i/>
          <w:lang w:eastAsia="ru-RU"/>
        </w:rPr>
      </w:pPr>
      <w:r w:rsidRPr="00B74F71">
        <w:rPr>
          <w:rFonts w:eastAsia="Times New Roman"/>
          <w:b/>
          <w:i/>
          <w:lang w:eastAsia="ru-RU"/>
        </w:rPr>
        <w:t>М</w:t>
      </w:r>
      <w:r>
        <w:rPr>
          <w:rFonts w:eastAsia="Times New Roman"/>
          <w:b/>
          <w:i/>
          <w:lang w:eastAsia="ru-RU"/>
        </w:rPr>
        <w:t>онотерапия</w:t>
      </w:r>
    </w:p>
    <w:p w14:paraId="6AB8AB33" w14:textId="77777777" w:rsidR="00457002" w:rsidRPr="009D6AF4" w:rsidRDefault="00457002" w:rsidP="008C479B">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курсовой формат</w:t>
      </w:r>
    </w:p>
    <w:p w14:paraId="498CC47B" w14:textId="77777777" w:rsidR="00457002" w:rsidRPr="009D6AF4" w:rsidRDefault="00457002" w:rsidP="004F6F41">
      <w:pPr>
        <w:numPr>
          <w:ilvl w:val="0"/>
          <w:numId w:val="3"/>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10 мг/м</w:t>
      </w:r>
      <w:r w:rsidRPr="009D6AF4">
        <w:rPr>
          <w:rFonts w:eastAsia="Times New Roman"/>
          <w:vertAlign w:val="superscript"/>
          <w:lang w:eastAsia="ru-RU"/>
        </w:rPr>
        <w:t>2</w:t>
      </w:r>
      <w:r w:rsidRPr="009D6AF4">
        <w:rPr>
          <w:rFonts w:eastAsia="Times New Roman"/>
          <w:lang w:eastAsia="ru-RU"/>
        </w:rPr>
        <w:t xml:space="preserve"> внутрь</w:t>
      </w:r>
      <w:r w:rsidR="000A139D" w:rsidRPr="009D6AF4">
        <w:rPr>
          <w:rFonts w:eastAsia="Times New Roman"/>
          <w:lang w:eastAsia="ru-RU"/>
        </w:rPr>
        <w:t xml:space="preserve"> в</w:t>
      </w:r>
      <w:r w:rsidRPr="009D6AF4">
        <w:rPr>
          <w:rFonts w:eastAsia="Times New Roman"/>
          <w:lang w:eastAsia="ru-RU"/>
        </w:rPr>
        <w:t xml:space="preserve"> 1</w:t>
      </w:r>
      <w:r w:rsidR="000A139D" w:rsidRPr="009D6AF4">
        <w:rPr>
          <w:rFonts w:eastAsia="Times New Roman"/>
          <w:lang w:eastAsia="ru-RU"/>
        </w:rPr>
        <w:t>–</w:t>
      </w:r>
      <w:r w:rsidRPr="009D6AF4">
        <w:rPr>
          <w:rFonts w:eastAsia="Times New Roman"/>
          <w:lang w:eastAsia="ru-RU"/>
        </w:rPr>
        <w:t>7</w:t>
      </w:r>
      <w:r w:rsidR="000A139D" w:rsidRPr="009D6AF4">
        <w:rPr>
          <w:rFonts w:eastAsia="Times New Roman"/>
          <w:lang w:eastAsia="ru-RU"/>
        </w:rPr>
        <w:t>-й дни.</w:t>
      </w:r>
    </w:p>
    <w:p w14:paraId="385A6D50" w14:textId="77777777" w:rsidR="00457002" w:rsidRPr="009D6AF4" w:rsidRDefault="00457002" w:rsidP="008C479B">
      <w:pPr>
        <w:contextualSpacing/>
        <w:rPr>
          <w:rFonts w:eastAsia="Times New Roman"/>
          <w:lang w:eastAsia="ru-RU"/>
        </w:rPr>
      </w:pPr>
      <w:r w:rsidRPr="009D6AF4">
        <w:rPr>
          <w:rFonts w:eastAsia="Times New Roman"/>
          <w:lang w:eastAsia="ru-RU"/>
        </w:rPr>
        <w:t>Лечение возобновляется на 29</w:t>
      </w:r>
      <w:r w:rsidR="000A139D" w:rsidRPr="009D6AF4">
        <w:rPr>
          <w:rFonts w:eastAsia="Times New Roman"/>
          <w:lang w:eastAsia="ru-RU"/>
        </w:rPr>
        <w:t>-й</w:t>
      </w:r>
      <w:r w:rsidRPr="009D6AF4">
        <w:rPr>
          <w:rFonts w:eastAsia="Times New Roman"/>
          <w:lang w:eastAsia="ru-RU"/>
        </w:rPr>
        <w:t xml:space="preserve"> день</w:t>
      </w:r>
      <w:r w:rsidR="000A139D" w:rsidRPr="009D6AF4">
        <w:rPr>
          <w:rFonts w:eastAsia="Times New Roman"/>
          <w:lang w:eastAsia="ru-RU"/>
        </w:rPr>
        <w:t>.</w:t>
      </w:r>
    </w:p>
    <w:p w14:paraId="797CA57E" w14:textId="77777777" w:rsidR="008C479B" w:rsidRDefault="008C479B" w:rsidP="008C479B">
      <w:pPr>
        <w:contextualSpacing/>
        <w:rPr>
          <w:rFonts w:eastAsia="Times New Roman"/>
          <w:b/>
          <w:lang w:eastAsia="ru-RU"/>
        </w:rPr>
      </w:pPr>
    </w:p>
    <w:p w14:paraId="00206C9C" w14:textId="0E6FFE54" w:rsidR="00457002" w:rsidRPr="009D6AF4" w:rsidRDefault="00457002" w:rsidP="008C479B">
      <w:pPr>
        <w:contextualSpacing/>
        <w:rPr>
          <w:rFonts w:eastAsia="Times New Roman"/>
          <w:b/>
          <w:lang w:eastAsia="ru-RU"/>
        </w:rPr>
      </w:pPr>
      <w:r w:rsidRPr="009D6AF4">
        <w:rPr>
          <w:rFonts w:eastAsia="Times New Roman"/>
          <w:b/>
          <w:lang w:eastAsia="ru-RU"/>
        </w:rPr>
        <w:lastRenderedPageBreak/>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постоянный формат</w:t>
      </w:r>
    </w:p>
    <w:p w14:paraId="76F34847" w14:textId="77777777" w:rsidR="00457002" w:rsidRPr="009D6AF4" w:rsidRDefault="00457002" w:rsidP="004F6F41">
      <w:pPr>
        <w:numPr>
          <w:ilvl w:val="0"/>
          <w:numId w:val="3"/>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0,07–0,2</w:t>
      </w:r>
      <w:r w:rsidR="000A139D" w:rsidRPr="009D6AF4">
        <w:rPr>
          <w:rFonts w:eastAsia="Times New Roman"/>
          <w:lang w:eastAsia="ru-RU"/>
        </w:rPr>
        <w:t>0</w:t>
      </w:r>
      <w:r w:rsidRPr="009D6AF4">
        <w:rPr>
          <w:rFonts w:eastAsia="Times New Roman"/>
          <w:lang w:eastAsia="ru-RU"/>
        </w:rPr>
        <w:t xml:space="preserve"> мг/кг внутрь ежедневно </w:t>
      </w:r>
      <w:r w:rsidR="000A139D" w:rsidRPr="009D6AF4">
        <w:rPr>
          <w:rFonts w:eastAsia="Times New Roman"/>
          <w:lang w:eastAsia="ru-RU"/>
        </w:rPr>
        <w:t xml:space="preserve">в течение </w:t>
      </w:r>
      <w:r w:rsidRPr="009D6AF4">
        <w:rPr>
          <w:rFonts w:eastAsia="Times New Roman"/>
          <w:lang w:eastAsia="ru-RU"/>
        </w:rPr>
        <w:t>2</w:t>
      </w:r>
      <w:r w:rsidR="000A139D" w:rsidRPr="009D6AF4">
        <w:rPr>
          <w:rFonts w:eastAsia="Times New Roman"/>
          <w:lang w:eastAsia="ru-RU"/>
        </w:rPr>
        <w:t>–</w:t>
      </w:r>
      <w:r w:rsidRPr="009D6AF4">
        <w:rPr>
          <w:rFonts w:eastAsia="Times New Roman"/>
          <w:lang w:eastAsia="ru-RU"/>
        </w:rPr>
        <w:t xml:space="preserve">4 </w:t>
      </w:r>
      <w:r w:rsidR="00F07AA9" w:rsidRPr="009D6AF4">
        <w:rPr>
          <w:rFonts w:eastAsia="Times New Roman"/>
          <w:lang w:eastAsia="ru-RU"/>
        </w:rPr>
        <w:t>нед.</w:t>
      </w:r>
      <w:r w:rsidRPr="009D6AF4">
        <w:rPr>
          <w:rFonts w:eastAsia="Times New Roman"/>
          <w:lang w:eastAsia="ru-RU"/>
        </w:rPr>
        <w:t xml:space="preserve"> с последующим подбором дозы</w:t>
      </w:r>
      <w:r w:rsidR="000A139D" w:rsidRPr="009D6AF4">
        <w:rPr>
          <w:rFonts w:eastAsia="Times New Roman"/>
          <w:lang w:eastAsia="ru-RU"/>
        </w:rPr>
        <w:t>.</w:t>
      </w:r>
    </w:p>
    <w:p w14:paraId="3462D800" w14:textId="77777777" w:rsidR="008C479B" w:rsidRDefault="008C479B" w:rsidP="008C479B">
      <w:pPr>
        <w:contextualSpacing/>
        <w:rPr>
          <w:rFonts w:eastAsia="Times New Roman"/>
          <w:b/>
          <w:lang w:eastAsia="ru-RU"/>
        </w:rPr>
      </w:pPr>
    </w:p>
    <w:p w14:paraId="6E28C10E" w14:textId="3DE5CFD4" w:rsidR="00457002" w:rsidRPr="009D6AF4" w:rsidRDefault="00457002" w:rsidP="008C479B">
      <w:pPr>
        <w:contextualSpacing/>
        <w:rPr>
          <w:rFonts w:eastAsia="Times New Roman"/>
          <w:b/>
          <w:lang w:eastAsia="ru-RU"/>
        </w:rPr>
      </w:pPr>
      <w:r w:rsidRPr="009D6AF4">
        <w:rPr>
          <w:rFonts w:eastAsia="Times New Roman"/>
          <w:b/>
          <w:lang w:eastAsia="ru-RU"/>
        </w:rPr>
        <w:t xml:space="preserve">Монотерапия </w:t>
      </w:r>
      <w:r w:rsidR="000B3F2E" w:rsidRPr="009D6AF4">
        <w:rPr>
          <w:rFonts w:eastAsia="Times New Roman"/>
          <w:b/>
          <w:lang w:eastAsia="ru-RU"/>
        </w:rPr>
        <w:t>#</w:t>
      </w:r>
      <w:r w:rsidRPr="009D6AF4">
        <w:rPr>
          <w:rFonts w:eastAsia="Times New Roman"/>
          <w:b/>
          <w:lang w:eastAsia="ru-RU"/>
        </w:rPr>
        <w:t>бендамустином</w:t>
      </w:r>
      <w:r w:rsidR="00884D69" w:rsidRPr="009D6AF4">
        <w:rPr>
          <w:rFonts w:eastAsia="Times New Roman"/>
          <w:b/>
          <w:lang w:eastAsia="ru-RU"/>
        </w:rPr>
        <w:t>**</w:t>
      </w:r>
    </w:p>
    <w:p w14:paraId="2C8328A7" w14:textId="77777777" w:rsidR="00457002" w:rsidRPr="009D6AF4" w:rsidRDefault="000B3F2E" w:rsidP="004F6F41">
      <w:pPr>
        <w:numPr>
          <w:ilvl w:val="0"/>
          <w:numId w:val="3"/>
        </w:numPr>
        <w:contextualSpacing/>
        <w:rPr>
          <w:rFonts w:eastAsia="Times New Roman"/>
          <w:b/>
          <w:lang w:eastAsia="ru-RU"/>
        </w:rPr>
      </w:pPr>
      <w:r w:rsidRPr="009D6AF4">
        <w:rPr>
          <w:rFonts w:eastAsia="Times New Roman"/>
          <w:lang w:eastAsia="ru-RU"/>
        </w:rPr>
        <w:t>#</w:t>
      </w:r>
      <w:r w:rsidR="00457002" w:rsidRPr="009D6AF4">
        <w:rPr>
          <w:rFonts w:eastAsia="Times New Roman"/>
          <w:lang w:eastAsia="ru-RU"/>
        </w:rPr>
        <w:t xml:space="preserve">Бендамустин** </w:t>
      </w:r>
      <w:r w:rsidR="003F18B5" w:rsidRPr="009D6AF4">
        <w:rPr>
          <w:rFonts w:eastAsia="Times New Roman"/>
          <w:lang w:eastAsia="ru-RU"/>
        </w:rPr>
        <w:t xml:space="preserve">– </w:t>
      </w:r>
      <w:r w:rsidR="00457002" w:rsidRPr="009D6AF4">
        <w:rPr>
          <w:rFonts w:eastAsia="Times New Roman"/>
          <w:lang w:eastAsia="ru-RU"/>
        </w:rPr>
        <w:t>90 мг/м</w:t>
      </w:r>
      <w:r w:rsidR="00457002" w:rsidRPr="009D6AF4">
        <w:rPr>
          <w:rFonts w:eastAsia="Times New Roman"/>
          <w:vertAlign w:val="superscript"/>
          <w:lang w:eastAsia="ru-RU"/>
        </w:rPr>
        <w:t>2</w:t>
      </w:r>
      <w:r w:rsidR="003F18B5" w:rsidRPr="009D6AF4">
        <w:rPr>
          <w:rFonts w:eastAsia="Times New Roman"/>
          <w:lang w:eastAsia="ru-RU"/>
        </w:rPr>
        <w:t xml:space="preserve"> в/в в 1-й, 2-й дни.</w:t>
      </w:r>
    </w:p>
    <w:p w14:paraId="3EBB5E2B" w14:textId="2F3C18E0" w:rsidR="00457002" w:rsidRDefault="00457002" w:rsidP="008C479B">
      <w:pPr>
        <w:contextualSpacing/>
        <w:rPr>
          <w:rFonts w:eastAsia="Times New Roman"/>
          <w:lang w:eastAsia="ru-RU"/>
        </w:rPr>
      </w:pPr>
      <w:r w:rsidRPr="009D6AF4">
        <w:rPr>
          <w:rFonts w:eastAsia="Times New Roman"/>
          <w:lang w:eastAsia="ru-RU"/>
        </w:rPr>
        <w:t>Лечение возобновляется на 29</w:t>
      </w:r>
      <w:r w:rsidR="003F18B5" w:rsidRPr="009D6AF4">
        <w:rPr>
          <w:rFonts w:eastAsia="Times New Roman"/>
          <w:lang w:eastAsia="ru-RU"/>
        </w:rPr>
        <w:t>-й</w:t>
      </w:r>
      <w:r w:rsidRPr="009D6AF4">
        <w:rPr>
          <w:rFonts w:eastAsia="Times New Roman"/>
          <w:lang w:eastAsia="ru-RU"/>
        </w:rPr>
        <w:t xml:space="preserve"> день</w:t>
      </w:r>
      <w:r w:rsidR="003F18B5" w:rsidRPr="009D6AF4">
        <w:rPr>
          <w:rFonts w:eastAsia="Times New Roman"/>
          <w:lang w:eastAsia="ru-RU"/>
        </w:rPr>
        <w:t>.</w:t>
      </w:r>
    </w:p>
    <w:p w14:paraId="184CEBDC" w14:textId="77777777" w:rsidR="008C479B" w:rsidRDefault="008C479B" w:rsidP="008C479B">
      <w:pPr>
        <w:contextualSpacing/>
        <w:rPr>
          <w:rFonts w:eastAsia="Times New Roman"/>
          <w:b/>
          <w:lang w:eastAsia="ru-RU"/>
        </w:rPr>
      </w:pPr>
    </w:p>
    <w:p w14:paraId="351866BF" w14:textId="4F0545A0" w:rsidR="00457002" w:rsidRPr="009600FA" w:rsidRDefault="00457002" w:rsidP="008C479B">
      <w:pPr>
        <w:contextualSpacing/>
        <w:rPr>
          <w:rFonts w:eastAsia="Times New Roman"/>
          <w:b/>
          <w:lang w:eastAsia="ru-RU"/>
        </w:rPr>
      </w:pPr>
      <w:r w:rsidRPr="009600FA">
        <w:rPr>
          <w:rFonts w:eastAsia="Times New Roman"/>
          <w:b/>
          <w:lang w:eastAsia="ru-RU"/>
        </w:rPr>
        <w:t>Монотерапия ибрутинибом</w:t>
      </w:r>
      <w:r w:rsidR="00884D69">
        <w:rPr>
          <w:rFonts w:eastAsia="Times New Roman"/>
          <w:b/>
          <w:lang w:eastAsia="ru-RU"/>
        </w:rPr>
        <w:t>**</w:t>
      </w:r>
    </w:p>
    <w:p w14:paraId="042A8009" w14:textId="77777777" w:rsidR="00457002" w:rsidRPr="00C26D56" w:rsidRDefault="00457002" w:rsidP="004F6F41">
      <w:pPr>
        <w:pStyle w:val="a4"/>
        <w:numPr>
          <w:ilvl w:val="0"/>
          <w:numId w:val="3"/>
        </w:numPr>
        <w:spacing w:before="0"/>
        <w:rPr>
          <w:lang w:eastAsia="ru-RU"/>
        </w:rPr>
      </w:pPr>
      <w:r w:rsidRPr="001811D1">
        <w:rPr>
          <w:lang w:eastAsia="ru-RU"/>
        </w:rPr>
        <w:t xml:space="preserve">Ибрутиниб** </w:t>
      </w:r>
      <w:r w:rsidR="003F18B5" w:rsidRPr="001811D1">
        <w:rPr>
          <w:lang w:eastAsia="ru-RU"/>
        </w:rPr>
        <w:t xml:space="preserve">– </w:t>
      </w:r>
      <w:r w:rsidRPr="001811D1">
        <w:rPr>
          <w:lang w:eastAsia="ru-RU"/>
        </w:rPr>
        <w:t>420 мг/сут (</w:t>
      </w:r>
      <w:r w:rsidR="003F18B5" w:rsidRPr="001811D1">
        <w:rPr>
          <w:lang w:eastAsia="ru-RU"/>
        </w:rPr>
        <w:t>3</w:t>
      </w:r>
      <w:r w:rsidRPr="001811D1">
        <w:rPr>
          <w:lang w:eastAsia="ru-RU"/>
        </w:rPr>
        <w:t xml:space="preserve"> капсулы) внутрь 1 раз в день до прогрессирования или </w:t>
      </w:r>
      <w:r w:rsidR="003F18B5" w:rsidRPr="001811D1">
        <w:rPr>
          <w:lang w:eastAsia="ru-RU"/>
        </w:rPr>
        <w:t xml:space="preserve">развития </w:t>
      </w:r>
      <w:r w:rsidRPr="001811D1">
        <w:rPr>
          <w:lang w:eastAsia="ru-RU"/>
        </w:rPr>
        <w:t>непереносимой</w:t>
      </w:r>
      <w:r w:rsidRPr="009600FA">
        <w:rPr>
          <w:lang w:eastAsia="ru-RU"/>
        </w:rPr>
        <w:t xml:space="preserve"> токсичности</w:t>
      </w:r>
      <w:r w:rsidR="003F18B5">
        <w:rPr>
          <w:lang w:eastAsia="ru-RU"/>
        </w:rPr>
        <w:t>.</w:t>
      </w:r>
    </w:p>
    <w:p w14:paraId="77D5BBBF" w14:textId="77777777" w:rsidR="008C479B" w:rsidRDefault="008C479B" w:rsidP="008C479B">
      <w:pPr>
        <w:contextualSpacing/>
        <w:rPr>
          <w:rFonts w:eastAsia="Times New Roman"/>
          <w:b/>
          <w:bCs/>
          <w:lang w:eastAsia="ru-RU"/>
        </w:rPr>
      </w:pPr>
    </w:p>
    <w:p w14:paraId="32F62610" w14:textId="5A011D81" w:rsidR="005F5C64" w:rsidRPr="00FD246E" w:rsidRDefault="005F5C64" w:rsidP="008C479B">
      <w:pPr>
        <w:contextualSpacing/>
        <w:rPr>
          <w:rFonts w:eastAsia="Times New Roman"/>
          <w:b/>
          <w:bCs/>
          <w:lang w:eastAsia="ru-RU"/>
        </w:rPr>
      </w:pPr>
      <w:r w:rsidRPr="00FD246E">
        <w:rPr>
          <w:rFonts w:eastAsia="Times New Roman"/>
          <w:b/>
          <w:bCs/>
          <w:lang w:eastAsia="ru-RU"/>
        </w:rPr>
        <w:t xml:space="preserve">Монотерапия акалабрутинибом </w:t>
      </w:r>
    </w:p>
    <w:p w14:paraId="281F06C3" w14:textId="77777777" w:rsidR="005F5C64" w:rsidRPr="00FD246E" w:rsidRDefault="005F5C64" w:rsidP="004F6F41">
      <w:pPr>
        <w:pStyle w:val="a4"/>
        <w:numPr>
          <w:ilvl w:val="0"/>
          <w:numId w:val="3"/>
        </w:numPr>
        <w:spacing w:before="0"/>
        <w:contextualSpacing/>
        <w:rPr>
          <w:rFonts w:eastAsia="Times New Roman"/>
          <w:lang w:eastAsia="ru-RU"/>
        </w:rPr>
      </w:pPr>
      <w:r>
        <w:rPr>
          <w:rFonts w:eastAsia="Times New Roman"/>
          <w:lang w:eastAsia="ru-RU"/>
        </w:rPr>
        <w:t>Акалабрутиниб – 100 мг (1 капсула) внутрь 2 раза в день до прогрессирования или развития непереносимой токсичности.</w:t>
      </w:r>
    </w:p>
    <w:p w14:paraId="0B68034D" w14:textId="77777777" w:rsidR="008C479B" w:rsidRDefault="008C479B" w:rsidP="008C479B">
      <w:pPr>
        <w:contextualSpacing/>
        <w:rPr>
          <w:rFonts w:eastAsia="Times New Roman"/>
          <w:b/>
          <w:lang w:eastAsia="ru-RU"/>
        </w:rPr>
      </w:pPr>
    </w:p>
    <w:p w14:paraId="6D7E9A28" w14:textId="5D907F14" w:rsidR="00457002" w:rsidRPr="009600FA" w:rsidRDefault="00457002" w:rsidP="008C479B">
      <w:pPr>
        <w:contextualSpacing/>
        <w:rPr>
          <w:rFonts w:eastAsia="Times New Roman"/>
          <w:b/>
          <w:lang w:eastAsia="ru-RU"/>
        </w:rPr>
      </w:pPr>
      <w:r w:rsidRPr="009600FA">
        <w:rPr>
          <w:rFonts w:eastAsia="Times New Roman"/>
          <w:b/>
          <w:lang w:eastAsia="ru-RU"/>
        </w:rPr>
        <w:t>Монотерапия</w:t>
      </w:r>
      <w:r w:rsidR="00A24E62">
        <w:rPr>
          <w:rFonts w:eastAsia="Times New Roman"/>
          <w:b/>
          <w:lang w:eastAsia="ru-RU"/>
        </w:rPr>
        <w:t xml:space="preserve"> </w:t>
      </w:r>
      <w:r>
        <w:rPr>
          <w:rFonts w:eastAsia="Times New Roman"/>
          <w:b/>
          <w:lang w:eastAsia="ru-RU"/>
        </w:rPr>
        <w:t>венетоклаксом</w:t>
      </w:r>
      <w:r w:rsidR="00E0050E" w:rsidRPr="00F6725A">
        <w:rPr>
          <w:b/>
          <w:bCs/>
        </w:rPr>
        <w:t>**</w:t>
      </w:r>
    </w:p>
    <w:p w14:paraId="2B009B61" w14:textId="04C7041B" w:rsidR="00742281" w:rsidRPr="008C479B" w:rsidRDefault="00457002" w:rsidP="004F6F41">
      <w:pPr>
        <w:pStyle w:val="a4"/>
        <w:numPr>
          <w:ilvl w:val="0"/>
          <w:numId w:val="3"/>
        </w:numPr>
        <w:spacing w:before="0"/>
        <w:rPr>
          <w:color w:val="000000" w:themeColor="text1"/>
          <w:lang w:eastAsia="ru-RU"/>
        </w:rPr>
      </w:pPr>
      <w:r>
        <w:rPr>
          <w:lang w:eastAsia="ru-RU"/>
        </w:rPr>
        <w:t>Венетоклакс</w:t>
      </w:r>
      <w:r w:rsidR="00E0050E" w:rsidRPr="00932BCF">
        <w:t>**</w:t>
      </w:r>
      <w:r>
        <w:rPr>
          <w:lang w:eastAsia="ru-RU"/>
        </w:rPr>
        <w:t xml:space="preserve"> </w:t>
      </w:r>
      <w:r w:rsidR="003F18B5">
        <w:rPr>
          <w:lang w:eastAsia="ru-RU"/>
        </w:rPr>
        <w:t xml:space="preserve">– </w:t>
      </w:r>
      <w:r>
        <w:rPr>
          <w:lang w:eastAsia="ru-RU"/>
        </w:rPr>
        <w:t>20 мг/сут (нед. 1), 50 мг/сут (нед. 2), 100 мг</w:t>
      </w:r>
      <w:r w:rsidR="003F18B5">
        <w:rPr>
          <w:lang w:eastAsia="ru-RU"/>
        </w:rPr>
        <w:t>/сут (нед. 3), 200 мг/сут (нед. </w:t>
      </w:r>
      <w:r>
        <w:rPr>
          <w:lang w:eastAsia="ru-RU"/>
        </w:rPr>
        <w:t xml:space="preserve">4), 400 мг/сут (нед. 5 и далее), до прогрессирования или </w:t>
      </w:r>
      <w:r w:rsidR="003F18B5">
        <w:rPr>
          <w:lang w:eastAsia="ru-RU"/>
        </w:rPr>
        <w:t xml:space="preserve">развития </w:t>
      </w:r>
      <w:r w:rsidRPr="008C479B">
        <w:rPr>
          <w:color w:val="000000" w:themeColor="text1"/>
          <w:lang w:eastAsia="ru-RU"/>
        </w:rPr>
        <w:t>непереносимой токсичности</w:t>
      </w:r>
      <w:r w:rsidR="003F18B5" w:rsidRPr="008C479B">
        <w:rPr>
          <w:color w:val="000000" w:themeColor="text1"/>
          <w:lang w:eastAsia="ru-RU"/>
        </w:rPr>
        <w:t>.</w:t>
      </w:r>
    </w:p>
    <w:p w14:paraId="09262295" w14:textId="77777777" w:rsidR="008C479B" w:rsidRDefault="008C479B" w:rsidP="008C479B">
      <w:pPr>
        <w:rPr>
          <w:b/>
          <w:bCs/>
          <w:color w:val="000000" w:themeColor="text1"/>
          <w:lang w:eastAsia="ru-RU"/>
        </w:rPr>
      </w:pPr>
    </w:p>
    <w:p w14:paraId="57BB0158" w14:textId="30535D11" w:rsidR="00B47439" w:rsidRPr="008C479B" w:rsidRDefault="00742281" w:rsidP="008C479B">
      <w:pPr>
        <w:rPr>
          <w:b/>
          <w:bCs/>
          <w:color w:val="000000" w:themeColor="text1"/>
          <w:lang w:eastAsia="ru-RU"/>
        </w:rPr>
      </w:pPr>
      <w:r w:rsidRPr="008C479B">
        <w:rPr>
          <w:b/>
          <w:bCs/>
          <w:color w:val="000000" w:themeColor="text1"/>
          <w:lang w:eastAsia="ru-RU"/>
        </w:rPr>
        <w:t xml:space="preserve">Монотерапия </w:t>
      </w:r>
      <w:r w:rsidR="008C479B" w:rsidRPr="008C479B">
        <w:rPr>
          <w:b/>
          <w:bCs/>
          <w:color w:val="000000" w:themeColor="text1"/>
          <w:lang w:eastAsia="ru-RU"/>
        </w:rPr>
        <w:t>занубрутинибом</w:t>
      </w:r>
    </w:p>
    <w:p w14:paraId="6053DE4F" w14:textId="6D041CFB" w:rsidR="00742281" w:rsidRPr="008C479B" w:rsidRDefault="00742281" w:rsidP="004F6F41">
      <w:pPr>
        <w:pStyle w:val="a4"/>
        <w:numPr>
          <w:ilvl w:val="0"/>
          <w:numId w:val="3"/>
        </w:numPr>
        <w:spacing w:before="0"/>
        <w:rPr>
          <w:b/>
          <w:bCs/>
          <w:color w:val="000000" w:themeColor="text1"/>
          <w:lang w:eastAsia="ru-RU"/>
        </w:rPr>
      </w:pPr>
      <w:r w:rsidRPr="008C479B">
        <w:rPr>
          <w:color w:val="000000" w:themeColor="text1"/>
          <w:lang w:eastAsia="ru-RU"/>
        </w:rPr>
        <w:t>Занубрутиниб*</w:t>
      </w:r>
      <w:r w:rsidRPr="008C479B">
        <w:rPr>
          <w:b/>
          <w:bCs/>
          <w:color w:val="000000" w:themeColor="text1"/>
          <w:lang w:eastAsia="ru-RU"/>
        </w:rPr>
        <w:t xml:space="preserve"> - </w:t>
      </w:r>
      <w:r w:rsidR="00B47439" w:rsidRPr="008C479B">
        <w:rPr>
          <w:color w:val="000000" w:themeColor="text1"/>
        </w:rPr>
        <w:t>160 мг (2 капсулы) 2 раза в день или 320 мг (4 капсулы) 1 раз в день до прогрессирования или развития непереносимой токсичности [</w:t>
      </w:r>
      <w:r w:rsidR="00BE501C" w:rsidRPr="008C479B">
        <w:rPr>
          <w:color w:val="000000" w:themeColor="text1"/>
        </w:rPr>
        <w:t>96,97,98</w:t>
      </w:r>
      <w:r w:rsidR="00B47439" w:rsidRPr="008C479B">
        <w:rPr>
          <w:color w:val="000000" w:themeColor="text1"/>
        </w:rPr>
        <w:t>].</w:t>
      </w:r>
    </w:p>
    <w:p w14:paraId="5BD8C12A" w14:textId="77777777" w:rsidR="008C479B" w:rsidRDefault="008C479B" w:rsidP="008C479B">
      <w:pPr>
        <w:rPr>
          <w:b/>
          <w:bCs/>
          <w:color w:val="000000" w:themeColor="text1"/>
          <w:lang w:eastAsia="ru-RU"/>
        </w:rPr>
      </w:pPr>
    </w:p>
    <w:p w14:paraId="58D563D1" w14:textId="17095399" w:rsidR="00B47439" w:rsidRPr="008C479B" w:rsidRDefault="00B47439" w:rsidP="008C479B">
      <w:pPr>
        <w:rPr>
          <w:b/>
          <w:bCs/>
          <w:color w:val="000000" w:themeColor="text1"/>
          <w:lang w:eastAsia="ru-RU"/>
        </w:rPr>
      </w:pPr>
      <w:r w:rsidRPr="008C479B">
        <w:rPr>
          <w:b/>
          <w:bCs/>
          <w:color w:val="000000" w:themeColor="text1"/>
          <w:lang w:eastAsia="ru-RU"/>
        </w:rPr>
        <w:t xml:space="preserve">Монотерапия </w:t>
      </w:r>
      <w:r w:rsidR="008C479B" w:rsidRPr="008C479B">
        <w:rPr>
          <w:b/>
          <w:bCs/>
          <w:color w:val="000000" w:themeColor="text1"/>
          <w:lang w:eastAsia="ru-RU"/>
        </w:rPr>
        <w:t xml:space="preserve">дувелисибом </w:t>
      </w:r>
    </w:p>
    <w:p w14:paraId="41D22BD3" w14:textId="1DBE2349" w:rsidR="00B47439" w:rsidRPr="008C479B" w:rsidRDefault="00D26915" w:rsidP="004F6F41">
      <w:pPr>
        <w:pStyle w:val="a4"/>
        <w:numPr>
          <w:ilvl w:val="0"/>
          <w:numId w:val="3"/>
        </w:numPr>
        <w:spacing w:before="0"/>
        <w:rPr>
          <w:color w:val="000000" w:themeColor="text1"/>
          <w:lang w:eastAsia="ru-RU"/>
        </w:rPr>
      </w:pPr>
      <w:r w:rsidRPr="008C479B">
        <w:rPr>
          <w:color w:val="000000" w:themeColor="text1"/>
          <w:lang w:eastAsia="ru-RU"/>
        </w:rPr>
        <w:t>Дувелисиб – 25 мг (1 капсула) 2 раза в сутки [</w:t>
      </w:r>
      <w:r w:rsidR="00BE501C" w:rsidRPr="008C479B">
        <w:rPr>
          <w:color w:val="000000" w:themeColor="text1"/>
          <w:lang w:eastAsia="ru-RU"/>
        </w:rPr>
        <w:t>99,100</w:t>
      </w:r>
      <w:r w:rsidRPr="008C479B">
        <w:rPr>
          <w:color w:val="000000" w:themeColor="text1"/>
          <w:lang w:eastAsia="ru-RU"/>
        </w:rPr>
        <w:t>].</w:t>
      </w:r>
    </w:p>
    <w:p w14:paraId="0A3D9FAA" w14:textId="77777777" w:rsidR="008C479B" w:rsidRDefault="008C479B">
      <w:pPr>
        <w:contextualSpacing/>
        <w:rPr>
          <w:rFonts w:eastAsia="Times New Roman"/>
          <w:b/>
          <w:i/>
          <w:color w:val="000000" w:themeColor="text1"/>
          <w:lang w:eastAsia="ru-RU"/>
        </w:rPr>
      </w:pPr>
    </w:p>
    <w:p w14:paraId="14D71C58" w14:textId="65ABC8A7" w:rsidR="00457002" w:rsidRPr="008C479B" w:rsidRDefault="00457002">
      <w:pPr>
        <w:contextualSpacing/>
        <w:rPr>
          <w:rFonts w:eastAsia="Times New Roman"/>
          <w:b/>
          <w:i/>
          <w:color w:val="000000" w:themeColor="text1"/>
          <w:lang w:eastAsia="ru-RU"/>
        </w:rPr>
      </w:pPr>
      <w:r w:rsidRPr="008C479B">
        <w:rPr>
          <w:rFonts w:eastAsia="Times New Roman"/>
          <w:b/>
          <w:i/>
          <w:color w:val="000000" w:themeColor="text1"/>
          <w:lang w:eastAsia="ru-RU"/>
        </w:rPr>
        <w:t>Полихимиотерапия</w:t>
      </w:r>
    </w:p>
    <w:p w14:paraId="324944F2" w14:textId="42B9A734" w:rsidR="008C479B" w:rsidRDefault="00457002" w:rsidP="008C479B">
      <w:pPr>
        <w:contextualSpacing/>
        <w:rPr>
          <w:rFonts w:eastAsia="Times New Roman"/>
          <w:b/>
          <w:lang w:eastAsia="ru-RU"/>
        </w:rPr>
      </w:pPr>
      <w:r w:rsidRPr="009600FA">
        <w:rPr>
          <w:rFonts w:eastAsia="Times New Roman"/>
          <w:b/>
          <w:lang w:val="en-US" w:eastAsia="ru-RU"/>
        </w:rPr>
        <w:t>FCR</w:t>
      </w:r>
      <w:r w:rsidRPr="005E35D6">
        <w:rPr>
          <w:rFonts w:eastAsia="Times New Roman"/>
          <w:b/>
          <w:lang w:eastAsia="ru-RU"/>
        </w:rPr>
        <w:t xml:space="preserve"> </w:t>
      </w:r>
      <w:r w:rsidRPr="009600FA">
        <w:rPr>
          <w:rFonts w:eastAsia="Times New Roman"/>
          <w:b/>
          <w:lang w:eastAsia="ru-RU"/>
        </w:rPr>
        <w:t>внутривенный</w:t>
      </w:r>
      <w:r w:rsidR="008C479B">
        <w:rPr>
          <w:rFonts w:eastAsia="Times New Roman"/>
          <w:b/>
          <w:lang w:eastAsia="ru-RU"/>
        </w:rPr>
        <w:t xml:space="preserve"> </w:t>
      </w:r>
    </w:p>
    <w:p w14:paraId="5F631092" w14:textId="4BE88529" w:rsidR="00457002" w:rsidRPr="008C479B" w:rsidRDefault="00457002" w:rsidP="004F6F41">
      <w:pPr>
        <w:numPr>
          <w:ilvl w:val="0"/>
          <w:numId w:val="3"/>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8C479B">
        <w:rPr>
          <w:rFonts w:eastAsia="Times New Roman"/>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0078EC">
        <w:rPr>
          <w:rFonts w:eastAsia="Times New Roman"/>
          <w:lang w:eastAsia="ru-RU"/>
        </w:rPr>
        <w:t xml:space="preserve"> 500 мг/м</w:t>
      </w:r>
      <w:r w:rsidRPr="008C479B">
        <w:rPr>
          <w:rFonts w:eastAsia="Times New Roman"/>
          <w:lang w:eastAsia="ru-RU"/>
        </w:rPr>
        <w:t>2</w:t>
      </w:r>
      <w:r w:rsidRPr="009600FA">
        <w:rPr>
          <w:rFonts w:eastAsia="Times New Roman"/>
          <w:lang w:eastAsia="ru-RU"/>
        </w:rPr>
        <w:t xml:space="preserve"> </w:t>
      </w:r>
      <w:r w:rsidRPr="008F1171">
        <w:rPr>
          <w:rFonts w:eastAsia="Times New Roman"/>
          <w:lang w:eastAsia="ru-RU"/>
        </w:rPr>
        <w:t>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767F9E48" w14:textId="77777777" w:rsidR="00457002" w:rsidRPr="008F1171"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8E829EB" w14:textId="77777777" w:rsidR="00457002" w:rsidRPr="008F1171"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D9CD64B" w14:textId="0F2E2B52" w:rsidR="00457002" w:rsidRDefault="00457002">
      <w:pPr>
        <w:contextualSpacing/>
        <w:rPr>
          <w:rFonts w:eastAsia="Times New Roman"/>
          <w:lang w:eastAsia="ru-RU"/>
        </w:rPr>
      </w:pPr>
      <w:r w:rsidRPr="008F1171">
        <w:rPr>
          <w:rFonts w:eastAsia="Times New Roman"/>
          <w:lang w:eastAsia="ru-RU"/>
        </w:rPr>
        <w:lastRenderedPageBreak/>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7940AA93" w14:textId="67506130" w:rsidR="002B55E5" w:rsidRPr="008F1171" w:rsidRDefault="00C45AF7">
      <w:pPr>
        <w:contextualSpacing/>
        <w:rPr>
          <w:rFonts w:eastAsia="Times New Roman"/>
          <w:lang w:eastAsia="ru-RU"/>
        </w:rPr>
      </w:pPr>
      <w:r>
        <w:rPr>
          <w:rFonts w:eastAsia="Times New Roman"/>
          <w:lang w:eastAsia="ru-RU"/>
        </w:rPr>
        <w:t>Рекомендованное количество циклов</w:t>
      </w:r>
      <w:r w:rsidRPr="005E35D6">
        <w:rPr>
          <w:rFonts w:eastAsia="Times New Roman"/>
          <w:color w:val="FF0000"/>
          <w:lang w:eastAsia="ru-RU"/>
        </w:rPr>
        <w:t xml:space="preserve"> </w:t>
      </w:r>
      <w:r w:rsidR="009A1A7F" w:rsidRPr="008C479B">
        <w:rPr>
          <w:rFonts w:eastAsia="Times New Roman"/>
          <w:color w:val="000000" w:themeColor="text1"/>
          <w:lang w:eastAsia="ru-RU"/>
        </w:rPr>
        <w:t>6</w:t>
      </w:r>
      <w:r w:rsidRPr="008C479B">
        <w:rPr>
          <w:rFonts w:eastAsia="Times New Roman"/>
          <w:color w:val="000000" w:themeColor="text1"/>
          <w:lang w:eastAsia="ru-RU"/>
        </w:rPr>
        <w:t>.</w:t>
      </w:r>
    </w:p>
    <w:p w14:paraId="6B9FA5B5" w14:textId="77777777" w:rsidR="008C479B" w:rsidRDefault="008C479B">
      <w:pPr>
        <w:contextualSpacing/>
        <w:rPr>
          <w:rFonts w:eastAsia="Times New Roman"/>
          <w:b/>
          <w:lang w:val="en-US" w:eastAsia="ru-RU"/>
        </w:rPr>
      </w:pPr>
    </w:p>
    <w:p w14:paraId="24D5BE62" w14:textId="25774505" w:rsidR="00457002" w:rsidRPr="008F1171" w:rsidRDefault="00457002">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 xml:space="preserve"> пероральный</w:t>
      </w:r>
      <w:r w:rsidR="001F0C20">
        <w:rPr>
          <w:rFonts w:eastAsia="Times New Roman"/>
          <w:b/>
          <w:lang w:eastAsia="ru-RU"/>
        </w:rPr>
        <w:t xml:space="preserve"> </w:t>
      </w:r>
    </w:p>
    <w:p w14:paraId="36F585DA" w14:textId="77777777" w:rsidR="00457002" w:rsidRPr="008F1171" w:rsidRDefault="00457002" w:rsidP="004F6F41">
      <w:pPr>
        <w:numPr>
          <w:ilvl w:val="0"/>
          <w:numId w:val="3"/>
        </w:numPr>
        <w:contextualSpacing/>
        <w:rPr>
          <w:rFonts w:eastAsia="Times New Roman"/>
          <w:b/>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041CC448" w14:textId="77777777" w:rsidR="00457002" w:rsidRPr="008F1171"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Флударабин**</w:t>
      </w:r>
      <w:r w:rsidR="003F18B5" w:rsidRPr="008F1171">
        <w:rPr>
          <w:rFonts w:eastAsia="Times New Roman"/>
          <w:lang w:eastAsia="ru-RU"/>
        </w:rPr>
        <w:t xml:space="preserve"> – </w:t>
      </w:r>
      <w:r w:rsidR="00457002" w:rsidRPr="008F1171">
        <w:rPr>
          <w:rFonts w:eastAsia="Times New Roman"/>
          <w:lang w:eastAsia="ru-RU"/>
        </w:rPr>
        <w:t>4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5EA2A797" w14:textId="7CCAC818" w:rsidR="00457002" w:rsidRPr="005E35D6"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3F18B5" w:rsidRPr="008F1171">
        <w:rPr>
          <w:rFonts w:eastAsia="Times New Roman"/>
          <w:lang w:eastAsia="ru-RU"/>
        </w:rPr>
        <w:t xml:space="preserve"> внутрь, дни 1–</w:t>
      </w:r>
      <w:r w:rsidR="00457002" w:rsidRPr="008F1171">
        <w:rPr>
          <w:rFonts w:eastAsia="Times New Roman"/>
          <w:lang w:eastAsia="ru-RU"/>
        </w:rPr>
        <w:t>3</w:t>
      </w:r>
      <w:r w:rsidR="003F18B5" w:rsidRPr="008F1171">
        <w:rPr>
          <w:rFonts w:eastAsia="Times New Roman"/>
          <w:lang w:eastAsia="ru-RU"/>
        </w:rPr>
        <w:t>.</w:t>
      </w:r>
    </w:p>
    <w:p w14:paraId="210436DB" w14:textId="77777777" w:rsidR="00457002" w:rsidRPr="008F1171" w:rsidRDefault="00457002">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6EE0B37F" w14:textId="77777777" w:rsidR="008C479B" w:rsidRPr="00E33546" w:rsidRDefault="008C479B" w:rsidP="008C479B">
      <w:pPr>
        <w:contextualSpacing/>
        <w:rPr>
          <w:rFonts w:eastAsia="Times New Roman"/>
          <w:b/>
          <w:lang w:eastAsia="ru-RU"/>
        </w:rPr>
      </w:pPr>
    </w:p>
    <w:p w14:paraId="646045FF" w14:textId="3701A875" w:rsidR="008C479B" w:rsidRDefault="00457002" w:rsidP="008C479B">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w:t>
      </w:r>
      <w:r w:rsidRPr="008F1171">
        <w:rPr>
          <w:rFonts w:eastAsia="Times New Roman"/>
          <w:b/>
          <w:lang w:val="en-US" w:eastAsia="ru-RU"/>
        </w:rPr>
        <w:t>Lite</w:t>
      </w:r>
    </w:p>
    <w:p w14:paraId="10B54899" w14:textId="66A5093D" w:rsidR="00457002" w:rsidRPr="008F1171" w:rsidRDefault="00457002" w:rsidP="004F6F41">
      <w:pPr>
        <w:numPr>
          <w:ilvl w:val="0"/>
          <w:numId w:val="3"/>
        </w:numPr>
        <w:contextualSpacing/>
        <w:rPr>
          <w:rFonts w:eastAsia="Times New Roman"/>
          <w:b/>
          <w:lang w:eastAsia="ru-RU"/>
        </w:rPr>
      </w:pPr>
      <w:r w:rsidRPr="008F1171">
        <w:rPr>
          <w:rFonts w:eastAsia="Times New Roman"/>
          <w:lang w:eastAsia="ru-RU"/>
        </w:rPr>
        <w:t>Ритуксимаб**</w:t>
      </w:r>
      <w:r w:rsidR="003F18B5" w:rsidRPr="008F1171">
        <w:rPr>
          <w:rFonts w:eastAsia="Times New Roman"/>
          <w:lang w:eastAsia="ru-RU"/>
        </w:rPr>
        <w:t xml:space="preserve"> –</w:t>
      </w:r>
      <w:r w:rsidRPr="008F1171">
        <w:rPr>
          <w:rFonts w:eastAsia="Times New Roman"/>
          <w:lang w:eastAsia="ru-RU"/>
        </w:rPr>
        <w:t xml:space="preserve"> 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ни 1, 5</w:t>
      </w:r>
      <w:r w:rsidR="003F18B5" w:rsidRPr="008F1171">
        <w:rPr>
          <w:rFonts w:eastAsia="Times New Roman"/>
          <w:lang w:eastAsia="ru-RU"/>
        </w:rPr>
        <w:t>.</w:t>
      </w:r>
    </w:p>
    <w:p w14:paraId="15AEC683" w14:textId="77777777" w:rsidR="00457002" w:rsidRPr="008F1171"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6D025A84" w14:textId="77777777" w:rsidR="00457002" w:rsidRPr="008F1171" w:rsidRDefault="00055701" w:rsidP="004F6F41">
      <w:pPr>
        <w:numPr>
          <w:ilvl w:val="0"/>
          <w:numId w:val="3"/>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15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0E576C5F" w14:textId="6FAFF05B" w:rsidR="00457002" w:rsidRDefault="00457002">
      <w:pPr>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p>
    <w:p w14:paraId="4BA4C001" w14:textId="77777777" w:rsidR="0004468E" w:rsidRPr="008F1171" w:rsidRDefault="0004468E">
      <w:pPr>
        <w:contextualSpacing/>
        <w:rPr>
          <w:rFonts w:eastAsia="Times New Roman"/>
          <w:lang w:eastAsia="ru-RU"/>
        </w:rPr>
      </w:pPr>
    </w:p>
    <w:p w14:paraId="4AE53A13" w14:textId="77777777" w:rsidR="00457002" w:rsidRPr="008F1171" w:rsidRDefault="00457002">
      <w:pPr>
        <w:contextualSpacing/>
        <w:rPr>
          <w:rFonts w:eastAsia="Times New Roman"/>
          <w:b/>
          <w:lang w:eastAsia="ru-RU"/>
        </w:rPr>
      </w:pPr>
      <w:r w:rsidRPr="008F1171">
        <w:rPr>
          <w:rFonts w:eastAsia="Times New Roman"/>
          <w:b/>
          <w:lang w:val="en-US" w:eastAsia="ru-RU"/>
        </w:rPr>
        <w:t>RB</w:t>
      </w:r>
    </w:p>
    <w:p w14:paraId="56F1C245" w14:textId="77777777" w:rsidR="00457002" w:rsidRPr="008F1171" w:rsidRDefault="00457002" w:rsidP="004F6F41">
      <w:pPr>
        <w:numPr>
          <w:ilvl w:val="0"/>
          <w:numId w:val="2"/>
        </w:numPr>
        <w:contextualSpacing/>
        <w:rPr>
          <w:rFonts w:eastAsia="Times New Roman"/>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13B6A2F7" w14:textId="77777777" w:rsidR="00457002" w:rsidRPr="008F1171" w:rsidRDefault="000B3F2E" w:rsidP="004F6F41">
      <w:pPr>
        <w:numPr>
          <w:ilvl w:val="0"/>
          <w:numId w:val="2"/>
        </w:numPr>
        <w:contextualSpacing/>
        <w:rPr>
          <w:rFonts w:eastAsia="Times New Roman"/>
          <w:lang w:eastAsia="ru-RU"/>
        </w:rPr>
      </w:pPr>
      <w:r w:rsidRPr="008F1171">
        <w:rPr>
          <w:rFonts w:eastAsia="Times New Roman"/>
          <w:lang w:eastAsia="ru-RU"/>
        </w:rPr>
        <w:t>#</w:t>
      </w:r>
      <w:r w:rsidR="00457002" w:rsidRPr="008F1171">
        <w:rPr>
          <w:rFonts w:eastAsia="Times New Roman"/>
          <w:lang w:eastAsia="ru-RU"/>
        </w:rPr>
        <w:t>Бендамустин</w:t>
      </w:r>
      <w:r w:rsidR="00B90AB1" w:rsidRPr="008F1171">
        <w:rPr>
          <w:rFonts w:eastAsia="Times New Roman"/>
          <w:lang w:eastAsia="ru-RU"/>
        </w:rPr>
        <w:t>**</w:t>
      </w:r>
      <w:r w:rsidR="00457002" w:rsidRPr="008F1171">
        <w:rPr>
          <w:rFonts w:eastAsia="Times New Roman"/>
          <w:lang w:eastAsia="ru-RU"/>
        </w:rPr>
        <w:t xml:space="preserve"> </w:t>
      </w:r>
      <w:r w:rsidR="003F18B5" w:rsidRPr="008F1171">
        <w:rPr>
          <w:rFonts w:eastAsia="Times New Roman"/>
          <w:lang w:eastAsia="ru-RU"/>
        </w:rPr>
        <w:t xml:space="preserve">– </w:t>
      </w:r>
      <w:r w:rsidR="00457002" w:rsidRPr="008F1171">
        <w:rPr>
          <w:rFonts w:eastAsia="Times New Roman"/>
          <w:lang w:eastAsia="ru-RU"/>
        </w:rPr>
        <w:t>9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 2</w:t>
      </w:r>
      <w:r w:rsidR="003F18B5" w:rsidRPr="008F1171">
        <w:rPr>
          <w:rFonts w:eastAsia="Times New Roman"/>
          <w:lang w:eastAsia="ru-RU"/>
        </w:rPr>
        <w:t>.</w:t>
      </w:r>
    </w:p>
    <w:p w14:paraId="6096A5A9" w14:textId="77777777" w:rsidR="00457002" w:rsidRPr="00C26D56"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39E7996D" w14:textId="77777777" w:rsidR="008C479B" w:rsidRPr="00E33546" w:rsidRDefault="008C479B">
      <w:pPr>
        <w:contextualSpacing/>
        <w:rPr>
          <w:rFonts w:eastAsia="Times New Roman"/>
          <w:b/>
          <w:lang w:eastAsia="ru-RU"/>
        </w:rPr>
      </w:pPr>
    </w:p>
    <w:p w14:paraId="0E5E2CA0" w14:textId="55A87043"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R</w:t>
      </w:r>
    </w:p>
    <w:p w14:paraId="4DE29CA3" w14:textId="77777777" w:rsidR="00457002" w:rsidRPr="009600FA" w:rsidRDefault="00457002" w:rsidP="004F6F41">
      <w:pPr>
        <w:numPr>
          <w:ilvl w:val="0"/>
          <w:numId w:val="4"/>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9600FA">
        <w:rPr>
          <w:rFonts w:eastAsia="Times New Roman"/>
          <w:vertAlign w:val="superscript"/>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D4168D">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09A000FF" w14:textId="77777777" w:rsidR="00457002" w:rsidRPr="00055701" w:rsidRDefault="00457002" w:rsidP="004F6F41">
      <w:pPr>
        <w:numPr>
          <w:ilvl w:val="0"/>
          <w:numId w:val="4"/>
        </w:numPr>
        <w:contextualSpacing/>
        <w:rPr>
          <w:rFonts w:eastAsia="Times New Roman"/>
          <w:lang w:eastAsia="ru-RU"/>
        </w:rPr>
      </w:pPr>
      <w:r w:rsidRPr="00055701">
        <w:rPr>
          <w:rFonts w:eastAsia="Times New Roman"/>
          <w:lang w:eastAsia="ru-RU"/>
        </w:rPr>
        <w:t xml:space="preserve">Хлорамбуцил** </w:t>
      </w:r>
      <w:r w:rsidR="003F18B5" w:rsidRPr="00055701">
        <w:rPr>
          <w:rFonts w:eastAsia="Times New Roman"/>
          <w:lang w:eastAsia="ru-RU"/>
        </w:rPr>
        <w:t xml:space="preserve">– </w:t>
      </w:r>
      <w:r w:rsidRPr="00055701">
        <w:rPr>
          <w:rFonts w:eastAsia="Times New Roman"/>
          <w:lang w:eastAsia="ru-RU"/>
        </w:rPr>
        <w:t>10 мг/м</w:t>
      </w:r>
      <w:r w:rsidRPr="00055701">
        <w:rPr>
          <w:rFonts w:eastAsia="Times New Roman"/>
          <w:vertAlign w:val="superscript"/>
          <w:lang w:eastAsia="ru-RU"/>
        </w:rPr>
        <w:t>2</w:t>
      </w:r>
      <w:r w:rsidR="003F18B5" w:rsidRPr="00055701">
        <w:rPr>
          <w:rFonts w:eastAsia="Times New Roman"/>
          <w:lang w:eastAsia="ru-RU"/>
        </w:rPr>
        <w:t xml:space="preserve"> внутрь, дни 1–</w:t>
      </w:r>
      <w:r w:rsidRPr="00055701">
        <w:rPr>
          <w:rFonts w:eastAsia="Times New Roman"/>
          <w:lang w:eastAsia="ru-RU"/>
        </w:rPr>
        <w:t>7</w:t>
      </w:r>
      <w:r w:rsidR="003F18B5" w:rsidRPr="00055701">
        <w:rPr>
          <w:rFonts w:eastAsia="Times New Roman"/>
          <w:lang w:eastAsia="ru-RU"/>
        </w:rPr>
        <w:t>.</w:t>
      </w:r>
    </w:p>
    <w:p w14:paraId="5A52D9B4" w14:textId="77777777" w:rsidR="00457002" w:rsidRPr="009600FA"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60A0CF56" w14:textId="77777777" w:rsidR="008C479B" w:rsidRPr="00E33546" w:rsidRDefault="008C479B">
      <w:pPr>
        <w:contextualSpacing/>
        <w:rPr>
          <w:rFonts w:eastAsia="Times New Roman"/>
          <w:b/>
          <w:lang w:eastAsia="ru-RU"/>
        </w:rPr>
      </w:pPr>
    </w:p>
    <w:p w14:paraId="3776A888" w14:textId="04F5B155"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G</w:t>
      </w:r>
    </w:p>
    <w:p w14:paraId="5E2C3096" w14:textId="77777777" w:rsidR="00457002" w:rsidRPr="009600FA" w:rsidRDefault="00457002" w:rsidP="004F6F41">
      <w:pPr>
        <w:pStyle w:val="a4"/>
        <w:numPr>
          <w:ilvl w:val="0"/>
          <w:numId w:val="7"/>
        </w:numPr>
        <w:spacing w:before="0"/>
        <w:rPr>
          <w:b/>
          <w:lang w:eastAsia="ru-RU"/>
        </w:rPr>
      </w:pPr>
      <w:r w:rsidRPr="009600FA">
        <w:rPr>
          <w:lang w:eastAsia="ru-RU"/>
        </w:rPr>
        <w:t>Обинутузумаб</w:t>
      </w:r>
      <w:r>
        <w:rPr>
          <w:lang w:eastAsia="ru-RU"/>
        </w:rPr>
        <w:t>**</w:t>
      </w:r>
      <w:r w:rsidR="003F18B5">
        <w:rPr>
          <w:lang w:eastAsia="ru-RU"/>
        </w:rPr>
        <w:t xml:space="preserve"> – 1000 мг в/в, день</w:t>
      </w:r>
      <w:r w:rsidRPr="009600FA">
        <w:rPr>
          <w:lang w:eastAsia="ru-RU"/>
        </w:rPr>
        <w:t xml:space="preserve"> 1</w:t>
      </w:r>
      <w:r w:rsidR="003F18B5">
        <w:rPr>
          <w:lang w:eastAsia="ru-RU"/>
        </w:rPr>
        <w:t xml:space="preserve"> </w:t>
      </w:r>
      <w:r w:rsidRPr="009600FA">
        <w:rPr>
          <w:lang w:eastAsia="ru-RU"/>
        </w:rPr>
        <w:t>(100 мг в течение 4 часов)</w:t>
      </w:r>
      <w:r w:rsidR="003F18B5">
        <w:rPr>
          <w:lang w:eastAsia="ru-RU"/>
        </w:rPr>
        <w:t xml:space="preserve">, </w:t>
      </w:r>
      <w:r w:rsidRPr="009600FA">
        <w:rPr>
          <w:lang w:eastAsia="ru-RU"/>
        </w:rPr>
        <w:t>2</w:t>
      </w:r>
      <w:r w:rsidR="003F18B5">
        <w:rPr>
          <w:lang w:eastAsia="ru-RU"/>
        </w:rPr>
        <w:t xml:space="preserve"> </w:t>
      </w:r>
      <w:r w:rsidRPr="009600FA">
        <w:rPr>
          <w:lang w:eastAsia="ru-RU"/>
        </w:rPr>
        <w:t>(900 мг), 8, 15 (цикл</w:t>
      </w:r>
      <w:r w:rsidR="003F18B5">
        <w:rPr>
          <w:lang w:eastAsia="ru-RU"/>
        </w:rPr>
        <w:t> </w:t>
      </w:r>
      <w:r w:rsidRPr="009600FA">
        <w:rPr>
          <w:lang w:eastAsia="ru-RU"/>
        </w:rPr>
        <w:t>1), день 1 (циклы 2</w:t>
      </w:r>
      <w:r w:rsidR="003F18B5">
        <w:rPr>
          <w:lang w:eastAsia="ru-RU"/>
        </w:rPr>
        <w:t>–</w:t>
      </w:r>
      <w:r w:rsidRPr="009600FA">
        <w:rPr>
          <w:lang w:eastAsia="ru-RU"/>
        </w:rPr>
        <w:t>6)</w:t>
      </w:r>
      <w:r w:rsidR="003F18B5">
        <w:rPr>
          <w:lang w:eastAsia="ru-RU"/>
        </w:rPr>
        <w:t>.</w:t>
      </w:r>
    </w:p>
    <w:p w14:paraId="6050D9C2" w14:textId="77777777" w:rsidR="00457002" w:rsidRPr="009600FA" w:rsidRDefault="00457002" w:rsidP="004F6F41">
      <w:pPr>
        <w:pStyle w:val="a4"/>
        <w:numPr>
          <w:ilvl w:val="0"/>
          <w:numId w:val="7"/>
        </w:numPr>
        <w:spacing w:before="0"/>
        <w:rPr>
          <w:b/>
          <w:lang w:eastAsia="ru-RU"/>
        </w:rPr>
      </w:pPr>
      <w:r w:rsidRPr="009600FA">
        <w:rPr>
          <w:lang w:eastAsia="ru-RU"/>
        </w:rPr>
        <w:t>Хлорамбуцил</w:t>
      </w:r>
      <w:r>
        <w:rPr>
          <w:lang w:eastAsia="ru-RU"/>
        </w:rPr>
        <w:t>**</w:t>
      </w:r>
      <w:r w:rsidRPr="009600FA">
        <w:rPr>
          <w:lang w:eastAsia="ru-RU"/>
        </w:rPr>
        <w:t xml:space="preserve"> </w:t>
      </w:r>
      <w:r w:rsidR="003F18B5">
        <w:rPr>
          <w:lang w:eastAsia="ru-RU"/>
        </w:rPr>
        <w:t xml:space="preserve">– </w:t>
      </w:r>
      <w:r w:rsidRPr="009600FA">
        <w:rPr>
          <w:lang w:eastAsia="ru-RU"/>
        </w:rPr>
        <w:t>0,5 мг/кг внутрь, дни 1, 15</w:t>
      </w:r>
      <w:r w:rsidR="003F18B5">
        <w:rPr>
          <w:lang w:eastAsia="ru-RU"/>
        </w:rPr>
        <w:t>.</w:t>
      </w:r>
    </w:p>
    <w:p w14:paraId="18BEDD91"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4FBDAE15" w14:textId="77777777" w:rsidR="008C479B" w:rsidRPr="00E33546" w:rsidRDefault="008C479B">
      <w:pPr>
        <w:contextualSpacing/>
        <w:rPr>
          <w:rFonts w:eastAsia="Times New Roman"/>
          <w:b/>
          <w:lang w:eastAsia="ru-RU"/>
        </w:rPr>
      </w:pPr>
    </w:p>
    <w:p w14:paraId="6D46C157" w14:textId="143EFEB2"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HDMP</w:t>
      </w:r>
    </w:p>
    <w:p w14:paraId="4E741340" w14:textId="77777777" w:rsidR="00457002" w:rsidRPr="00055701" w:rsidRDefault="00055701" w:rsidP="004F6F41">
      <w:pPr>
        <w:numPr>
          <w:ilvl w:val="0"/>
          <w:numId w:val="6"/>
        </w:numPr>
        <w:contextualSpacing/>
        <w:rPr>
          <w:rFonts w:eastAsia="Times New Roman"/>
          <w:b/>
          <w:lang w:eastAsia="ru-RU"/>
        </w:rPr>
      </w:pPr>
      <w:r w:rsidRPr="0008146B">
        <w:rPr>
          <w:rFonts w:eastAsia="Times New Roman"/>
          <w:lang w:eastAsia="ru-RU"/>
        </w:rPr>
        <w:t>#</w:t>
      </w:r>
      <w:r w:rsidR="00457002" w:rsidRPr="0008146B">
        <w:rPr>
          <w:rFonts w:eastAsia="Times New Roman"/>
          <w:lang w:eastAsia="ru-RU"/>
        </w:rPr>
        <w:t xml:space="preserve">Ритуксимаб** </w:t>
      </w:r>
      <w:r w:rsidR="003F18B5" w:rsidRPr="00055701">
        <w:rPr>
          <w:rFonts w:eastAsia="Times New Roman"/>
          <w:lang w:eastAsia="ru-RU"/>
        </w:rPr>
        <w:t xml:space="preserve">– </w:t>
      </w:r>
      <w:r w:rsidR="00457002" w:rsidRPr="00055701">
        <w:rPr>
          <w:rFonts w:eastAsia="Times New Roman"/>
          <w:lang w:eastAsia="ru-RU"/>
        </w:rPr>
        <w:t>375 мг/м</w:t>
      </w:r>
      <w:r w:rsidR="00457002" w:rsidRPr="00055701">
        <w:rPr>
          <w:rFonts w:eastAsia="Times New Roman"/>
          <w:vertAlign w:val="superscript"/>
          <w:lang w:eastAsia="ru-RU"/>
        </w:rPr>
        <w:t>2</w:t>
      </w:r>
      <w:r w:rsidR="00457002" w:rsidRPr="00055701">
        <w:rPr>
          <w:rFonts w:eastAsia="Times New Roman"/>
          <w:lang w:eastAsia="ru-RU"/>
        </w:rPr>
        <w:t xml:space="preserve"> в/в кап., дни 1, 8, 15, 22</w:t>
      </w:r>
      <w:r w:rsidR="003F18B5" w:rsidRPr="00055701">
        <w:rPr>
          <w:rFonts w:eastAsia="Times New Roman"/>
          <w:lang w:eastAsia="ru-RU"/>
        </w:rPr>
        <w:t>.</w:t>
      </w:r>
    </w:p>
    <w:p w14:paraId="561366C6" w14:textId="77777777" w:rsidR="00457002" w:rsidRPr="009600FA" w:rsidRDefault="00457002" w:rsidP="004F6F41">
      <w:pPr>
        <w:numPr>
          <w:ilvl w:val="0"/>
          <w:numId w:val="6"/>
        </w:numPr>
        <w:contextualSpacing/>
        <w:rPr>
          <w:rFonts w:eastAsia="Times New Roman"/>
          <w:b/>
          <w:lang w:eastAsia="ru-RU"/>
        </w:rPr>
      </w:pPr>
      <w:r w:rsidRPr="009600FA">
        <w:rPr>
          <w:rFonts w:eastAsia="Times New Roman"/>
          <w:lang w:eastAsia="ru-RU"/>
        </w:rPr>
        <w:t>Метилпреднизол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г/м</w:t>
      </w:r>
      <w:r w:rsidRPr="009600FA">
        <w:rPr>
          <w:rFonts w:eastAsia="Times New Roman"/>
          <w:vertAlign w:val="superscript"/>
          <w:lang w:eastAsia="ru-RU"/>
        </w:rPr>
        <w:t>2</w:t>
      </w:r>
      <w:r w:rsidR="003F18B5">
        <w:rPr>
          <w:rFonts w:eastAsia="Times New Roman"/>
          <w:lang w:eastAsia="ru-RU"/>
        </w:rPr>
        <w:t xml:space="preserve"> в/в кап., дни 1–</w:t>
      </w:r>
      <w:r w:rsidRPr="009600FA">
        <w:rPr>
          <w:rFonts w:eastAsia="Times New Roman"/>
          <w:lang w:eastAsia="ru-RU"/>
        </w:rPr>
        <w:t>3</w:t>
      </w:r>
      <w:r w:rsidR="003F18B5">
        <w:rPr>
          <w:rFonts w:eastAsia="Times New Roman"/>
          <w:lang w:eastAsia="ru-RU"/>
        </w:rPr>
        <w:t>.</w:t>
      </w:r>
    </w:p>
    <w:p w14:paraId="415AA2AE"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4D1FC480" w14:textId="77777777" w:rsidR="00457002" w:rsidRPr="009600FA" w:rsidRDefault="00457002">
      <w:pPr>
        <w:contextualSpacing/>
        <w:rPr>
          <w:rFonts w:eastAsia="Times New Roman"/>
          <w:lang w:eastAsia="ru-RU"/>
        </w:rPr>
      </w:pPr>
      <w:r w:rsidRPr="009600FA">
        <w:rPr>
          <w:rFonts w:eastAsia="Times New Roman"/>
          <w:lang w:eastAsia="ru-RU"/>
        </w:rPr>
        <w:t>Пров</w:t>
      </w:r>
      <w:r>
        <w:rPr>
          <w:rFonts w:eastAsia="Times New Roman"/>
          <w:lang w:eastAsia="ru-RU"/>
        </w:rPr>
        <w:t>одят 3 курса</w:t>
      </w:r>
      <w:r w:rsidR="003F18B5">
        <w:rPr>
          <w:rFonts w:eastAsia="Times New Roman"/>
          <w:lang w:eastAsia="ru-RU"/>
        </w:rPr>
        <w:t>.</w:t>
      </w:r>
    </w:p>
    <w:p w14:paraId="47686B8D" w14:textId="77777777" w:rsidR="008C479B" w:rsidRDefault="008C479B">
      <w:pPr>
        <w:contextualSpacing/>
        <w:rPr>
          <w:rFonts w:eastAsia="Times New Roman"/>
          <w:b/>
          <w:lang w:val="en-US" w:eastAsia="ru-RU"/>
        </w:rPr>
      </w:pPr>
    </w:p>
    <w:p w14:paraId="56C253CA" w14:textId="3ACC370B"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CD</w:t>
      </w:r>
    </w:p>
    <w:p w14:paraId="78155ECC" w14:textId="77777777" w:rsidR="00457002" w:rsidRPr="009600FA" w:rsidRDefault="00457002" w:rsidP="004F6F41">
      <w:pPr>
        <w:numPr>
          <w:ilvl w:val="0"/>
          <w:numId w:val="5"/>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5F5C64">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F6725A">
        <w:rPr>
          <w:rFonts w:eastAsia="Times New Roman"/>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66E29FF5" w14:textId="77777777" w:rsidR="00457002" w:rsidRPr="009600FA" w:rsidRDefault="00457002" w:rsidP="004F6F41">
      <w:pPr>
        <w:numPr>
          <w:ilvl w:val="0"/>
          <w:numId w:val="5"/>
        </w:numPr>
        <w:contextualSpacing/>
        <w:rPr>
          <w:rFonts w:eastAsia="Times New Roman"/>
          <w:lang w:eastAsia="ru-RU"/>
        </w:rPr>
      </w:pPr>
      <w:r w:rsidRPr="009600FA">
        <w:rPr>
          <w:rFonts w:eastAsia="Times New Roman"/>
          <w:lang w:eastAsia="ru-RU"/>
        </w:rPr>
        <w:t>Циклофосфамид</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750 мг/м</w:t>
      </w:r>
      <w:r w:rsidRPr="009600FA">
        <w:rPr>
          <w:rFonts w:eastAsia="Times New Roman"/>
          <w:vertAlign w:val="superscript"/>
          <w:lang w:eastAsia="ru-RU"/>
        </w:rPr>
        <w:t>2</w:t>
      </w:r>
      <w:r w:rsidRPr="009600FA">
        <w:rPr>
          <w:rFonts w:eastAsia="Times New Roman"/>
          <w:lang w:eastAsia="ru-RU"/>
        </w:rPr>
        <w:t xml:space="preserve"> в/в кап., день 1</w:t>
      </w:r>
      <w:r w:rsidR="003F18B5">
        <w:rPr>
          <w:rFonts w:eastAsia="Times New Roman"/>
          <w:lang w:eastAsia="ru-RU"/>
        </w:rPr>
        <w:t>.</w:t>
      </w:r>
    </w:p>
    <w:p w14:paraId="1F1F70EB" w14:textId="77777777" w:rsidR="00457002" w:rsidRPr="009600FA" w:rsidRDefault="00457002" w:rsidP="004F6F41">
      <w:pPr>
        <w:numPr>
          <w:ilvl w:val="0"/>
          <w:numId w:val="5"/>
        </w:numPr>
        <w:contextualSpacing/>
        <w:rPr>
          <w:rFonts w:eastAsia="Times New Roman"/>
          <w:lang w:eastAsia="ru-RU"/>
        </w:rPr>
      </w:pPr>
      <w:r w:rsidRPr="009600FA">
        <w:rPr>
          <w:rFonts w:eastAsia="Times New Roman"/>
          <w:lang w:eastAsia="ru-RU"/>
        </w:rPr>
        <w:t>Дексаметаз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2 мг в/в или внутрь, дни 1</w:t>
      </w:r>
      <w:r w:rsidR="003F18B5">
        <w:rPr>
          <w:rFonts w:eastAsia="Times New Roman"/>
          <w:lang w:eastAsia="ru-RU"/>
        </w:rPr>
        <w:t>–</w:t>
      </w:r>
      <w:r w:rsidRPr="009600FA">
        <w:rPr>
          <w:rFonts w:eastAsia="Times New Roman"/>
          <w:lang w:eastAsia="ru-RU"/>
        </w:rPr>
        <w:t>7</w:t>
      </w:r>
      <w:r w:rsidR="003F18B5">
        <w:rPr>
          <w:rFonts w:eastAsia="Times New Roman"/>
          <w:lang w:eastAsia="ru-RU"/>
        </w:rPr>
        <w:t>.</w:t>
      </w:r>
    </w:p>
    <w:p w14:paraId="0078EC97" w14:textId="77777777" w:rsidR="008B0B31"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w:t>
      </w:r>
      <w:r w:rsidRPr="008F1171">
        <w:rPr>
          <w:rFonts w:eastAsia="Times New Roman"/>
          <w:lang w:eastAsia="ru-RU"/>
        </w:rPr>
        <w:t xml:space="preserve">возобновляется на </w:t>
      </w:r>
      <w:r w:rsidR="003F18B5" w:rsidRPr="008F1171">
        <w:rPr>
          <w:rFonts w:eastAsia="Times New Roman"/>
          <w:lang w:eastAsia="ru-RU"/>
        </w:rPr>
        <w:t>29-й день.</w:t>
      </w:r>
    </w:p>
    <w:p w14:paraId="6D160FC0" w14:textId="77777777" w:rsidR="008B0B31" w:rsidRDefault="008B0B31">
      <w:pPr>
        <w:contextualSpacing/>
        <w:rPr>
          <w:rFonts w:eastAsia="Times New Roman"/>
          <w:lang w:eastAsia="ru-RU"/>
        </w:rPr>
      </w:pPr>
    </w:p>
    <w:p w14:paraId="640AD95E" w14:textId="3A19065E" w:rsidR="005F5C64" w:rsidRPr="007B72DC" w:rsidRDefault="005F5C64">
      <w:pPr>
        <w:contextualSpacing/>
        <w:rPr>
          <w:rFonts w:eastAsia="Times New Roman"/>
          <w:b/>
          <w:bCs/>
          <w:lang w:eastAsia="ru-RU"/>
        </w:rPr>
      </w:pPr>
      <w:r w:rsidRPr="007B72DC">
        <w:rPr>
          <w:rFonts w:eastAsia="Times New Roman"/>
          <w:b/>
          <w:bCs/>
          <w:lang w:eastAsia="ru-RU"/>
        </w:rPr>
        <w:t>Акалабрутиниб+обинутузумаб **</w:t>
      </w:r>
    </w:p>
    <w:p w14:paraId="0F41D912" w14:textId="77777777" w:rsidR="005F5C64" w:rsidRDefault="005F5C64" w:rsidP="004F6F41">
      <w:pPr>
        <w:numPr>
          <w:ilvl w:val="0"/>
          <w:numId w:val="5"/>
        </w:numPr>
        <w:contextualSpacing/>
        <w:rPr>
          <w:rFonts w:eastAsia="Times New Roman"/>
          <w:lang w:eastAsia="ru-RU"/>
        </w:rPr>
      </w:pPr>
      <w:r w:rsidRPr="000C4050">
        <w:rPr>
          <w:rFonts w:eastAsia="Times New Roman"/>
          <w:lang w:eastAsia="ru-RU"/>
        </w:rPr>
        <w:t>Акалабрутиниб</w:t>
      </w:r>
      <w:r>
        <w:rPr>
          <w:rFonts w:eastAsia="Times New Roman"/>
          <w:lang w:eastAsia="ru-RU"/>
        </w:rPr>
        <w:t xml:space="preserve"> –</w:t>
      </w:r>
      <w:r w:rsidRPr="000C4050">
        <w:rPr>
          <w:rFonts w:eastAsia="Times New Roman"/>
          <w:lang w:eastAsia="ru-RU"/>
        </w:rPr>
        <w:t xml:space="preserve"> 100 мг</w:t>
      </w:r>
      <w:r>
        <w:rPr>
          <w:rFonts w:eastAsia="Times New Roman"/>
          <w:lang w:eastAsia="ru-RU"/>
        </w:rPr>
        <w:t xml:space="preserve"> (1 капсула)</w:t>
      </w:r>
      <w:r w:rsidRPr="000C4050">
        <w:rPr>
          <w:rFonts w:eastAsia="Times New Roman"/>
          <w:lang w:eastAsia="ru-RU"/>
        </w:rPr>
        <w:t xml:space="preserve"> внутрь 2 раза в день до прогрессирования или развития непереносимой токсичности.</w:t>
      </w:r>
    </w:p>
    <w:p w14:paraId="6C314CEC" w14:textId="0044CF73" w:rsidR="005F5C64" w:rsidRDefault="00052BBF" w:rsidP="004F6F41">
      <w:pPr>
        <w:numPr>
          <w:ilvl w:val="0"/>
          <w:numId w:val="5"/>
        </w:numPr>
        <w:contextualSpacing/>
        <w:rPr>
          <w:rFonts w:eastAsia="Times New Roman"/>
          <w:lang w:eastAsia="ru-RU"/>
        </w:rPr>
      </w:pPr>
      <w:r w:rsidRPr="00851861">
        <w:rPr>
          <w:rFonts w:eastAsia="Times New Roman"/>
          <w:lang w:eastAsia="ru-RU"/>
        </w:rPr>
        <w:t>#</w:t>
      </w:r>
      <w:r w:rsidR="005F5C64" w:rsidRPr="000C4050">
        <w:rPr>
          <w:rFonts w:eastAsia="Times New Roman"/>
          <w:lang w:eastAsia="ru-RU"/>
        </w:rPr>
        <w:t xml:space="preserve">Обинутузумаб** – 100 мг, день 1 цикла </w:t>
      </w:r>
      <w:r w:rsidR="00C62FE1">
        <w:rPr>
          <w:rFonts w:eastAsia="Times New Roman"/>
          <w:lang w:eastAsia="ru-RU"/>
        </w:rPr>
        <w:t>2</w:t>
      </w:r>
      <w:r w:rsidR="005F5C64" w:rsidRPr="000C4050">
        <w:rPr>
          <w:rFonts w:eastAsia="Times New Roman"/>
          <w:lang w:eastAsia="ru-RU"/>
        </w:rPr>
        <w:t xml:space="preserve">; 900 мг день 2 цикла </w:t>
      </w:r>
      <w:r w:rsidR="00C62FE1">
        <w:rPr>
          <w:rFonts w:eastAsia="Times New Roman"/>
          <w:lang w:eastAsia="ru-RU"/>
        </w:rPr>
        <w:t>2</w:t>
      </w:r>
      <w:r w:rsidR="005F5C64" w:rsidRPr="000C4050">
        <w:rPr>
          <w:rFonts w:eastAsia="Times New Roman"/>
          <w:lang w:eastAsia="ru-RU"/>
        </w:rPr>
        <w:t xml:space="preserve">; 1000 мг день 8 цикла </w:t>
      </w:r>
      <w:r w:rsidR="00C62FE1">
        <w:rPr>
          <w:rFonts w:eastAsia="Times New Roman"/>
          <w:lang w:eastAsia="ru-RU"/>
        </w:rPr>
        <w:t>2</w:t>
      </w:r>
      <w:r w:rsidR="005F5C64" w:rsidRPr="000C4050">
        <w:rPr>
          <w:rFonts w:eastAsia="Times New Roman"/>
          <w:lang w:eastAsia="ru-RU"/>
        </w:rPr>
        <w:t xml:space="preserve">; 1000 мг день 15 цикла </w:t>
      </w:r>
      <w:r w:rsidR="00C62FE1">
        <w:rPr>
          <w:rFonts w:eastAsia="Times New Roman"/>
          <w:lang w:eastAsia="ru-RU"/>
        </w:rPr>
        <w:t>2</w:t>
      </w:r>
      <w:r w:rsidR="005F5C64" w:rsidRPr="000C4050">
        <w:rPr>
          <w:rFonts w:eastAsia="Times New Roman"/>
          <w:lang w:eastAsia="ru-RU"/>
        </w:rPr>
        <w:t xml:space="preserve">; 1000 мг день 1 циклов </w:t>
      </w:r>
      <w:r w:rsidR="00C62FE1">
        <w:rPr>
          <w:rFonts w:eastAsia="Times New Roman"/>
          <w:lang w:eastAsia="ru-RU"/>
        </w:rPr>
        <w:t>2</w:t>
      </w:r>
      <w:r w:rsidR="005F5C64" w:rsidRPr="000C4050">
        <w:rPr>
          <w:rFonts w:eastAsia="Times New Roman"/>
          <w:lang w:eastAsia="ru-RU"/>
        </w:rPr>
        <w:t>–</w:t>
      </w:r>
      <w:r w:rsidR="00C62FE1">
        <w:rPr>
          <w:rFonts w:eastAsia="Times New Roman"/>
          <w:lang w:eastAsia="ru-RU"/>
        </w:rPr>
        <w:t>7</w:t>
      </w:r>
      <w:r w:rsidR="005F5C64" w:rsidRPr="000C4050">
        <w:rPr>
          <w:rFonts w:eastAsia="Times New Roman"/>
          <w:lang w:eastAsia="ru-RU"/>
        </w:rPr>
        <w:t>.</w:t>
      </w:r>
    </w:p>
    <w:p w14:paraId="10D7BFC5" w14:textId="488C7AF0" w:rsidR="00C62FE1" w:rsidRPr="00851861" w:rsidRDefault="00C62FE1">
      <w:pPr>
        <w:ind w:left="360"/>
        <w:contextualSpacing/>
        <w:rPr>
          <w:rFonts w:eastAsia="Times New Roman"/>
          <w:lang w:eastAsia="ru-RU"/>
        </w:rPr>
      </w:pPr>
      <w:r w:rsidRPr="00851861">
        <w:rPr>
          <w:rFonts w:eastAsia="Times New Roman"/>
          <w:lang w:eastAsia="ru-RU"/>
        </w:rPr>
        <w:t xml:space="preserve">Лечение возобновляется на 29-й день, всего </w:t>
      </w:r>
      <w:r>
        <w:rPr>
          <w:rFonts w:eastAsia="Times New Roman"/>
          <w:lang w:eastAsia="ru-RU"/>
        </w:rPr>
        <w:t>7</w:t>
      </w:r>
      <w:r w:rsidRPr="00851861">
        <w:rPr>
          <w:rFonts w:eastAsia="Times New Roman"/>
          <w:lang w:eastAsia="ru-RU"/>
        </w:rPr>
        <w:t xml:space="preserve"> циклов.</w:t>
      </w:r>
    </w:p>
    <w:p w14:paraId="7D1A9B33" w14:textId="77777777" w:rsidR="008C479B" w:rsidRDefault="008C479B">
      <w:pPr>
        <w:contextualSpacing/>
        <w:rPr>
          <w:rFonts w:eastAsia="Times New Roman"/>
          <w:b/>
          <w:lang w:eastAsia="ru-RU"/>
        </w:rPr>
      </w:pPr>
    </w:p>
    <w:p w14:paraId="78FDB8AB" w14:textId="0BF2CFCD" w:rsidR="00457002" w:rsidRPr="001F4A9B" w:rsidRDefault="00457002">
      <w:pPr>
        <w:contextualSpacing/>
        <w:rPr>
          <w:rFonts w:eastAsia="Times New Roman"/>
          <w:b/>
          <w:lang w:val="en-US" w:eastAsia="ru-RU"/>
        </w:rPr>
      </w:pPr>
      <w:r>
        <w:rPr>
          <w:rFonts w:eastAsia="Times New Roman"/>
          <w:b/>
          <w:lang w:eastAsia="ru-RU"/>
        </w:rPr>
        <w:t>Венетоклакс</w:t>
      </w:r>
      <w:r w:rsidR="00E0050E" w:rsidRPr="00F6725A">
        <w:rPr>
          <w:b/>
          <w:bCs/>
        </w:rPr>
        <w:t>**</w:t>
      </w:r>
      <w:r>
        <w:rPr>
          <w:rFonts w:eastAsia="Times New Roman"/>
          <w:b/>
          <w:lang w:eastAsia="ru-RU"/>
        </w:rPr>
        <w:t xml:space="preserve"> + ритуксимаб</w:t>
      </w:r>
      <w:r w:rsidR="001F4A9B">
        <w:rPr>
          <w:rFonts w:eastAsia="Times New Roman"/>
          <w:b/>
          <w:lang w:val="en-US" w:eastAsia="ru-RU"/>
        </w:rPr>
        <w:t>**</w:t>
      </w:r>
    </w:p>
    <w:p w14:paraId="38A2618C" w14:textId="2F3FF57E" w:rsidR="001D54F2" w:rsidRPr="00822273" w:rsidRDefault="00457002" w:rsidP="004F6F41">
      <w:pPr>
        <w:pStyle w:val="a4"/>
        <w:numPr>
          <w:ilvl w:val="0"/>
          <w:numId w:val="3"/>
        </w:numPr>
        <w:spacing w:before="0"/>
      </w:pPr>
      <w:r w:rsidRPr="0040662F">
        <w:rPr>
          <w:lang w:eastAsia="ru-RU"/>
        </w:rPr>
        <w:t>Венетоклакс</w:t>
      </w:r>
      <w:r w:rsidR="00E0050E" w:rsidRPr="00932BCF">
        <w:t>**</w:t>
      </w:r>
      <w:r w:rsidRPr="0040662F">
        <w:rPr>
          <w:lang w:eastAsia="ru-RU"/>
        </w:rPr>
        <w:t xml:space="preserve"> </w:t>
      </w:r>
      <w:r w:rsidR="003F18B5">
        <w:rPr>
          <w:lang w:eastAsia="ru-RU"/>
        </w:rPr>
        <w:t xml:space="preserve">– </w:t>
      </w:r>
      <w:r w:rsidRPr="0040662F">
        <w:rPr>
          <w:lang w:eastAsia="ru-RU"/>
        </w:rPr>
        <w:t>20 мг/сут (нед. 1), 50 мг/сут (нед. 2), 100 мг</w:t>
      </w:r>
      <w:r w:rsidR="003F18B5">
        <w:rPr>
          <w:lang w:eastAsia="ru-RU"/>
        </w:rPr>
        <w:t>/сут (нед. 3), 200 мг/сут (нед. </w:t>
      </w:r>
      <w:r w:rsidRPr="0040662F">
        <w:rPr>
          <w:lang w:eastAsia="ru-RU"/>
        </w:rPr>
        <w:t xml:space="preserve">4), 400 мг/сут (нед. 5 и далее), </w:t>
      </w:r>
      <w:r w:rsidR="0040662F" w:rsidRPr="0040662F">
        <w:rPr>
          <w:szCs w:val="24"/>
        </w:rPr>
        <w:t>прием в течение 24 мес</w:t>
      </w:r>
      <w:r w:rsidR="003F18B5">
        <w:rPr>
          <w:szCs w:val="24"/>
        </w:rPr>
        <w:t>.</w:t>
      </w:r>
      <w:r w:rsidR="0040662F" w:rsidRPr="0040662F">
        <w:rPr>
          <w:szCs w:val="24"/>
        </w:rPr>
        <w:t xml:space="preserve"> начиная с 1-го дня 1-го цикла лечения ритуксимабом</w:t>
      </w:r>
      <w:r w:rsidR="001F4A9B" w:rsidRPr="00397360">
        <w:rPr>
          <w:szCs w:val="24"/>
        </w:rPr>
        <w:t>**</w:t>
      </w:r>
      <w:r w:rsidR="0040662F" w:rsidRPr="0040662F">
        <w:rPr>
          <w:szCs w:val="24"/>
        </w:rPr>
        <w:t xml:space="preserve">. </w:t>
      </w:r>
    </w:p>
    <w:p w14:paraId="48850137" w14:textId="2E5D567F" w:rsidR="00457002" w:rsidRPr="00822273" w:rsidRDefault="00457002" w:rsidP="004F6F41">
      <w:pPr>
        <w:pStyle w:val="a4"/>
        <w:numPr>
          <w:ilvl w:val="0"/>
          <w:numId w:val="3"/>
        </w:numPr>
        <w:spacing w:before="0"/>
      </w:pPr>
      <w:r w:rsidRPr="0040662F">
        <w:rPr>
          <w:lang w:eastAsia="ru-RU"/>
        </w:rPr>
        <w:t>Ритуксимаб** – 375 мг/м</w:t>
      </w:r>
      <w:r w:rsidRPr="0040662F">
        <w:rPr>
          <w:vertAlign w:val="superscript"/>
          <w:lang w:eastAsia="ru-RU"/>
        </w:rPr>
        <w:t>2</w:t>
      </w:r>
      <w:r w:rsidRPr="0040662F">
        <w:rPr>
          <w:lang w:eastAsia="ru-RU"/>
        </w:rPr>
        <w:t xml:space="preserve"> в/в кап. через 1 нед. после достижения дозы венетоклакса</w:t>
      </w:r>
      <w:r w:rsidR="00E0050E" w:rsidRPr="00932BCF">
        <w:t>**</w:t>
      </w:r>
      <w:r w:rsidRPr="0040662F">
        <w:rPr>
          <w:lang w:eastAsia="ru-RU"/>
        </w:rPr>
        <w:t xml:space="preserve"> 400 мг/сут, далее – 500 мг/м</w:t>
      </w:r>
      <w:r w:rsidRPr="0040662F">
        <w:rPr>
          <w:vertAlign w:val="superscript"/>
          <w:lang w:eastAsia="ru-RU"/>
        </w:rPr>
        <w:t>2</w:t>
      </w:r>
      <w:r w:rsidRPr="0040662F">
        <w:rPr>
          <w:lang w:eastAsia="ru-RU"/>
        </w:rPr>
        <w:t xml:space="preserve"> в/в кап.</w:t>
      </w:r>
      <w:r w:rsidR="00DE7500">
        <w:rPr>
          <w:lang w:eastAsia="ru-RU"/>
        </w:rPr>
        <w:t xml:space="preserve"> или </w:t>
      </w:r>
      <w:r w:rsidR="00492BEA">
        <w:rPr>
          <w:lang w:eastAsia="ru-RU"/>
        </w:rPr>
        <w:t xml:space="preserve">1600 </w:t>
      </w:r>
      <w:r w:rsidR="00DE7500">
        <w:rPr>
          <w:lang w:eastAsia="ru-RU"/>
        </w:rPr>
        <w:t>мг п/к</w:t>
      </w:r>
      <w:r w:rsidRPr="0040662F">
        <w:rPr>
          <w:lang w:eastAsia="ru-RU"/>
        </w:rPr>
        <w:t xml:space="preserve"> ежемесячно, всего 6 введений</w:t>
      </w:r>
      <w:r w:rsidR="003F18B5">
        <w:rPr>
          <w:lang w:eastAsia="ru-RU"/>
        </w:rPr>
        <w:t>.</w:t>
      </w:r>
    </w:p>
    <w:p w14:paraId="03A11223" w14:textId="77777777" w:rsidR="008C479B" w:rsidRDefault="008C479B">
      <w:pPr>
        <w:jc w:val="left"/>
        <w:rPr>
          <w:b/>
        </w:rPr>
      </w:pPr>
    </w:p>
    <w:p w14:paraId="318C6E27" w14:textId="00C0E86B" w:rsidR="00FD691F" w:rsidRPr="00822273" w:rsidRDefault="00FD691F">
      <w:pPr>
        <w:jc w:val="left"/>
        <w:rPr>
          <w:b/>
        </w:rPr>
      </w:pPr>
      <w:r w:rsidRPr="00822273">
        <w:rPr>
          <w:b/>
        </w:rPr>
        <w:t>Венетоклакс</w:t>
      </w:r>
      <w:r w:rsidR="00E0050E" w:rsidRPr="00F6725A">
        <w:rPr>
          <w:b/>
          <w:bCs/>
        </w:rPr>
        <w:t>**</w:t>
      </w:r>
      <w:r w:rsidRPr="00822273">
        <w:rPr>
          <w:b/>
        </w:rPr>
        <w:t xml:space="preserve"> + обинутузумаб</w:t>
      </w:r>
      <w:r w:rsidR="00573250">
        <w:rPr>
          <w:b/>
        </w:rPr>
        <w:t>**</w:t>
      </w:r>
    </w:p>
    <w:p w14:paraId="736A9978" w14:textId="37BE8CF6" w:rsidR="00612DD7" w:rsidRPr="00822273" w:rsidRDefault="00F075CA" w:rsidP="004F6F41">
      <w:pPr>
        <w:pStyle w:val="a4"/>
        <w:numPr>
          <w:ilvl w:val="0"/>
          <w:numId w:val="3"/>
        </w:numPr>
        <w:spacing w:before="0"/>
      </w:pPr>
      <w:r w:rsidRPr="001D54F2">
        <w:rPr>
          <w:lang w:eastAsia="ru-RU"/>
        </w:rPr>
        <w:t>Обинутузумаб</w:t>
      </w:r>
      <w:r w:rsidR="00B90AB1" w:rsidRPr="00B33976">
        <w:rPr>
          <w:lang w:eastAsia="ru-RU"/>
        </w:rPr>
        <w:t>**</w:t>
      </w:r>
      <w:r w:rsidRPr="001D54F2">
        <w:rPr>
          <w:lang w:eastAsia="ru-RU"/>
        </w:rPr>
        <w:t xml:space="preserve"> </w:t>
      </w:r>
      <w:r w:rsidR="003F18B5">
        <w:rPr>
          <w:lang w:eastAsia="ru-RU"/>
        </w:rPr>
        <w:t xml:space="preserve">– </w:t>
      </w:r>
      <w:r w:rsidRPr="001D54F2">
        <w:rPr>
          <w:lang w:eastAsia="ru-RU"/>
        </w:rPr>
        <w:t>100 мг</w:t>
      </w:r>
      <w:r w:rsidR="003F18B5">
        <w:rPr>
          <w:lang w:eastAsia="ru-RU"/>
        </w:rPr>
        <w:t>,</w:t>
      </w:r>
      <w:r w:rsidRPr="001D54F2">
        <w:rPr>
          <w:lang w:eastAsia="ru-RU"/>
        </w:rPr>
        <w:t xml:space="preserve"> </w:t>
      </w:r>
      <w:r w:rsidR="00612DD7" w:rsidRPr="00822273">
        <w:rPr>
          <w:lang w:eastAsia="ru-RU"/>
        </w:rPr>
        <w:t>день 1 цикла 1</w:t>
      </w:r>
      <w:r w:rsidR="003F18B5">
        <w:rPr>
          <w:lang w:eastAsia="ru-RU"/>
        </w:rPr>
        <w:t>;</w:t>
      </w:r>
      <w:r w:rsidRPr="001D54F2">
        <w:rPr>
          <w:lang w:eastAsia="ru-RU"/>
        </w:rPr>
        <w:t xml:space="preserve"> 900 мг </w:t>
      </w:r>
      <w:r w:rsidR="00612DD7" w:rsidRPr="00822273">
        <w:rPr>
          <w:lang w:eastAsia="ru-RU"/>
        </w:rPr>
        <w:t>день 2 цикла 1</w:t>
      </w:r>
      <w:r w:rsidR="003F18B5">
        <w:rPr>
          <w:lang w:eastAsia="ru-RU"/>
        </w:rPr>
        <w:t>;</w:t>
      </w:r>
      <w:r w:rsidRPr="001D54F2">
        <w:rPr>
          <w:lang w:eastAsia="ru-RU"/>
        </w:rPr>
        <w:t xml:space="preserve"> </w:t>
      </w:r>
      <w:r w:rsidR="003F18B5">
        <w:rPr>
          <w:lang w:eastAsia="ru-RU"/>
        </w:rPr>
        <w:t>1000 мг день 8 цикла 1; 1000 мг день 15 цикла 1;</w:t>
      </w:r>
      <w:r w:rsidR="00612DD7" w:rsidRPr="00822273">
        <w:rPr>
          <w:lang w:eastAsia="ru-RU"/>
        </w:rPr>
        <w:t xml:space="preserve"> 1000 мг день 1 цикла 2</w:t>
      </w:r>
      <w:r w:rsidR="003F18B5">
        <w:rPr>
          <w:lang w:eastAsia="ru-RU"/>
        </w:rPr>
        <w:t>; 1000 мг день 1 циклов 3–</w:t>
      </w:r>
      <w:r w:rsidR="00612DD7" w:rsidRPr="00822273">
        <w:rPr>
          <w:lang w:eastAsia="ru-RU"/>
        </w:rPr>
        <w:t xml:space="preserve">6. </w:t>
      </w:r>
    </w:p>
    <w:p w14:paraId="5B8E7F7C" w14:textId="27E76FA9" w:rsidR="00F075CA" w:rsidRPr="00BE501C" w:rsidRDefault="00F075CA" w:rsidP="004F6F41">
      <w:pPr>
        <w:pStyle w:val="a4"/>
        <w:numPr>
          <w:ilvl w:val="0"/>
          <w:numId w:val="3"/>
        </w:numPr>
        <w:spacing w:before="0"/>
      </w:pPr>
      <w:r w:rsidRPr="0008146B">
        <w:rPr>
          <w:lang w:eastAsia="ru-RU"/>
        </w:rPr>
        <w:lastRenderedPageBreak/>
        <w:t>Венетоклакс</w:t>
      </w:r>
      <w:r w:rsidR="00E0050E" w:rsidRPr="00932BCF">
        <w:t>**</w:t>
      </w:r>
      <w:r w:rsidRPr="0008146B">
        <w:rPr>
          <w:lang w:eastAsia="ru-RU"/>
        </w:rPr>
        <w:t xml:space="preserve"> </w:t>
      </w:r>
      <w:r w:rsidR="003F18B5" w:rsidRPr="00055701">
        <w:rPr>
          <w:lang w:eastAsia="ru-RU"/>
        </w:rPr>
        <w:t xml:space="preserve">– </w:t>
      </w:r>
      <w:r w:rsidRPr="00055701">
        <w:rPr>
          <w:lang w:eastAsia="ru-RU"/>
        </w:rPr>
        <w:t>20 мг/сут</w:t>
      </w:r>
      <w:r w:rsidR="003F18B5" w:rsidRPr="00055701">
        <w:rPr>
          <w:lang w:eastAsia="ru-RU"/>
        </w:rPr>
        <w:t>,</w:t>
      </w:r>
      <w:r w:rsidR="00F21A6F" w:rsidRPr="00055701">
        <w:rPr>
          <w:lang w:eastAsia="ru-RU"/>
        </w:rPr>
        <w:t xml:space="preserve"> </w:t>
      </w:r>
      <w:r w:rsidR="00015858" w:rsidRPr="00055701">
        <w:rPr>
          <w:lang w:eastAsia="ru-RU"/>
        </w:rPr>
        <w:t>дни 22–</w:t>
      </w:r>
      <w:r w:rsidR="00D55FB6" w:rsidRPr="00055701">
        <w:rPr>
          <w:lang w:eastAsia="ru-RU"/>
        </w:rPr>
        <w:t>28 цикла 1</w:t>
      </w:r>
      <w:r w:rsidR="00015858" w:rsidRPr="00055701">
        <w:rPr>
          <w:lang w:eastAsia="ru-RU"/>
        </w:rPr>
        <w:t>;</w:t>
      </w:r>
      <w:r w:rsidRPr="00055701">
        <w:rPr>
          <w:lang w:eastAsia="ru-RU"/>
        </w:rPr>
        <w:t xml:space="preserve"> 50 мг/сут</w:t>
      </w:r>
      <w:r w:rsidR="00D55FB6" w:rsidRPr="00055701">
        <w:rPr>
          <w:lang w:eastAsia="ru-RU"/>
        </w:rPr>
        <w:t xml:space="preserve"> дни 1</w:t>
      </w:r>
      <w:r w:rsidR="00015858" w:rsidRPr="00055701">
        <w:rPr>
          <w:lang w:eastAsia="ru-RU"/>
        </w:rPr>
        <w:t>–</w:t>
      </w:r>
      <w:r w:rsidR="00D55FB6" w:rsidRPr="00055701">
        <w:rPr>
          <w:lang w:eastAsia="ru-RU"/>
        </w:rPr>
        <w:t>7 цикла 2</w:t>
      </w:r>
      <w:r w:rsidR="00015858" w:rsidRPr="00055701">
        <w:rPr>
          <w:lang w:eastAsia="ru-RU"/>
        </w:rPr>
        <w:t>;</w:t>
      </w:r>
      <w:r w:rsidRPr="00055701">
        <w:rPr>
          <w:lang w:eastAsia="ru-RU"/>
        </w:rPr>
        <w:t xml:space="preserve"> 100 мг/сут</w:t>
      </w:r>
      <w:r w:rsidR="00D55FB6" w:rsidRPr="00822273">
        <w:rPr>
          <w:lang w:eastAsia="ru-RU"/>
        </w:rPr>
        <w:t xml:space="preserve"> дни 8</w:t>
      </w:r>
      <w:r w:rsidR="00015858">
        <w:rPr>
          <w:lang w:eastAsia="ru-RU"/>
        </w:rPr>
        <w:t>–</w:t>
      </w:r>
      <w:r w:rsidR="00D55FB6" w:rsidRPr="00822273">
        <w:rPr>
          <w:lang w:eastAsia="ru-RU"/>
        </w:rPr>
        <w:t>14 цикла 2</w:t>
      </w:r>
      <w:r w:rsidR="00015858">
        <w:rPr>
          <w:lang w:eastAsia="ru-RU"/>
        </w:rPr>
        <w:t>;</w:t>
      </w:r>
      <w:r w:rsidRPr="001D54F2">
        <w:rPr>
          <w:lang w:eastAsia="ru-RU"/>
        </w:rPr>
        <w:t xml:space="preserve"> 200 мг/сут</w:t>
      </w:r>
      <w:r w:rsidR="003F18B5">
        <w:rPr>
          <w:lang w:eastAsia="ru-RU"/>
        </w:rPr>
        <w:t xml:space="preserve"> дни 15–</w:t>
      </w:r>
      <w:r w:rsidR="00D55FB6" w:rsidRPr="00822273">
        <w:rPr>
          <w:lang w:eastAsia="ru-RU"/>
        </w:rPr>
        <w:t>21 цикла 2</w:t>
      </w:r>
      <w:r w:rsidR="00015858">
        <w:rPr>
          <w:lang w:eastAsia="ru-RU"/>
        </w:rPr>
        <w:t>;</w:t>
      </w:r>
      <w:r w:rsidRPr="001D54F2">
        <w:rPr>
          <w:lang w:eastAsia="ru-RU"/>
        </w:rPr>
        <w:t xml:space="preserve"> 400 мг/сут</w:t>
      </w:r>
      <w:r w:rsidR="00015858">
        <w:rPr>
          <w:lang w:eastAsia="ru-RU"/>
        </w:rPr>
        <w:t xml:space="preserve"> дни 22–</w:t>
      </w:r>
      <w:r w:rsidR="00D55FB6" w:rsidRPr="00822273">
        <w:rPr>
          <w:lang w:eastAsia="ru-RU"/>
        </w:rPr>
        <w:t xml:space="preserve">28 цикла 2, далее 400 мг/сут в течение </w:t>
      </w:r>
      <w:r w:rsidR="00A85A91">
        <w:rPr>
          <w:szCs w:val="24"/>
        </w:rPr>
        <w:t>12 циклов по 28 дней каждый</w:t>
      </w:r>
    </w:p>
    <w:p w14:paraId="4A8E1695" w14:textId="77777777" w:rsidR="008B0B31" w:rsidRDefault="008B0B31" w:rsidP="008B0B31">
      <w:pPr>
        <w:rPr>
          <w:b/>
          <w:bCs/>
          <w:color w:val="000000" w:themeColor="text1"/>
        </w:rPr>
      </w:pPr>
    </w:p>
    <w:p w14:paraId="2B5CCB05" w14:textId="0267289F" w:rsidR="00BE501C" w:rsidRPr="008B0B31" w:rsidRDefault="00BE501C" w:rsidP="008B0B31">
      <w:pPr>
        <w:rPr>
          <w:b/>
          <w:bCs/>
          <w:color w:val="000000" w:themeColor="text1"/>
        </w:rPr>
      </w:pPr>
      <w:r w:rsidRPr="008B0B31">
        <w:rPr>
          <w:b/>
          <w:bCs/>
          <w:color w:val="000000" w:themeColor="text1"/>
        </w:rPr>
        <w:t>Венетоклакс** + Ибрутиниб**</w:t>
      </w:r>
    </w:p>
    <w:p w14:paraId="5D791229" w14:textId="2BD6CDA8" w:rsidR="00BE501C" w:rsidRPr="008B0B31" w:rsidRDefault="008B0B31" w:rsidP="004F6F41">
      <w:pPr>
        <w:pStyle w:val="a4"/>
        <w:numPr>
          <w:ilvl w:val="0"/>
          <w:numId w:val="32"/>
        </w:numPr>
        <w:spacing w:before="0"/>
        <w:jc w:val="left"/>
        <w:rPr>
          <w:b/>
          <w:bCs/>
          <w:color w:val="000000" w:themeColor="text1"/>
          <w:u w:val="single"/>
        </w:rPr>
      </w:pPr>
      <w:r>
        <w:rPr>
          <w:color w:val="000000" w:themeColor="text1"/>
        </w:rPr>
        <w:t>И</w:t>
      </w:r>
      <w:r w:rsidR="00BE501C" w:rsidRPr="008B0B31">
        <w:rPr>
          <w:color w:val="000000" w:themeColor="text1"/>
        </w:rPr>
        <w:t>брутиниб</w:t>
      </w:r>
      <w:r>
        <w:rPr>
          <w:color w:val="000000" w:themeColor="text1"/>
        </w:rPr>
        <w:t>**</w:t>
      </w:r>
      <w:r w:rsidR="00BE501C" w:rsidRPr="008B0B31">
        <w:rPr>
          <w:color w:val="000000" w:themeColor="text1"/>
        </w:rPr>
        <w:t xml:space="preserve"> </w:t>
      </w:r>
      <w:r>
        <w:rPr>
          <w:color w:val="000000" w:themeColor="text1"/>
        </w:rPr>
        <w:t xml:space="preserve">– </w:t>
      </w:r>
      <w:r w:rsidR="00BE501C" w:rsidRPr="008B0B31">
        <w:rPr>
          <w:color w:val="000000" w:themeColor="text1"/>
        </w:rPr>
        <w:t>420 мг/сут (3 капсулы) внутрь 1 раз в день в течение 3 циклов, далее в комбинации с венетоклаксом в течение 12 циклов</w:t>
      </w:r>
    </w:p>
    <w:p w14:paraId="7798EA9E" w14:textId="4ED317FA" w:rsidR="008B0B31" w:rsidRPr="008B0B31" w:rsidRDefault="008B0B31" w:rsidP="004F6F41">
      <w:pPr>
        <w:pStyle w:val="a4"/>
        <w:numPr>
          <w:ilvl w:val="0"/>
          <w:numId w:val="32"/>
        </w:numPr>
        <w:spacing w:before="0"/>
        <w:contextualSpacing/>
        <w:jc w:val="left"/>
        <w:rPr>
          <w:rFonts w:eastAsia="Times New Roman"/>
          <w:b/>
          <w:lang w:eastAsia="ru-RU"/>
        </w:rPr>
      </w:pPr>
      <w:r w:rsidRPr="008B0B31">
        <w:rPr>
          <w:color w:val="000000" w:themeColor="text1"/>
        </w:rPr>
        <w:t>Венетоклакс** –</w:t>
      </w:r>
      <w:r w:rsidR="00BE501C" w:rsidRPr="008B0B31">
        <w:rPr>
          <w:color w:val="000000" w:themeColor="text1"/>
          <w:lang w:eastAsia="ru-RU"/>
        </w:rPr>
        <w:t>20 мг/сут 1 нед</w:t>
      </w:r>
      <w:r w:rsidRPr="008B0B31">
        <w:rPr>
          <w:color w:val="000000" w:themeColor="text1"/>
          <w:lang w:eastAsia="ru-RU"/>
        </w:rPr>
        <w:t>еля</w:t>
      </w:r>
      <w:r w:rsidR="00BE501C" w:rsidRPr="008B0B31">
        <w:rPr>
          <w:color w:val="000000" w:themeColor="text1"/>
          <w:lang w:eastAsia="ru-RU"/>
        </w:rPr>
        <w:t>, 50 мг/сут 2 неделя; 100 мг/сут 3 неделя; 200 мг/сут 4 неделя; 400 мг/сут 5 неделя и далее 400 мг/сут</w:t>
      </w:r>
      <w:r w:rsidRPr="008B0B31">
        <w:rPr>
          <w:color w:val="000000" w:themeColor="text1"/>
          <w:lang w:eastAsia="ru-RU"/>
        </w:rPr>
        <w:t>,</w:t>
      </w:r>
      <w:r w:rsidR="00BE501C" w:rsidRPr="008B0B31">
        <w:rPr>
          <w:color w:val="000000" w:themeColor="text1"/>
          <w:lang w:eastAsia="ru-RU"/>
        </w:rPr>
        <w:t xml:space="preserve"> </w:t>
      </w:r>
      <w:r w:rsidRPr="008B0B31">
        <w:rPr>
          <w:color w:val="000000" w:themeColor="text1"/>
        </w:rPr>
        <w:t xml:space="preserve">с 1 дня 4 цикла ибрутиниба </w:t>
      </w:r>
    </w:p>
    <w:p w14:paraId="5C639D44" w14:textId="77777777" w:rsidR="008B0B31" w:rsidRDefault="008B0B31" w:rsidP="008B0B31">
      <w:pPr>
        <w:contextualSpacing/>
        <w:rPr>
          <w:rFonts w:eastAsia="Times New Roman"/>
          <w:b/>
          <w:lang w:eastAsia="ru-RU"/>
        </w:rPr>
      </w:pPr>
    </w:p>
    <w:p w14:paraId="5CBFA872" w14:textId="134BC224" w:rsidR="007F7D7D" w:rsidRPr="008F1171" w:rsidRDefault="007F7D7D" w:rsidP="008B0B31">
      <w:pPr>
        <w:contextualSpacing/>
        <w:rPr>
          <w:rFonts w:eastAsia="Times New Roman"/>
          <w:b/>
          <w:lang w:eastAsia="ru-RU"/>
        </w:rPr>
      </w:pPr>
      <w:r w:rsidRPr="008F1171">
        <w:rPr>
          <w:rFonts w:eastAsia="Times New Roman"/>
          <w:b/>
          <w:lang w:eastAsia="ru-RU"/>
        </w:rPr>
        <w:t xml:space="preserve">Ибрутиниб** + </w:t>
      </w:r>
      <w:r w:rsidRPr="008F1171">
        <w:rPr>
          <w:rFonts w:eastAsia="Times New Roman"/>
          <w:b/>
          <w:lang w:val="en-US" w:eastAsia="ru-RU"/>
        </w:rPr>
        <w:t>BR</w:t>
      </w:r>
    </w:p>
    <w:p w14:paraId="3FAE0EB5" w14:textId="77777777" w:rsidR="007F7D7D" w:rsidRPr="008F1171" w:rsidRDefault="007F7D7D" w:rsidP="004F6F41">
      <w:pPr>
        <w:pStyle w:val="a4"/>
        <w:numPr>
          <w:ilvl w:val="0"/>
          <w:numId w:val="3"/>
        </w:numPr>
        <w:spacing w:before="0"/>
        <w:rPr>
          <w:lang w:eastAsia="ru-RU"/>
        </w:rPr>
      </w:pPr>
      <w:r w:rsidRPr="008F1171">
        <w:rPr>
          <w:lang w:eastAsia="ru-RU"/>
        </w:rPr>
        <w:t xml:space="preserve">Ибрутиниб** – 420 мг/сут (3 капсулы) внутрь 1 раз в день ежедневно в течение всего курса и далее (после завершения циклов </w:t>
      </w:r>
      <w:r w:rsidRPr="008F1171">
        <w:rPr>
          <w:lang w:val="en-US" w:eastAsia="ru-RU"/>
        </w:rPr>
        <w:t>BR</w:t>
      </w:r>
      <w:r w:rsidRPr="008F1171">
        <w:rPr>
          <w:lang w:eastAsia="ru-RU"/>
        </w:rPr>
        <w:t>) – до прогрессирования или развития неприемлемой токсичности.</w:t>
      </w:r>
    </w:p>
    <w:p w14:paraId="137701CF" w14:textId="77777777" w:rsidR="007F7D7D" w:rsidRPr="008F1171" w:rsidRDefault="007F7D7D" w:rsidP="004F6F41">
      <w:pPr>
        <w:numPr>
          <w:ilvl w:val="0"/>
          <w:numId w:val="3"/>
        </w:numPr>
        <w:contextualSpacing/>
        <w:rPr>
          <w:rFonts w:eastAsia="Times New Roman"/>
          <w:lang w:eastAsia="ru-RU"/>
        </w:rPr>
      </w:pPr>
      <w:r w:rsidRPr="008F1171">
        <w:rPr>
          <w:rFonts w:eastAsia="Times New Roman"/>
          <w:lang w:eastAsia="ru-RU"/>
        </w:rPr>
        <w:t>#Бендамустин** – 90 мг/м</w:t>
      </w:r>
      <w:r w:rsidRPr="008F1171">
        <w:rPr>
          <w:rFonts w:eastAsia="Times New Roman"/>
          <w:vertAlign w:val="superscript"/>
          <w:lang w:eastAsia="ru-RU"/>
        </w:rPr>
        <w:t>2</w:t>
      </w:r>
      <w:r w:rsidRPr="008F1171">
        <w:rPr>
          <w:rFonts w:eastAsia="Times New Roman"/>
          <w:lang w:eastAsia="ru-RU"/>
        </w:rPr>
        <w:t xml:space="preserve"> в/в кап., дни 2–3 цикла 1; дни 1, 2 циклов 2–6.</w:t>
      </w:r>
    </w:p>
    <w:p w14:paraId="578D23AF" w14:textId="77777777" w:rsidR="007F7D7D" w:rsidRDefault="007F7D7D" w:rsidP="004F6F41">
      <w:pPr>
        <w:numPr>
          <w:ilvl w:val="0"/>
          <w:numId w:val="3"/>
        </w:numPr>
        <w:contextualSpacing/>
        <w:rPr>
          <w:rFonts w:eastAsia="Times New Roman"/>
          <w:lang w:eastAsia="ru-RU"/>
        </w:rPr>
      </w:pPr>
      <w:r w:rsidRPr="008F1171">
        <w:rPr>
          <w:rFonts w:eastAsia="Times New Roman"/>
          <w:lang w:eastAsia="ru-RU"/>
        </w:rPr>
        <w:t>Ритуксимаб** – 375 мг/м</w:t>
      </w:r>
      <w:r w:rsidRPr="008F1171">
        <w:rPr>
          <w:rFonts w:eastAsia="Times New Roman"/>
          <w:vertAlign w:val="superscript"/>
          <w:lang w:eastAsia="ru-RU"/>
        </w:rPr>
        <w:t>2</w:t>
      </w:r>
      <w:r w:rsidRPr="009600FA">
        <w:rPr>
          <w:rFonts w:eastAsia="Times New Roman"/>
          <w:lang w:eastAsia="ru-RU"/>
        </w:rPr>
        <w:t xml:space="preserve"> в/в кап.</w:t>
      </w:r>
      <w:r>
        <w:rPr>
          <w:rFonts w:eastAsia="Times New Roman"/>
          <w:lang w:eastAsia="ru-RU"/>
        </w:rPr>
        <w:t xml:space="preserve">, день 1 цикла 1; </w:t>
      </w:r>
      <w:r w:rsidRPr="009600FA">
        <w:rPr>
          <w:rFonts w:eastAsia="Times New Roman"/>
          <w:lang w:eastAsia="ru-RU"/>
        </w:rPr>
        <w:t>500 мг/м</w:t>
      </w:r>
      <w:r w:rsidRPr="009600FA">
        <w:rPr>
          <w:rFonts w:eastAsia="Times New Roman"/>
          <w:vertAlign w:val="superscript"/>
          <w:lang w:eastAsia="ru-RU"/>
        </w:rPr>
        <w:t>2</w:t>
      </w:r>
      <w:r w:rsidRPr="009600FA">
        <w:rPr>
          <w:rFonts w:eastAsia="Times New Roman"/>
          <w:lang w:eastAsia="ru-RU"/>
        </w:rPr>
        <w:t xml:space="preserve"> в/в кап.</w:t>
      </w:r>
      <w:r>
        <w:rPr>
          <w:rFonts w:eastAsia="Times New Roman"/>
          <w:lang w:eastAsia="ru-RU"/>
        </w:rPr>
        <w:t xml:space="preserve"> или 1600 мг п/к, день 1 циклов 2–6. </w:t>
      </w:r>
    </w:p>
    <w:p w14:paraId="5C9EE756" w14:textId="5DF0CD8E" w:rsidR="007F7D7D" w:rsidRDefault="007F7D7D" w:rsidP="007F7D7D">
      <w:pPr>
        <w:ind w:left="360"/>
        <w:contextualSpacing/>
        <w:rPr>
          <w:rFonts w:eastAsia="Times New Roman"/>
          <w:lang w:eastAsia="ru-RU"/>
        </w:rPr>
      </w:pPr>
      <w:r w:rsidRPr="009600FA">
        <w:rPr>
          <w:rFonts w:eastAsia="Times New Roman"/>
          <w:lang w:eastAsia="ru-RU"/>
        </w:rPr>
        <w:t>Ле</w:t>
      </w:r>
      <w:r>
        <w:rPr>
          <w:rFonts w:eastAsia="Times New Roman"/>
          <w:lang w:eastAsia="ru-RU"/>
        </w:rPr>
        <w:t>чение возобновляется на 29-й день, всего 6 циклов.</w:t>
      </w:r>
    </w:p>
    <w:p w14:paraId="1A7C9ABC" w14:textId="77777777" w:rsidR="008B0B31" w:rsidRDefault="008B0B31" w:rsidP="005E35D6">
      <w:pPr>
        <w:contextualSpacing/>
        <w:rPr>
          <w:rFonts w:eastAsia="Times New Roman"/>
          <w:b/>
          <w:bCs/>
          <w:color w:val="FF0000"/>
          <w:lang w:eastAsia="ru-RU"/>
        </w:rPr>
      </w:pPr>
    </w:p>
    <w:p w14:paraId="7A0A9600" w14:textId="749530C3" w:rsidR="009A1A7F" w:rsidRPr="008B0B31" w:rsidRDefault="009A1A7F" w:rsidP="005E35D6">
      <w:pPr>
        <w:contextualSpacing/>
        <w:rPr>
          <w:rFonts w:eastAsia="Times New Roman"/>
          <w:b/>
          <w:bCs/>
          <w:color w:val="000000" w:themeColor="text1"/>
          <w:lang w:eastAsia="ru-RU"/>
        </w:rPr>
      </w:pPr>
      <w:r w:rsidRPr="008B0B31">
        <w:rPr>
          <w:rFonts w:eastAsia="Times New Roman"/>
          <w:b/>
          <w:bCs/>
          <w:color w:val="000000" w:themeColor="text1"/>
          <w:lang w:eastAsia="ru-RU"/>
        </w:rPr>
        <w:t>Ибрутиниб** + Обинутузумаб**</w:t>
      </w:r>
    </w:p>
    <w:p w14:paraId="3108C425" w14:textId="66AFE00F" w:rsidR="009A1A7F" w:rsidRPr="008B0B31" w:rsidRDefault="009A1A7F" w:rsidP="004F6F41">
      <w:pPr>
        <w:pStyle w:val="a4"/>
        <w:numPr>
          <w:ilvl w:val="0"/>
          <w:numId w:val="3"/>
        </w:numPr>
        <w:spacing w:before="0"/>
        <w:rPr>
          <w:color w:val="000000" w:themeColor="text1"/>
          <w:lang w:eastAsia="ru-RU"/>
        </w:rPr>
      </w:pPr>
      <w:r w:rsidRPr="008B0B31">
        <w:rPr>
          <w:color w:val="000000" w:themeColor="text1"/>
          <w:lang w:eastAsia="ru-RU"/>
        </w:rPr>
        <w:t xml:space="preserve">Ибрутиниб** – 420 мг/сут (3 капсулы) внутрь 1 раз в день ежедневно в течение всего курса и далее (после завершения циклов </w:t>
      </w:r>
      <w:r w:rsidRPr="008B0B31">
        <w:rPr>
          <w:color w:val="000000" w:themeColor="text1"/>
          <w:lang w:val="en-US" w:eastAsia="ru-RU"/>
        </w:rPr>
        <w:t>BR</w:t>
      </w:r>
      <w:r w:rsidRPr="008B0B31">
        <w:rPr>
          <w:color w:val="000000" w:themeColor="text1"/>
          <w:lang w:eastAsia="ru-RU"/>
        </w:rPr>
        <w:t>) – до прогрессирования или развития неприемлемой токсичности.</w:t>
      </w:r>
    </w:p>
    <w:p w14:paraId="5C736C67" w14:textId="77777777" w:rsidR="009A1A7F" w:rsidRPr="008B0B31" w:rsidRDefault="009A1A7F" w:rsidP="004F6F41">
      <w:pPr>
        <w:pStyle w:val="a4"/>
        <w:numPr>
          <w:ilvl w:val="0"/>
          <w:numId w:val="3"/>
        </w:numPr>
        <w:spacing w:before="0"/>
        <w:rPr>
          <w:color w:val="000000" w:themeColor="text1"/>
        </w:rPr>
      </w:pPr>
      <w:r w:rsidRPr="008B0B31">
        <w:rPr>
          <w:color w:val="000000" w:themeColor="text1"/>
          <w:lang w:eastAsia="ru-RU"/>
        </w:rPr>
        <w:t xml:space="preserve">Обинутузумаб** – 100 мг, день 1 цикла 1; 900 мг день 2 цикла 1; 1000 мг день 8 цикла 1; 1000 мг день 15 цикла 1; 1000 мг день 1 цикла 2; 1000 мг день 1 циклов 3–6. </w:t>
      </w:r>
    </w:p>
    <w:p w14:paraId="0D250440" w14:textId="658D9579" w:rsidR="00AD4D8E" w:rsidRDefault="00AD4D8E" w:rsidP="00AD4D8E">
      <w:pPr>
        <w:pStyle w:val="2"/>
        <w:rPr>
          <w:rFonts w:eastAsia="Arial Unicode MS"/>
        </w:rPr>
      </w:pPr>
      <w:bookmarkStart w:id="98" w:name="_Toc100658233"/>
      <w:r w:rsidRPr="00C51B77">
        <w:t xml:space="preserve">Приложение </w:t>
      </w:r>
      <w:r>
        <w:t>А3.4</w:t>
      </w:r>
      <w:r w:rsidRPr="00C51B77">
        <w:t xml:space="preserve">. </w:t>
      </w:r>
      <w:r w:rsidRPr="00C51B77">
        <w:rPr>
          <w:rFonts w:eastAsia="Arial Unicode MS"/>
        </w:rPr>
        <w:t>Сопроводительная терапия при введении моноклональных антител у пациентов с ХЛЛ/ЛМЛ.</w:t>
      </w:r>
      <w:bookmarkEnd w:id="98"/>
    </w:p>
    <w:p w14:paraId="138A7EC9"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bCs/>
        </w:rPr>
        <w:t>Моноклональные антитела</w:t>
      </w:r>
      <w:r w:rsidRPr="00144984">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432EAA54"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lastRenderedPageBreak/>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70493307"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43377D91"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Моноклональные антитела вызывают развитие широкого спектра побочных эффектов: от головной боли и сыпи до анафилаксии и токсидермии. Инфузионные реакции на введение моноклональных антител предположительно имеют в своей основе иммунные механизмы: массивное высвобождение цитокинов и IgE-опосредованные механизмы. </w:t>
      </w:r>
    </w:p>
    <w:p w14:paraId="42D8FE6A"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Для предупреждения развития инфузионных реакций непосредственно перед введением моноклональных антител рекомендовано проведение премедикации. </w:t>
      </w:r>
    </w:p>
    <w:p w14:paraId="19A50113" w14:textId="77777777" w:rsidR="00AD4D8E" w:rsidRPr="00144984" w:rsidRDefault="00AD4D8E" w:rsidP="00144984">
      <w:pPr>
        <w:pStyle w:val="Normal1"/>
        <w:tabs>
          <w:tab w:val="left" w:pos="0"/>
        </w:tabs>
        <w:spacing w:before="0" w:line="360" w:lineRule="auto"/>
        <w:ind w:firstLine="709"/>
        <w:jc w:val="both"/>
        <w:rPr>
          <w:rFonts w:cs="Times New Roman"/>
          <w:color w:val="auto"/>
        </w:rPr>
      </w:pPr>
      <w:r w:rsidRPr="00144984">
        <w:rPr>
          <w:rFonts w:cs="Times New Roman"/>
          <w:color w:val="auto"/>
        </w:rPr>
        <w:t>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2D1C2267" w14:textId="77777777" w:rsidR="00144984" w:rsidRDefault="00144984" w:rsidP="00144984">
      <w:pPr>
        <w:pStyle w:val="Normal1"/>
        <w:tabs>
          <w:tab w:val="left" w:pos="0"/>
        </w:tabs>
        <w:spacing w:before="0" w:line="360" w:lineRule="auto"/>
        <w:ind w:left="0" w:firstLine="0"/>
        <w:jc w:val="both"/>
        <w:rPr>
          <w:rFonts w:cs="Times New Roman"/>
          <w:b/>
        </w:rPr>
      </w:pPr>
    </w:p>
    <w:p w14:paraId="75D9119C" w14:textId="1502E6BB" w:rsidR="00AD4D8E" w:rsidRPr="00144984" w:rsidRDefault="00144984" w:rsidP="00FA61D5">
      <w:pPr>
        <w:pStyle w:val="Normal1"/>
        <w:tabs>
          <w:tab w:val="left" w:pos="0"/>
        </w:tabs>
        <w:spacing w:before="0" w:line="360" w:lineRule="auto"/>
        <w:jc w:val="both"/>
        <w:rPr>
          <w:rFonts w:cs="Times New Roman"/>
          <w:b/>
        </w:rPr>
      </w:pPr>
      <w:r w:rsidRPr="00144984">
        <w:rPr>
          <w:rFonts w:cs="Times New Roman"/>
          <w:b/>
        </w:rPr>
        <w:t>А3.4.1.</w:t>
      </w:r>
      <w:r w:rsidR="00AD4D8E" w:rsidRPr="00144984">
        <w:rPr>
          <w:rFonts w:cs="Times New Roman"/>
          <w:b/>
        </w:rPr>
        <w:t xml:space="preserve">Ритуксимаб </w:t>
      </w:r>
    </w:p>
    <w:p w14:paraId="23857BE5" w14:textId="312B1D47"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 xml:space="preserve">Ритуксимаб — химерное моноклональное антитело мыши/человека, которое специфически связывается с трансмембранным антигеном CD20, расположенным на пре-В-лимфоцитах и зрелых В-лимфоцитах и экспрессирующимся более чем в 95% случаев при В-клеточных неходжкинских лимфомах, но отсутствующим на стволовых гемопоэтических клетках, про-В-клетках, нормальных плазматических клетках, клетках других тканей. CD20 не циркулирует в плазме в виде свободного антигена и поэтому не конкурирует за связывание с антителами. Ритуксимаб связывается с антигеном CD20 на В-лимфоцитах и инициирует иммунологические реакции, опосредующие лизис В-клеток. Возможные механизмы клеточного лизиса включают комплемент-зависимую </w:t>
      </w:r>
      <w:r w:rsidRPr="00144984">
        <w:rPr>
          <w:rFonts w:cs="Times New Roman"/>
        </w:rPr>
        <w:lastRenderedPageBreak/>
        <w:t>цитотоксичность, антитело-зависимую клеточную цитотоксичность и индукцию апоптоза.</w:t>
      </w:r>
    </w:p>
    <w:p w14:paraId="52EEBB29" w14:textId="5E0EEECE"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 xml:space="preserve">Введение ритуксимаба может сопровождаться инфузионными реакциями: </w:t>
      </w:r>
      <w:r w:rsidRPr="00144984">
        <w:t>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2B8EEBDD" w14:textId="77777777" w:rsidR="00AD4D8E" w:rsidRPr="005C667A" w:rsidRDefault="00AD4D8E" w:rsidP="00144984">
      <w:pPr>
        <w:pStyle w:val="Normal1"/>
        <w:tabs>
          <w:tab w:val="left" w:pos="0"/>
        </w:tabs>
        <w:spacing w:before="0" w:line="360" w:lineRule="auto"/>
        <w:ind w:firstLine="709"/>
        <w:jc w:val="both"/>
        <w:rPr>
          <w:rFonts w:cs="Times New Roman"/>
          <w:bCs/>
          <w:i/>
          <w:iCs/>
          <w:u w:val="single"/>
        </w:rPr>
      </w:pPr>
      <w:r w:rsidRPr="005C667A">
        <w:rPr>
          <w:rFonts w:cs="Times New Roman"/>
          <w:bCs/>
          <w:i/>
          <w:iCs/>
          <w:u w:val="single"/>
        </w:rPr>
        <w:t>Способ применения и дозы препарата ритуксимаб:</w:t>
      </w:r>
    </w:p>
    <w:p w14:paraId="24FB3A34" w14:textId="77777777" w:rsidR="00AD4D8E" w:rsidRPr="005C667A" w:rsidRDefault="00AD4D8E" w:rsidP="004F6F41">
      <w:pPr>
        <w:pStyle w:val="a4"/>
        <w:numPr>
          <w:ilvl w:val="0"/>
          <w:numId w:val="29"/>
        </w:numPr>
        <w:tabs>
          <w:tab w:val="left" w:pos="0"/>
        </w:tabs>
        <w:spacing w:before="0"/>
        <w:ind w:firstLine="709"/>
        <w:contextualSpacing/>
        <w:rPr>
          <w:bCs/>
          <w:szCs w:val="24"/>
          <w:u w:val="single"/>
          <w:lang w:eastAsia="ru-RU"/>
        </w:rPr>
      </w:pPr>
      <w:r w:rsidRPr="005C667A">
        <w:rPr>
          <w:bCs/>
          <w:szCs w:val="24"/>
          <w:u w:val="single"/>
          <w:lang w:eastAsia="ru-RU"/>
        </w:rPr>
        <w:t xml:space="preserve">Внутривенно: </w:t>
      </w:r>
    </w:p>
    <w:p w14:paraId="54F4AA37" w14:textId="20D47D84" w:rsidR="00AD4D8E" w:rsidRPr="00144984" w:rsidRDefault="00AD4D8E" w:rsidP="00144984">
      <w:pPr>
        <w:tabs>
          <w:tab w:val="left" w:pos="0"/>
        </w:tabs>
        <w:ind w:firstLine="709"/>
        <w:rPr>
          <w:szCs w:val="24"/>
          <w:lang w:eastAsia="ru-RU"/>
        </w:rPr>
      </w:pPr>
      <w:r w:rsidRPr="00144984">
        <w:rPr>
          <w:szCs w:val="24"/>
          <w:lang w:eastAsia="ru-RU"/>
        </w:rPr>
        <w:t>Стандартная дозировка препарата на разовое введение составляет 375 мг/м</w:t>
      </w:r>
      <w:r w:rsidRPr="00144984">
        <w:rPr>
          <w:szCs w:val="24"/>
          <w:vertAlign w:val="superscript"/>
          <w:lang w:eastAsia="ru-RU"/>
        </w:rPr>
        <w:t>2</w:t>
      </w:r>
      <w:r w:rsidRPr="00144984">
        <w:rPr>
          <w:szCs w:val="24"/>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4932EB34" w14:textId="77777777" w:rsidR="00AD4D8E" w:rsidRPr="00144984" w:rsidRDefault="00AD4D8E" w:rsidP="00144984">
      <w:pPr>
        <w:tabs>
          <w:tab w:val="left" w:pos="0"/>
        </w:tabs>
        <w:ind w:firstLine="709"/>
        <w:rPr>
          <w:szCs w:val="24"/>
          <w:lang w:eastAsia="ru-RU"/>
        </w:rPr>
      </w:pPr>
      <w:r w:rsidRPr="00144984">
        <w:rPr>
          <w:szCs w:val="24"/>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417600F5" w14:textId="2B5A57D2" w:rsidR="00AD4D8E" w:rsidRPr="00144984" w:rsidRDefault="00AD4D8E" w:rsidP="00144984">
      <w:pPr>
        <w:tabs>
          <w:tab w:val="left" w:pos="0"/>
        </w:tabs>
        <w:ind w:firstLine="709"/>
        <w:rPr>
          <w:szCs w:val="24"/>
        </w:rPr>
      </w:pPr>
      <w:r w:rsidRPr="00144984">
        <w:rPr>
          <w:szCs w:val="24"/>
          <w:lang w:eastAsia="ru-RU"/>
        </w:rPr>
        <w:t xml:space="preserve">Перед каждой инфузией ритуксимаба за 30 – 60 мин до введения необходимо проводить премедикацию (анальгетик/антипиретик, например парацетамол или </w:t>
      </w:r>
      <w:r w:rsidRPr="00144984">
        <w:rPr>
          <w:szCs w:val="24"/>
        </w:rPr>
        <w:t>кетопрофен</w:t>
      </w:r>
      <w:r w:rsidRPr="00144984">
        <w:rPr>
          <w:szCs w:val="24"/>
          <w:lang w:eastAsia="ru-RU"/>
        </w:rPr>
        <w:t>; антигистаминный препарат, например дифенгидрамин или клемастин; глюкокортикоид, например, дексаметазон).</w:t>
      </w:r>
      <w:r w:rsidRPr="00144984">
        <w:rPr>
          <w:szCs w:val="24"/>
        </w:rPr>
        <w:t xml:space="preserve"> Стандартной премедикацией является введение кетопрофен 100 мг в/в капельно на 100 мл физ.</w:t>
      </w:r>
      <w:r w:rsidR="005C667A">
        <w:rPr>
          <w:szCs w:val="24"/>
        </w:rPr>
        <w:t xml:space="preserve"> </w:t>
      </w:r>
      <w:r w:rsidRPr="00144984">
        <w:rPr>
          <w:szCs w:val="24"/>
        </w:rPr>
        <w:t xml:space="preserve">раствора + </w:t>
      </w:r>
      <w:r w:rsidRPr="00144984">
        <w:rPr>
          <w:szCs w:val="24"/>
          <w:lang w:eastAsia="ru-RU"/>
        </w:rPr>
        <w:t>клемастин</w:t>
      </w:r>
      <w:r w:rsidRPr="00144984">
        <w:rPr>
          <w:szCs w:val="24"/>
        </w:rPr>
        <w:t xml:space="preserve"> 2 мг в/в капельно на 100 мл физ.</w:t>
      </w:r>
      <w:r w:rsidR="00FA61D5">
        <w:rPr>
          <w:szCs w:val="24"/>
        </w:rPr>
        <w:t xml:space="preserve"> </w:t>
      </w:r>
      <w:r w:rsidRPr="00144984">
        <w:rPr>
          <w:szCs w:val="24"/>
        </w:rPr>
        <w:t>раствора + дексаметазон 8 мг в/в капельно на 50 мл физ.раствора.</w:t>
      </w:r>
    </w:p>
    <w:p w14:paraId="670F9363" w14:textId="3102B95F" w:rsidR="00AD4D8E" w:rsidRPr="00144984" w:rsidRDefault="00AD4D8E" w:rsidP="00144984">
      <w:pPr>
        <w:tabs>
          <w:tab w:val="left" w:pos="0"/>
        </w:tabs>
        <w:ind w:firstLine="709"/>
        <w:rPr>
          <w:szCs w:val="24"/>
        </w:rPr>
      </w:pPr>
      <w:r w:rsidRPr="00144984">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144984">
        <w:rPr>
          <w:rStyle w:val="sokr"/>
          <w:szCs w:val="24"/>
        </w:rPr>
        <w:t>в т.</w:t>
      </w:r>
      <w:r w:rsidR="00FA61D5">
        <w:rPr>
          <w:rStyle w:val="sokr"/>
          <w:szCs w:val="24"/>
        </w:rPr>
        <w:t> </w:t>
      </w:r>
      <w:r w:rsidRPr="00144984">
        <w:rPr>
          <w:rStyle w:val="sokr"/>
          <w:szCs w:val="24"/>
        </w:rPr>
        <w:t>ч.</w:t>
      </w:r>
      <w:r w:rsidRPr="00144984">
        <w:rPr>
          <w:szCs w:val="24"/>
        </w:rPr>
        <w:t xml:space="preserve"> </w:t>
      </w:r>
      <w:r w:rsidRPr="00144984">
        <w:rPr>
          <w:rStyle w:val="sokr"/>
          <w:szCs w:val="24"/>
        </w:rPr>
        <w:t>в/в</w:t>
      </w:r>
      <w:r w:rsidRPr="00144984">
        <w:rPr>
          <w:szCs w:val="24"/>
        </w:rPr>
        <w:t xml:space="preserve"> введений физиологического раствора, клемастина/ дифенгидрамина, кетонала/парацетамола). Легкие </w:t>
      </w:r>
      <w:r w:rsidRPr="00144984">
        <w:rPr>
          <w:szCs w:val="24"/>
        </w:rPr>
        <w:lastRenderedPageBreak/>
        <w:t>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5B963BBE" w14:textId="77777777" w:rsidR="00AD4D8E" w:rsidRPr="00144984" w:rsidRDefault="00AD4D8E" w:rsidP="00144984">
      <w:pPr>
        <w:tabs>
          <w:tab w:val="left" w:pos="0"/>
        </w:tabs>
        <w:ind w:firstLine="709"/>
        <w:rPr>
          <w:szCs w:val="24"/>
        </w:rPr>
      </w:pPr>
      <w:r w:rsidRPr="00144984">
        <w:rPr>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2D7ECEC0" w14:textId="77777777" w:rsidR="00AD4D8E" w:rsidRPr="005C667A" w:rsidRDefault="00AD4D8E" w:rsidP="004F6F41">
      <w:pPr>
        <w:pStyle w:val="a4"/>
        <w:numPr>
          <w:ilvl w:val="0"/>
          <w:numId w:val="29"/>
        </w:numPr>
        <w:tabs>
          <w:tab w:val="left" w:pos="0"/>
        </w:tabs>
        <w:spacing w:before="0"/>
        <w:ind w:firstLine="709"/>
        <w:contextualSpacing/>
        <w:rPr>
          <w:bCs/>
          <w:szCs w:val="24"/>
          <w:u w:val="single"/>
          <w:lang w:eastAsia="ru-RU"/>
        </w:rPr>
      </w:pPr>
      <w:r w:rsidRPr="005C667A">
        <w:rPr>
          <w:bCs/>
          <w:szCs w:val="24"/>
          <w:u w:val="single"/>
          <w:lang w:eastAsia="ru-RU"/>
        </w:rPr>
        <w:t>Подкожно</w:t>
      </w:r>
    </w:p>
    <w:p w14:paraId="74CE76B6" w14:textId="3292FE67" w:rsidR="00AD4D8E" w:rsidRPr="00144984" w:rsidRDefault="00AD4D8E" w:rsidP="00144984">
      <w:pPr>
        <w:tabs>
          <w:tab w:val="left" w:pos="0"/>
        </w:tabs>
        <w:ind w:firstLine="709"/>
        <w:rPr>
          <w:szCs w:val="24"/>
          <w:lang w:eastAsia="ru-RU"/>
        </w:rPr>
      </w:pPr>
      <w:r w:rsidRPr="00144984">
        <w:rPr>
          <w:szCs w:val="24"/>
        </w:rPr>
        <w:t>Ритуксимаб в лекарственной форме «раствор для подкожного введения» в дозировке 1400</w:t>
      </w:r>
      <w:r w:rsidR="005C667A">
        <w:rPr>
          <w:szCs w:val="24"/>
        </w:rPr>
        <w:t xml:space="preserve"> </w:t>
      </w:r>
      <w:r w:rsidRPr="00144984">
        <w:rPr>
          <w:szCs w:val="24"/>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2FAD1197" w14:textId="77777777" w:rsidR="00AD4D8E" w:rsidRPr="00144984" w:rsidRDefault="00AD4D8E" w:rsidP="00144984">
      <w:pPr>
        <w:tabs>
          <w:tab w:val="left" w:pos="0"/>
        </w:tabs>
        <w:ind w:firstLine="709"/>
        <w:rPr>
          <w:szCs w:val="24"/>
        </w:rPr>
      </w:pPr>
      <w:r w:rsidRPr="00144984">
        <w:rPr>
          <w:b/>
          <w:szCs w:val="24"/>
          <w:lang w:eastAsia="ru-RU"/>
        </w:rPr>
        <w:tab/>
      </w:r>
      <w:r w:rsidRPr="00144984">
        <w:rPr>
          <w:szCs w:val="24"/>
        </w:rPr>
        <w:t xml:space="preserve"> </w:t>
      </w:r>
    </w:p>
    <w:p w14:paraId="1D888FDF" w14:textId="6E3A69B8" w:rsidR="00AD4D8E" w:rsidRPr="00144984" w:rsidRDefault="00144984" w:rsidP="00FA61D5">
      <w:pPr>
        <w:rPr>
          <w:b/>
          <w:color w:val="FF0000"/>
          <w:szCs w:val="24"/>
          <w:lang w:eastAsia="ru-RU"/>
        </w:rPr>
      </w:pPr>
      <w:r w:rsidRPr="00144984">
        <w:rPr>
          <w:b/>
          <w:szCs w:val="24"/>
        </w:rPr>
        <w:t>А3.4.2</w:t>
      </w:r>
      <w:r w:rsidR="00FA61D5">
        <w:rPr>
          <w:b/>
          <w:szCs w:val="24"/>
        </w:rPr>
        <w:t>.</w:t>
      </w:r>
      <w:r w:rsidRPr="00144984">
        <w:rPr>
          <w:b/>
          <w:szCs w:val="24"/>
        </w:rPr>
        <w:t xml:space="preserve"> </w:t>
      </w:r>
      <w:r w:rsidR="00AD4D8E" w:rsidRPr="00144984">
        <w:rPr>
          <w:b/>
          <w:szCs w:val="24"/>
        </w:rPr>
        <w:t>Обинутузумаб</w:t>
      </w:r>
    </w:p>
    <w:p w14:paraId="1B041277" w14:textId="77777777" w:rsidR="00AD4D8E" w:rsidRPr="00144984" w:rsidRDefault="00AD4D8E" w:rsidP="00144984">
      <w:pPr>
        <w:ind w:firstLine="709"/>
        <w:rPr>
          <w:szCs w:val="24"/>
        </w:rPr>
      </w:pPr>
      <w:r w:rsidRPr="00144984">
        <w:rPr>
          <w:szCs w:val="24"/>
        </w:rPr>
        <w:t xml:space="preserve">Обинутузумаб является рекомбинантным гуманизированным моноклональным антителом II типа с модифицированной схемой гликозилирования, принадлежащее к классу IgG1 и обладающее специфичностью к антигену CD20. Обинутузумаб избирательно взаимодействует с внеклеточным участком трансмембранного антигена CD20, расположенного на поверхности нормальных и опухолевых зрелых В-лимфоцитов и их предшественников, при этом не связывается со стволовыми гемопоэтическими клетками, про-В-лимфоцитами, плазматическими клетками, а также другими нормальными тканями. </w:t>
      </w:r>
      <w:r w:rsidRPr="00144984">
        <w:rPr>
          <w:szCs w:val="24"/>
        </w:rPr>
        <w:lastRenderedPageBreak/>
        <w:t>Благодаря модификации схемы гликозилирования Fc-фрагмента, обинутузумаб обладает повышенным сродством к FcγRIII-рецепторам на поверхности эффекторных клеток иммунной системы, в частности натуральных киллеров, макрофагов и моноцитов, по сравнению с антителами, не прошедшими такую модификацию. Обинутузумаб напрямую индуцирует гибель клеток, опосредует антителозависимую клеточную цитотоксичность (АЗКЦ) и антителозависимый клеточный фагоцитоз (АЗКФ) путем привлечения FcγRIII-положительных эффекторных клеток иммунной системы. По сравнению с анти-CD20-антителами I типа, обинутузумаб обладает повышенной способностью к прямой индукции гибели клеток на фоне пониженной способности вызывать комплементзависимую цитотоксичность, что проявляется в более выраженном истощении пула В-клеток и повышенной противоопухолевой активности.</w:t>
      </w:r>
    </w:p>
    <w:p w14:paraId="06451868" w14:textId="77777777" w:rsidR="00AD4D8E" w:rsidRPr="005C667A" w:rsidRDefault="00AD4D8E" w:rsidP="00144984">
      <w:pPr>
        <w:ind w:firstLine="709"/>
        <w:rPr>
          <w:rFonts w:eastAsia="Times New Roman"/>
          <w:i/>
          <w:iCs/>
          <w:color w:val="333333"/>
          <w:szCs w:val="24"/>
          <w:u w:val="single"/>
          <w:lang w:eastAsia="ru-RU"/>
        </w:rPr>
      </w:pPr>
      <w:r w:rsidRPr="005C667A">
        <w:rPr>
          <w:rFonts w:eastAsia="Times New Roman"/>
          <w:i/>
          <w:iCs/>
          <w:color w:val="333333"/>
          <w:szCs w:val="24"/>
          <w:u w:val="single"/>
          <w:lang w:eastAsia="ru-RU"/>
        </w:rPr>
        <w:t>Инструкция по приготовлению раствора для инфузий</w:t>
      </w:r>
    </w:p>
    <w:p w14:paraId="23C5F199" w14:textId="77777777" w:rsidR="00AD4D8E" w:rsidRPr="00144984" w:rsidRDefault="00AD4D8E" w:rsidP="00144984">
      <w:pPr>
        <w:ind w:firstLine="709"/>
        <w:rPr>
          <w:rFonts w:eastAsia="Times New Roman"/>
          <w:color w:val="333333"/>
          <w:szCs w:val="24"/>
          <w:lang w:eastAsia="ru-RU"/>
        </w:rPr>
      </w:pPr>
      <w:r w:rsidRPr="00144984">
        <w:rPr>
          <w:rFonts w:eastAsia="Times New Roman"/>
          <w:iCs/>
          <w:color w:val="333333"/>
          <w:szCs w:val="24"/>
          <w:lang w:eastAsia="ru-RU"/>
        </w:rPr>
        <w:t xml:space="preserve">Для введения первой дозы обинутузумаба 1000 мг в первом цикле терапии </w:t>
      </w:r>
      <w:r w:rsidRPr="00144984">
        <w:rPr>
          <w:rFonts w:eastAsia="Times New Roman"/>
          <w:color w:val="333333"/>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7BD24DAD" w14:textId="77777777" w:rsidR="00AD4D8E" w:rsidRPr="00144984" w:rsidRDefault="00AD4D8E" w:rsidP="00144984">
      <w:pPr>
        <w:ind w:firstLine="709"/>
        <w:rPr>
          <w:rFonts w:eastAsia="Times New Roman"/>
          <w:color w:val="333333"/>
          <w:szCs w:val="24"/>
          <w:lang w:eastAsia="ru-RU"/>
        </w:rPr>
      </w:pPr>
      <w:r w:rsidRPr="00144984">
        <w:rPr>
          <w:rFonts w:eastAsia="Times New Roman"/>
          <w:color w:val="333333"/>
          <w:szCs w:val="24"/>
          <w:lang w:eastAsia="ru-RU"/>
        </w:rPr>
        <w:t>В дальнейшем при повторном применении вводится 1000 мг препарата одномоментно (см. (см. таб. 2).</w:t>
      </w:r>
    </w:p>
    <w:p w14:paraId="4DFAD08C" w14:textId="37A0171C" w:rsidR="00AD4D8E" w:rsidRPr="00FA61D5" w:rsidRDefault="00AD4D8E" w:rsidP="00144984">
      <w:pPr>
        <w:ind w:firstLine="709"/>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1</w:t>
      </w:r>
      <w:r w:rsidRPr="00FA61D5">
        <w:rPr>
          <w:rFonts w:eastAsia="Times New Roman"/>
          <w:bCs/>
          <w:color w:val="333333"/>
          <w:szCs w:val="24"/>
          <w:lang w:eastAsia="ru-RU"/>
        </w:rPr>
        <w:t>.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5"/>
        <w:gridCol w:w="1913"/>
        <w:gridCol w:w="1950"/>
      </w:tblGrid>
      <w:tr w:rsidR="00AD4D8E" w:rsidRPr="005254A9" w14:paraId="4E87E769" w14:textId="77777777" w:rsidTr="006E50D1">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A1F5783" w14:textId="77777777" w:rsidR="00AD4D8E" w:rsidRPr="005254A9" w:rsidRDefault="00AD4D8E" w:rsidP="006E50D1">
            <w:pPr>
              <w:rPr>
                <w:rFonts w:eastAsia="Times New Roman"/>
                <w:color w:val="333333"/>
                <w:sz w:val="20"/>
                <w:szCs w:val="20"/>
                <w:lang w:eastAsia="ru-RU"/>
              </w:rPr>
            </w:pPr>
            <w:r w:rsidRPr="005254A9">
              <w:rPr>
                <w:rFonts w:eastAsia="Times New Roman"/>
                <w:b/>
                <w:bCs/>
                <w:color w:val="333333"/>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F6D0F77" w14:textId="77777777" w:rsidR="00AD4D8E" w:rsidRPr="005254A9" w:rsidRDefault="00AD4D8E" w:rsidP="006E50D1">
            <w:pPr>
              <w:rPr>
                <w:rFonts w:eastAsia="Times New Roman"/>
                <w:color w:val="333333"/>
                <w:sz w:val="20"/>
                <w:szCs w:val="20"/>
                <w:lang w:eastAsia="ru-RU"/>
              </w:rPr>
            </w:pPr>
            <w:r w:rsidRPr="005254A9">
              <w:rPr>
                <w:rFonts w:eastAsia="Times New Roman"/>
                <w:b/>
                <w:bCs/>
                <w:color w:val="333333"/>
                <w:sz w:val="20"/>
                <w:szCs w:val="20"/>
                <w:lang w:eastAsia="ru-RU"/>
              </w:rPr>
              <w:t>Необходимое количество</w:t>
            </w:r>
            <w:r w:rsidRPr="005254A9">
              <w:rPr>
                <w:rFonts w:eastAsia="Times New Roman"/>
                <w:b/>
                <w:bCs/>
                <w:color w:val="333333"/>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5F6F7A8" w14:textId="77777777" w:rsidR="00AD4D8E" w:rsidRPr="005254A9" w:rsidRDefault="00AD4D8E" w:rsidP="006E50D1">
            <w:pPr>
              <w:rPr>
                <w:rFonts w:eastAsia="Times New Roman"/>
                <w:color w:val="333333"/>
                <w:sz w:val="20"/>
                <w:szCs w:val="20"/>
                <w:lang w:eastAsia="ru-RU"/>
              </w:rPr>
            </w:pPr>
            <w:r w:rsidRPr="005254A9">
              <w:rPr>
                <w:rFonts w:eastAsia="Times New Roman"/>
                <w:b/>
                <w:bCs/>
                <w:color w:val="333333"/>
                <w:sz w:val="20"/>
                <w:szCs w:val="20"/>
                <w:lang w:eastAsia="ru-RU"/>
              </w:rPr>
              <w:t>Объем</w:t>
            </w:r>
            <w:r w:rsidRPr="005254A9">
              <w:rPr>
                <w:rFonts w:eastAsia="Times New Roman"/>
                <w:b/>
                <w:bCs/>
                <w:color w:val="333333"/>
                <w:sz w:val="20"/>
                <w:szCs w:val="20"/>
                <w:lang w:eastAsia="ru-RU"/>
              </w:rPr>
              <w:br/>
              <w:t>инфузионного пакета</w:t>
            </w:r>
          </w:p>
        </w:tc>
      </w:tr>
      <w:tr w:rsidR="00AD4D8E" w:rsidRPr="00050B13" w14:paraId="684FCA9F" w14:textId="77777777" w:rsidTr="006E50D1">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EC578E4"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BBA331"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170328B"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 мл</w:t>
            </w:r>
          </w:p>
        </w:tc>
      </w:tr>
      <w:tr w:rsidR="00AD4D8E" w:rsidRPr="00050B13" w14:paraId="72549274" w14:textId="77777777" w:rsidTr="006E50D1">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1D2494"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113467"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C14502D"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250 мл</w:t>
            </w:r>
          </w:p>
        </w:tc>
      </w:tr>
      <w:tr w:rsidR="00AD4D8E" w:rsidRPr="00050B13" w14:paraId="22E8F4E1" w14:textId="77777777" w:rsidTr="006E50D1">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183709D"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A841646"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5729BC"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250 мл</w:t>
            </w:r>
          </w:p>
        </w:tc>
      </w:tr>
    </w:tbl>
    <w:p w14:paraId="5E071E93" w14:textId="77777777" w:rsidR="00AD4D8E" w:rsidRDefault="00AD4D8E" w:rsidP="00AD4D8E">
      <w:pPr>
        <w:pStyle w:val="Normal1"/>
        <w:tabs>
          <w:tab w:val="left" w:pos="0"/>
        </w:tabs>
        <w:spacing w:before="0" w:line="360" w:lineRule="auto"/>
        <w:jc w:val="both"/>
        <w:rPr>
          <w:rFonts w:cs="Times New Roman"/>
          <w:b/>
        </w:rPr>
      </w:pPr>
    </w:p>
    <w:p w14:paraId="522CC824" w14:textId="004D3E21" w:rsidR="00AD4D8E" w:rsidRPr="00FA61D5" w:rsidRDefault="00AD4D8E" w:rsidP="00AD4D8E">
      <w:pPr>
        <w:pStyle w:val="Normal1"/>
        <w:tabs>
          <w:tab w:val="left" w:pos="0"/>
        </w:tabs>
        <w:spacing w:before="0" w:line="360" w:lineRule="auto"/>
        <w:jc w:val="both"/>
        <w:rPr>
          <w:rFonts w:cs="Times New Roman"/>
          <w:bCs/>
          <w:i/>
          <w:iCs/>
          <w:u w:val="single"/>
        </w:rPr>
      </w:pPr>
      <w:r w:rsidRPr="00FA61D5">
        <w:rPr>
          <w:rFonts w:cs="Times New Roman"/>
          <w:bCs/>
          <w:i/>
          <w:iCs/>
          <w:u w:val="single"/>
        </w:rPr>
        <w:t>Способ применения и дозы препарата обинутузумаб</w:t>
      </w:r>
    </w:p>
    <w:p w14:paraId="7EDFE5C0" w14:textId="77777777" w:rsidR="00FA61D5" w:rsidRDefault="00AD4D8E" w:rsidP="00FA61D5">
      <w:pPr>
        <w:ind w:firstLine="708"/>
        <w:rPr>
          <w:rFonts w:eastAsia="Times New Roman"/>
          <w:color w:val="333333"/>
          <w:szCs w:val="24"/>
          <w:lang w:eastAsia="ru-RU"/>
        </w:rPr>
      </w:pPr>
      <w:r w:rsidRPr="00714BE3">
        <w:rPr>
          <w:rFonts w:eastAsia="Times New Roman"/>
          <w:color w:val="333333"/>
          <w:szCs w:val="24"/>
          <w:lang w:eastAsia="ru-RU"/>
        </w:rPr>
        <w:t xml:space="preserve">Препарат вводят только </w:t>
      </w:r>
      <w:r>
        <w:rPr>
          <w:szCs w:val="24"/>
        </w:rPr>
        <w:t>внутривенно</w:t>
      </w:r>
      <w:r w:rsidRPr="00714BE3">
        <w:rPr>
          <w:rFonts w:eastAsia="Times New Roman"/>
          <w:color w:val="333333"/>
          <w:szCs w:val="24"/>
          <w:lang w:eastAsia="ru-RU"/>
        </w:rPr>
        <w:t xml:space="preserve"> капельно через отдельный катетер. Вводить препарат </w:t>
      </w:r>
      <w:r>
        <w:rPr>
          <w:szCs w:val="24"/>
        </w:rPr>
        <w:t>внутривенно</w:t>
      </w:r>
      <w:r w:rsidRPr="00714BE3">
        <w:rPr>
          <w:rFonts w:eastAsia="Times New Roman"/>
          <w:color w:val="333333"/>
          <w:szCs w:val="24"/>
          <w:lang w:eastAsia="ru-RU"/>
        </w:rPr>
        <w:t xml:space="preserve"> струйно или болюсно нельзя.</w:t>
      </w:r>
      <w:r w:rsidRPr="00ED6A0E">
        <w:rPr>
          <w:rFonts w:eastAsia="Times New Roman"/>
          <w:color w:val="333333"/>
          <w:szCs w:val="24"/>
          <w:lang w:eastAsia="ru-RU"/>
        </w:rPr>
        <w:t xml:space="preserve"> </w:t>
      </w:r>
      <w:r>
        <w:rPr>
          <w:rFonts w:eastAsia="Times New Roman"/>
          <w:color w:val="333333"/>
          <w:szCs w:val="24"/>
          <w:lang w:eastAsia="ru-RU"/>
        </w:rPr>
        <w:t>Для разведения</w:t>
      </w:r>
      <w:r w:rsidRPr="00714BE3">
        <w:rPr>
          <w:rFonts w:eastAsia="Times New Roman"/>
          <w:color w:val="333333"/>
          <w:szCs w:val="24"/>
          <w:lang w:eastAsia="ru-RU"/>
        </w:rPr>
        <w:t> следует использовать только 0.9% раствор натрия хлорида.</w:t>
      </w:r>
    </w:p>
    <w:p w14:paraId="72A4B93D" w14:textId="5A6755A7" w:rsidR="00AD4D8E" w:rsidRPr="00714BE3" w:rsidRDefault="00AD4D8E" w:rsidP="00FA61D5">
      <w:pPr>
        <w:ind w:firstLine="708"/>
        <w:rPr>
          <w:rFonts w:eastAsia="Times New Roman"/>
          <w:color w:val="333333"/>
          <w:szCs w:val="24"/>
          <w:lang w:eastAsia="ru-RU"/>
        </w:rPr>
      </w:pPr>
      <w:r w:rsidRPr="00714BE3">
        <w:rPr>
          <w:rFonts w:eastAsia="Times New Roman"/>
          <w:color w:val="333333"/>
          <w:szCs w:val="24"/>
          <w:lang w:eastAsia="ru-RU"/>
        </w:rPr>
        <w:lastRenderedPageBreak/>
        <w:t xml:space="preserve">Рекомендуемая доза </w:t>
      </w:r>
      <w:r>
        <w:rPr>
          <w:rFonts w:eastAsia="Times New Roman"/>
          <w:color w:val="333333"/>
          <w:szCs w:val="24"/>
          <w:lang w:eastAsia="ru-RU"/>
        </w:rPr>
        <w:t>обинутузумаба</w:t>
      </w:r>
      <w:r w:rsidRPr="00714BE3">
        <w:rPr>
          <w:rFonts w:eastAsia="Times New Roman"/>
          <w:color w:val="333333"/>
          <w:szCs w:val="24"/>
          <w:lang w:eastAsia="ru-RU"/>
        </w:rPr>
        <w:t> </w:t>
      </w:r>
      <w:r>
        <w:rPr>
          <w:rFonts w:eastAsia="Times New Roman"/>
          <w:color w:val="333333"/>
          <w:szCs w:val="24"/>
          <w:lang w:eastAsia="ru-RU"/>
        </w:rPr>
        <w:t xml:space="preserve">при хроническом лимфолейкозе </w:t>
      </w:r>
      <w:r w:rsidRPr="00714BE3">
        <w:rPr>
          <w:rFonts w:eastAsia="Times New Roman"/>
          <w:color w:val="333333"/>
          <w:szCs w:val="24"/>
          <w:lang w:eastAsia="ru-RU"/>
        </w:rPr>
        <w:t xml:space="preserve">составляет 1000 мг </w:t>
      </w:r>
      <w:r>
        <w:rPr>
          <w:szCs w:val="24"/>
        </w:rPr>
        <w:t>внутривенно</w:t>
      </w:r>
      <w:r w:rsidRPr="00714BE3">
        <w:rPr>
          <w:rFonts w:eastAsia="Times New Roman"/>
          <w:color w:val="333333"/>
          <w:szCs w:val="24"/>
          <w:lang w:eastAsia="ru-RU"/>
        </w:rPr>
        <w:t xml:space="preserve"> в дн</w:t>
      </w:r>
      <w:r>
        <w:rPr>
          <w:rFonts w:eastAsia="Times New Roman"/>
          <w:color w:val="333333"/>
          <w:szCs w:val="24"/>
          <w:lang w:eastAsia="ru-RU"/>
        </w:rPr>
        <w:t>и</w:t>
      </w:r>
      <w:r w:rsidRPr="00714BE3">
        <w:rPr>
          <w:rFonts w:eastAsia="Times New Roman"/>
          <w:color w:val="333333"/>
          <w:szCs w:val="24"/>
          <w:lang w:eastAsia="ru-RU"/>
        </w:rPr>
        <w:t xml:space="preserve"> 1 </w:t>
      </w:r>
      <w:r>
        <w:rPr>
          <w:rFonts w:eastAsia="Times New Roman"/>
          <w:color w:val="333333"/>
          <w:szCs w:val="24"/>
          <w:lang w:eastAsia="ru-RU"/>
        </w:rPr>
        <w:t>(или 1+</w:t>
      </w:r>
      <w:r w:rsidRPr="00714BE3">
        <w:rPr>
          <w:rFonts w:eastAsia="Times New Roman"/>
          <w:color w:val="333333"/>
          <w:szCs w:val="24"/>
          <w:lang w:eastAsia="ru-RU"/>
        </w:rPr>
        <w:t xml:space="preserve"> 2</w:t>
      </w:r>
      <w:r>
        <w:rPr>
          <w:rFonts w:eastAsia="Times New Roman"/>
          <w:color w:val="333333"/>
          <w:szCs w:val="24"/>
          <w:lang w:eastAsia="ru-RU"/>
        </w:rPr>
        <w:t>)</w:t>
      </w:r>
      <w:r w:rsidRPr="00714BE3">
        <w:rPr>
          <w:rFonts w:eastAsia="Times New Roman"/>
          <w:color w:val="333333"/>
          <w:szCs w:val="24"/>
          <w:lang w:eastAsia="ru-RU"/>
        </w:rPr>
        <w:t>, в день 8 и день 15 1-го 28-дневного цикла</w:t>
      </w:r>
      <w:r>
        <w:rPr>
          <w:rFonts w:eastAsia="Times New Roman"/>
          <w:color w:val="333333"/>
          <w:szCs w:val="24"/>
          <w:lang w:eastAsia="ru-RU"/>
        </w:rPr>
        <w:t xml:space="preserve"> (т</w:t>
      </w:r>
      <w:r w:rsidRPr="00714BE3">
        <w:rPr>
          <w:rFonts w:eastAsia="Times New Roman"/>
          <w:color w:val="333333"/>
          <w:szCs w:val="24"/>
          <w:lang w:eastAsia="ru-RU"/>
        </w:rPr>
        <w:t>аб</w:t>
      </w:r>
      <w:r>
        <w:rPr>
          <w:rFonts w:eastAsia="Times New Roman"/>
          <w:color w:val="333333"/>
          <w:szCs w:val="24"/>
          <w:lang w:eastAsia="ru-RU"/>
        </w:rPr>
        <w:t>.3), затем 1000 мг в циклах 2-6; при лимфомах доза обинутузумаба составляет 1000 мг в каждом цикле лечения</w:t>
      </w:r>
      <w:r w:rsidRPr="00714BE3">
        <w:rPr>
          <w:rFonts w:eastAsia="Times New Roman"/>
          <w:color w:val="333333"/>
          <w:szCs w:val="24"/>
          <w:lang w:eastAsia="ru-RU"/>
        </w:rPr>
        <w:t>.</w:t>
      </w:r>
    </w:p>
    <w:p w14:paraId="3463523F" w14:textId="628FD288" w:rsidR="00AD4D8E" w:rsidRPr="00FA61D5" w:rsidRDefault="00AD4D8E" w:rsidP="00AD4D8E">
      <w:pPr>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2</w:t>
      </w:r>
      <w:r w:rsidRPr="00FA61D5">
        <w:rPr>
          <w:rFonts w:eastAsia="Times New Roman"/>
          <w:bCs/>
          <w:color w:val="333333"/>
          <w:szCs w:val="24"/>
          <w:lang w:eastAsia="ru-RU"/>
        </w:rPr>
        <w:t>.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0"/>
        <w:gridCol w:w="4456"/>
      </w:tblGrid>
      <w:tr w:rsidR="00AD4D8E" w:rsidRPr="00A17581" w14:paraId="7AD4C291" w14:textId="77777777" w:rsidTr="006E50D1">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15702BE" w14:textId="77777777" w:rsidR="00AD4D8E" w:rsidRPr="00A17581" w:rsidRDefault="00AD4D8E" w:rsidP="006E50D1">
            <w:pPr>
              <w:rPr>
                <w:rFonts w:eastAsia="Times New Roman"/>
                <w:color w:val="333333"/>
                <w:sz w:val="20"/>
                <w:szCs w:val="20"/>
                <w:lang w:eastAsia="ru-RU"/>
              </w:rPr>
            </w:pPr>
            <w:r w:rsidRPr="00A17581">
              <w:rPr>
                <w:rFonts w:eastAsia="Times New Roman"/>
                <w:b/>
                <w:bCs/>
                <w:color w:val="333333"/>
                <w:sz w:val="20"/>
                <w:szCs w:val="20"/>
                <w:lang w:eastAsia="ru-RU"/>
              </w:rPr>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111447" w14:textId="77777777" w:rsidR="00AD4D8E" w:rsidRPr="00A17581" w:rsidRDefault="00AD4D8E" w:rsidP="006E50D1">
            <w:pPr>
              <w:rPr>
                <w:rFonts w:eastAsia="Times New Roman"/>
                <w:color w:val="333333"/>
                <w:sz w:val="20"/>
                <w:szCs w:val="20"/>
                <w:lang w:eastAsia="ru-RU"/>
              </w:rPr>
            </w:pPr>
            <w:r w:rsidRPr="00A17581">
              <w:rPr>
                <w:rFonts w:eastAsia="Times New Roman"/>
                <w:b/>
                <w:bCs/>
                <w:color w:val="333333"/>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443DF27" w14:textId="77777777" w:rsidR="00AD4D8E" w:rsidRPr="00A17581" w:rsidRDefault="00AD4D8E" w:rsidP="006E50D1">
            <w:pPr>
              <w:rPr>
                <w:rFonts w:eastAsia="Times New Roman"/>
                <w:color w:val="333333"/>
                <w:sz w:val="20"/>
                <w:szCs w:val="20"/>
                <w:lang w:eastAsia="ru-RU"/>
              </w:rPr>
            </w:pPr>
            <w:r w:rsidRPr="00A17581">
              <w:rPr>
                <w:rFonts w:eastAsia="Times New Roman"/>
                <w:b/>
                <w:bCs/>
                <w:color w:val="333333"/>
                <w:sz w:val="20"/>
                <w:szCs w:val="20"/>
                <w:lang w:eastAsia="ru-RU"/>
              </w:rPr>
              <w:t>Скорость инфузии</w:t>
            </w:r>
            <w:r w:rsidRPr="00A17581">
              <w:rPr>
                <w:rFonts w:eastAsia="Times New Roman"/>
                <w:color w:val="333333"/>
                <w:sz w:val="20"/>
                <w:szCs w:val="20"/>
                <w:lang w:eastAsia="ru-RU"/>
              </w:rPr>
              <w:t xml:space="preserve">  </w:t>
            </w:r>
          </w:p>
        </w:tc>
      </w:tr>
      <w:tr w:rsidR="00AD4D8E" w:rsidRPr="00714BE3" w14:paraId="062A9E21" w14:textId="77777777" w:rsidTr="006E50D1">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F3927FD" w14:textId="77777777" w:rsidR="00AD4D8E" w:rsidRPr="00A17581" w:rsidRDefault="00AD4D8E" w:rsidP="006E50D1">
            <w:pPr>
              <w:rPr>
                <w:rFonts w:eastAsia="Times New Roman"/>
                <w:color w:val="333333"/>
                <w:sz w:val="20"/>
                <w:szCs w:val="20"/>
                <w:lang w:eastAsia="ru-RU"/>
              </w:rPr>
            </w:pPr>
            <w:r w:rsidRPr="00A17581">
              <w:rPr>
                <w:rFonts w:eastAsia="Times New Roman"/>
                <w:b/>
                <w:bCs/>
                <w:color w:val="333333"/>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EC003BA"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75BE937"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C0E9302"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25 мг/ч в течение 4 ч. Не увеличивать скорость инфузии.</w:t>
            </w:r>
          </w:p>
        </w:tc>
      </w:tr>
      <w:tr w:rsidR="00AD4D8E" w:rsidRPr="00714BE3" w14:paraId="04DB85F1" w14:textId="77777777" w:rsidTr="006E50D1">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2C0108C5" w14:textId="77777777" w:rsidR="00AD4D8E" w:rsidRPr="00A17581" w:rsidRDefault="00AD4D8E" w:rsidP="006E50D1">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EBA2A8F" w14:textId="77777777" w:rsidR="00AD4D8E"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 xml:space="preserve">День 2 </w:t>
            </w:r>
          </w:p>
          <w:p w14:paraId="06FF843F" w14:textId="77777777" w:rsidR="00AD4D8E"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 xml:space="preserve">или </w:t>
            </w:r>
          </w:p>
          <w:p w14:paraId="138125A1" w14:textId="77777777" w:rsidR="00AD4D8E" w:rsidRDefault="00AD4D8E" w:rsidP="006E50D1">
            <w:pPr>
              <w:rPr>
                <w:rFonts w:eastAsia="Times New Roman"/>
                <w:color w:val="333333"/>
                <w:sz w:val="20"/>
                <w:szCs w:val="20"/>
                <w:lang w:eastAsia="ru-RU"/>
              </w:rPr>
            </w:pPr>
            <w:r>
              <w:rPr>
                <w:rFonts w:eastAsia="Times New Roman"/>
                <w:color w:val="333333"/>
                <w:sz w:val="20"/>
                <w:szCs w:val="20"/>
                <w:lang w:eastAsia="ru-RU"/>
              </w:rPr>
              <w:t>День 1</w:t>
            </w:r>
          </w:p>
          <w:p w14:paraId="5C8D4291"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3F8D8B"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5D14E"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не возникло инфузионных реакций, скорость инфузии составляет 50 мг/ч.</w:t>
            </w:r>
            <w:r w:rsidRPr="00A17581">
              <w:rPr>
                <w:rFonts w:eastAsia="Times New Roman"/>
                <w:color w:val="333333"/>
                <w:sz w:val="20"/>
                <w:szCs w:val="20"/>
                <w:lang w:eastAsia="ru-RU"/>
              </w:rPr>
              <w:br/>
              <w:t>Скорость инфузии можно постепенно увеличивать с шагом 50 мг/ч каждые 30 мин до максимальной скорости 400 мг/ч.</w:t>
            </w:r>
          </w:p>
        </w:tc>
      </w:tr>
      <w:tr w:rsidR="00AD4D8E" w:rsidRPr="00714BE3" w14:paraId="08E2A605" w14:textId="77777777" w:rsidTr="006E50D1">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4AE118A" w14:textId="77777777" w:rsidR="00AD4D8E" w:rsidRPr="00A17581" w:rsidRDefault="00AD4D8E" w:rsidP="006E50D1">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4E3D4AA"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3626F93"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5F30DF"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AD4D8E" w:rsidRPr="00714BE3" w14:paraId="4968253D" w14:textId="77777777" w:rsidTr="006E50D1">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A07BA78" w14:textId="77777777" w:rsidR="00AD4D8E" w:rsidRPr="00714BE3" w:rsidRDefault="00AD4D8E" w:rsidP="006E50D1">
            <w:pPr>
              <w:rPr>
                <w:rFonts w:eastAsia="Times New Roman"/>
                <w:color w:val="333333"/>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58997B1"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8D0BC9"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7009F77B" w14:textId="77777777" w:rsidR="00AD4D8E" w:rsidRPr="00714BE3" w:rsidRDefault="00AD4D8E" w:rsidP="006E50D1">
            <w:pPr>
              <w:rPr>
                <w:rFonts w:eastAsia="Times New Roman"/>
                <w:color w:val="333333"/>
                <w:szCs w:val="24"/>
                <w:lang w:eastAsia="ru-RU"/>
              </w:rPr>
            </w:pPr>
          </w:p>
        </w:tc>
      </w:tr>
      <w:tr w:rsidR="00AD4D8E" w:rsidRPr="00714BE3" w14:paraId="6AB41379" w14:textId="77777777" w:rsidTr="006E50D1">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B69833B" w14:textId="77777777" w:rsidR="00AD4D8E" w:rsidRPr="00A17581" w:rsidRDefault="00AD4D8E" w:rsidP="006E50D1">
            <w:pPr>
              <w:rPr>
                <w:rFonts w:eastAsia="Times New Roman"/>
                <w:color w:val="333333"/>
                <w:sz w:val="20"/>
                <w:szCs w:val="20"/>
                <w:lang w:eastAsia="ru-RU"/>
              </w:rPr>
            </w:pPr>
            <w:r w:rsidRPr="00A17581">
              <w:rPr>
                <w:rFonts w:eastAsia="Times New Roman"/>
                <w:b/>
                <w:bCs/>
                <w:color w:val="333333"/>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9DC41C1"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D3625A" w14:textId="77777777" w:rsidR="00AD4D8E" w:rsidRPr="00A17581" w:rsidRDefault="00AD4D8E" w:rsidP="006E50D1">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5570FD59" w14:textId="77777777" w:rsidR="00AD4D8E" w:rsidRPr="00714BE3" w:rsidRDefault="00AD4D8E" w:rsidP="006E50D1">
            <w:pPr>
              <w:rPr>
                <w:rFonts w:eastAsia="Times New Roman"/>
                <w:color w:val="333333"/>
                <w:szCs w:val="24"/>
                <w:lang w:eastAsia="ru-RU"/>
              </w:rPr>
            </w:pPr>
          </w:p>
        </w:tc>
      </w:tr>
    </w:tbl>
    <w:p w14:paraId="195C087D" w14:textId="77777777" w:rsidR="00AD4D8E" w:rsidRDefault="00AD4D8E" w:rsidP="00AD4D8E">
      <w:pPr>
        <w:ind w:firstLine="708"/>
        <w:rPr>
          <w:szCs w:val="24"/>
        </w:rPr>
      </w:pPr>
    </w:p>
    <w:p w14:paraId="7ABE5CBA" w14:textId="5272B3AC" w:rsidR="00AD4D8E" w:rsidRPr="00786B08" w:rsidRDefault="00AD4D8E" w:rsidP="00AD4D8E">
      <w:pPr>
        <w:ind w:firstLine="708"/>
        <w:rPr>
          <w:szCs w:val="24"/>
        </w:rPr>
      </w:pPr>
      <w:r>
        <w:rPr>
          <w:szCs w:val="24"/>
        </w:rPr>
        <w:t xml:space="preserve">При применении обинутузумаба могут наблюдаться инфузионные реакции (в том числе, тяжелые. </w:t>
      </w:r>
      <w:r w:rsidRPr="00786B08">
        <w:rPr>
          <w:szCs w:val="24"/>
        </w:rPr>
        <w:t>Наиболее част</w:t>
      </w:r>
      <w:r>
        <w:rPr>
          <w:szCs w:val="24"/>
        </w:rPr>
        <w:t xml:space="preserve">ые – </w:t>
      </w:r>
      <w:r w:rsidRPr="00786B08">
        <w:rPr>
          <w:szCs w:val="24"/>
        </w:rPr>
        <w:t>тошнота,</w:t>
      </w:r>
      <w:r>
        <w:rPr>
          <w:szCs w:val="24"/>
        </w:rPr>
        <w:t xml:space="preserve"> </w:t>
      </w:r>
      <w:r w:rsidRPr="00786B08">
        <w:rPr>
          <w:szCs w:val="24"/>
        </w:rPr>
        <w:t>рвота, озноб, понижение </w:t>
      </w:r>
      <w:r>
        <w:rPr>
          <w:szCs w:val="24"/>
        </w:rPr>
        <w:t xml:space="preserve">/ </w:t>
      </w:r>
      <w:r w:rsidRPr="00786B08">
        <w:rPr>
          <w:szCs w:val="24"/>
        </w:rPr>
        <w:t xml:space="preserve">повышение АД, повышение температуры тела, одышка, приливы, головная боль, тахикардия и диарея. Для предупреждения развития  </w:t>
      </w:r>
      <w:r>
        <w:rPr>
          <w:szCs w:val="24"/>
        </w:rPr>
        <w:t xml:space="preserve">инфузионных реакций всем пациентам </w:t>
      </w:r>
      <w:r w:rsidRPr="00786B08">
        <w:rPr>
          <w:szCs w:val="24"/>
        </w:rPr>
        <w:t xml:space="preserve">следует проводить </w:t>
      </w:r>
      <w:r>
        <w:rPr>
          <w:szCs w:val="24"/>
        </w:rPr>
        <w:t>п</w:t>
      </w:r>
      <w:r w:rsidRPr="00786B08">
        <w:rPr>
          <w:szCs w:val="24"/>
        </w:rPr>
        <w:t>ремедикацию</w:t>
      </w:r>
      <w:r w:rsidR="00FA61D5">
        <w:rPr>
          <w:szCs w:val="24"/>
        </w:rPr>
        <w:t xml:space="preserve"> </w:t>
      </w:r>
      <w:r>
        <w:rPr>
          <w:szCs w:val="24"/>
        </w:rPr>
        <w:t>антипиретиком или анальгетиком</w:t>
      </w:r>
      <w:r w:rsidRPr="00786B08">
        <w:rPr>
          <w:szCs w:val="24"/>
        </w:rPr>
        <w:t>,</w:t>
      </w:r>
      <w:r>
        <w:rPr>
          <w:szCs w:val="24"/>
        </w:rPr>
        <w:t xml:space="preserve"> а</w:t>
      </w:r>
      <w:r w:rsidRPr="00786B08">
        <w:rPr>
          <w:szCs w:val="24"/>
        </w:rPr>
        <w:t>нтигистаминными</w:t>
      </w:r>
      <w:r w:rsidR="00FA61D5">
        <w:rPr>
          <w:szCs w:val="24"/>
        </w:rPr>
        <w:t xml:space="preserve"> </w:t>
      </w:r>
      <w:r>
        <w:rPr>
          <w:szCs w:val="24"/>
        </w:rPr>
        <w:t>препаратами</w:t>
      </w:r>
      <w:r w:rsidR="00FA61D5">
        <w:rPr>
          <w:szCs w:val="24"/>
        </w:rPr>
        <w:t xml:space="preserve"> </w:t>
      </w:r>
      <w:r w:rsidRPr="00786B08">
        <w:rPr>
          <w:szCs w:val="24"/>
        </w:rPr>
        <w:t>и</w:t>
      </w:r>
      <w:r w:rsidR="00FA61D5">
        <w:rPr>
          <w:szCs w:val="24"/>
        </w:rPr>
        <w:t xml:space="preserve"> </w:t>
      </w:r>
      <w:r>
        <w:rPr>
          <w:szCs w:val="24"/>
        </w:rPr>
        <w:t>глюкокортикостероидными</w:t>
      </w:r>
      <w:r w:rsidR="00FA61D5">
        <w:rPr>
          <w:szCs w:val="24"/>
        </w:rPr>
        <w:t xml:space="preserve"> </w:t>
      </w:r>
      <w:r>
        <w:rPr>
          <w:szCs w:val="24"/>
        </w:rPr>
        <w:t xml:space="preserve">препаратами; отменять прием </w:t>
      </w:r>
      <w:r w:rsidRPr="00786B08">
        <w:rPr>
          <w:szCs w:val="24"/>
        </w:rPr>
        <w:t>антигипертензивного препарата утром в день первой инфузии, а также поэтапно вв</w:t>
      </w:r>
      <w:r>
        <w:rPr>
          <w:szCs w:val="24"/>
        </w:rPr>
        <w:t>о</w:t>
      </w:r>
      <w:r w:rsidRPr="00786B08">
        <w:rPr>
          <w:szCs w:val="24"/>
        </w:rPr>
        <w:t>д</w:t>
      </w:r>
      <w:r>
        <w:rPr>
          <w:szCs w:val="24"/>
        </w:rPr>
        <w:t>ить</w:t>
      </w:r>
      <w:r w:rsidRPr="00786B08">
        <w:rPr>
          <w:szCs w:val="24"/>
        </w:rPr>
        <w:t xml:space="preserve"> доз</w:t>
      </w:r>
      <w:r>
        <w:rPr>
          <w:szCs w:val="24"/>
        </w:rPr>
        <w:t>у в цикле 1 (таб.4)</w:t>
      </w:r>
      <w:r w:rsidRPr="00786B08">
        <w:rPr>
          <w:szCs w:val="24"/>
        </w:rPr>
        <w:t>.</w:t>
      </w:r>
    </w:p>
    <w:p w14:paraId="482641E0" w14:textId="77777777" w:rsidR="003E1316" w:rsidRDefault="003E1316" w:rsidP="00AD4D8E">
      <w:pPr>
        <w:rPr>
          <w:rFonts w:eastAsia="Times New Roman"/>
          <w:bCs/>
          <w:color w:val="333333"/>
          <w:szCs w:val="24"/>
          <w:lang w:eastAsia="ru-RU"/>
        </w:rPr>
      </w:pPr>
    </w:p>
    <w:p w14:paraId="73F84A0C" w14:textId="703BFB58" w:rsidR="00AD4D8E" w:rsidRPr="003E1316" w:rsidRDefault="00AD4D8E" w:rsidP="00AD4D8E">
      <w:pPr>
        <w:rPr>
          <w:rFonts w:eastAsia="Times New Roman"/>
          <w:bCs/>
          <w:color w:val="333333"/>
          <w:szCs w:val="24"/>
          <w:lang w:eastAsia="ru-RU"/>
        </w:rPr>
      </w:pPr>
      <w:r w:rsidRPr="003E1316">
        <w:rPr>
          <w:rFonts w:eastAsia="Times New Roman"/>
          <w:bCs/>
          <w:color w:val="333333"/>
          <w:szCs w:val="24"/>
          <w:lang w:eastAsia="ru-RU"/>
        </w:rPr>
        <w:t xml:space="preserve">Таблица </w:t>
      </w:r>
      <w:r w:rsidR="005C667A" w:rsidRPr="003E1316">
        <w:rPr>
          <w:rFonts w:eastAsia="Times New Roman"/>
          <w:bCs/>
          <w:color w:val="333333"/>
          <w:szCs w:val="24"/>
          <w:lang w:eastAsia="ru-RU"/>
        </w:rPr>
        <w:t>А3.4.3</w:t>
      </w:r>
      <w:r w:rsidRPr="003E1316">
        <w:rPr>
          <w:rFonts w:eastAsia="Times New Roman"/>
          <w:bCs/>
          <w:color w:val="333333"/>
          <w:szCs w:val="24"/>
          <w:lang w:eastAsia="ru-RU"/>
        </w:rPr>
        <w:t>. Премедикация перед введением препарата обинутузумаб, необходимая для снижения риска развития инфузионных реакций.</w:t>
      </w:r>
    </w:p>
    <w:tbl>
      <w:tblPr>
        <w:tblW w:w="4623" w:type="pct"/>
        <w:tblInd w:w="359"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2"/>
        <w:gridCol w:w="1803"/>
      </w:tblGrid>
      <w:tr w:rsidR="00AD4D8E" w:rsidRPr="00845763" w14:paraId="5A8FD0AA" w14:textId="77777777" w:rsidTr="006E50D1">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73D9F94" w14:textId="77777777" w:rsidR="00AD4D8E" w:rsidRPr="0019149F" w:rsidRDefault="00AD4D8E" w:rsidP="006E50D1">
            <w:pPr>
              <w:rPr>
                <w:rFonts w:eastAsia="Times New Roman"/>
                <w:sz w:val="20"/>
                <w:szCs w:val="20"/>
                <w:lang w:eastAsia="ru-RU"/>
              </w:rPr>
            </w:pPr>
            <w:r w:rsidRPr="0019149F">
              <w:rPr>
                <w:rFonts w:eastAsia="Times New Roman"/>
                <w:b/>
                <w:bCs/>
                <w:sz w:val="20"/>
                <w:szCs w:val="20"/>
                <w:lang w:eastAsia="ru-RU"/>
              </w:rPr>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1FB5ED" w14:textId="77777777" w:rsidR="00AD4D8E" w:rsidRPr="0019149F" w:rsidRDefault="00AD4D8E" w:rsidP="006E50D1">
            <w:pPr>
              <w:rPr>
                <w:rFonts w:eastAsia="Times New Roman"/>
                <w:sz w:val="20"/>
                <w:szCs w:val="20"/>
                <w:lang w:eastAsia="ru-RU"/>
              </w:rPr>
            </w:pPr>
            <w:r w:rsidRPr="0019149F">
              <w:rPr>
                <w:rFonts w:eastAsia="Times New Roman"/>
                <w:b/>
                <w:bCs/>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59311AE" w14:textId="77777777" w:rsidR="00AD4D8E" w:rsidRPr="0019149F" w:rsidRDefault="00AD4D8E" w:rsidP="006E50D1">
            <w:pPr>
              <w:rPr>
                <w:rFonts w:eastAsia="Times New Roman"/>
                <w:sz w:val="20"/>
                <w:szCs w:val="20"/>
                <w:lang w:eastAsia="ru-RU"/>
              </w:rPr>
            </w:pPr>
            <w:r w:rsidRPr="0019149F">
              <w:rPr>
                <w:rFonts w:eastAsia="Times New Roman"/>
                <w:b/>
                <w:bCs/>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619E5BF" w14:textId="77777777" w:rsidR="00AD4D8E" w:rsidRPr="0019149F" w:rsidRDefault="00AD4D8E" w:rsidP="006E50D1">
            <w:pPr>
              <w:rPr>
                <w:rFonts w:eastAsia="Times New Roman"/>
                <w:sz w:val="20"/>
                <w:szCs w:val="20"/>
                <w:lang w:eastAsia="ru-RU"/>
              </w:rPr>
            </w:pPr>
            <w:r w:rsidRPr="0019149F">
              <w:rPr>
                <w:rFonts w:eastAsia="Times New Roman"/>
                <w:b/>
                <w:bCs/>
                <w:sz w:val="20"/>
                <w:szCs w:val="20"/>
                <w:lang w:eastAsia="ru-RU"/>
              </w:rPr>
              <w:t>Применение</w:t>
            </w:r>
          </w:p>
        </w:tc>
      </w:tr>
      <w:tr w:rsidR="00AD4D8E" w:rsidRPr="00845763" w14:paraId="37B737B4" w14:textId="77777777" w:rsidTr="006E50D1">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44E266" w14:textId="77777777" w:rsidR="00AD4D8E" w:rsidRPr="00845763" w:rsidRDefault="00AD4D8E" w:rsidP="006E50D1">
            <w:pPr>
              <w:rPr>
                <w:rFonts w:eastAsia="Times New Roman"/>
                <w:sz w:val="18"/>
                <w:szCs w:val="18"/>
                <w:lang w:eastAsia="ru-RU"/>
              </w:rPr>
            </w:pPr>
            <w:r w:rsidRPr="00845763">
              <w:rPr>
                <w:rFonts w:eastAsia="Times New Roman"/>
                <w:b/>
                <w:bCs/>
                <w:i/>
                <w:iCs/>
                <w:sz w:val="18"/>
                <w:szCs w:val="18"/>
                <w:lang w:eastAsia="ru-RU"/>
              </w:rPr>
              <w:lastRenderedPageBreak/>
              <w:t>Цикл 1</w:t>
            </w:r>
            <w:r w:rsidRPr="00845763">
              <w:rPr>
                <w:rFonts w:eastAsia="Times New Roman"/>
                <w:b/>
                <w:bCs/>
                <w:i/>
                <w:iCs/>
                <w:sz w:val="18"/>
                <w:szCs w:val="18"/>
                <w:lang w:eastAsia="ru-RU"/>
              </w:rPr>
              <w:br/>
            </w:r>
            <w:r w:rsidRPr="00845763">
              <w:rPr>
                <w:rFonts w:eastAsia="Times New Roman"/>
                <w:sz w:val="18"/>
                <w:szCs w:val="18"/>
                <w:lang w:eastAsia="ru-RU"/>
              </w:rPr>
              <w:br/>
              <w:t>День 1, 2</w:t>
            </w:r>
            <w:r w:rsidRPr="00845763">
              <w:rPr>
                <w:rFonts w:eastAsia="Times New Roman"/>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FAE3853"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B396C0" w14:textId="77777777" w:rsidR="00AD4D8E" w:rsidRPr="00845763" w:rsidRDefault="00AD4D8E" w:rsidP="006E50D1">
            <w:pPr>
              <w:rPr>
                <w:rFonts w:eastAsia="Times New Roman"/>
                <w:sz w:val="18"/>
                <w:szCs w:val="18"/>
                <w:lang w:eastAsia="ru-RU"/>
              </w:rPr>
            </w:pPr>
            <w:r w:rsidRPr="000526C3">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AB3257"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7D1E3E03"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AE0D739" w14:textId="77777777" w:rsidR="00AD4D8E" w:rsidRPr="00845763" w:rsidRDefault="00AD4D8E" w:rsidP="006E50D1">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EAD6F95" w14:textId="77777777" w:rsidR="00AD4D8E" w:rsidRPr="00845763" w:rsidRDefault="00AD4D8E" w:rsidP="006E50D1">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E9EAB15"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815F328"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187F8E3"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C3DFC4B" w14:textId="77777777" w:rsidR="00AD4D8E" w:rsidRPr="00845763" w:rsidRDefault="00AD4D8E" w:rsidP="006E50D1">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41047ED2" w14:textId="77777777" w:rsidR="00AD4D8E" w:rsidRPr="00845763" w:rsidRDefault="00AD4D8E" w:rsidP="006E50D1">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4821341"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6D29A410" w14:textId="77777777" w:rsidR="00AD4D8E" w:rsidRPr="00845763" w:rsidRDefault="00AD4D8E" w:rsidP="006E50D1">
            <w:pPr>
              <w:rPr>
                <w:rFonts w:eastAsia="Times New Roman"/>
                <w:sz w:val="18"/>
                <w:szCs w:val="18"/>
                <w:lang w:eastAsia="ru-RU"/>
              </w:rPr>
            </w:pPr>
          </w:p>
        </w:tc>
      </w:tr>
      <w:tr w:rsidR="00AD4D8E" w:rsidRPr="00845763" w14:paraId="0BDFBF51" w14:textId="77777777" w:rsidTr="006E50D1">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641F12" w14:textId="77777777" w:rsidR="00AD4D8E" w:rsidRPr="00845763" w:rsidRDefault="00AD4D8E" w:rsidP="006E50D1">
            <w:pPr>
              <w:rPr>
                <w:rFonts w:eastAsia="Times New Roman"/>
                <w:sz w:val="18"/>
                <w:szCs w:val="18"/>
                <w:lang w:eastAsia="ru-RU"/>
              </w:rPr>
            </w:pPr>
            <w:r w:rsidRPr="00845763">
              <w:rPr>
                <w:rFonts w:eastAsia="Times New Roman"/>
                <w:b/>
                <w:bCs/>
                <w:i/>
                <w:iCs/>
                <w:sz w:val="18"/>
                <w:szCs w:val="18"/>
                <w:lang w:eastAsia="ru-RU"/>
              </w:rPr>
              <w:t>Все последующие инфузии</w:t>
            </w:r>
            <w:r w:rsidRPr="00845763">
              <w:rPr>
                <w:rFonts w:eastAsia="Times New Roman"/>
                <w:b/>
                <w:bCs/>
                <w:i/>
                <w:iCs/>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0899BC"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Пациенты без </w:t>
            </w:r>
            <w:r>
              <w:rPr>
                <w:rFonts w:eastAsia="Times New Roman"/>
                <w:sz w:val="18"/>
                <w:szCs w:val="18"/>
                <w:lang w:eastAsia="ru-RU"/>
              </w:rPr>
              <w:t>инфузионных реакций</w:t>
            </w:r>
            <w:r w:rsidRPr="00845763">
              <w:rPr>
                <w:rFonts w:eastAsia="Times New Roman"/>
                <w:sz w:val="18"/>
                <w:szCs w:val="18"/>
                <w:lang w:eastAsia="ru-RU"/>
              </w:rPr>
              <w:t xml:space="preserve">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FE6A82"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348D352"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1A75512F"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B47B1" w14:textId="77777777" w:rsidR="00AD4D8E" w:rsidRPr="00845763" w:rsidRDefault="00AD4D8E" w:rsidP="006E50D1">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8BA0CCC"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89AA22"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507A6C"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012B9F1"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84AA6" w14:textId="77777777" w:rsidR="00AD4D8E" w:rsidRPr="00845763" w:rsidRDefault="00AD4D8E" w:rsidP="006E50D1">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6147C3A" w14:textId="77777777" w:rsidR="00AD4D8E" w:rsidRPr="00845763" w:rsidRDefault="00AD4D8E" w:rsidP="006E50D1">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AEE8035"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3AB94181" w14:textId="77777777" w:rsidR="00AD4D8E" w:rsidRPr="00845763" w:rsidRDefault="00AD4D8E" w:rsidP="006E50D1">
            <w:pPr>
              <w:rPr>
                <w:rFonts w:eastAsia="Times New Roman"/>
                <w:sz w:val="18"/>
                <w:szCs w:val="18"/>
                <w:lang w:eastAsia="ru-RU"/>
              </w:rPr>
            </w:pPr>
          </w:p>
        </w:tc>
      </w:tr>
      <w:tr w:rsidR="00AD4D8E" w:rsidRPr="00845763" w14:paraId="11531A1A"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197448B7" w14:textId="77777777" w:rsidR="00AD4D8E" w:rsidRPr="00845763" w:rsidRDefault="00AD4D8E" w:rsidP="006E50D1">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D165931"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3 степени при предшествующей инфузии или пациенты с числом лимфоцитов &gt;25×10</w:t>
            </w:r>
            <w:r w:rsidRPr="00845763">
              <w:rPr>
                <w:rFonts w:eastAsia="Times New Roman"/>
                <w:sz w:val="18"/>
                <w:szCs w:val="18"/>
                <w:vertAlign w:val="superscript"/>
                <w:lang w:eastAsia="ru-RU"/>
              </w:rPr>
              <w:t>9</w:t>
            </w:r>
            <w:r w:rsidRPr="00845763">
              <w:rPr>
                <w:rFonts w:eastAsia="Times New Roman"/>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D6875ED" w14:textId="77777777" w:rsidR="00AD4D8E" w:rsidRPr="00845763" w:rsidRDefault="00AD4D8E" w:rsidP="006E50D1">
            <w:pPr>
              <w:rPr>
                <w:rFonts w:eastAsia="Times New Roman"/>
                <w:sz w:val="18"/>
                <w:szCs w:val="18"/>
                <w:lang w:eastAsia="ru-RU"/>
              </w:rPr>
            </w:pPr>
            <w:r>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B811017"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60CE75E9"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C1CFF75" w14:textId="77777777" w:rsidR="00AD4D8E" w:rsidRPr="00845763" w:rsidRDefault="00AD4D8E" w:rsidP="006E50D1">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F810532" w14:textId="77777777" w:rsidR="00AD4D8E" w:rsidRPr="00845763" w:rsidRDefault="00AD4D8E" w:rsidP="006E50D1">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3B112E6"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EE330"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0D8F952D" w14:textId="77777777" w:rsidTr="006E50D1">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6B8E64CD" w14:textId="77777777" w:rsidR="00AD4D8E" w:rsidRPr="00845763" w:rsidRDefault="00AD4D8E" w:rsidP="006E50D1">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50BE01A9" w14:textId="77777777" w:rsidR="00AD4D8E" w:rsidRPr="00845763" w:rsidRDefault="00AD4D8E" w:rsidP="006E50D1">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4528D88" w14:textId="77777777" w:rsidR="00AD4D8E" w:rsidRPr="00845763" w:rsidRDefault="00AD4D8E" w:rsidP="006E50D1">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0E0C6BC8" w14:textId="77777777" w:rsidR="00AD4D8E" w:rsidRPr="00845763" w:rsidRDefault="00AD4D8E" w:rsidP="006E50D1">
            <w:pPr>
              <w:rPr>
                <w:rFonts w:eastAsia="Times New Roman"/>
                <w:sz w:val="18"/>
                <w:szCs w:val="18"/>
                <w:lang w:eastAsia="ru-RU"/>
              </w:rPr>
            </w:pPr>
          </w:p>
        </w:tc>
      </w:tr>
    </w:tbl>
    <w:p w14:paraId="585A97B1" w14:textId="77777777" w:rsidR="00AD4D8E" w:rsidRDefault="00AD4D8E" w:rsidP="00AD4D8E">
      <w:pPr>
        <w:rPr>
          <w:szCs w:val="24"/>
        </w:rPr>
      </w:pPr>
    </w:p>
    <w:p w14:paraId="267A51EB" w14:textId="77777777" w:rsidR="00AD4D8E" w:rsidRPr="00786B08" w:rsidRDefault="00AD4D8E" w:rsidP="00AD4D8E">
      <w:pPr>
        <w:ind w:firstLine="708"/>
        <w:rPr>
          <w:szCs w:val="24"/>
        </w:rPr>
      </w:pPr>
      <w:r>
        <w:rPr>
          <w:szCs w:val="24"/>
        </w:rPr>
        <w:t>При развитии инфузионной реакции</w:t>
      </w:r>
      <w:r w:rsidRPr="00786B08">
        <w:rPr>
          <w:szCs w:val="24"/>
        </w:rPr>
        <w:t xml:space="preserve"> следует скорректировать скорость инфузии в зависимости от степени тяжести наблюдаемой реакции</w:t>
      </w:r>
      <w:r>
        <w:rPr>
          <w:szCs w:val="24"/>
        </w:rPr>
        <w:t>: п</w:t>
      </w:r>
      <w:r w:rsidRPr="00786B08">
        <w:rPr>
          <w:szCs w:val="24"/>
        </w:rPr>
        <w:t xml:space="preserve">ри развитии </w:t>
      </w:r>
      <w:r>
        <w:rPr>
          <w:szCs w:val="24"/>
        </w:rPr>
        <w:t>реакции</w:t>
      </w:r>
      <w:r w:rsidRPr="00786B08">
        <w:rPr>
          <w:szCs w:val="24"/>
        </w:rPr>
        <w:t xml:space="preserve"> 1-3 степени следует временно приостановить инфузию и провести медикаментозную терапию, необходимую для устранения симптомов. При развитии </w:t>
      </w:r>
      <w:r>
        <w:rPr>
          <w:szCs w:val="24"/>
        </w:rPr>
        <w:t>реакции</w:t>
      </w:r>
      <w:r w:rsidRPr="00786B08">
        <w:rPr>
          <w:szCs w:val="24"/>
        </w:rPr>
        <w:t xml:space="preserve"> 4-й степени следует прервать инфузию и полностью прекратить терапию. После разрешения симптомов </w:t>
      </w:r>
      <w:r>
        <w:rPr>
          <w:szCs w:val="24"/>
        </w:rPr>
        <w:t>инфузионной реакции</w:t>
      </w:r>
      <w:r w:rsidRPr="00786B08">
        <w:rPr>
          <w:szCs w:val="24"/>
        </w:rPr>
        <w:t xml:space="preserve"> инфузию можно возобновить (за исключением случаев 4-й степени) со скоростью в 2 раза ниже, чем скорость, при которой развились </w:t>
      </w:r>
      <w:r>
        <w:rPr>
          <w:szCs w:val="24"/>
        </w:rPr>
        <w:t>реакции</w:t>
      </w:r>
      <w:r w:rsidRPr="00786B08">
        <w:rPr>
          <w:szCs w:val="24"/>
        </w:rPr>
        <w:t xml:space="preserve">. Если у пациента </w:t>
      </w:r>
      <w:r w:rsidRPr="00786B08">
        <w:rPr>
          <w:szCs w:val="24"/>
        </w:rPr>
        <w:lastRenderedPageBreak/>
        <w:t xml:space="preserve">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3DA57E6F" w14:textId="77777777" w:rsidR="00AD4D8E" w:rsidRPr="00786B08" w:rsidRDefault="00AD4D8E" w:rsidP="00AD4D8E">
      <w:pPr>
        <w:ind w:firstLine="708"/>
        <w:rPr>
          <w:szCs w:val="24"/>
        </w:rPr>
      </w:pPr>
      <w:r w:rsidRPr="00786B08">
        <w:rPr>
          <w:szCs w:val="24"/>
        </w:rPr>
        <w:t>Во время инфузии обинутузумаба возможно понижение АД. В связи с этим следует рассмотреть возможность приостановки лечения антигипертензивными </w:t>
      </w:r>
      <w:r>
        <w:rPr>
          <w:szCs w:val="24"/>
        </w:rPr>
        <w:t>препаратами</w:t>
      </w:r>
      <w:r w:rsidRPr="00786B08">
        <w:rPr>
          <w:szCs w:val="24"/>
        </w:rPr>
        <w:t> в течение 12 ч перед каждой инфузией, на протяжении каждой инфузии и в продолжение 1 ч после введения обинутузумаба.</w:t>
      </w:r>
    </w:p>
    <w:p w14:paraId="10F04EE7" w14:textId="77777777" w:rsidR="00AD4D8E" w:rsidRPr="00786B08" w:rsidRDefault="00AD4D8E" w:rsidP="00AD4D8E">
      <w:pPr>
        <w:rPr>
          <w:szCs w:val="24"/>
        </w:rPr>
      </w:pPr>
      <w:r w:rsidRPr="00786B08">
        <w:rPr>
          <w:szCs w:val="24"/>
        </w:rPr>
        <w:t xml:space="preserve"> </w:t>
      </w:r>
      <w:r w:rsidRPr="00786B08">
        <w:rPr>
          <w:szCs w:val="24"/>
        </w:rPr>
        <w:tab/>
        <w:t>На фоне терапии обинутузумабом возможно развитие анафилаксии</w:t>
      </w:r>
      <w:r>
        <w:rPr>
          <w:szCs w:val="24"/>
        </w:rPr>
        <w:t>, при этом в</w:t>
      </w:r>
      <w:r w:rsidRPr="00786B08">
        <w:rPr>
          <w:szCs w:val="24"/>
        </w:rPr>
        <w:t>озможны затруднения при дифференциальной диагностике р</w:t>
      </w:r>
      <w:r>
        <w:rPr>
          <w:szCs w:val="24"/>
        </w:rPr>
        <w:t>еакции гиперчувствительности и</w:t>
      </w:r>
      <w:r w:rsidRPr="00786B08">
        <w:rPr>
          <w:szCs w:val="24"/>
        </w:rPr>
        <w:t xml:space="preserve"> </w:t>
      </w:r>
      <w:r>
        <w:rPr>
          <w:szCs w:val="24"/>
        </w:rPr>
        <w:t>инфузионной реакции</w:t>
      </w:r>
      <w:r w:rsidRPr="00786B08">
        <w:rPr>
          <w:szCs w:val="24"/>
        </w:rPr>
        <w:t>. Если во время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6E0FC0F1" w14:textId="36E7B0D9" w:rsidR="00AD4D8E" w:rsidRDefault="00AD4D8E" w:rsidP="00AD4D8E">
      <w:pPr>
        <w:rPr>
          <w:szCs w:val="24"/>
        </w:rPr>
      </w:pPr>
      <w:r w:rsidRPr="00786B08">
        <w:rPr>
          <w:szCs w:val="24"/>
        </w:rPr>
        <w:t xml:space="preserve"> </w:t>
      </w:r>
      <w:r w:rsidRPr="00786B08">
        <w:rPr>
          <w:szCs w:val="24"/>
        </w:rPr>
        <w:tab/>
        <w:t xml:space="preserve">Пациентам из группы риска развития </w:t>
      </w:r>
      <w:r>
        <w:rPr>
          <w:szCs w:val="24"/>
        </w:rPr>
        <w:t>с</w:t>
      </w:r>
      <w:r w:rsidRPr="00786B08">
        <w:rPr>
          <w:szCs w:val="24"/>
        </w:rPr>
        <w:t>индром</w:t>
      </w:r>
      <w:r>
        <w:rPr>
          <w:szCs w:val="24"/>
        </w:rPr>
        <w:t>а</w:t>
      </w:r>
      <w:r w:rsidRPr="00786B08">
        <w:rPr>
          <w:szCs w:val="24"/>
        </w:rPr>
        <w:t xml:space="preserve"> лизиса опухоли (с </w:t>
      </w:r>
      <w:r>
        <w:rPr>
          <w:szCs w:val="24"/>
        </w:rPr>
        <w:t xml:space="preserve">большой </w:t>
      </w:r>
      <w:r w:rsidRPr="00786B08">
        <w:rPr>
          <w:szCs w:val="24"/>
        </w:rPr>
        <w:t xml:space="preserve">опухолевой </w:t>
      </w:r>
      <w:r>
        <w:rPr>
          <w:szCs w:val="24"/>
        </w:rPr>
        <w:t>массой</w:t>
      </w:r>
      <w:r w:rsidRPr="00786B08">
        <w:rPr>
          <w:szCs w:val="24"/>
        </w:rPr>
        <w:t xml:space="preserve"> и/или высоким содержанием лимфоцитов в периферической крови и/или почечной недостаточностью </w:t>
      </w:r>
      <w:r>
        <w:rPr>
          <w:szCs w:val="24"/>
        </w:rPr>
        <w:t>с клиренсом</w:t>
      </w:r>
      <w:r w:rsidRPr="00786B08">
        <w:rPr>
          <w:szCs w:val="24"/>
        </w:rPr>
        <w:t> креатинина &lt;70 мл/мин</w:t>
      </w:r>
      <w:r>
        <w:rPr>
          <w:szCs w:val="24"/>
        </w:rPr>
        <w:t>)</w:t>
      </w:r>
      <w:r w:rsidRPr="00786B08">
        <w:rPr>
          <w:szCs w:val="24"/>
        </w:rPr>
        <w:t xml:space="preserve"> н</w:t>
      </w:r>
      <w:r>
        <w:rPr>
          <w:szCs w:val="24"/>
        </w:rPr>
        <w:t>еобходимо провести профилактику синдрома, включающую</w:t>
      </w:r>
      <w:r w:rsidRPr="00786B08">
        <w:rPr>
          <w:szCs w:val="24"/>
        </w:rPr>
        <w:t xml:space="preserve"> адекватную гидратацию и назначение гипоурикемических </w:t>
      </w:r>
      <w:r>
        <w:rPr>
          <w:szCs w:val="24"/>
        </w:rPr>
        <w:t>препаратов</w:t>
      </w:r>
      <w:r w:rsidRPr="00786B08">
        <w:rPr>
          <w:szCs w:val="24"/>
        </w:rPr>
        <w:t xml:space="preserve"> (например аллопуринол или другие препараты) до начала инфузии. </w:t>
      </w:r>
    </w:p>
    <w:p w14:paraId="71783BF0" w14:textId="2CA04E7D" w:rsidR="00E33546" w:rsidRDefault="00E33546" w:rsidP="00AD4D8E">
      <w:pPr>
        <w:rPr>
          <w:szCs w:val="24"/>
        </w:rPr>
      </w:pPr>
    </w:p>
    <w:p w14:paraId="3A3AD245" w14:textId="77777777" w:rsidR="00E33546" w:rsidRPr="00E33546" w:rsidRDefault="00E33546" w:rsidP="00E33546">
      <w:pPr>
        <w:pStyle w:val="2"/>
        <w:rPr>
          <w:rStyle w:val="aa"/>
          <w:b/>
          <w:bCs w:val="0"/>
        </w:rPr>
      </w:pPr>
      <w:bookmarkStart w:id="99" w:name="_Toc97734659"/>
      <w:bookmarkStart w:id="100" w:name="_Toc100658234"/>
      <w:r w:rsidRPr="00E33546">
        <w:rPr>
          <w:rStyle w:val="aa"/>
          <w:b/>
          <w:bCs w:val="0"/>
        </w:rPr>
        <w:t>Приложение А3.5. Профилактика инфекционных осложнений</w:t>
      </w:r>
      <w:bookmarkEnd w:id="99"/>
      <w:bookmarkEnd w:id="100"/>
    </w:p>
    <w:p w14:paraId="348DC3A1" w14:textId="77777777" w:rsidR="00E33546" w:rsidRDefault="00E33546" w:rsidP="00E33546">
      <w:pPr>
        <w:widowControl w:val="0"/>
        <w:autoSpaceDE w:val="0"/>
        <w:autoSpaceDN w:val="0"/>
        <w:adjustRightInd w:val="0"/>
        <w:ind w:right="49" w:firstLine="709"/>
        <w:contextualSpacing/>
      </w:pPr>
      <w:r w:rsidRPr="00761653">
        <w:t xml:space="preserve">Инфекции являются ведущими осложнениями при лечении </w:t>
      </w:r>
      <w:r>
        <w:t xml:space="preserve">ХЛЛ/ЛМЛ,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xml:space="preserve">, при резистентном варианте </w:t>
      </w:r>
      <w:r>
        <w:t xml:space="preserve">заболевания,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xml:space="preserve">, наличии центрального венозного катетера </w:t>
      </w:r>
      <w:r w:rsidRPr="00761653">
        <w:lastRenderedPageBreak/>
        <w:t>(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Инфекционные осложнения у </w:t>
      </w:r>
      <w:r>
        <w:t>пациентов</w:t>
      </w:r>
      <w:r w:rsidRPr="00761653">
        <w:t xml:space="preserve"> с </w:t>
      </w:r>
      <w:r>
        <w:t>ХЛЛ/ЛМЛ</w:t>
      </w:r>
      <w:r w:rsidRPr="00761653">
        <w:t xml:space="preserve"> характеризуются разнообразием как по этиологии, так и по локализации инфекционного процесса. </w:t>
      </w:r>
    </w:p>
    <w:p w14:paraId="3D96D06E" w14:textId="77777777" w:rsidR="00E33546" w:rsidRDefault="00E33546" w:rsidP="00E33546">
      <w:pPr>
        <w:widowControl w:val="0"/>
        <w:autoSpaceDE w:val="0"/>
        <w:autoSpaceDN w:val="0"/>
        <w:adjustRightInd w:val="0"/>
        <w:ind w:right="49" w:firstLine="709"/>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5DC6D6BD" w14:textId="209B6BBF" w:rsidR="00E33546" w:rsidRPr="00EC0DE8" w:rsidRDefault="00E33546" w:rsidP="00E33546">
      <w:pPr>
        <w:tabs>
          <w:tab w:val="left" w:pos="0"/>
          <w:tab w:val="left" w:pos="567"/>
        </w:tabs>
        <w:rPr>
          <w:bCs/>
          <w:szCs w:val="24"/>
        </w:rPr>
      </w:pPr>
      <w:r w:rsidRPr="00E33546">
        <w:rPr>
          <w:bCs/>
          <w:szCs w:val="24"/>
          <w:u w:val="single"/>
        </w:rPr>
        <w:t>Профилактика пневмоцистной пневмонии</w:t>
      </w:r>
      <w:r w:rsidR="00EC0DE8">
        <w:rPr>
          <w:bCs/>
          <w:szCs w:val="24"/>
          <w:u w:val="single"/>
        </w:rPr>
        <w:t xml:space="preserve"> </w:t>
      </w:r>
      <w:r w:rsidR="00EC0DE8">
        <w:rPr>
          <w:b/>
          <w:szCs w:val="24"/>
          <w:lang w:val="en-US"/>
        </w:rPr>
        <w:fldChar w:fldCharType="begin" w:fldLock="1"/>
      </w:r>
      <w:r w:rsidR="005477DB">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w:instrText>
      </w:r>
      <w:r w:rsidR="005477DB" w:rsidRPr="00DB5EBF">
        <w:rPr>
          <w:b/>
          <w:szCs w:val="24"/>
        </w:rPr>
        <w:instrText>"</w:instrText>
      </w:r>
      <w:r w:rsidR="005477DB">
        <w:rPr>
          <w:b/>
          <w:szCs w:val="24"/>
          <w:lang w:val="en-US"/>
        </w:rPr>
        <w:instrText>Skiada</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Anna</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Rizzi</w:instrText>
      </w:r>
      <w:r w:rsidR="005477DB" w:rsidRPr="00DB5EBF">
        <w:rPr>
          <w:b/>
          <w:szCs w:val="24"/>
        </w:rPr>
        <w:instrText>-</w:instrText>
      </w:r>
      <w:r w:rsidR="005477DB">
        <w:rPr>
          <w:b/>
          <w:szCs w:val="24"/>
          <w:lang w:val="en-US"/>
        </w:rPr>
        <w:instrText>Puechal</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Val</w:instrText>
      </w:r>
      <w:r w:rsidR="005477DB" w:rsidRPr="00DB5EBF">
        <w:rPr>
          <w:b/>
          <w:szCs w:val="24"/>
        </w:rPr>
        <w:instrText>é</w:instrText>
      </w:r>
      <w:r w:rsidR="005477DB">
        <w:rPr>
          <w:b/>
          <w:szCs w:val="24"/>
          <w:lang w:val="en-US"/>
        </w:rPr>
        <w:instrText>rie</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Sinko</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Janos</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Slavin</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Monica</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Styczynski</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Jan</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Tweddle</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Lorraine</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w:instrText>
      </w:r>
      <w:r w:rsidR="005477DB">
        <w:rPr>
          <w:b/>
          <w:szCs w:val="24"/>
          <w:lang w:val="en-US"/>
        </w:rPr>
        <w:instrText>Wood</w:instrText>
      </w:r>
      <w:r w:rsidR="005477DB" w:rsidRPr="00DB5EBF">
        <w:rPr>
          <w:b/>
          <w:szCs w:val="24"/>
        </w:rPr>
        <w:instrText>","</w:instrText>
      </w:r>
      <w:r w:rsidR="005477DB">
        <w:rPr>
          <w:b/>
          <w:szCs w:val="24"/>
          <w:lang w:val="en-US"/>
        </w:rPr>
        <w:instrText>given</w:instrText>
      </w:r>
      <w:r w:rsidR="005477DB" w:rsidRPr="00DB5EBF">
        <w:rPr>
          <w:b/>
          <w:szCs w:val="24"/>
        </w:rPr>
        <w:instrText>":"</w:instrText>
      </w:r>
      <w:r w:rsidR="005477DB">
        <w:rPr>
          <w:b/>
          <w:szCs w:val="24"/>
          <w:lang w:val="en-US"/>
        </w:rPr>
        <w:instrText>Craig</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container</w:instrText>
      </w:r>
      <w:r w:rsidR="005477DB" w:rsidRPr="00DB5EBF">
        <w:rPr>
          <w:b/>
          <w:szCs w:val="24"/>
        </w:rPr>
        <w:instrText>-</w:instrText>
      </w:r>
      <w:r w:rsidR="005477DB">
        <w:rPr>
          <w:b/>
          <w:szCs w:val="24"/>
          <w:lang w:val="en-US"/>
        </w:rPr>
        <w:instrText>title</w:instrText>
      </w:r>
      <w:r w:rsidR="005477DB" w:rsidRPr="00DB5EBF">
        <w:rPr>
          <w:b/>
          <w:szCs w:val="24"/>
        </w:rPr>
        <w:instrText>":"</w:instrText>
      </w:r>
      <w:r w:rsidR="005477DB">
        <w:rPr>
          <w:b/>
          <w:szCs w:val="24"/>
          <w:lang w:val="en-US"/>
        </w:rPr>
        <w:instrText>Journal</w:instrText>
      </w:r>
      <w:r w:rsidR="005477DB" w:rsidRPr="00DB5EBF">
        <w:rPr>
          <w:b/>
          <w:szCs w:val="24"/>
        </w:rPr>
        <w:instrText xml:space="preserve"> </w:instrText>
      </w:r>
      <w:r w:rsidR="005477DB">
        <w:rPr>
          <w:b/>
          <w:szCs w:val="24"/>
          <w:lang w:val="en-US"/>
        </w:rPr>
        <w:instrText>of</w:instrText>
      </w:r>
      <w:r w:rsidR="005477DB" w:rsidRPr="00DB5EBF">
        <w:rPr>
          <w:b/>
          <w:szCs w:val="24"/>
        </w:rPr>
        <w:instrText xml:space="preserve"> </w:instrText>
      </w:r>
      <w:r w:rsidR="005477DB">
        <w:rPr>
          <w:b/>
          <w:szCs w:val="24"/>
          <w:lang w:val="en-US"/>
        </w:rPr>
        <w:instrText>Antimicrobial</w:instrText>
      </w:r>
      <w:r w:rsidR="005477DB" w:rsidRPr="00DB5EBF">
        <w:rPr>
          <w:b/>
          <w:szCs w:val="24"/>
        </w:rPr>
        <w:instrText xml:space="preserve"> </w:instrText>
      </w:r>
      <w:r w:rsidR="005477DB">
        <w:rPr>
          <w:b/>
          <w:szCs w:val="24"/>
          <w:lang w:val="en-US"/>
        </w:rPr>
        <w:instrText>Chemotherapy</w:instrText>
      </w:r>
      <w:r w:rsidR="005477DB" w:rsidRPr="00DB5EBF">
        <w:rPr>
          <w:b/>
          <w:szCs w:val="24"/>
        </w:rPr>
        <w:instrText>","</w:instrText>
      </w:r>
      <w:r w:rsidR="005477DB">
        <w:rPr>
          <w:b/>
          <w:szCs w:val="24"/>
          <w:lang w:val="en-US"/>
        </w:rPr>
        <w:instrText>id</w:instrText>
      </w:r>
      <w:r w:rsidR="005477DB" w:rsidRPr="00DB5EBF">
        <w:rPr>
          <w:b/>
          <w:szCs w:val="24"/>
        </w:rPr>
        <w:instrText>":"</w:instrText>
      </w:r>
      <w:r w:rsidR="005477DB">
        <w:rPr>
          <w:b/>
          <w:szCs w:val="24"/>
          <w:lang w:val="en-US"/>
        </w:rPr>
        <w:instrText>ITEM</w:instrText>
      </w:r>
      <w:r w:rsidR="005477DB" w:rsidRPr="00DB5EBF">
        <w:rPr>
          <w:b/>
          <w:szCs w:val="24"/>
        </w:rPr>
        <w:instrText>-2","</w:instrText>
      </w:r>
      <w:r w:rsidR="005477DB">
        <w:rPr>
          <w:b/>
          <w:szCs w:val="24"/>
          <w:lang w:val="en-US"/>
        </w:rPr>
        <w:instrText>issue</w:instrText>
      </w:r>
      <w:r w:rsidR="005477DB" w:rsidRPr="00DB5EBF">
        <w:rPr>
          <w:b/>
          <w:szCs w:val="24"/>
        </w:rPr>
        <w:instrText>":"9","</w:instrText>
      </w:r>
      <w:r w:rsidR="005477DB">
        <w:rPr>
          <w:b/>
          <w:szCs w:val="24"/>
          <w:lang w:val="en-US"/>
        </w:rPr>
        <w:instrText>issued</w:instrText>
      </w:r>
      <w:r w:rsidR="005477DB" w:rsidRPr="00DB5EBF">
        <w:rPr>
          <w:b/>
          <w:szCs w:val="24"/>
        </w:rPr>
        <w:instrText>":{"</w:instrText>
      </w:r>
      <w:r w:rsidR="005477DB">
        <w:rPr>
          <w:b/>
          <w:szCs w:val="24"/>
          <w:lang w:val="en-US"/>
        </w:rPr>
        <w:instrText>date</w:instrText>
      </w:r>
      <w:r w:rsidR="005477DB" w:rsidRPr="00DB5EBF">
        <w:rPr>
          <w:b/>
          <w:szCs w:val="24"/>
        </w:rPr>
        <w:instrText>-</w:instrText>
      </w:r>
      <w:r w:rsidR="005477DB">
        <w:rPr>
          <w:b/>
          <w:szCs w:val="24"/>
          <w:lang w:val="en-US"/>
        </w:rPr>
        <w:instrText>parts</w:instrText>
      </w:r>
      <w:r w:rsidR="005477DB" w:rsidRPr="00DB5EBF">
        <w:rPr>
          <w:b/>
          <w:szCs w:val="24"/>
        </w:rPr>
        <w:instrText>":[["2016","9","1"]]},"</w:instrText>
      </w:r>
      <w:r w:rsidR="005477DB">
        <w:rPr>
          <w:b/>
          <w:szCs w:val="24"/>
          <w:lang w:val="en-US"/>
        </w:rPr>
        <w:instrText>page</w:instrText>
      </w:r>
      <w:r w:rsidR="005477DB" w:rsidRPr="00DB5EBF">
        <w:rPr>
          <w:b/>
          <w:szCs w:val="24"/>
        </w:rPr>
        <w:instrText>":"1-8","</w:instrText>
      </w:r>
      <w:r w:rsidR="005477DB">
        <w:rPr>
          <w:b/>
          <w:szCs w:val="24"/>
          <w:lang w:val="en-US"/>
        </w:rPr>
        <w:instrText>publisher</w:instrText>
      </w:r>
      <w:r w:rsidR="005477DB" w:rsidRPr="00DB5EBF">
        <w:rPr>
          <w:b/>
          <w:szCs w:val="24"/>
        </w:rPr>
        <w:instrText>":"</w:instrText>
      </w:r>
      <w:r w:rsidR="005477DB">
        <w:rPr>
          <w:b/>
          <w:szCs w:val="24"/>
          <w:lang w:val="en-US"/>
        </w:rPr>
        <w:instrText>Oxford</w:instrText>
      </w:r>
      <w:r w:rsidR="005477DB" w:rsidRPr="00DB5EBF">
        <w:rPr>
          <w:b/>
          <w:szCs w:val="24"/>
        </w:rPr>
        <w:instrText xml:space="preserve"> </w:instrText>
      </w:r>
      <w:r w:rsidR="005477DB">
        <w:rPr>
          <w:b/>
          <w:szCs w:val="24"/>
          <w:lang w:val="en-US"/>
        </w:rPr>
        <w:instrText>University</w:instrText>
      </w:r>
      <w:r w:rsidR="005477DB" w:rsidRPr="00DB5EBF">
        <w:rPr>
          <w:b/>
          <w:szCs w:val="24"/>
        </w:rPr>
        <w:instrText xml:space="preserve"> </w:instrText>
      </w:r>
      <w:r w:rsidR="005477DB">
        <w:rPr>
          <w:b/>
          <w:szCs w:val="24"/>
          <w:lang w:val="en-US"/>
        </w:rPr>
        <w:instrText>Press</w:instrText>
      </w:r>
      <w:r w:rsidR="005477DB" w:rsidRPr="00DB5EBF">
        <w:rPr>
          <w:b/>
          <w:szCs w:val="24"/>
        </w:rPr>
        <w:instrText>","</w:instrText>
      </w:r>
      <w:r w:rsidR="005477DB">
        <w:rPr>
          <w:b/>
          <w:szCs w:val="24"/>
          <w:lang w:val="en-US"/>
        </w:rPr>
        <w:instrText>title</w:instrText>
      </w:r>
      <w:r w:rsidR="005477DB" w:rsidRPr="00DB5EBF">
        <w:rPr>
          <w:b/>
          <w:szCs w:val="24"/>
        </w:rPr>
        <w:instrText>":"</w:instrText>
      </w:r>
      <w:r w:rsidR="005477DB">
        <w:rPr>
          <w:b/>
          <w:szCs w:val="24"/>
          <w:lang w:val="en-US"/>
        </w:rPr>
        <w:instrText>ECIL</w:instrText>
      </w:r>
      <w:r w:rsidR="005477DB" w:rsidRPr="00DB5EBF">
        <w:rPr>
          <w:b/>
          <w:szCs w:val="24"/>
        </w:rPr>
        <w:instrText xml:space="preserve"> </w:instrText>
      </w:r>
      <w:r w:rsidR="005477DB">
        <w:rPr>
          <w:b/>
          <w:szCs w:val="24"/>
          <w:lang w:val="en-US"/>
        </w:rPr>
        <w:instrText>guidelines</w:instrText>
      </w:r>
      <w:r w:rsidR="005477DB" w:rsidRPr="00DB5EBF">
        <w:rPr>
          <w:b/>
          <w:szCs w:val="24"/>
        </w:rPr>
        <w:instrText xml:space="preserve"> </w:instrText>
      </w:r>
      <w:r w:rsidR="005477DB">
        <w:rPr>
          <w:b/>
          <w:szCs w:val="24"/>
          <w:lang w:val="en-US"/>
        </w:rPr>
        <w:instrText>for</w:instrText>
      </w:r>
      <w:r w:rsidR="005477DB" w:rsidRPr="00DB5EBF">
        <w:rPr>
          <w:b/>
          <w:szCs w:val="24"/>
        </w:rPr>
        <w:instrText xml:space="preserve"> </w:instrText>
      </w:r>
      <w:r w:rsidR="005477DB">
        <w:rPr>
          <w:b/>
          <w:szCs w:val="24"/>
          <w:lang w:val="en-US"/>
        </w:rPr>
        <w:instrText>preventing</w:instrText>
      </w:r>
      <w:r w:rsidR="005477DB" w:rsidRPr="00DB5EBF">
        <w:rPr>
          <w:b/>
          <w:szCs w:val="24"/>
        </w:rPr>
        <w:instrText xml:space="preserve"> </w:instrText>
      </w:r>
      <w:r w:rsidR="005477DB">
        <w:rPr>
          <w:b/>
          <w:szCs w:val="24"/>
          <w:lang w:val="en-US"/>
        </w:rPr>
        <w:instrText>Pneumocystis</w:instrText>
      </w:r>
      <w:r w:rsidR="005477DB" w:rsidRPr="00DB5EBF">
        <w:rPr>
          <w:b/>
          <w:szCs w:val="24"/>
        </w:rPr>
        <w:instrText xml:space="preserve"> </w:instrText>
      </w:r>
      <w:r w:rsidR="005477DB">
        <w:rPr>
          <w:b/>
          <w:szCs w:val="24"/>
          <w:lang w:val="en-US"/>
        </w:rPr>
        <w:instrText>jirovecii</w:instrText>
      </w:r>
      <w:r w:rsidR="005477DB" w:rsidRPr="00DB5EBF">
        <w:rPr>
          <w:b/>
          <w:szCs w:val="24"/>
        </w:rPr>
        <w:instrText xml:space="preserve"> </w:instrText>
      </w:r>
      <w:r w:rsidR="005477DB">
        <w:rPr>
          <w:b/>
          <w:szCs w:val="24"/>
          <w:lang w:val="en-US"/>
        </w:rPr>
        <w:instrText>pneumonia</w:instrText>
      </w:r>
      <w:r w:rsidR="005477DB" w:rsidRPr="00DB5EBF">
        <w:rPr>
          <w:b/>
          <w:szCs w:val="24"/>
        </w:rPr>
        <w:instrText xml:space="preserve"> </w:instrText>
      </w:r>
      <w:r w:rsidR="005477DB">
        <w:rPr>
          <w:b/>
          <w:szCs w:val="24"/>
          <w:lang w:val="en-US"/>
        </w:rPr>
        <w:instrText>in</w:instrText>
      </w:r>
      <w:r w:rsidR="005477DB" w:rsidRPr="00DB5EBF">
        <w:rPr>
          <w:b/>
          <w:szCs w:val="24"/>
        </w:rPr>
        <w:instrText xml:space="preserve"> </w:instrText>
      </w:r>
      <w:r w:rsidR="005477DB">
        <w:rPr>
          <w:b/>
          <w:szCs w:val="24"/>
          <w:lang w:val="en-US"/>
        </w:rPr>
        <w:instrText>patients</w:instrText>
      </w:r>
      <w:r w:rsidR="005477DB" w:rsidRPr="00DB5EBF">
        <w:rPr>
          <w:b/>
          <w:szCs w:val="24"/>
        </w:rPr>
        <w:instrText xml:space="preserve"> </w:instrText>
      </w:r>
      <w:r w:rsidR="005477DB">
        <w:rPr>
          <w:b/>
          <w:szCs w:val="24"/>
          <w:lang w:val="en-US"/>
        </w:rPr>
        <w:instrText>with</w:instrText>
      </w:r>
      <w:r w:rsidR="005477DB" w:rsidRPr="00DB5EBF">
        <w:rPr>
          <w:b/>
          <w:szCs w:val="24"/>
        </w:rPr>
        <w:instrText xml:space="preserve"> </w:instrText>
      </w:r>
      <w:r w:rsidR="005477DB">
        <w:rPr>
          <w:b/>
          <w:szCs w:val="24"/>
          <w:lang w:val="en-US"/>
        </w:rPr>
        <w:instrText>haematological</w:instrText>
      </w:r>
      <w:r w:rsidR="005477DB" w:rsidRPr="00DB5EBF">
        <w:rPr>
          <w:b/>
          <w:szCs w:val="24"/>
        </w:rPr>
        <w:instrText xml:space="preserve"> </w:instrText>
      </w:r>
      <w:r w:rsidR="005477DB">
        <w:rPr>
          <w:b/>
          <w:szCs w:val="24"/>
          <w:lang w:val="en-US"/>
        </w:rPr>
        <w:instrText>malignancies</w:instrText>
      </w:r>
      <w:r w:rsidR="005477DB" w:rsidRPr="00DB5EBF">
        <w:rPr>
          <w:b/>
          <w:szCs w:val="24"/>
        </w:rPr>
        <w:instrText xml:space="preserve"> </w:instrText>
      </w:r>
      <w:r w:rsidR="005477DB">
        <w:rPr>
          <w:b/>
          <w:szCs w:val="24"/>
          <w:lang w:val="en-US"/>
        </w:rPr>
        <w:instrText>and</w:instrText>
      </w:r>
      <w:r w:rsidR="005477DB" w:rsidRPr="00DB5EBF">
        <w:rPr>
          <w:b/>
          <w:szCs w:val="24"/>
        </w:rPr>
        <w:instrText xml:space="preserve"> </w:instrText>
      </w:r>
      <w:r w:rsidR="005477DB">
        <w:rPr>
          <w:b/>
          <w:szCs w:val="24"/>
          <w:lang w:val="en-US"/>
        </w:rPr>
        <w:instrText>stem</w:instrText>
      </w:r>
      <w:r w:rsidR="005477DB" w:rsidRPr="00DB5EBF">
        <w:rPr>
          <w:b/>
          <w:szCs w:val="24"/>
        </w:rPr>
        <w:instrText xml:space="preserve"> </w:instrText>
      </w:r>
      <w:r w:rsidR="005477DB">
        <w:rPr>
          <w:b/>
          <w:szCs w:val="24"/>
          <w:lang w:val="en-US"/>
        </w:rPr>
        <w:instrText>cell</w:instrText>
      </w:r>
      <w:r w:rsidR="005477DB" w:rsidRPr="00DB5EBF">
        <w:rPr>
          <w:b/>
          <w:szCs w:val="24"/>
        </w:rPr>
        <w:instrText xml:space="preserve"> </w:instrText>
      </w:r>
      <w:r w:rsidR="005477DB">
        <w:rPr>
          <w:b/>
          <w:szCs w:val="24"/>
          <w:lang w:val="en-US"/>
        </w:rPr>
        <w:instrText>transplant</w:instrText>
      </w:r>
      <w:r w:rsidR="005477DB" w:rsidRPr="00DB5EBF">
        <w:rPr>
          <w:b/>
          <w:szCs w:val="24"/>
        </w:rPr>
        <w:instrText xml:space="preserve"> </w:instrText>
      </w:r>
      <w:r w:rsidR="005477DB">
        <w:rPr>
          <w:b/>
          <w:szCs w:val="24"/>
          <w:lang w:val="en-US"/>
        </w:rPr>
        <w:instrText>recipients</w:instrText>
      </w:r>
      <w:r w:rsidR="005477DB" w:rsidRPr="00DB5EBF">
        <w:rPr>
          <w:b/>
          <w:szCs w:val="24"/>
        </w:rPr>
        <w:instrText>","</w:instrText>
      </w:r>
      <w:r w:rsidR="005477DB">
        <w:rPr>
          <w:b/>
          <w:szCs w:val="24"/>
          <w:lang w:val="en-US"/>
        </w:rPr>
        <w:instrText>type</w:instrText>
      </w:r>
      <w:r w:rsidR="005477DB" w:rsidRPr="00DB5EBF">
        <w:rPr>
          <w:b/>
          <w:szCs w:val="24"/>
        </w:rPr>
        <w:instrText>":"</w:instrText>
      </w:r>
      <w:r w:rsidR="005477DB">
        <w:rPr>
          <w:b/>
          <w:szCs w:val="24"/>
          <w:lang w:val="en-US"/>
        </w:rPr>
        <w:instrText>bill</w:instrText>
      </w:r>
      <w:r w:rsidR="005477DB" w:rsidRPr="00DB5EBF">
        <w:rPr>
          <w:b/>
          <w:szCs w:val="24"/>
        </w:rPr>
        <w:instrText>","</w:instrText>
      </w:r>
      <w:r w:rsidR="005477DB">
        <w:rPr>
          <w:b/>
          <w:szCs w:val="24"/>
          <w:lang w:val="en-US"/>
        </w:rPr>
        <w:instrText>volume</w:instrText>
      </w:r>
      <w:r w:rsidR="005477DB" w:rsidRPr="00DB5EBF">
        <w:rPr>
          <w:b/>
          <w:szCs w:val="24"/>
        </w:rPr>
        <w:instrText>":"71"},"</w:instrText>
      </w:r>
      <w:r w:rsidR="005477DB">
        <w:rPr>
          <w:b/>
          <w:szCs w:val="24"/>
          <w:lang w:val="en-US"/>
        </w:rPr>
        <w:instrText>uris</w:instrText>
      </w:r>
      <w:r w:rsidR="005477DB" w:rsidRPr="00DB5EBF">
        <w:rPr>
          <w:b/>
          <w:szCs w:val="24"/>
        </w:rPr>
        <w:instrText>":["</w:instrText>
      </w:r>
      <w:r w:rsidR="005477DB">
        <w:rPr>
          <w:b/>
          <w:szCs w:val="24"/>
          <w:lang w:val="en-US"/>
        </w:rPr>
        <w:instrText>http</w:instrText>
      </w:r>
      <w:r w:rsidR="005477DB" w:rsidRPr="00DB5EBF">
        <w:rPr>
          <w:b/>
          <w:szCs w:val="24"/>
        </w:rPr>
        <w:instrText>://</w:instrText>
      </w:r>
      <w:r w:rsidR="005477DB">
        <w:rPr>
          <w:b/>
          <w:szCs w:val="24"/>
          <w:lang w:val="en-US"/>
        </w:rPr>
        <w:instrText>www</w:instrText>
      </w:r>
      <w:r w:rsidR="005477DB" w:rsidRPr="00DB5EBF">
        <w:rPr>
          <w:b/>
          <w:szCs w:val="24"/>
        </w:rPr>
        <w:instrText>.</w:instrText>
      </w:r>
      <w:r w:rsidR="005477DB">
        <w:rPr>
          <w:b/>
          <w:szCs w:val="24"/>
          <w:lang w:val="en-US"/>
        </w:rPr>
        <w:instrText>mendeley</w:instrText>
      </w:r>
      <w:r w:rsidR="005477DB" w:rsidRPr="00DB5EBF">
        <w:rPr>
          <w:b/>
          <w:szCs w:val="24"/>
        </w:rPr>
        <w:instrText>.</w:instrText>
      </w:r>
      <w:r w:rsidR="005477DB">
        <w:rPr>
          <w:b/>
          <w:szCs w:val="24"/>
          <w:lang w:val="en-US"/>
        </w:rPr>
        <w:instrText>com</w:instrText>
      </w:r>
      <w:r w:rsidR="005477DB" w:rsidRPr="00DB5EBF">
        <w:rPr>
          <w:b/>
          <w:szCs w:val="24"/>
        </w:rPr>
        <w:instrText>/</w:instrText>
      </w:r>
      <w:r w:rsidR="005477DB">
        <w:rPr>
          <w:b/>
          <w:szCs w:val="24"/>
          <w:lang w:val="en-US"/>
        </w:rPr>
        <w:instrText>documents</w:instrText>
      </w:r>
      <w:r w:rsidR="005477DB" w:rsidRPr="00DB5EBF">
        <w:rPr>
          <w:b/>
          <w:szCs w:val="24"/>
        </w:rPr>
        <w:instrText>/?</w:instrText>
      </w:r>
      <w:r w:rsidR="005477DB">
        <w:rPr>
          <w:b/>
          <w:szCs w:val="24"/>
          <w:lang w:val="en-US"/>
        </w:rPr>
        <w:instrText>uuid</w:instrText>
      </w:r>
      <w:r w:rsidR="005477DB" w:rsidRPr="00DB5EBF">
        <w:rPr>
          <w:b/>
          <w:szCs w:val="24"/>
        </w:rPr>
        <w:instrText>=</w:instrText>
      </w:r>
      <w:r w:rsidR="005477DB">
        <w:rPr>
          <w:b/>
          <w:szCs w:val="24"/>
          <w:lang w:val="en-US"/>
        </w:rPr>
        <w:instrText>a</w:instrText>
      </w:r>
      <w:r w:rsidR="005477DB" w:rsidRPr="00DB5EBF">
        <w:rPr>
          <w:b/>
          <w:szCs w:val="24"/>
        </w:rPr>
        <w:instrText>0</w:instrText>
      </w:r>
      <w:r w:rsidR="005477DB">
        <w:rPr>
          <w:b/>
          <w:szCs w:val="24"/>
          <w:lang w:val="en-US"/>
        </w:rPr>
        <w:instrText>eb</w:instrText>
      </w:r>
      <w:r w:rsidR="005477DB" w:rsidRPr="00DB5EBF">
        <w:rPr>
          <w:b/>
          <w:szCs w:val="24"/>
        </w:rPr>
        <w:instrText>48</w:instrText>
      </w:r>
      <w:r w:rsidR="005477DB">
        <w:rPr>
          <w:b/>
          <w:szCs w:val="24"/>
          <w:lang w:val="en-US"/>
        </w:rPr>
        <w:instrText>bc</w:instrText>
      </w:r>
      <w:r w:rsidR="005477DB" w:rsidRPr="00DB5EBF">
        <w:rPr>
          <w:b/>
          <w:szCs w:val="24"/>
        </w:rPr>
        <w:instrText>-4417-4</w:instrText>
      </w:r>
      <w:r w:rsidR="005477DB">
        <w:rPr>
          <w:b/>
          <w:szCs w:val="24"/>
          <w:lang w:val="en-US"/>
        </w:rPr>
        <w:instrText>d</w:instrText>
      </w:r>
      <w:r w:rsidR="005477DB" w:rsidRPr="00DB5EBF">
        <w:rPr>
          <w:b/>
          <w:szCs w:val="24"/>
        </w:rPr>
        <w:instrText>24-8796-9587</w:instrText>
      </w:r>
      <w:r w:rsidR="005477DB">
        <w:rPr>
          <w:b/>
          <w:szCs w:val="24"/>
          <w:lang w:val="en-US"/>
        </w:rPr>
        <w:instrText>f</w:instrText>
      </w:r>
      <w:r w:rsidR="005477DB" w:rsidRPr="00DB5EBF">
        <w:rPr>
          <w:b/>
          <w:szCs w:val="24"/>
        </w:rPr>
        <w:instrText>2</w:instrText>
      </w:r>
      <w:r w:rsidR="005477DB">
        <w:rPr>
          <w:b/>
          <w:szCs w:val="24"/>
          <w:lang w:val="en-US"/>
        </w:rPr>
        <w:instrText>cfd</w:instrText>
      </w:r>
      <w:r w:rsidR="005477DB" w:rsidRPr="00DB5EBF">
        <w:rPr>
          <w:b/>
          <w:szCs w:val="24"/>
        </w:rPr>
        <w:instrText>3</w:instrText>
      </w:r>
      <w:r w:rsidR="005477DB">
        <w:rPr>
          <w:b/>
          <w:szCs w:val="24"/>
          <w:lang w:val="en-US"/>
        </w:rPr>
        <w:instrText>b</w:instrText>
      </w:r>
      <w:r w:rsidR="005477DB" w:rsidRPr="00DB5EBF">
        <w:rPr>
          <w:b/>
          <w:szCs w:val="24"/>
        </w:rPr>
        <w:instrText>7"]}],"</w:instrText>
      </w:r>
      <w:r w:rsidR="005477DB">
        <w:rPr>
          <w:b/>
          <w:szCs w:val="24"/>
          <w:lang w:val="en-US"/>
        </w:rPr>
        <w:instrText>mendeley</w:instrText>
      </w:r>
      <w:r w:rsidR="005477DB" w:rsidRPr="00DB5EBF">
        <w:rPr>
          <w:b/>
          <w:szCs w:val="24"/>
        </w:rPr>
        <w:instrText>":{"</w:instrText>
      </w:r>
      <w:r w:rsidR="005477DB">
        <w:rPr>
          <w:b/>
          <w:szCs w:val="24"/>
          <w:lang w:val="en-US"/>
        </w:rPr>
        <w:instrText>formattedCitation</w:instrText>
      </w:r>
      <w:r w:rsidR="005477DB" w:rsidRPr="00DB5EBF">
        <w:rPr>
          <w:b/>
          <w:szCs w:val="24"/>
        </w:rPr>
        <w:instrText>":"[70,71]","</w:instrText>
      </w:r>
      <w:r w:rsidR="005477DB">
        <w:rPr>
          <w:b/>
          <w:szCs w:val="24"/>
          <w:lang w:val="en-US"/>
        </w:rPr>
        <w:instrText>plainTextFormattedCitation</w:instrText>
      </w:r>
      <w:r w:rsidR="005477DB" w:rsidRPr="00DB5EBF">
        <w:rPr>
          <w:b/>
          <w:szCs w:val="24"/>
        </w:rPr>
        <w:instrText>":"[70,71]","</w:instrText>
      </w:r>
      <w:r w:rsidR="005477DB">
        <w:rPr>
          <w:b/>
          <w:szCs w:val="24"/>
          <w:lang w:val="en-US"/>
        </w:rPr>
        <w:instrText>previouslyFormattedCitation</w:instrText>
      </w:r>
      <w:r w:rsidR="005477DB" w:rsidRPr="00DB5EBF">
        <w:rPr>
          <w:b/>
          <w:szCs w:val="24"/>
        </w:rPr>
        <w:instrText>":"[69,70]"},"</w:instrText>
      </w:r>
      <w:r w:rsidR="005477DB">
        <w:rPr>
          <w:b/>
          <w:szCs w:val="24"/>
          <w:lang w:val="en-US"/>
        </w:rPr>
        <w:instrText>properties</w:instrText>
      </w:r>
      <w:r w:rsidR="005477DB" w:rsidRPr="00DB5EBF">
        <w:rPr>
          <w:b/>
          <w:szCs w:val="24"/>
        </w:rPr>
        <w:instrText>":{"</w:instrText>
      </w:r>
      <w:r w:rsidR="005477DB">
        <w:rPr>
          <w:b/>
          <w:szCs w:val="24"/>
          <w:lang w:val="en-US"/>
        </w:rPr>
        <w:instrText>noteIndex</w:instrText>
      </w:r>
      <w:r w:rsidR="005477DB" w:rsidRPr="00DB5EBF">
        <w:rPr>
          <w:b/>
          <w:szCs w:val="24"/>
        </w:rPr>
        <w:instrText>":0},"</w:instrText>
      </w:r>
      <w:r w:rsidR="005477DB">
        <w:rPr>
          <w:b/>
          <w:szCs w:val="24"/>
          <w:lang w:val="en-US"/>
        </w:rPr>
        <w:instrText>schema</w:instrText>
      </w:r>
      <w:r w:rsidR="005477DB" w:rsidRPr="00DB5EBF">
        <w:rPr>
          <w:b/>
          <w:szCs w:val="24"/>
        </w:rPr>
        <w:instrText>":"</w:instrText>
      </w:r>
      <w:r w:rsidR="005477DB">
        <w:rPr>
          <w:b/>
          <w:szCs w:val="24"/>
          <w:lang w:val="en-US"/>
        </w:rPr>
        <w:instrText>https</w:instrText>
      </w:r>
      <w:r w:rsidR="005477DB" w:rsidRPr="00DB5EBF">
        <w:rPr>
          <w:b/>
          <w:szCs w:val="24"/>
        </w:rPr>
        <w:instrText>://</w:instrText>
      </w:r>
      <w:r w:rsidR="005477DB">
        <w:rPr>
          <w:b/>
          <w:szCs w:val="24"/>
          <w:lang w:val="en-US"/>
        </w:rPr>
        <w:instrText>github</w:instrText>
      </w:r>
      <w:r w:rsidR="005477DB" w:rsidRPr="00DB5EBF">
        <w:rPr>
          <w:b/>
          <w:szCs w:val="24"/>
        </w:rPr>
        <w:instrText>.</w:instrText>
      </w:r>
      <w:r w:rsidR="005477DB">
        <w:rPr>
          <w:b/>
          <w:szCs w:val="24"/>
          <w:lang w:val="en-US"/>
        </w:rPr>
        <w:instrText>com</w:instrText>
      </w:r>
      <w:r w:rsidR="005477DB" w:rsidRPr="00DB5EBF">
        <w:rPr>
          <w:b/>
          <w:szCs w:val="24"/>
        </w:rPr>
        <w:instrText>/</w:instrText>
      </w:r>
      <w:r w:rsidR="005477DB">
        <w:rPr>
          <w:b/>
          <w:szCs w:val="24"/>
          <w:lang w:val="en-US"/>
        </w:rPr>
        <w:instrText>citation</w:instrText>
      </w:r>
      <w:r w:rsidR="005477DB" w:rsidRPr="00DB5EBF">
        <w:rPr>
          <w:b/>
          <w:szCs w:val="24"/>
        </w:rPr>
        <w:instrText>-</w:instrText>
      </w:r>
      <w:r w:rsidR="005477DB">
        <w:rPr>
          <w:b/>
          <w:szCs w:val="24"/>
          <w:lang w:val="en-US"/>
        </w:rPr>
        <w:instrText>style</w:instrText>
      </w:r>
      <w:r w:rsidR="005477DB" w:rsidRPr="00DB5EBF">
        <w:rPr>
          <w:b/>
          <w:szCs w:val="24"/>
        </w:rPr>
        <w:instrText>-</w:instrText>
      </w:r>
      <w:r w:rsidR="005477DB">
        <w:rPr>
          <w:b/>
          <w:szCs w:val="24"/>
          <w:lang w:val="en-US"/>
        </w:rPr>
        <w:instrText>language</w:instrText>
      </w:r>
      <w:r w:rsidR="005477DB" w:rsidRPr="00DB5EBF">
        <w:rPr>
          <w:b/>
          <w:szCs w:val="24"/>
        </w:rPr>
        <w:instrText>/</w:instrText>
      </w:r>
      <w:r w:rsidR="005477DB">
        <w:rPr>
          <w:b/>
          <w:szCs w:val="24"/>
          <w:lang w:val="en-US"/>
        </w:rPr>
        <w:instrText>schema</w:instrText>
      </w:r>
      <w:r w:rsidR="005477DB" w:rsidRPr="00DB5EBF">
        <w:rPr>
          <w:b/>
          <w:szCs w:val="24"/>
        </w:rPr>
        <w:instrText>/</w:instrText>
      </w:r>
      <w:r w:rsidR="005477DB">
        <w:rPr>
          <w:b/>
          <w:szCs w:val="24"/>
          <w:lang w:val="en-US"/>
        </w:rPr>
        <w:instrText>raw</w:instrText>
      </w:r>
      <w:r w:rsidR="005477DB" w:rsidRPr="00DB5EBF">
        <w:rPr>
          <w:b/>
          <w:szCs w:val="24"/>
        </w:rPr>
        <w:instrText>/</w:instrText>
      </w:r>
      <w:r w:rsidR="005477DB">
        <w:rPr>
          <w:b/>
          <w:szCs w:val="24"/>
          <w:lang w:val="en-US"/>
        </w:rPr>
        <w:instrText>master</w:instrText>
      </w:r>
      <w:r w:rsidR="005477DB" w:rsidRPr="00DB5EBF">
        <w:rPr>
          <w:b/>
          <w:szCs w:val="24"/>
        </w:rPr>
        <w:instrText>/</w:instrText>
      </w:r>
      <w:r w:rsidR="005477DB">
        <w:rPr>
          <w:b/>
          <w:szCs w:val="24"/>
          <w:lang w:val="en-US"/>
        </w:rPr>
        <w:instrText>csl</w:instrText>
      </w:r>
      <w:r w:rsidR="005477DB" w:rsidRPr="00DB5EBF">
        <w:rPr>
          <w:b/>
          <w:szCs w:val="24"/>
        </w:rPr>
        <w:instrText>-</w:instrText>
      </w:r>
      <w:r w:rsidR="005477DB">
        <w:rPr>
          <w:b/>
          <w:szCs w:val="24"/>
          <w:lang w:val="en-US"/>
        </w:rPr>
        <w:instrText>citation</w:instrText>
      </w:r>
      <w:r w:rsidR="005477DB" w:rsidRPr="00DB5EBF">
        <w:rPr>
          <w:b/>
          <w:szCs w:val="24"/>
        </w:rPr>
        <w:instrText>.</w:instrText>
      </w:r>
      <w:r w:rsidR="005477DB">
        <w:rPr>
          <w:b/>
          <w:szCs w:val="24"/>
          <w:lang w:val="en-US"/>
        </w:rPr>
        <w:instrText>json</w:instrText>
      </w:r>
      <w:r w:rsidR="005477DB" w:rsidRPr="00DB5EBF">
        <w:rPr>
          <w:b/>
          <w:szCs w:val="24"/>
        </w:rPr>
        <w:instrText>"}</w:instrText>
      </w:r>
      <w:r w:rsidR="00EC0DE8">
        <w:rPr>
          <w:b/>
          <w:szCs w:val="24"/>
          <w:lang w:val="en-US"/>
        </w:rPr>
        <w:fldChar w:fldCharType="separate"/>
      </w:r>
      <w:r w:rsidR="005477DB" w:rsidRPr="005477DB">
        <w:rPr>
          <w:noProof/>
          <w:szCs w:val="24"/>
        </w:rPr>
        <w:t>[70,71]</w:t>
      </w:r>
      <w:r w:rsidR="00EC0DE8">
        <w:rPr>
          <w:b/>
          <w:szCs w:val="24"/>
          <w:lang w:val="en-US"/>
        </w:rPr>
        <w:fldChar w:fldCharType="end"/>
      </w:r>
      <w:r w:rsidR="00EC0DE8">
        <w:rPr>
          <w:bCs/>
          <w:szCs w:val="24"/>
        </w:rPr>
        <w:t>:</w:t>
      </w:r>
    </w:p>
    <w:p w14:paraId="3028F524" w14:textId="77777777" w:rsidR="00E33546" w:rsidRPr="00E33546" w:rsidRDefault="00E33546" w:rsidP="004F6F41">
      <w:pPr>
        <w:pStyle w:val="a4"/>
        <w:numPr>
          <w:ilvl w:val="0"/>
          <w:numId w:val="34"/>
        </w:numPr>
        <w:tabs>
          <w:tab w:val="left" w:pos="0"/>
          <w:tab w:val="left" w:pos="567"/>
        </w:tabs>
        <w:spacing w:before="0"/>
        <w:ind w:left="714" w:hanging="357"/>
        <w:rPr>
          <w:szCs w:val="24"/>
        </w:rPr>
      </w:pPr>
      <w:r w:rsidRPr="00E33546">
        <w:rPr>
          <w:szCs w:val="24"/>
        </w:rPr>
        <w:t>Показания:</w:t>
      </w:r>
    </w:p>
    <w:p w14:paraId="2E512FCF" w14:textId="77777777" w:rsidR="00E33546" w:rsidRPr="00E33546" w:rsidRDefault="00E33546" w:rsidP="004F6F41">
      <w:pPr>
        <w:pStyle w:val="a4"/>
        <w:numPr>
          <w:ilvl w:val="1"/>
          <w:numId w:val="34"/>
        </w:numPr>
        <w:tabs>
          <w:tab w:val="left" w:pos="0"/>
          <w:tab w:val="left" w:pos="567"/>
        </w:tabs>
        <w:spacing w:before="0"/>
        <w:rPr>
          <w:szCs w:val="24"/>
        </w:rPr>
      </w:pPr>
      <w:r w:rsidRPr="00E33546">
        <w:rPr>
          <w:szCs w:val="24"/>
        </w:rPr>
        <w:t xml:space="preserve">Терапия глюкокортикоидами. </w:t>
      </w:r>
    </w:p>
    <w:p w14:paraId="7BA3E7D8" w14:textId="77777777" w:rsidR="00E33546" w:rsidRPr="00E33546" w:rsidRDefault="00E33546" w:rsidP="004F6F41">
      <w:pPr>
        <w:pStyle w:val="a4"/>
        <w:numPr>
          <w:ilvl w:val="1"/>
          <w:numId w:val="34"/>
        </w:numPr>
        <w:tabs>
          <w:tab w:val="left" w:pos="0"/>
          <w:tab w:val="left" w:pos="567"/>
        </w:tabs>
        <w:spacing w:before="0"/>
        <w:rPr>
          <w:szCs w:val="24"/>
        </w:rPr>
      </w:pPr>
      <w:r w:rsidRPr="00E33546">
        <w:rPr>
          <w:szCs w:val="24"/>
        </w:rPr>
        <w:t xml:space="preserve">Лечение препаратами, приводящими к снижению числа лимфоцитов </w:t>
      </w:r>
      <w:r w:rsidRPr="00E33546">
        <w:rPr>
          <w:szCs w:val="24"/>
          <w:lang w:val="en-US"/>
        </w:rPr>
        <w:t>CD</w:t>
      </w:r>
      <w:r w:rsidRPr="00E33546">
        <w:rPr>
          <w:szCs w:val="24"/>
        </w:rPr>
        <w:t>4.</w:t>
      </w:r>
    </w:p>
    <w:p w14:paraId="5A024CE4" w14:textId="77777777" w:rsidR="00E33546" w:rsidRPr="00E33546" w:rsidRDefault="00E33546" w:rsidP="004F6F41">
      <w:pPr>
        <w:pStyle w:val="a4"/>
        <w:numPr>
          <w:ilvl w:val="1"/>
          <w:numId w:val="34"/>
        </w:numPr>
        <w:tabs>
          <w:tab w:val="left" w:pos="0"/>
          <w:tab w:val="left" w:pos="567"/>
        </w:tabs>
        <w:spacing w:before="0"/>
        <w:rPr>
          <w:szCs w:val="24"/>
        </w:rPr>
      </w:pPr>
      <w:r w:rsidRPr="00E33546">
        <w:rPr>
          <w:szCs w:val="24"/>
        </w:rPr>
        <w:t>Пациенты, имеющие в анамнезе пневмоцистную пневмонию.</w:t>
      </w:r>
    </w:p>
    <w:p w14:paraId="254CB7BF" w14:textId="77777777" w:rsidR="00E33546" w:rsidRPr="00E33546" w:rsidRDefault="00E33546" w:rsidP="004F6F41">
      <w:pPr>
        <w:pStyle w:val="a4"/>
        <w:numPr>
          <w:ilvl w:val="0"/>
          <w:numId w:val="34"/>
        </w:numPr>
        <w:tabs>
          <w:tab w:val="left" w:pos="0"/>
          <w:tab w:val="left" w:pos="567"/>
        </w:tabs>
        <w:spacing w:before="0"/>
        <w:ind w:left="714" w:hanging="357"/>
        <w:rPr>
          <w:szCs w:val="24"/>
        </w:rPr>
      </w:pPr>
      <w:r w:rsidRPr="00E33546">
        <w:rPr>
          <w:szCs w:val="24"/>
        </w:rPr>
        <w:t>Назначают один из следующих препаратов:</w:t>
      </w:r>
    </w:p>
    <w:p w14:paraId="0B31E9F7" w14:textId="77777777" w:rsidR="00E33546" w:rsidRPr="00E33546" w:rsidRDefault="00E33546" w:rsidP="004F6F41">
      <w:pPr>
        <w:pStyle w:val="a4"/>
        <w:numPr>
          <w:ilvl w:val="1"/>
          <w:numId w:val="34"/>
        </w:numPr>
        <w:tabs>
          <w:tab w:val="left" w:pos="0"/>
          <w:tab w:val="left" w:pos="567"/>
        </w:tabs>
        <w:spacing w:before="0"/>
        <w:rPr>
          <w:szCs w:val="24"/>
        </w:rPr>
      </w:pPr>
      <w:r w:rsidRPr="00E33546">
        <w:rPr>
          <w:szCs w:val="24"/>
        </w:rPr>
        <w:t xml:space="preserve">Триметоприм/сульфаметоксазол** назначают по 480 мг ежедневно. </w:t>
      </w:r>
    </w:p>
    <w:p w14:paraId="14E95876" w14:textId="77777777" w:rsidR="00E33546" w:rsidRPr="00E33546" w:rsidRDefault="00E33546" w:rsidP="004F6F41">
      <w:pPr>
        <w:pStyle w:val="a4"/>
        <w:numPr>
          <w:ilvl w:val="1"/>
          <w:numId w:val="34"/>
        </w:numPr>
        <w:tabs>
          <w:tab w:val="left" w:pos="0"/>
          <w:tab w:val="left" w:pos="567"/>
        </w:tabs>
        <w:spacing w:before="0"/>
        <w:rPr>
          <w:szCs w:val="24"/>
        </w:rPr>
      </w:pPr>
      <w:r w:rsidRPr="00E33546">
        <w:rPr>
          <w:szCs w:val="24"/>
        </w:rPr>
        <w:t>Дапсон** 100 мг внутрь ежедневно.</w:t>
      </w:r>
    </w:p>
    <w:p w14:paraId="56F37564" w14:textId="77777777" w:rsidR="00E33546" w:rsidRPr="00E33546" w:rsidRDefault="00E33546" w:rsidP="004F6F41">
      <w:pPr>
        <w:pStyle w:val="a4"/>
        <w:numPr>
          <w:ilvl w:val="0"/>
          <w:numId w:val="34"/>
        </w:numPr>
        <w:tabs>
          <w:tab w:val="left" w:pos="0"/>
          <w:tab w:val="left" w:pos="567"/>
        </w:tabs>
        <w:spacing w:before="0"/>
        <w:ind w:left="714" w:hanging="357"/>
        <w:rPr>
          <w:szCs w:val="24"/>
        </w:rPr>
      </w:pPr>
      <w:r w:rsidRPr="00E33546">
        <w:rPr>
          <w:szCs w:val="24"/>
        </w:rPr>
        <w:t>Препараты могут применяться в период цитостатической терапии и в течение всего периода нейтропении.</w:t>
      </w:r>
    </w:p>
    <w:p w14:paraId="54EB64F4" w14:textId="77777777" w:rsidR="00E33546" w:rsidRPr="00E33546" w:rsidRDefault="00E33546" w:rsidP="004F6F41">
      <w:pPr>
        <w:pStyle w:val="a4"/>
        <w:numPr>
          <w:ilvl w:val="0"/>
          <w:numId w:val="34"/>
        </w:numPr>
        <w:tabs>
          <w:tab w:val="left" w:pos="0"/>
          <w:tab w:val="left" w:pos="567"/>
        </w:tabs>
        <w:spacing w:before="0"/>
        <w:ind w:left="714" w:hanging="357"/>
        <w:rPr>
          <w:szCs w:val="24"/>
        </w:rPr>
      </w:pPr>
      <w:r w:rsidRPr="00E33546">
        <w:rPr>
          <w:szCs w:val="24"/>
        </w:rPr>
        <w:t xml:space="preserve">Использование триметоприма/сульфаметоксазола** одновременно предупреждает инфекции, вызываемые </w:t>
      </w:r>
      <w:r w:rsidRPr="00E33546">
        <w:rPr>
          <w:i/>
          <w:szCs w:val="24"/>
          <w:lang w:val="en-US"/>
        </w:rPr>
        <w:t>Toxoplasma</w:t>
      </w:r>
      <w:r w:rsidRPr="00E33546">
        <w:rPr>
          <w:i/>
          <w:szCs w:val="24"/>
        </w:rPr>
        <w:t xml:space="preserve"> </w:t>
      </w:r>
      <w:r w:rsidRPr="00E33546">
        <w:rPr>
          <w:i/>
          <w:szCs w:val="24"/>
          <w:lang w:val="en-US"/>
        </w:rPr>
        <w:t>gondii</w:t>
      </w:r>
      <w:r w:rsidRPr="00E33546">
        <w:rPr>
          <w:i/>
          <w:szCs w:val="24"/>
        </w:rPr>
        <w:t xml:space="preserve">, </w:t>
      </w:r>
      <w:r w:rsidRPr="00E33546">
        <w:rPr>
          <w:i/>
          <w:szCs w:val="24"/>
          <w:lang w:val="en-US"/>
        </w:rPr>
        <w:t>Listeria</w:t>
      </w:r>
      <w:r w:rsidRPr="00E33546">
        <w:rPr>
          <w:i/>
          <w:szCs w:val="24"/>
        </w:rPr>
        <w:t xml:space="preserve"> </w:t>
      </w:r>
      <w:r w:rsidRPr="00E33546">
        <w:rPr>
          <w:i/>
          <w:szCs w:val="24"/>
          <w:lang w:val="en-US"/>
        </w:rPr>
        <w:t>monocytogenes</w:t>
      </w:r>
      <w:r w:rsidRPr="00E33546">
        <w:rPr>
          <w:i/>
          <w:szCs w:val="24"/>
        </w:rPr>
        <w:t xml:space="preserve">, </w:t>
      </w:r>
      <w:r w:rsidRPr="00E33546">
        <w:rPr>
          <w:i/>
          <w:szCs w:val="24"/>
          <w:lang w:val="en-US"/>
        </w:rPr>
        <w:t>Nocardia</w:t>
      </w:r>
      <w:r w:rsidRPr="00E33546">
        <w:rPr>
          <w:i/>
          <w:szCs w:val="24"/>
        </w:rPr>
        <w:t xml:space="preserve"> </w:t>
      </w:r>
      <w:r w:rsidRPr="00E33546">
        <w:rPr>
          <w:i/>
          <w:szCs w:val="24"/>
          <w:lang w:val="en-US"/>
        </w:rPr>
        <w:t>asteroides</w:t>
      </w:r>
      <w:r w:rsidRPr="00E33546">
        <w:rPr>
          <w:szCs w:val="24"/>
        </w:rPr>
        <w:t xml:space="preserve">. </w:t>
      </w:r>
    </w:p>
    <w:p w14:paraId="658CC67F" w14:textId="4F96BB0D" w:rsidR="00E33546" w:rsidRPr="00E33546" w:rsidRDefault="00E33546" w:rsidP="00E33546">
      <w:pPr>
        <w:tabs>
          <w:tab w:val="left" w:pos="0"/>
          <w:tab w:val="left" w:pos="567"/>
        </w:tabs>
        <w:rPr>
          <w:bCs/>
          <w:szCs w:val="24"/>
          <w:u w:val="single"/>
        </w:rPr>
      </w:pPr>
      <w:r w:rsidRPr="00E33546">
        <w:rPr>
          <w:bCs/>
          <w:szCs w:val="24"/>
          <w:u w:val="single"/>
        </w:rPr>
        <w:t>Противогрибковая профилактика</w:t>
      </w:r>
      <w:r w:rsidR="00EC0DE8">
        <w:rPr>
          <w:bCs/>
          <w:szCs w:val="24"/>
          <w:u w:val="single"/>
        </w:rPr>
        <w:t xml:space="preserve"> </w:t>
      </w:r>
      <w:r w:rsidR="00EC0DE8" w:rsidRPr="00DB1FCB">
        <w:rPr>
          <w:b/>
          <w:szCs w:val="24"/>
        </w:rPr>
        <w:fldChar w:fldCharType="begin" w:fldLock="1"/>
      </w:r>
      <w:r w:rsidR="005477DB">
        <w:rPr>
          <w:b/>
          <w:szCs w:val="24"/>
          <w:lang w:val="en-US"/>
        </w:rPr>
        <w:instrText>ADDIN</w:instrText>
      </w:r>
      <w:r w:rsidR="005477DB" w:rsidRPr="00DB5EBF">
        <w:rPr>
          <w:b/>
          <w:szCs w:val="24"/>
        </w:rPr>
        <w:instrText xml:space="preserve"> </w:instrText>
      </w:r>
      <w:r w:rsidR="005477DB">
        <w:rPr>
          <w:b/>
          <w:szCs w:val="24"/>
          <w:lang w:val="en-US"/>
        </w:rPr>
        <w:instrText>CSL</w:instrText>
      </w:r>
      <w:r w:rsidR="005477DB" w:rsidRPr="00DB5EBF">
        <w:rPr>
          <w:b/>
          <w:szCs w:val="24"/>
        </w:rPr>
        <w:instrText>_</w:instrText>
      </w:r>
      <w:r w:rsidR="005477DB">
        <w:rPr>
          <w:b/>
          <w:szCs w:val="24"/>
          <w:lang w:val="en-US"/>
        </w:rPr>
        <w:instrText>CITATION</w:instrText>
      </w:r>
      <w:r w:rsidR="005477DB" w:rsidRPr="00DB5EBF">
        <w:rPr>
          <w:b/>
          <w:szCs w:val="24"/>
        </w:rPr>
        <w:instrText xml:space="preserve"> {"</w:instrText>
      </w:r>
      <w:r w:rsidR="005477DB">
        <w:rPr>
          <w:b/>
          <w:szCs w:val="24"/>
          <w:lang w:val="en-US"/>
        </w:rPr>
        <w:instrText>citationItems</w:instrText>
      </w:r>
      <w:r w:rsidR="005477DB" w:rsidRPr="00DB5EBF">
        <w:rPr>
          <w:b/>
          <w:szCs w:val="24"/>
        </w:rPr>
        <w:instrText>":[{"</w:instrText>
      </w:r>
      <w:r w:rsidR="005477DB">
        <w:rPr>
          <w:b/>
          <w:szCs w:val="24"/>
          <w:lang w:val="en-US"/>
        </w:rPr>
        <w:instrText>id</w:instrText>
      </w:r>
      <w:r w:rsidR="005477DB" w:rsidRPr="00DB5EBF">
        <w:rPr>
          <w:b/>
          <w:szCs w:val="24"/>
        </w:rPr>
        <w:instrText>":"</w:instrText>
      </w:r>
      <w:r w:rsidR="005477DB">
        <w:rPr>
          <w:b/>
          <w:szCs w:val="24"/>
          <w:lang w:val="en-US"/>
        </w:rPr>
        <w:instrText>ITEM</w:instrText>
      </w:r>
      <w:r w:rsidR="005477DB" w:rsidRPr="00DB5EBF">
        <w:rPr>
          <w:b/>
          <w:szCs w:val="24"/>
        </w:rPr>
        <w:instrText>-1","</w:instrText>
      </w:r>
      <w:r w:rsidR="005477DB">
        <w:rPr>
          <w:b/>
          <w:szCs w:val="24"/>
          <w:lang w:val="en-US"/>
        </w:rPr>
        <w:instrText>itemData</w:instrText>
      </w:r>
      <w:r w:rsidR="005477DB" w:rsidRPr="00DB5EBF">
        <w:rPr>
          <w:b/>
          <w:szCs w:val="24"/>
        </w:rPr>
        <w:instrText>":{"</w:instrText>
      </w:r>
      <w:r w:rsidR="005477DB">
        <w:rPr>
          <w:b/>
          <w:szCs w:val="24"/>
          <w:lang w:val="en-US"/>
        </w:rPr>
        <w:instrText>author</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family</w:instrText>
      </w:r>
      <w:r w:rsidR="005477DB" w:rsidRPr="00DB5EBF">
        <w:rPr>
          <w:b/>
          <w:szCs w:val="24"/>
        </w:rPr>
        <w:instrText>":"Савченко В.Г. и др","</w:instrText>
      </w:r>
      <w:r w:rsidR="005477DB">
        <w:rPr>
          <w:b/>
          <w:szCs w:val="24"/>
          <w:lang w:val="en-US"/>
        </w:rPr>
        <w:instrText>given</w:instrText>
      </w:r>
      <w:r w:rsidR="005477DB" w:rsidRPr="00DB5EBF">
        <w:rPr>
          <w:b/>
          <w:szCs w:val="24"/>
        </w:rPr>
        <w:instrText>":"","</w:instrText>
      </w:r>
      <w:r w:rsidR="005477DB">
        <w:rPr>
          <w:b/>
          <w:szCs w:val="24"/>
          <w:lang w:val="en-US"/>
        </w:rPr>
        <w:instrText>non</w:instrText>
      </w:r>
      <w:r w:rsidR="005477DB" w:rsidRPr="00DB5EBF">
        <w:rPr>
          <w:b/>
          <w:szCs w:val="24"/>
        </w:rPr>
        <w:instrText>-</w:instrText>
      </w:r>
      <w:r w:rsidR="005477DB">
        <w:rPr>
          <w:b/>
          <w:szCs w:val="24"/>
          <w:lang w:val="en-US"/>
        </w:rPr>
        <w:instrText>dropping</w:instrText>
      </w:r>
      <w:r w:rsidR="005477DB" w:rsidRPr="00DB5EBF">
        <w:rPr>
          <w:b/>
          <w:szCs w:val="24"/>
        </w:rPr>
        <w:instrText>-</w:instrText>
      </w:r>
      <w:r w:rsidR="005477DB">
        <w:rPr>
          <w:b/>
          <w:szCs w:val="24"/>
          <w:lang w:val="en-US"/>
        </w:rPr>
        <w:instrText>particle</w:instrText>
      </w:r>
      <w:r w:rsidR="005477DB" w:rsidRPr="00DB5EBF">
        <w:rPr>
          <w:b/>
          <w:szCs w:val="24"/>
        </w:rPr>
        <w:instrText>":"","</w:instrText>
      </w:r>
      <w:r w:rsidR="005477DB">
        <w:rPr>
          <w:b/>
          <w:szCs w:val="24"/>
          <w:lang w:val="en-US"/>
        </w:rPr>
        <w:instrText>parse</w:instrText>
      </w:r>
      <w:r w:rsidR="005477DB" w:rsidRPr="00DB5EBF">
        <w:rPr>
          <w:b/>
          <w:szCs w:val="24"/>
        </w:rPr>
        <w:instrText>-</w:instrText>
      </w:r>
      <w:r w:rsidR="005477DB">
        <w:rPr>
          <w:b/>
          <w:szCs w:val="24"/>
          <w:lang w:val="en-US"/>
        </w:rPr>
        <w:instrText>names</w:instrText>
      </w:r>
      <w:r w:rsidR="005477DB" w:rsidRPr="00DB5EBF">
        <w:rPr>
          <w:b/>
          <w:szCs w:val="24"/>
        </w:rPr>
        <w:instrText>":</w:instrText>
      </w:r>
      <w:r w:rsidR="005477DB">
        <w:rPr>
          <w:b/>
          <w:szCs w:val="24"/>
          <w:lang w:val="en-US"/>
        </w:rPr>
        <w:instrText>false</w:instrText>
      </w:r>
      <w:r w:rsidR="005477DB" w:rsidRPr="00DB5EBF">
        <w:rPr>
          <w:b/>
          <w:szCs w:val="24"/>
        </w:rPr>
        <w:instrText>,"</w:instrText>
      </w:r>
      <w:r w:rsidR="005477DB">
        <w:rPr>
          <w:b/>
          <w:szCs w:val="24"/>
          <w:lang w:val="en-US"/>
        </w:rPr>
        <w:instrText>suffix</w:instrText>
      </w:r>
      <w:r w:rsidR="005477DB" w:rsidRPr="00DB5EBF">
        <w:rPr>
          <w:b/>
          <w:szCs w:val="24"/>
        </w:rPr>
        <w:instrText>":""}],"</w:instrText>
      </w:r>
      <w:r w:rsidR="005477DB">
        <w:rPr>
          <w:b/>
          <w:szCs w:val="24"/>
          <w:lang w:val="en-US"/>
        </w:rPr>
        <w:instrText>id</w:instrText>
      </w:r>
      <w:r w:rsidR="005477DB" w:rsidRPr="00DB5EBF">
        <w:rPr>
          <w:b/>
          <w:szCs w:val="24"/>
        </w:rPr>
        <w:instrText>":"</w:instrText>
      </w:r>
      <w:r w:rsidR="005477DB">
        <w:rPr>
          <w:b/>
          <w:szCs w:val="24"/>
          <w:lang w:val="en-US"/>
        </w:rPr>
        <w:instrText>ITEM</w:instrText>
      </w:r>
      <w:r w:rsidR="005477DB" w:rsidRPr="00DB5EBF">
        <w:rPr>
          <w:b/>
          <w:szCs w:val="24"/>
        </w:rPr>
        <w:instrText>-1","</w:instrText>
      </w:r>
      <w:r w:rsidR="005477DB">
        <w:rPr>
          <w:b/>
          <w:szCs w:val="24"/>
          <w:lang w:val="en-US"/>
        </w:rPr>
        <w:instrText>issued</w:instrText>
      </w:r>
      <w:r w:rsidR="005477DB" w:rsidRPr="00DB5EBF">
        <w:rPr>
          <w:b/>
          <w:szCs w:val="24"/>
        </w:rPr>
        <w:instrText>":{"</w:instrText>
      </w:r>
      <w:r w:rsidR="005477DB">
        <w:rPr>
          <w:b/>
          <w:szCs w:val="24"/>
          <w:lang w:val="en-US"/>
        </w:rPr>
        <w:instrText>date</w:instrText>
      </w:r>
      <w:r w:rsidR="005477DB" w:rsidRPr="00DB5EBF">
        <w:rPr>
          <w:b/>
          <w:szCs w:val="24"/>
        </w:rPr>
        <w:instrText>-</w:instrText>
      </w:r>
      <w:r w:rsidR="005477DB">
        <w:rPr>
          <w:b/>
          <w:szCs w:val="24"/>
          <w:lang w:val="en-US"/>
        </w:rPr>
        <w:instrText>parts</w:instrText>
      </w:r>
      <w:r w:rsidR="005477DB" w:rsidRPr="00DB5EBF">
        <w:rPr>
          <w:b/>
          <w:szCs w:val="24"/>
        </w:rPr>
        <w:instrText>":[["2018"]]},"</w:instrText>
      </w:r>
      <w:r w:rsidR="005477DB">
        <w:rPr>
          <w:b/>
          <w:szCs w:val="24"/>
          <w:lang w:val="en-US"/>
        </w:rPr>
        <w:instrText>number</w:instrText>
      </w:r>
      <w:r w:rsidR="005477DB" w:rsidRPr="00DB5EBF">
        <w:rPr>
          <w:b/>
          <w:szCs w:val="24"/>
        </w:rPr>
        <w:instrText>-</w:instrText>
      </w:r>
      <w:r w:rsidR="005477DB">
        <w:rPr>
          <w:b/>
          <w:szCs w:val="24"/>
          <w:lang w:val="en-US"/>
        </w:rPr>
        <w:instrText>of</w:instrText>
      </w:r>
      <w:r w:rsidR="005477DB" w:rsidRPr="00DB5EBF">
        <w:rPr>
          <w:b/>
          <w:szCs w:val="24"/>
        </w:rPr>
        <w:instrText>-</w:instrText>
      </w:r>
      <w:r w:rsidR="005477DB">
        <w:rPr>
          <w:b/>
          <w:szCs w:val="24"/>
          <w:lang w:val="en-US"/>
        </w:rPr>
        <w:instrText>pages</w:instrText>
      </w:r>
      <w:r w:rsidR="005477DB" w:rsidRPr="00DB5EBF">
        <w:rPr>
          <w:b/>
          <w:szCs w:val="24"/>
        </w:rPr>
        <w:instrText>":"1008","</w:instrText>
      </w:r>
      <w:r w:rsidR="005477DB">
        <w:rPr>
          <w:b/>
          <w:szCs w:val="24"/>
          <w:lang w:val="en-US"/>
        </w:rPr>
        <w:instrText>publisher</w:instrText>
      </w:r>
      <w:r w:rsidR="005477DB" w:rsidRPr="00DB5EBF">
        <w:rPr>
          <w:b/>
          <w:szCs w:val="24"/>
        </w:rPr>
        <w:instrText>":"Практика","</w:instrText>
      </w:r>
      <w:r w:rsidR="005477DB">
        <w:rPr>
          <w:b/>
          <w:szCs w:val="24"/>
          <w:lang w:val="en-US"/>
        </w:rPr>
        <w:instrText>publisher</w:instrText>
      </w:r>
      <w:r w:rsidR="005477DB" w:rsidRPr="00DB5EBF">
        <w:rPr>
          <w:b/>
          <w:szCs w:val="24"/>
        </w:rPr>
        <w:instrText>-</w:instrText>
      </w:r>
      <w:r w:rsidR="005477DB">
        <w:rPr>
          <w:b/>
          <w:szCs w:val="24"/>
          <w:lang w:val="en-US"/>
        </w:rPr>
        <w:instrText>place</w:instrText>
      </w:r>
      <w:r w:rsidR="005477DB" w:rsidRPr="00DB5EBF">
        <w:rPr>
          <w:b/>
          <w:szCs w:val="24"/>
        </w:rPr>
        <w:instrText>":"Москва","</w:instrText>
      </w:r>
      <w:r w:rsidR="005477DB">
        <w:rPr>
          <w:b/>
          <w:szCs w:val="24"/>
          <w:lang w:val="en-US"/>
        </w:rPr>
        <w:instrText>title</w:instrText>
      </w:r>
      <w:r w:rsidR="005477DB" w:rsidRPr="00DB5EBF">
        <w:rPr>
          <w:b/>
          <w:szCs w:val="24"/>
        </w:rPr>
        <w:instrText>":"Алгоритмы диагностики и протоколы лечения заболеваний системы крови.","</w:instrText>
      </w:r>
      <w:r w:rsidR="005477DB">
        <w:rPr>
          <w:b/>
          <w:szCs w:val="24"/>
          <w:lang w:val="en-US"/>
        </w:rPr>
        <w:instrText>type</w:instrText>
      </w:r>
      <w:r w:rsidR="005477DB" w:rsidRPr="00DB5EBF">
        <w:rPr>
          <w:b/>
          <w:szCs w:val="24"/>
        </w:rPr>
        <w:instrText>":"</w:instrText>
      </w:r>
      <w:r w:rsidR="005477DB">
        <w:rPr>
          <w:b/>
          <w:szCs w:val="24"/>
          <w:lang w:val="en-US"/>
        </w:rPr>
        <w:instrText>book</w:instrText>
      </w:r>
      <w:r w:rsidR="005477DB" w:rsidRPr="00DB5EBF">
        <w:rPr>
          <w:b/>
          <w:szCs w:val="24"/>
        </w:rPr>
        <w:instrText>"},"</w:instrText>
      </w:r>
      <w:r w:rsidR="005477DB">
        <w:rPr>
          <w:b/>
          <w:szCs w:val="24"/>
          <w:lang w:val="en-US"/>
        </w:rPr>
        <w:instrText>uris</w:instrText>
      </w:r>
      <w:r w:rsidR="005477DB" w:rsidRPr="00DB5EBF">
        <w:rPr>
          <w:b/>
          <w:szCs w:val="24"/>
        </w:rPr>
        <w:instrText>":["</w:instrText>
      </w:r>
      <w:r w:rsidR="005477DB">
        <w:rPr>
          <w:b/>
          <w:szCs w:val="24"/>
          <w:lang w:val="en-US"/>
        </w:rPr>
        <w:instrText>http</w:instrText>
      </w:r>
      <w:r w:rsidR="005477DB" w:rsidRPr="00DB5EBF">
        <w:rPr>
          <w:b/>
          <w:szCs w:val="24"/>
        </w:rPr>
        <w:instrText>://</w:instrText>
      </w:r>
      <w:r w:rsidR="005477DB">
        <w:rPr>
          <w:b/>
          <w:szCs w:val="24"/>
          <w:lang w:val="en-US"/>
        </w:rPr>
        <w:instrText>www</w:instrText>
      </w:r>
      <w:r w:rsidR="005477DB" w:rsidRPr="00DB5EBF">
        <w:rPr>
          <w:b/>
          <w:szCs w:val="24"/>
        </w:rPr>
        <w:instrText>.</w:instrText>
      </w:r>
      <w:r w:rsidR="005477DB">
        <w:rPr>
          <w:b/>
          <w:szCs w:val="24"/>
          <w:lang w:val="en-US"/>
        </w:rPr>
        <w:instrText>mendeley</w:instrText>
      </w:r>
      <w:r w:rsidR="005477DB" w:rsidRPr="00DB5EBF">
        <w:rPr>
          <w:b/>
          <w:szCs w:val="24"/>
        </w:rPr>
        <w:instrText>.</w:instrText>
      </w:r>
      <w:r w:rsidR="005477DB">
        <w:rPr>
          <w:b/>
          <w:szCs w:val="24"/>
          <w:lang w:val="en-US"/>
        </w:rPr>
        <w:instrText>com</w:instrText>
      </w:r>
      <w:r w:rsidR="005477DB" w:rsidRPr="00DB5EBF">
        <w:rPr>
          <w:b/>
          <w:szCs w:val="24"/>
        </w:rPr>
        <w:instrText>/</w:instrText>
      </w:r>
      <w:r w:rsidR="005477DB">
        <w:rPr>
          <w:b/>
          <w:szCs w:val="24"/>
          <w:lang w:val="en-US"/>
        </w:rPr>
        <w:instrText>documents</w:instrText>
      </w:r>
      <w:r w:rsidR="005477DB" w:rsidRPr="00DB5EBF">
        <w:rPr>
          <w:b/>
          <w:szCs w:val="24"/>
        </w:rPr>
        <w:instrText>/?</w:instrText>
      </w:r>
      <w:r w:rsidR="005477DB">
        <w:rPr>
          <w:b/>
          <w:szCs w:val="24"/>
          <w:lang w:val="en-US"/>
        </w:rPr>
        <w:instrText>uuid</w:instrText>
      </w:r>
      <w:r w:rsidR="005477DB" w:rsidRPr="00DB5EBF">
        <w:rPr>
          <w:b/>
          <w:szCs w:val="24"/>
        </w:rPr>
        <w:instrText>=</w:instrText>
      </w:r>
      <w:r w:rsidR="005477DB">
        <w:rPr>
          <w:b/>
          <w:szCs w:val="24"/>
          <w:lang w:val="en-US"/>
        </w:rPr>
        <w:instrText>f</w:instrText>
      </w:r>
      <w:r w:rsidR="005477DB" w:rsidRPr="00DB5EBF">
        <w:rPr>
          <w:b/>
          <w:szCs w:val="24"/>
        </w:rPr>
        <w:instrText>91</w:instrText>
      </w:r>
      <w:r w:rsidR="005477DB">
        <w:rPr>
          <w:b/>
          <w:szCs w:val="24"/>
          <w:lang w:val="en-US"/>
        </w:rPr>
        <w:instrText>ae</w:instrText>
      </w:r>
      <w:r w:rsidR="005477DB" w:rsidRPr="00DB5EBF">
        <w:rPr>
          <w:b/>
          <w:szCs w:val="24"/>
        </w:rPr>
        <w:instrText>641-8062-4</w:instrText>
      </w:r>
      <w:r w:rsidR="005477DB">
        <w:rPr>
          <w:b/>
          <w:szCs w:val="24"/>
          <w:lang w:val="en-US"/>
        </w:rPr>
        <w:instrText>f</w:instrText>
      </w:r>
      <w:r w:rsidR="005477DB" w:rsidRPr="00DB5EBF">
        <w:rPr>
          <w:b/>
          <w:szCs w:val="24"/>
        </w:rPr>
        <w:instrText>5</w:instrText>
      </w:r>
      <w:r w:rsidR="005477DB">
        <w:rPr>
          <w:b/>
          <w:szCs w:val="24"/>
          <w:lang w:val="en-US"/>
        </w:rPr>
        <w:instrText>f</w:instrText>
      </w:r>
      <w:r w:rsidR="005477DB" w:rsidRPr="00DB5EBF">
        <w:rPr>
          <w:b/>
          <w:szCs w:val="24"/>
        </w:rPr>
        <w:instrText>-</w:instrText>
      </w:r>
      <w:r w:rsidR="005477DB">
        <w:rPr>
          <w:b/>
          <w:szCs w:val="24"/>
          <w:lang w:val="en-US"/>
        </w:rPr>
        <w:instrText>b</w:instrText>
      </w:r>
      <w:r w:rsidR="005477DB" w:rsidRPr="00DB5EBF">
        <w:rPr>
          <w:b/>
          <w:szCs w:val="24"/>
        </w:rPr>
        <w:instrText>416-94</w:instrText>
      </w:r>
      <w:r w:rsidR="005477DB">
        <w:rPr>
          <w:b/>
          <w:szCs w:val="24"/>
          <w:lang w:val="en-US"/>
        </w:rPr>
        <w:instrText>b</w:instrText>
      </w:r>
      <w:r w:rsidR="005477DB" w:rsidRPr="00DB5EBF">
        <w:rPr>
          <w:b/>
          <w:szCs w:val="24"/>
        </w:rPr>
        <w:instrText>015742043"]}],"</w:instrText>
      </w:r>
      <w:r w:rsidR="005477DB">
        <w:rPr>
          <w:b/>
          <w:szCs w:val="24"/>
          <w:lang w:val="en-US"/>
        </w:rPr>
        <w:instrText>mendeley</w:instrText>
      </w:r>
      <w:r w:rsidR="005477DB" w:rsidRPr="00DB5EBF">
        <w:rPr>
          <w:b/>
          <w:szCs w:val="24"/>
        </w:rPr>
        <w:instrText>":{"</w:instrText>
      </w:r>
      <w:r w:rsidR="005477DB">
        <w:rPr>
          <w:b/>
          <w:szCs w:val="24"/>
          <w:lang w:val="en-US"/>
        </w:rPr>
        <w:instrText>formattedCitation</w:instrText>
      </w:r>
      <w:r w:rsidR="005477DB" w:rsidRPr="00DB5EBF">
        <w:rPr>
          <w:b/>
          <w:szCs w:val="24"/>
        </w:rPr>
        <w:instrText>":"[70]","</w:instrText>
      </w:r>
      <w:r w:rsidR="005477DB">
        <w:rPr>
          <w:b/>
          <w:szCs w:val="24"/>
          <w:lang w:val="en-US"/>
        </w:rPr>
        <w:instrText>plainTextFormattedCitation</w:instrText>
      </w:r>
      <w:r w:rsidR="005477DB" w:rsidRPr="00DB5EBF">
        <w:rPr>
          <w:b/>
          <w:szCs w:val="24"/>
        </w:rPr>
        <w:instrText>":"[70]","</w:instrText>
      </w:r>
      <w:r w:rsidR="005477DB">
        <w:rPr>
          <w:b/>
          <w:szCs w:val="24"/>
          <w:lang w:val="en-US"/>
        </w:rPr>
        <w:instrText>previouslyFormattedCitation</w:instrText>
      </w:r>
      <w:r w:rsidR="005477DB" w:rsidRPr="00DB5EBF">
        <w:rPr>
          <w:b/>
          <w:szCs w:val="24"/>
        </w:rPr>
        <w:instrText>":"[69]"},"</w:instrText>
      </w:r>
      <w:r w:rsidR="005477DB">
        <w:rPr>
          <w:b/>
          <w:szCs w:val="24"/>
          <w:lang w:val="en-US"/>
        </w:rPr>
        <w:instrText>properties</w:instrText>
      </w:r>
      <w:r w:rsidR="005477DB" w:rsidRPr="00DB5EBF">
        <w:rPr>
          <w:b/>
          <w:szCs w:val="24"/>
        </w:rPr>
        <w:instrText>":{"</w:instrText>
      </w:r>
      <w:r w:rsidR="005477DB">
        <w:rPr>
          <w:b/>
          <w:szCs w:val="24"/>
          <w:lang w:val="en-US"/>
        </w:rPr>
        <w:instrText>noteIndex</w:instrText>
      </w:r>
      <w:r w:rsidR="005477DB" w:rsidRPr="00DB5EBF">
        <w:rPr>
          <w:b/>
          <w:szCs w:val="24"/>
        </w:rPr>
        <w:instrText>":0},"</w:instrText>
      </w:r>
      <w:r w:rsidR="005477DB">
        <w:rPr>
          <w:b/>
          <w:szCs w:val="24"/>
          <w:lang w:val="en-US"/>
        </w:rPr>
        <w:instrText>schema</w:instrText>
      </w:r>
      <w:r w:rsidR="005477DB" w:rsidRPr="00DB5EBF">
        <w:rPr>
          <w:b/>
          <w:szCs w:val="24"/>
        </w:rPr>
        <w:instrText>":"</w:instrText>
      </w:r>
      <w:r w:rsidR="005477DB">
        <w:rPr>
          <w:b/>
          <w:szCs w:val="24"/>
          <w:lang w:val="en-US"/>
        </w:rPr>
        <w:instrText>https</w:instrText>
      </w:r>
      <w:r w:rsidR="005477DB" w:rsidRPr="00DB5EBF">
        <w:rPr>
          <w:b/>
          <w:szCs w:val="24"/>
        </w:rPr>
        <w:instrText>://</w:instrText>
      </w:r>
      <w:r w:rsidR="005477DB">
        <w:rPr>
          <w:b/>
          <w:szCs w:val="24"/>
          <w:lang w:val="en-US"/>
        </w:rPr>
        <w:instrText>github</w:instrText>
      </w:r>
      <w:r w:rsidR="005477DB" w:rsidRPr="00DB5EBF">
        <w:rPr>
          <w:b/>
          <w:szCs w:val="24"/>
        </w:rPr>
        <w:instrText>.</w:instrText>
      </w:r>
      <w:r w:rsidR="005477DB">
        <w:rPr>
          <w:b/>
          <w:szCs w:val="24"/>
          <w:lang w:val="en-US"/>
        </w:rPr>
        <w:instrText>com</w:instrText>
      </w:r>
      <w:r w:rsidR="005477DB" w:rsidRPr="00DB5EBF">
        <w:rPr>
          <w:b/>
          <w:szCs w:val="24"/>
        </w:rPr>
        <w:instrText>/</w:instrText>
      </w:r>
      <w:r w:rsidR="005477DB">
        <w:rPr>
          <w:b/>
          <w:szCs w:val="24"/>
          <w:lang w:val="en-US"/>
        </w:rPr>
        <w:instrText>citation</w:instrText>
      </w:r>
      <w:r w:rsidR="005477DB" w:rsidRPr="00DB5EBF">
        <w:rPr>
          <w:b/>
          <w:szCs w:val="24"/>
        </w:rPr>
        <w:instrText>-</w:instrText>
      </w:r>
      <w:r w:rsidR="005477DB">
        <w:rPr>
          <w:b/>
          <w:szCs w:val="24"/>
          <w:lang w:val="en-US"/>
        </w:rPr>
        <w:instrText>style</w:instrText>
      </w:r>
      <w:r w:rsidR="005477DB" w:rsidRPr="00DB5EBF">
        <w:rPr>
          <w:b/>
          <w:szCs w:val="24"/>
        </w:rPr>
        <w:instrText>-</w:instrText>
      </w:r>
      <w:r w:rsidR="005477DB">
        <w:rPr>
          <w:b/>
          <w:szCs w:val="24"/>
          <w:lang w:val="en-US"/>
        </w:rPr>
        <w:instrText>language</w:instrText>
      </w:r>
      <w:r w:rsidR="005477DB" w:rsidRPr="00DB5EBF">
        <w:rPr>
          <w:b/>
          <w:szCs w:val="24"/>
        </w:rPr>
        <w:instrText>/</w:instrText>
      </w:r>
      <w:r w:rsidR="005477DB">
        <w:rPr>
          <w:b/>
          <w:szCs w:val="24"/>
          <w:lang w:val="en-US"/>
        </w:rPr>
        <w:instrText>schema</w:instrText>
      </w:r>
      <w:r w:rsidR="005477DB" w:rsidRPr="00DB5EBF">
        <w:rPr>
          <w:b/>
          <w:szCs w:val="24"/>
        </w:rPr>
        <w:instrText>/</w:instrText>
      </w:r>
      <w:r w:rsidR="005477DB">
        <w:rPr>
          <w:b/>
          <w:szCs w:val="24"/>
          <w:lang w:val="en-US"/>
        </w:rPr>
        <w:instrText>raw</w:instrText>
      </w:r>
      <w:r w:rsidR="005477DB" w:rsidRPr="00DB5EBF">
        <w:rPr>
          <w:b/>
          <w:szCs w:val="24"/>
        </w:rPr>
        <w:instrText>/</w:instrText>
      </w:r>
      <w:r w:rsidR="005477DB">
        <w:rPr>
          <w:b/>
          <w:szCs w:val="24"/>
          <w:lang w:val="en-US"/>
        </w:rPr>
        <w:instrText>master</w:instrText>
      </w:r>
      <w:r w:rsidR="005477DB" w:rsidRPr="00DB5EBF">
        <w:rPr>
          <w:b/>
          <w:szCs w:val="24"/>
        </w:rPr>
        <w:instrText>/</w:instrText>
      </w:r>
      <w:r w:rsidR="005477DB">
        <w:rPr>
          <w:b/>
          <w:szCs w:val="24"/>
          <w:lang w:val="en-US"/>
        </w:rPr>
        <w:instrText>csl</w:instrText>
      </w:r>
      <w:r w:rsidR="005477DB" w:rsidRPr="00DB5EBF">
        <w:rPr>
          <w:b/>
          <w:szCs w:val="24"/>
        </w:rPr>
        <w:instrText>-</w:instrText>
      </w:r>
      <w:r w:rsidR="005477DB">
        <w:rPr>
          <w:b/>
          <w:szCs w:val="24"/>
          <w:lang w:val="en-US"/>
        </w:rPr>
        <w:instrText>citation</w:instrText>
      </w:r>
      <w:r w:rsidR="005477DB" w:rsidRPr="00DB5EBF">
        <w:rPr>
          <w:b/>
          <w:szCs w:val="24"/>
        </w:rPr>
        <w:instrText>.</w:instrText>
      </w:r>
      <w:r w:rsidR="005477DB">
        <w:rPr>
          <w:b/>
          <w:szCs w:val="24"/>
          <w:lang w:val="en-US"/>
        </w:rPr>
        <w:instrText>json</w:instrText>
      </w:r>
      <w:r w:rsidR="005477DB" w:rsidRPr="00DB5EBF">
        <w:rPr>
          <w:b/>
          <w:szCs w:val="24"/>
        </w:rPr>
        <w:instrText>"}</w:instrText>
      </w:r>
      <w:r w:rsidR="00EC0DE8" w:rsidRPr="00DB1FCB">
        <w:rPr>
          <w:b/>
          <w:szCs w:val="24"/>
        </w:rPr>
        <w:fldChar w:fldCharType="separate"/>
      </w:r>
      <w:r w:rsidR="005477DB" w:rsidRPr="005477DB">
        <w:rPr>
          <w:noProof/>
          <w:szCs w:val="24"/>
        </w:rPr>
        <w:t>[70]</w:t>
      </w:r>
      <w:r w:rsidR="00EC0DE8" w:rsidRPr="00DB1FCB">
        <w:rPr>
          <w:szCs w:val="24"/>
        </w:rPr>
        <w:fldChar w:fldCharType="end"/>
      </w:r>
      <w:r w:rsidR="00EC0DE8">
        <w:rPr>
          <w:szCs w:val="24"/>
        </w:rPr>
        <w:t>:</w:t>
      </w:r>
    </w:p>
    <w:p w14:paraId="64A7D884"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162A2CC0"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6B0391B2"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02F9529A"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Флуконазол</w:t>
      </w:r>
      <w:r>
        <w:rPr>
          <w:szCs w:val="24"/>
        </w:rPr>
        <w:t>**</w:t>
      </w:r>
      <w:r w:rsidRPr="00DB1FCB">
        <w:rPr>
          <w:szCs w:val="24"/>
        </w:rPr>
        <w:t>, по 400 мг в сутки, внутривенно или внутрь.</w:t>
      </w:r>
    </w:p>
    <w:p w14:paraId="31E29804"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lastRenderedPageBreak/>
        <w:t>Каспофунгин</w:t>
      </w:r>
      <w:r>
        <w:rPr>
          <w:szCs w:val="24"/>
        </w:rPr>
        <w:t>**</w:t>
      </w:r>
      <w:r w:rsidRPr="00DB1FCB">
        <w:rPr>
          <w:szCs w:val="24"/>
        </w:rPr>
        <w:t>, по 50 мг в сутки внутривенно.</w:t>
      </w:r>
    </w:p>
    <w:p w14:paraId="5CEEA287"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Микафунгин</w:t>
      </w:r>
      <w:r>
        <w:rPr>
          <w:szCs w:val="24"/>
        </w:rPr>
        <w:t>**</w:t>
      </w:r>
      <w:r w:rsidRPr="00DB1FCB">
        <w:rPr>
          <w:szCs w:val="24"/>
        </w:rPr>
        <w:t>, по 100 мг в сутки внутривенно.</w:t>
      </w:r>
    </w:p>
    <w:p w14:paraId="49DDF40D"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Анидулафунгин, по 100 мг в сутки внутривенно.</w:t>
      </w:r>
    </w:p>
    <w:p w14:paraId="62E87CD9"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0C0A80C7"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Вориконазол</w:t>
      </w:r>
      <w:r>
        <w:rPr>
          <w:szCs w:val="24"/>
        </w:rPr>
        <w:t>**</w:t>
      </w:r>
      <w:r w:rsidRPr="00DB1FCB">
        <w:rPr>
          <w:szCs w:val="24"/>
        </w:rPr>
        <w:t>, по 200 мг 2 раза в сутки внутрь (в таблетках, натощак) или внутривенно.</w:t>
      </w:r>
    </w:p>
    <w:p w14:paraId="09FB1402"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Позаконазол</w:t>
      </w:r>
      <w:r>
        <w:rPr>
          <w:szCs w:val="24"/>
        </w:rPr>
        <w:t>**</w:t>
      </w:r>
      <w:r w:rsidRPr="00DB1FCB">
        <w:rPr>
          <w:szCs w:val="24"/>
        </w:rPr>
        <w:t xml:space="preserve"> (суспензия), по 200 мг 3 раза в сутки внутрь (после еды).</w:t>
      </w:r>
    </w:p>
    <w:p w14:paraId="003B4FAC" w14:textId="77777777" w:rsidR="00E33546" w:rsidRPr="00DB1FCB" w:rsidRDefault="00E33546" w:rsidP="004F6F41">
      <w:pPr>
        <w:pStyle w:val="a4"/>
        <w:numPr>
          <w:ilvl w:val="1"/>
          <w:numId w:val="34"/>
        </w:numPr>
        <w:tabs>
          <w:tab w:val="left" w:pos="0"/>
          <w:tab w:val="left" w:pos="567"/>
        </w:tabs>
        <w:spacing w:before="0"/>
        <w:rPr>
          <w:szCs w:val="24"/>
        </w:rPr>
      </w:pPr>
      <w:r w:rsidRPr="00DB1FCB">
        <w:rPr>
          <w:szCs w:val="24"/>
        </w:rPr>
        <w:t>Итраконазол (суспензия), по 200 мг 2 раза в сутки внутрь (натощак).</w:t>
      </w:r>
    </w:p>
    <w:p w14:paraId="7E6C1CC6"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Пациенты с наличием в анамнезе мукормикоза:</w:t>
      </w:r>
    </w:p>
    <w:p w14:paraId="1498C6FA" w14:textId="77777777" w:rsidR="00E33546" w:rsidRPr="00E33546" w:rsidRDefault="00E33546" w:rsidP="004F6F41">
      <w:pPr>
        <w:pStyle w:val="a4"/>
        <w:numPr>
          <w:ilvl w:val="1"/>
          <w:numId w:val="34"/>
        </w:numPr>
        <w:tabs>
          <w:tab w:val="left" w:pos="0"/>
          <w:tab w:val="left" w:pos="567"/>
        </w:tabs>
        <w:spacing w:before="0"/>
        <w:rPr>
          <w:szCs w:val="24"/>
        </w:rPr>
      </w:pPr>
      <w:r w:rsidRPr="00DB1FCB">
        <w:rPr>
          <w:szCs w:val="24"/>
        </w:rPr>
        <w:t>Позаконазол</w:t>
      </w:r>
      <w:r>
        <w:rPr>
          <w:szCs w:val="24"/>
        </w:rPr>
        <w:t>**</w:t>
      </w:r>
      <w:r w:rsidRPr="00DB1FCB">
        <w:rPr>
          <w:szCs w:val="24"/>
        </w:rPr>
        <w:t xml:space="preserve"> (суспензия), по 200 мг 3 раза в сутки внутрь (после еды).</w:t>
      </w:r>
      <w:r w:rsidRPr="00E33546">
        <w:rPr>
          <w:szCs w:val="24"/>
        </w:rPr>
        <w:t xml:space="preserve"> </w:t>
      </w:r>
    </w:p>
    <w:p w14:paraId="44162E06" w14:textId="614A53DA" w:rsidR="00E33546" w:rsidRPr="00E33546" w:rsidRDefault="00E33546" w:rsidP="00E33546">
      <w:pPr>
        <w:tabs>
          <w:tab w:val="left" w:pos="0"/>
          <w:tab w:val="left" w:pos="567"/>
        </w:tabs>
        <w:rPr>
          <w:bCs/>
          <w:szCs w:val="24"/>
          <w:u w:val="single"/>
        </w:rPr>
      </w:pPr>
      <w:r w:rsidRPr="00E33546">
        <w:rPr>
          <w:bCs/>
          <w:szCs w:val="24"/>
          <w:u w:val="single"/>
        </w:rPr>
        <w:t>Профилактика вирусных инфекций</w:t>
      </w:r>
      <w:r w:rsidR="00EC0DE8">
        <w:rPr>
          <w:bCs/>
          <w:szCs w:val="24"/>
          <w:u w:val="single"/>
        </w:rPr>
        <w:t xml:space="preserve"> </w:t>
      </w:r>
      <w:r w:rsidR="00EC0DE8" w:rsidRPr="00DB1FCB">
        <w:rPr>
          <w:b/>
          <w:szCs w:val="24"/>
        </w:rPr>
        <w:fldChar w:fldCharType="begin" w:fldLock="1"/>
      </w:r>
      <w:r w:rsidR="005477DB">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mendeley":{"formattedCitation":"[70]","plainTextFormattedCitation":"[70]","previouslyFormattedCitation":"[69]"},"properties":{"noteIndex":0},"schema":"https://github.com/citation-style-language/schema/raw/master/csl-citation.json"}</w:instrText>
      </w:r>
      <w:r w:rsidR="00EC0DE8" w:rsidRPr="00DB1FCB">
        <w:rPr>
          <w:b/>
          <w:szCs w:val="24"/>
        </w:rPr>
        <w:fldChar w:fldCharType="separate"/>
      </w:r>
      <w:r w:rsidR="005477DB" w:rsidRPr="005477DB">
        <w:rPr>
          <w:noProof/>
          <w:szCs w:val="24"/>
        </w:rPr>
        <w:t>[70]</w:t>
      </w:r>
      <w:r w:rsidR="00EC0DE8" w:rsidRPr="00DB1FCB">
        <w:rPr>
          <w:szCs w:val="24"/>
        </w:rPr>
        <w:fldChar w:fldCharType="end"/>
      </w:r>
      <w:r w:rsidR="00EC0DE8">
        <w:rPr>
          <w:szCs w:val="24"/>
        </w:rPr>
        <w:t>:</w:t>
      </w:r>
    </w:p>
    <w:p w14:paraId="21F087C7" w14:textId="77777777" w:rsidR="00E33546" w:rsidRPr="00DB1FCB" w:rsidRDefault="00E33546" w:rsidP="004F6F41">
      <w:pPr>
        <w:pStyle w:val="a4"/>
        <w:numPr>
          <w:ilvl w:val="0"/>
          <w:numId w:val="34"/>
        </w:numPr>
        <w:tabs>
          <w:tab w:val="left" w:pos="0"/>
          <w:tab w:val="left" w:pos="567"/>
        </w:tabs>
        <w:spacing w:before="0"/>
        <w:ind w:left="714" w:hanging="357"/>
        <w:rPr>
          <w:szCs w:val="24"/>
        </w:rPr>
      </w:pPr>
      <w:r w:rsidRPr="00DB1FCB">
        <w:rPr>
          <w:szCs w:val="24"/>
        </w:rPr>
        <w:t>Показана пациентам, имеющим отягощенный анамнез (частые, рецидивирующие эпизоды герпетических инфе</w:t>
      </w:r>
      <w:r>
        <w:rPr>
          <w:szCs w:val="24"/>
        </w:rPr>
        <w:t>кций)</w:t>
      </w:r>
      <w:r w:rsidRPr="00D9248B">
        <w:rPr>
          <w:szCs w:val="24"/>
        </w:rPr>
        <w:t>.</w:t>
      </w:r>
    </w:p>
    <w:p w14:paraId="2395B0D7" w14:textId="77777777" w:rsidR="00E33546" w:rsidRPr="00E33546" w:rsidRDefault="00E33546" w:rsidP="004F6F41">
      <w:pPr>
        <w:pStyle w:val="a4"/>
        <w:numPr>
          <w:ilvl w:val="0"/>
          <w:numId w:val="34"/>
        </w:numPr>
        <w:tabs>
          <w:tab w:val="left" w:pos="0"/>
          <w:tab w:val="left" w:pos="567"/>
        </w:tabs>
        <w:spacing w:before="0"/>
        <w:ind w:left="714" w:hanging="357"/>
        <w:rPr>
          <w:szCs w:val="24"/>
        </w:rPr>
      </w:pPr>
      <w:r w:rsidRPr="00E33546">
        <w:rPr>
          <w:szCs w:val="24"/>
        </w:rPr>
        <w:t>Используют следующие препараты для профилактики вирусных инфекций:</w:t>
      </w:r>
    </w:p>
    <w:p w14:paraId="40ADEFE3" w14:textId="77777777" w:rsidR="00E33546" w:rsidRPr="00933F76" w:rsidRDefault="00E33546" w:rsidP="004F6F41">
      <w:pPr>
        <w:pStyle w:val="a4"/>
        <w:numPr>
          <w:ilvl w:val="1"/>
          <w:numId w:val="34"/>
        </w:numPr>
        <w:tabs>
          <w:tab w:val="left" w:pos="0"/>
          <w:tab w:val="left" w:pos="567"/>
        </w:tabs>
        <w:spacing w:before="0"/>
        <w:rPr>
          <w:szCs w:val="24"/>
        </w:rPr>
      </w:pPr>
      <w:r w:rsidRPr="00933F76">
        <w:rPr>
          <w:szCs w:val="24"/>
        </w:rPr>
        <w:t>Ацикловир</w:t>
      </w:r>
      <w:r>
        <w:rPr>
          <w:szCs w:val="24"/>
        </w:rPr>
        <w:t>**</w:t>
      </w:r>
      <w:r w:rsidRPr="00933F76">
        <w:rPr>
          <w:szCs w:val="24"/>
        </w:rPr>
        <w:t xml:space="preserve"> внутривенно 250 мг/м</w:t>
      </w:r>
      <w:r w:rsidRPr="00E33546">
        <w:rPr>
          <w:szCs w:val="24"/>
          <w:vertAlign w:val="superscript"/>
        </w:rPr>
        <w:t>2</w:t>
      </w:r>
      <w:r w:rsidRPr="00933F76">
        <w:rPr>
          <w:szCs w:val="24"/>
        </w:rPr>
        <w:t xml:space="preserve"> или 5 мг/кг каждые 12 часов;</w:t>
      </w:r>
    </w:p>
    <w:p w14:paraId="6BD8B1C0" w14:textId="77777777" w:rsidR="00E33546" w:rsidRPr="00933F76" w:rsidRDefault="00E33546" w:rsidP="004F6F41">
      <w:pPr>
        <w:pStyle w:val="a4"/>
        <w:numPr>
          <w:ilvl w:val="1"/>
          <w:numId w:val="34"/>
        </w:numPr>
        <w:tabs>
          <w:tab w:val="left" w:pos="0"/>
          <w:tab w:val="left" w:pos="567"/>
        </w:tabs>
        <w:spacing w:before="0"/>
        <w:rPr>
          <w:szCs w:val="24"/>
        </w:rPr>
      </w:pPr>
      <w:r w:rsidRPr="00933F76">
        <w:rPr>
          <w:szCs w:val="24"/>
        </w:rPr>
        <w:t>Ацикловир</w:t>
      </w:r>
      <w:r>
        <w:rPr>
          <w:szCs w:val="24"/>
        </w:rPr>
        <w:t>**</w:t>
      </w:r>
      <w:r w:rsidRPr="00933F76">
        <w:rPr>
          <w:szCs w:val="24"/>
        </w:rPr>
        <w:t xml:space="preserve"> таблетки по 200 мг х 3 раза;</w:t>
      </w:r>
    </w:p>
    <w:p w14:paraId="73280E3B" w14:textId="77777777" w:rsidR="00E33546" w:rsidRPr="00933F76" w:rsidRDefault="00E33546" w:rsidP="004F6F41">
      <w:pPr>
        <w:pStyle w:val="a4"/>
        <w:numPr>
          <w:ilvl w:val="1"/>
          <w:numId w:val="34"/>
        </w:numPr>
        <w:tabs>
          <w:tab w:val="left" w:pos="0"/>
          <w:tab w:val="left" w:pos="567"/>
        </w:tabs>
        <w:spacing w:before="0"/>
        <w:rPr>
          <w:szCs w:val="24"/>
        </w:rPr>
      </w:pPr>
      <w:r w:rsidRPr="00933F76">
        <w:rPr>
          <w:szCs w:val="24"/>
        </w:rPr>
        <w:t>Валациковир</w:t>
      </w:r>
      <w:r>
        <w:rPr>
          <w:szCs w:val="24"/>
        </w:rPr>
        <w:t>**</w:t>
      </w:r>
      <w:r w:rsidRPr="00933F76">
        <w:rPr>
          <w:szCs w:val="24"/>
        </w:rPr>
        <w:t xml:space="preserve"> по 500 мг х 2 раза;</w:t>
      </w:r>
    </w:p>
    <w:p w14:paraId="62B6D475" w14:textId="097DEB17" w:rsidR="00E33546" w:rsidRPr="00040AAA" w:rsidRDefault="00E33546" w:rsidP="004F6F41">
      <w:pPr>
        <w:pStyle w:val="a4"/>
        <w:numPr>
          <w:ilvl w:val="1"/>
          <w:numId w:val="34"/>
        </w:numPr>
        <w:tabs>
          <w:tab w:val="left" w:pos="0"/>
          <w:tab w:val="left" w:pos="567"/>
        </w:tabs>
        <w:spacing w:before="0"/>
        <w:rPr>
          <w:szCs w:val="24"/>
        </w:rPr>
      </w:pPr>
      <w:r>
        <w:rPr>
          <w:szCs w:val="24"/>
        </w:rPr>
        <w:t>Ф</w:t>
      </w:r>
      <w:r w:rsidRPr="00933F76">
        <w:rPr>
          <w:szCs w:val="24"/>
        </w:rPr>
        <w:t>амцикловир по 500 мг 2 раза</w:t>
      </w:r>
      <w:r w:rsidRPr="00040AAA">
        <w:rPr>
          <w:szCs w:val="24"/>
        </w:rPr>
        <w:t>.</w:t>
      </w:r>
    </w:p>
    <w:p w14:paraId="1CEFE542" w14:textId="72CEA31D" w:rsidR="00E33546" w:rsidRDefault="00E33546" w:rsidP="004F6F41">
      <w:pPr>
        <w:pStyle w:val="a4"/>
        <w:numPr>
          <w:ilvl w:val="0"/>
          <w:numId w:val="34"/>
        </w:numPr>
        <w:tabs>
          <w:tab w:val="left" w:pos="0"/>
          <w:tab w:val="left" w:pos="567"/>
        </w:tabs>
        <w:spacing w:before="0"/>
        <w:ind w:left="714" w:hanging="357"/>
        <w:rPr>
          <w:szCs w:val="24"/>
        </w:rPr>
      </w:pPr>
      <w:r w:rsidRPr="00E33546">
        <w:rPr>
          <w:szCs w:val="24"/>
        </w:rPr>
        <w:t>Противовирусную профилактику применяют в течение 3-5 недель с 1-го дня специфической терапии. Перевод с пероральной на внутривенную форму проводят у пациентов с мукозитом.</w:t>
      </w:r>
    </w:p>
    <w:p w14:paraId="7C549594" w14:textId="06A81399" w:rsidR="00BE72A2" w:rsidRDefault="00BE72A2" w:rsidP="00BE72A2">
      <w:pPr>
        <w:tabs>
          <w:tab w:val="left" w:pos="0"/>
          <w:tab w:val="left" w:pos="567"/>
        </w:tabs>
        <w:rPr>
          <w:szCs w:val="24"/>
        </w:rPr>
      </w:pPr>
    </w:p>
    <w:p w14:paraId="6AC546C0" w14:textId="77777777" w:rsidR="00BE72A2" w:rsidRPr="00BE72A2" w:rsidRDefault="00BE72A2" w:rsidP="00BE72A2">
      <w:pPr>
        <w:pStyle w:val="2"/>
        <w:rPr>
          <w:rStyle w:val="aa"/>
          <w:rFonts w:eastAsia="Calibri"/>
          <w:b/>
          <w:bCs w:val="0"/>
        </w:rPr>
      </w:pPr>
      <w:bookmarkStart w:id="101" w:name="_Toc97734658"/>
      <w:r w:rsidRPr="00BE72A2">
        <w:rPr>
          <w:rStyle w:val="aa"/>
          <w:rFonts w:eastAsia="Calibri"/>
          <w:b/>
          <w:bCs w:val="0"/>
        </w:rPr>
        <w:t xml:space="preserve">Приложение А3.6. Применение компонентов донорской крови </w:t>
      </w:r>
      <w:bookmarkEnd w:id="101"/>
    </w:p>
    <w:p w14:paraId="2D382505" w14:textId="77777777" w:rsidR="00BE72A2" w:rsidRPr="00CD6C97" w:rsidRDefault="00BE72A2" w:rsidP="00BE72A2">
      <w:pPr>
        <w:rPr>
          <w:b/>
        </w:rPr>
      </w:pPr>
      <w:r w:rsidRPr="00CD6C97">
        <w:rPr>
          <w:b/>
        </w:rPr>
        <w:t xml:space="preserve">Общие сведения </w:t>
      </w:r>
    </w:p>
    <w:p w14:paraId="71E5AD75" w14:textId="133C4C94" w:rsidR="00BE72A2" w:rsidRDefault="00BE72A2" w:rsidP="00BE72A2">
      <w:pPr>
        <w:ind w:firstLine="567"/>
        <w:contextualSpacing/>
        <w:rPr>
          <w:rStyle w:val="aa"/>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w:t>
      </w:r>
      <w:r w:rsidRPr="00E74023">
        <w:rPr>
          <w:szCs w:val="24"/>
        </w:rPr>
        <w:lastRenderedPageBreak/>
        <w:t>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w:t>
      </w:r>
      <w:r w:rsidRPr="00F87EE7">
        <w:rPr>
          <w:szCs w:val="24"/>
        </w:rPr>
        <w:t>**</w:t>
      </w:r>
      <w:r w:rsidRPr="00E74023">
        <w:rPr>
          <w:szCs w:val="24"/>
        </w:rPr>
        <w:t xml:space="preserve">.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w:t>
      </w:r>
      <w:r>
        <w:rPr>
          <w:szCs w:val="24"/>
        </w:rPr>
        <w:t>.</w:t>
      </w:r>
    </w:p>
    <w:p w14:paraId="5F2EF8B0" w14:textId="77777777" w:rsidR="00BE72A2" w:rsidRDefault="00BE72A2" w:rsidP="00BE72A2">
      <w:pPr>
        <w:contextualSpacing/>
        <w:rPr>
          <w:b/>
          <w:szCs w:val="24"/>
          <w:lang w:eastAsia="ru-RU"/>
        </w:rPr>
      </w:pPr>
    </w:p>
    <w:p w14:paraId="02E7E412" w14:textId="33159CD9" w:rsidR="00BE72A2" w:rsidRPr="00CD6C97" w:rsidRDefault="00BE72A2" w:rsidP="00BE72A2">
      <w:pPr>
        <w:contextualSpacing/>
        <w:rPr>
          <w:b/>
          <w:szCs w:val="24"/>
          <w:lang w:eastAsia="ru-RU"/>
        </w:rPr>
      </w:pPr>
      <w:r w:rsidRPr="00CD6C97">
        <w:rPr>
          <w:b/>
          <w:szCs w:val="24"/>
          <w:lang w:eastAsia="ru-RU"/>
        </w:rPr>
        <w:t>Трансфузии эритроцитосодержащих компонентов крови (ЭСК)</w:t>
      </w:r>
    </w:p>
    <w:p w14:paraId="152531A0" w14:textId="77777777" w:rsidR="00BE72A2" w:rsidRPr="004569A5" w:rsidRDefault="00BE72A2" w:rsidP="00BE72A2">
      <w:pPr>
        <w:rPr>
          <w:rFonts w:eastAsia="Times New Roman"/>
          <w:szCs w:val="24"/>
          <w:u w:val="single"/>
        </w:rPr>
      </w:pPr>
      <w:r w:rsidRPr="004569A5">
        <w:rPr>
          <w:rFonts w:eastAsia="Times New Roman"/>
          <w:bCs/>
          <w:szCs w:val="24"/>
          <w:u w:val="single"/>
        </w:rPr>
        <w:t>Необходимые исследования до трансфузии</w:t>
      </w:r>
    </w:p>
    <w:p w14:paraId="4EED8B9C" w14:textId="77777777" w:rsidR="00BE72A2" w:rsidRPr="004569A5" w:rsidRDefault="00BE72A2" w:rsidP="00BE72A2">
      <w:pPr>
        <w:ind w:firstLine="567"/>
        <w:rPr>
          <w:rFonts w:eastAsia="Times New Roman"/>
          <w:szCs w:val="24"/>
        </w:rPr>
      </w:pPr>
      <w:r w:rsidRPr="004569A5">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A11D144" w14:textId="26AF79C9" w:rsidR="00BE72A2" w:rsidRPr="002C3650" w:rsidRDefault="00BE72A2" w:rsidP="004F6F41">
      <w:pPr>
        <w:pStyle w:val="a4"/>
        <w:numPr>
          <w:ilvl w:val="0"/>
          <w:numId w:val="40"/>
        </w:numPr>
        <w:spacing w:before="0"/>
        <w:rPr>
          <w:szCs w:val="24"/>
        </w:rPr>
      </w:pPr>
      <w:r w:rsidRPr="002C3650">
        <w:rPr>
          <w:rFonts w:eastAsia="Times New Roman"/>
          <w:szCs w:val="24"/>
        </w:rPr>
        <w:t>определение группы крови по системе AB0 и резус-принадлежности;</w:t>
      </w:r>
    </w:p>
    <w:p w14:paraId="6895DF43" w14:textId="34DFE6D1" w:rsidR="00BE72A2" w:rsidRPr="002C3650" w:rsidRDefault="00BE72A2" w:rsidP="004F6F41">
      <w:pPr>
        <w:pStyle w:val="a4"/>
        <w:numPr>
          <w:ilvl w:val="0"/>
          <w:numId w:val="40"/>
        </w:numPr>
        <w:spacing w:before="0"/>
        <w:rPr>
          <w:szCs w:val="24"/>
        </w:rPr>
      </w:pPr>
      <w:r w:rsidRPr="0053428B">
        <w:t xml:space="preserve">определение подгруппы и других групп крови меньшего значения А-1. А-2, </w:t>
      </w:r>
      <w:r w:rsidRPr="002C3650">
        <w:rPr>
          <w:lang w:val="en-US"/>
        </w:rPr>
        <w:t>D</w:t>
      </w:r>
      <w:r w:rsidRPr="0053428B">
        <w:t xml:space="preserve">, </w:t>
      </w:r>
      <w:r w:rsidRPr="002C3650">
        <w:rPr>
          <w:lang w:val="en-US"/>
        </w:rPr>
        <w:t>Cc</w:t>
      </w:r>
      <w:r w:rsidRPr="0053428B">
        <w:t xml:space="preserve">, </w:t>
      </w:r>
      <w:r w:rsidRPr="002C3650">
        <w:rPr>
          <w:lang w:val="en-US"/>
        </w:rPr>
        <w:t>E</w:t>
      </w:r>
      <w:r w:rsidRPr="0053428B">
        <w:t xml:space="preserve">, </w:t>
      </w:r>
      <w:r w:rsidRPr="002C3650">
        <w:rPr>
          <w:lang w:val="en-US"/>
        </w:rPr>
        <w:t>Kell</w:t>
      </w:r>
      <w:r w:rsidRPr="0053428B">
        <w:t xml:space="preserve">, </w:t>
      </w:r>
      <w:r w:rsidRPr="002C3650">
        <w:rPr>
          <w:lang w:val="en-US"/>
        </w:rPr>
        <w:t>Duffy</w:t>
      </w:r>
      <w:r w:rsidRPr="002C3650">
        <w:rPr>
          <w:rFonts w:eastAsia="Times New Roman"/>
          <w:szCs w:val="24"/>
        </w:rPr>
        <w:t>;</w:t>
      </w:r>
    </w:p>
    <w:p w14:paraId="58A30B11" w14:textId="0CA6AEC1" w:rsidR="00BE72A2" w:rsidRPr="002C3650" w:rsidRDefault="00BE72A2" w:rsidP="004F6F41">
      <w:pPr>
        <w:pStyle w:val="a4"/>
        <w:numPr>
          <w:ilvl w:val="0"/>
          <w:numId w:val="40"/>
        </w:numPr>
        <w:spacing w:before="0"/>
        <w:rPr>
          <w:szCs w:val="24"/>
        </w:rPr>
      </w:pPr>
      <w:r w:rsidRPr="002C3650">
        <w:rPr>
          <w:rFonts w:eastAsia="Times New Roman"/>
          <w:szCs w:val="24"/>
        </w:rPr>
        <w:t>скрининг аллоиммунных антител с использованием не менее 3 образцов тест-эритроцитов;</w:t>
      </w:r>
    </w:p>
    <w:p w14:paraId="01EC8371" w14:textId="718AD8E2" w:rsidR="00BE72A2" w:rsidRPr="002C3650" w:rsidRDefault="00BE72A2" w:rsidP="004F6F41">
      <w:pPr>
        <w:pStyle w:val="a4"/>
        <w:numPr>
          <w:ilvl w:val="0"/>
          <w:numId w:val="40"/>
        </w:numPr>
        <w:spacing w:before="0"/>
        <w:rPr>
          <w:szCs w:val="24"/>
        </w:rPr>
      </w:pPr>
      <w:r w:rsidRPr="002C3650">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697B279E" w14:textId="77777777" w:rsidR="00BE72A2" w:rsidRDefault="00BE72A2" w:rsidP="00BE72A2">
      <w:pPr>
        <w:ind w:firstLine="567"/>
        <w:rPr>
          <w:rStyle w:val="aa"/>
        </w:rPr>
      </w:pPr>
      <w:r w:rsidRPr="004C0C25">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r>
        <w:rPr>
          <w:rStyle w:val="aa"/>
        </w:rPr>
        <w:t>.</w:t>
      </w:r>
    </w:p>
    <w:p w14:paraId="34ABC0A1" w14:textId="77777777" w:rsidR="00BE72A2" w:rsidRPr="004569A5" w:rsidRDefault="00BE72A2" w:rsidP="00BE72A2">
      <w:pPr>
        <w:ind w:firstLine="567"/>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3C099E01" w14:textId="77777777" w:rsidR="00BE72A2" w:rsidRPr="004569A5" w:rsidRDefault="00BE72A2" w:rsidP="00BE72A2">
      <w:pPr>
        <w:ind w:firstLine="567"/>
        <w:rPr>
          <w:rFonts w:eastAsia="Times New Roman"/>
          <w:szCs w:val="24"/>
        </w:rPr>
      </w:pPr>
      <w:r w:rsidRPr="004569A5">
        <w:rPr>
          <w:rFonts w:eastAsia="Times New Roman"/>
          <w:szCs w:val="24"/>
          <w:lang w:eastAsia="ru-RU"/>
        </w:rPr>
        <w:lastRenderedPageBreak/>
        <w:t xml:space="preserve"> Индивидуальный подбор компонентов крови осуществляется реципиентам, имеющим: </w:t>
      </w:r>
    </w:p>
    <w:p w14:paraId="57FF6B12" w14:textId="77777777" w:rsidR="00BE72A2" w:rsidRPr="004569A5" w:rsidRDefault="00BE72A2" w:rsidP="00BE72A2">
      <w:pPr>
        <w:ind w:firstLine="567"/>
        <w:rPr>
          <w:rFonts w:eastAsia="Times New Roman"/>
          <w:szCs w:val="24"/>
        </w:rPr>
      </w:pPr>
      <w:r w:rsidRPr="004569A5">
        <w:rPr>
          <w:rFonts w:eastAsia="Times New Roman"/>
          <w:szCs w:val="24"/>
          <w:lang w:eastAsia="ru-RU"/>
        </w:rPr>
        <w:t>а) посттрансфузионные осложнения в анамнезе</w:t>
      </w:r>
    </w:p>
    <w:p w14:paraId="7CBB8227" w14:textId="77777777" w:rsidR="00BE72A2" w:rsidRPr="004569A5" w:rsidRDefault="00BE72A2" w:rsidP="00BE72A2">
      <w:pPr>
        <w:ind w:firstLine="567"/>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407D1298" w14:textId="77777777" w:rsidR="00BE72A2" w:rsidRPr="004569A5" w:rsidRDefault="00BE72A2" w:rsidP="00BE72A2">
      <w:pPr>
        <w:ind w:firstLine="567"/>
        <w:rPr>
          <w:rFonts w:eastAsia="Times New Roman"/>
          <w:szCs w:val="24"/>
        </w:rPr>
      </w:pPr>
      <w:r>
        <w:rPr>
          <w:rFonts w:eastAsia="Times New Roman"/>
          <w:szCs w:val="24"/>
          <w:lang w:eastAsia="ru-RU"/>
        </w:rPr>
        <w:t>в</w:t>
      </w:r>
      <w:r w:rsidRPr="004569A5">
        <w:rPr>
          <w:rFonts w:eastAsia="Times New Roman"/>
          <w:szCs w:val="24"/>
          <w:lang w:eastAsia="ru-RU"/>
        </w:rPr>
        <w:t xml:space="preserve">) аллоиммунные антитела. </w:t>
      </w:r>
    </w:p>
    <w:p w14:paraId="193F37F3" w14:textId="77777777" w:rsidR="00BE72A2" w:rsidRPr="004569A5" w:rsidRDefault="00BE72A2" w:rsidP="00BE72A2">
      <w:pPr>
        <w:ind w:firstLine="567"/>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295219E1" w14:textId="77777777" w:rsidR="00BE72A2" w:rsidRPr="004569A5" w:rsidRDefault="00BE72A2" w:rsidP="00BE72A2">
      <w:pPr>
        <w:ind w:firstLine="567"/>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4DB793D8" w14:textId="34659A8F" w:rsidR="00BE72A2" w:rsidRPr="004569A5" w:rsidRDefault="00BE72A2" w:rsidP="004F6F41">
      <w:pPr>
        <w:pStyle w:val="a4"/>
        <w:numPr>
          <w:ilvl w:val="0"/>
          <w:numId w:val="41"/>
        </w:numPr>
        <w:spacing w:before="0"/>
        <w:contextualSpacing/>
        <w:rPr>
          <w:rFonts w:eastAsia="Times New Roman"/>
          <w:szCs w:val="24"/>
        </w:rPr>
      </w:pPr>
      <w:r w:rsidRPr="004569A5">
        <w:rPr>
          <w:rFonts w:eastAsia="Times New Roman"/>
          <w:szCs w:val="24"/>
        </w:rPr>
        <w:t xml:space="preserve">Перед трансфузией клеточных компонентов донорской крови (эритроцитная взвесь, концентрат тромбоцитов) </w:t>
      </w:r>
      <w:r w:rsidR="002C3650">
        <w:rPr>
          <w:rFonts w:eastAsia="Times New Roman"/>
          <w:szCs w:val="24"/>
        </w:rPr>
        <w:t>–</w:t>
      </w:r>
      <w:r w:rsidRPr="004569A5">
        <w:rPr>
          <w:rFonts w:eastAsia="Times New Roman"/>
          <w:szCs w:val="24"/>
        </w:rPr>
        <w:t xml:space="preserve"> общий (клинический) анализ крови</w:t>
      </w:r>
    </w:p>
    <w:p w14:paraId="16AFADC6" w14:textId="758289A6" w:rsidR="00BE72A2" w:rsidRPr="004569A5" w:rsidRDefault="00BE72A2" w:rsidP="004F6F41">
      <w:pPr>
        <w:pStyle w:val="a4"/>
        <w:numPr>
          <w:ilvl w:val="0"/>
          <w:numId w:val="41"/>
        </w:numPr>
        <w:spacing w:before="0"/>
        <w:contextualSpacing/>
        <w:rPr>
          <w:szCs w:val="24"/>
        </w:rPr>
      </w:pPr>
      <w:r w:rsidRPr="004569A5">
        <w:rPr>
          <w:rFonts w:eastAsia="Times New Roman"/>
          <w:szCs w:val="24"/>
        </w:rPr>
        <w:t xml:space="preserve">Перед трансфузией СЗП, криопреципитата и криосупернатантной плазмы </w:t>
      </w:r>
      <w:r w:rsidR="002C3650">
        <w:rPr>
          <w:rFonts w:eastAsia="Times New Roman"/>
          <w:szCs w:val="24"/>
        </w:rPr>
        <w:t>–</w:t>
      </w:r>
      <w:r w:rsidRPr="004569A5">
        <w:rPr>
          <w:rFonts w:eastAsia="Times New Roman"/>
          <w:szCs w:val="24"/>
        </w:rPr>
        <w:t xml:space="preserve"> коагулограмма.</w:t>
      </w:r>
    </w:p>
    <w:p w14:paraId="6EE5337E" w14:textId="77777777" w:rsidR="002C3650" w:rsidRDefault="002C3650" w:rsidP="00BE72A2">
      <w:pPr>
        <w:rPr>
          <w:b/>
          <w:u w:val="single"/>
        </w:rPr>
      </w:pPr>
    </w:p>
    <w:p w14:paraId="6CAA3269" w14:textId="2BE798FF" w:rsidR="00BE72A2" w:rsidRPr="002C3650" w:rsidRDefault="00BE72A2" w:rsidP="00BE72A2">
      <w:pPr>
        <w:rPr>
          <w:bCs/>
          <w:u w:val="single"/>
        </w:rPr>
      </w:pPr>
      <w:r w:rsidRPr="002C3650">
        <w:rPr>
          <w:bCs/>
          <w:u w:val="single"/>
        </w:rPr>
        <w:t>Показания к переливанию ЭСК</w:t>
      </w:r>
    </w:p>
    <w:p w14:paraId="585CC9CC" w14:textId="77777777" w:rsidR="00BE72A2" w:rsidRPr="004569A5" w:rsidRDefault="00BE72A2" w:rsidP="004F6F41">
      <w:pPr>
        <w:pStyle w:val="FitzBullet"/>
        <w:numPr>
          <w:ilvl w:val="0"/>
          <w:numId w:val="42"/>
        </w:numPr>
        <w:spacing w:before="0" w:after="0" w:line="360" w:lineRule="auto"/>
        <w:jc w:val="both"/>
        <w:rPr>
          <w:sz w:val="24"/>
          <w:szCs w:val="24"/>
          <w:lang w:val="ru-RU"/>
        </w:rPr>
      </w:pPr>
      <w:r w:rsidRPr="004569A5">
        <w:rPr>
          <w:sz w:val="24"/>
          <w:szCs w:val="24"/>
          <w:lang w:val="ru-RU"/>
        </w:rPr>
        <w:t>Пациентам с хронической анемией переливание показано при уровне гемоглобина &lt; 60</w:t>
      </w:r>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7AB6876C" w14:textId="77777777" w:rsidR="00BE72A2" w:rsidRPr="004569A5" w:rsidRDefault="00BE72A2" w:rsidP="004F6F41">
      <w:pPr>
        <w:pStyle w:val="FitzBullet"/>
        <w:numPr>
          <w:ilvl w:val="0"/>
          <w:numId w:val="42"/>
        </w:numPr>
        <w:spacing w:before="0" w:after="0" w:line="360" w:lineRule="auto"/>
        <w:jc w:val="both"/>
        <w:rPr>
          <w:sz w:val="24"/>
          <w:szCs w:val="24"/>
          <w:lang w:val="ru-RU"/>
        </w:rPr>
      </w:pPr>
      <w:r w:rsidRPr="004569A5">
        <w:rPr>
          <w:sz w:val="24"/>
          <w:szCs w:val="24"/>
          <w:lang w:val="ru-RU"/>
        </w:rPr>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w:t>
      </w:r>
      <w:r>
        <w:rPr>
          <w:sz w:val="24"/>
          <w:szCs w:val="24"/>
          <w:lang w:val="ru-RU"/>
        </w:rPr>
        <w:t>80-</w:t>
      </w:r>
      <w:r w:rsidRPr="004569A5">
        <w:rPr>
          <w:sz w:val="24"/>
          <w:szCs w:val="24"/>
          <w:lang w:val="ru-RU"/>
        </w:rPr>
        <w:t>100 г/л.</w:t>
      </w:r>
    </w:p>
    <w:p w14:paraId="47764527" w14:textId="77777777" w:rsidR="00BE72A2" w:rsidRPr="004569A5" w:rsidRDefault="00BE72A2" w:rsidP="004F6F41">
      <w:pPr>
        <w:pStyle w:val="FitzBullet"/>
        <w:numPr>
          <w:ilvl w:val="0"/>
          <w:numId w:val="42"/>
        </w:numPr>
        <w:spacing w:before="0" w:after="0" w:line="360" w:lineRule="auto"/>
        <w:jc w:val="both"/>
        <w:rPr>
          <w:sz w:val="24"/>
          <w:szCs w:val="24"/>
          <w:lang w:val="ru-RU"/>
        </w:rPr>
      </w:pPr>
      <w:r w:rsidRPr="004569A5">
        <w:rPr>
          <w:sz w:val="24"/>
          <w:szCs w:val="24"/>
          <w:lang w:val="ru-RU"/>
        </w:rPr>
        <w:t>Пациентам старше 60 лет трансфузии эритроцитов показаны при уровне гемоглобина &lt; </w:t>
      </w:r>
      <w:r>
        <w:rPr>
          <w:sz w:val="24"/>
          <w:szCs w:val="24"/>
          <w:lang w:val="ru-RU"/>
        </w:rPr>
        <w:t>80-100</w:t>
      </w:r>
      <w:r w:rsidRPr="004569A5">
        <w:rPr>
          <w:sz w:val="24"/>
          <w:szCs w:val="24"/>
          <w:lang w:val="ru-RU"/>
        </w:rPr>
        <w:t> г/л.</w:t>
      </w:r>
    </w:p>
    <w:p w14:paraId="190E9F86" w14:textId="77777777" w:rsidR="002C3650" w:rsidRDefault="002C3650" w:rsidP="00BE72A2">
      <w:pPr>
        <w:rPr>
          <w:b/>
          <w:iCs/>
          <w:szCs w:val="24"/>
          <w:u w:val="single"/>
        </w:rPr>
      </w:pPr>
    </w:p>
    <w:p w14:paraId="1F47BA05" w14:textId="7C8518A0" w:rsidR="00BE72A2" w:rsidRPr="002C3650" w:rsidRDefault="00BE72A2" w:rsidP="00BE72A2">
      <w:pPr>
        <w:rPr>
          <w:bCs/>
          <w:iCs/>
          <w:szCs w:val="24"/>
          <w:u w:val="single"/>
        </w:rPr>
      </w:pPr>
      <w:r w:rsidRPr="002C3650">
        <w:rPr>
          <w:bCs/>
          <w:iCs/>
          <w:szCs w:val="24"/>
          <w:u w:val="single"/>
        </w:rPr>
        <w:t>Показ</w:t>
      </w:r>
      <w:r w:rsidRPr="002C3650">
        <w:rPr>
          <w:bCs/>
          <w:u w:val="single"/>
        </w:rPr>
        <w:t>ания к ЭСК при острой анемии вследствие массивной кровопотери</w:t>
      </w:r>
    </w:p>
    <w:p w14:paraId="1DB804EC" w14:textId="77777777" w:rsidR="00BE72A2" w:rsidRPr="004569A5" w:rsidRDefault="00BE72A2" w:rsidP="004F6F41">
      <w:pPr>
        <w:pStyle w:val="FitzBullet"/>
        <w:numPr>
          <w:ilvl w:val="0"/>
          <w:numId w:val="43"/>
        </w:numPr>
        <w:spacing w:before="0" w:after="0" w:line="360" w:lineRule="auto"/>
        <w:jc w:val="both"/>
        <w:rPr>
          <w:sz w:val="24"/>
          <w:szCs w:val="24"/>
          <w:lang w:val="ru-RU"/>
        </w:rPr>
      </w:pPr>
      <w:r w:rsidRPr="004569A5">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7A18091" w14:textId="77777777" w:rsidR="00BE72A2" w:rsidRPr="004569A5" w:rsidRDefault="00BE72A2" w:rsidP="004F6F41">
      <w:pPr>
        <w:pStyle w:val="FitzBullet"/>
        <w:numPr>
          <w:ilvl w:val="0"/>
          <w:numId w:val="43"/>
        </w:numPr>
        <w:spacing w:before="0" w:after="0" w:line="360" w:lineRule="auto"/>
        <w:jc w:val="both"/>
        <w:rPr>
          <w:sz w:val="24"/>
          <w:szCs w:val="24"/>
          <w:lang w:val="ru-RU"/>
        </w:rPr>
      </w:pPr>
      <w:r w:rsidRPr="004569A5">
        <w:rPr>
          <w:sz w:val="24"/>
          <w:szCs w:val="24"/>
          <w:lang w:val="ru-RU"/>
        </w:rPr>
        <w:t>Уровень гемоглобина ниже 70—90 г/л при активном кровотечении.</w:t>
      </w:r>
    </w:p>
    <w:p w14:paraId="49CE024F" w14:textId="77777777" w:rsidR="00BE72A2" w:rsidRPr="004569A5" w:rsidRDefault="00BE72A2" w:rsidP="004F6F41">
      <w:pPr>
        <w:pStyle w:val="FitzBullet"/>
        <w:numPr>
          <w:ilvl w:val="0"/>
          <w:numId w:val="43"/>
        </w:numPr>
        <w:spacing w:before="0" w:after="0" w:line="360" w:lineRule="auto"/>
        <w:jc w:val="both"/>
        <w:rPr>
          <w:sz w:val="24"/>
          <w:szCs w:val="24"/>
          <w:lang w:val="ru-RU"/>
        </w:rPr>
      </w:pPr>
      <w:r w:rsidRPr="004569A5">
        <w:rPr>
          <w:sz w:val="24"/>
          <w:szCs w:val="24"/>
          <w:lang w:val="ru-RU"/>
        </w:rPr>
        <w:t xml:space="preserve">Уровень гемоглобина &lt; 100 г/л у пациентов с черепно-мозговой травмой, субарахноидальным кровоизлиянием, хронической дыхательной недостаточностью, </w:t>
      </w:r>
      <w:r w:rsidRPr="004569A5">
        <w:rPr>
          <w:sz w:val="24"/>
          <w:szCs w:val="24"/>
          <w:lang w:val="ru-RU"/>
        </w:rPr>
        <w:lastRenderedPageBreak/>
        <w:t>ишемической болезнью сердца, кардиохирургических пациентов, пожилых пациентов </w:t>
      </w:r>
    </w:p>
    <w:p w14:paraId="7F3B5D0C" w14:textId="67C40332" w:rsidR="00BE72A2" w:rsidRDefault="00BE72A2" w:rsidP="004F6F41">
      <w:pPr>
        <w:pStyle w:val="FitzBullet"/>
        <w:numPr>
          <w:ilvl w:val="0"/>
          <w:numId w:val="43"/>
        </w:numPr>
        <w:spacing w:before="0" w:after="0" w:line="360" w:lineRule="auto"/>
        <w:jc w:val="both"/>
        <w:rPr>
          <w:sz w:val="24"/>
          <w:szCs w:val="24"/>
          <w:lang w:val="ru-RU"/>
        </w:rPr>
      </w:pPr>
      <w:r w:rsidRPr="004569A5">
        <w:rPr>
          <w:sz w:val="24"/>
          <w:szCs w:val="24"/>
          <w:lang w:val="ru-RU"/>
        </w:rPr>
        <w:t>Рекомендуется соблюдение формулы 1:1:1, обозначающей должное соотношение эритроцитов, СЗП и тромбоцитов.</w:t>
      </w:r>
    </w:p>
    <w:p w14:paraId="65BB9570" w14:textId="77777777" w:rsidR="002C3650" w:rsidRPr="004569A5" w:rsidRDefault="002C3650" w:rsidP="002C3650">
      <w:pPr>
        <w:pStyle w:val="FitzBullet"/>
        <w:spacing w:before="0" w:after="0" w:line="360" w:lineRule="auto"/>
        <w:ind w:left="720" w:firstLine="0"/>
        <w:jc w:val="both"/>
        <w:rPr>
          <w:sz w:val="24"/>
          <w:szCs w:val="24"/>
          <w:lang w:val="ru-RU"/>
        </w:rPr>
      </w:pPr>
    </w:p>
    <w:p w14:paraId="236D9916" w14:textId="77777777" w:rsidR="00BE72A2" w:rsidRPr="00FD15FE" w:rsidRDefault="00BE72A2" w:rsidP="002C3650">
      <w:pPr>
        <w:pStyle w:val="a4"/>
        <w:tabs>
          <w:tab w:val="left" w:pos="284"/>
        </w:tabs>
        <w:spacing w:before="0"/>
        <w:ind w:firstLine="0"/>
        <w:contextualSpacing/>
        <w:rPr>
          <w:b/>
          <w:szCs w:val="24"/>
          <w:lang w:eastAsia="ru-RU"/>
        </w:rPr>
      </w:pPr>
      <w:r w:rsidRPr="00FD15FE">
        <w:rPr>
          <w:b/>
          <w:szCs w:val="24"/>
          <w:lang w:eastAsia="ru-RU"/>
        </w:rPr>
        <w:t>Трансфузии концентрата тромбоцитов</w:t>
      </w:r>
    </w:p>
    <w:p w14:paraId="3E96A10E" w14:textId="23D6EA6B" w:rsidR="00BE72A2" w:rsidRPr="004569A5" w:rsidRDefault="00BE72A2" w:rsidP="00BE72A2">
      <w:pPr>
        <w:ind w:firstLine="567"/>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Pr>
          <w:color w:val="333333"/>
          <w:szCs w:val="24"/>
        </w:rPr>
        <w:t xml:space="preserve"> </w:t>
      </w:r>
      <w:r>
        <w:rPr>
          <w:color w:val="333333"/>
          <w:szCs w:val="24"/>
        </w:rPr>
        <w:fldChar w:fldCharType="begin" w:fldLock="1"/>
      </w:r>
      <w:r w:rsidR="005477DB">
        <w:rPr>
          <w:color w:val="333333"/>
          <w:szCs w:val="24"/>
        </w:rPr>
        <w:instrText>ADDIN CSL_CITATION {"citationItems":[{"id":"ITEM-1","itemData":{"DOI":"10.1002/14651858.cd004269.pub3","ISSN":"1469-493X","PMID":"22592695","abstract":"Platelet transfusions are used in modern clinical practice to prevent and treat bleeding in thrombocytopenic patients with bone marrow failure. Although considerable advances have been made in platelet transfusion therapy in the last 40 years, some areas continue to provoke debate especially concerning the use of prophylactic platelet transfusions for the prevention of thrombocytopenic bleeding.","author":[{"dropping-particle":"","family":"Estcourt","given":"Lise","non-dropping-particle":"","parse-names":false,"suffix":""},{"dropping-particle":"","family":"Stanworth","given":"Simon","non-dropping-particle":"","parse-names":false,"suffix":""},{"dropping-particle":"","family":"Doree","given":"Carolyn","non-dropping-particle":"","parse-names":false,"suffix":""},{"dropping-particle":"","family":"Hopewell","given":"Sally","non-dropping-particle":"","parse-names":false,"suffix":""},{"dropping-particle":"","family":"Murphy","given":"Michael F","non-dropping-particle":"","parse-names":false,"suffix":""},{"dropping-particle":"","family":"Tinmouth","given":"Alan","non-dropping-particle":"","parse-names":false,"suffix":""},{"dropping-particle":"","family":"Heddle","given":"Nancy","non-dropping-particle":"","parse-names":false,"suffix":""}],"container-title":"Cochrane Database of Systematic Reviews","id":"ITEM-1","issue":"5","issued":{"date-parts":[["2012","5"]]},"publisher":"Wiley","title":"Prophylactic platelet transfusion for prevention of bleeding in patients with haematological disorders after chemotherapy and stem cell transplantation","type":"article-journal"},"uris":["http://www.mendeley.com/documents/?uuid=8bc6f13f-4114-432b-aa81-c7b7469441db"]},{"id":"ITEM-2","itemData":{"DOI":"10.1111/j.1365-2141.2005.05769.x","ISSN":"0007-1048","abstract":"National guidelines for platelet transfusion in many countries recommend that the general platelet transfusion trigger for prophylaxis is 10 × 109/l. This annotation reviews the evidence for this threshold level and discusses other current unresolved issues relevant to platelet transfusion practice such as the optimal dose and the clinical benefit of a strategy for the prophylactic use of platelet transfusions when the platelet count falls below a given threshold. © 2005 Blackwell Publishing Ltd.","author":[{"dropping-particle":"","family":"Stanworth","given":"S. J.","non-dropping-particle":"","parse-names":false,"suffix":""},{"dropping-particle":"","family":"Hyde","given":"C.","non-dropping-particle":"","parse-names":false,"suffix":""},{"dropping-particle":"","family":"Brunskill","given":"S.","non-dropping-particle":"","parse-names":false,"suffix":""},{"dropping-particle":"","family":"Murphy","given":"M. F.","non-dropping-particle":"","parse-names":false,"suffix":""}],"container-title":"British Journal of Haematology","id":"ITEM-2","issue":"5","issued":{"date-parts":[["2005","12"]]},"page":"588-595","publisher":"John Wiley &amp; Sons, Ltd","title":"Platelet transfusion prophylaxis for patients with haematological malignancies: where to now?","type":"article-journal","volume":"131"},"uris":["http://www.mendeley.com/documents/?uuid=3fab0297-1897-4a5c-b96d-4ccf1fe6ca4f"]},{"id":"ITEM-3","itemData":{"DOI":"10.1056/nejmoa1212772","ISSN":"0028-4793","abstract":"BACKGROUND: The effectiveness of platelet transfusions to prevent bleeding in patients with hematologic cancers remains unclear. This trial assessed whether a policy of not giving prophylactic platelet transfusions was as effective and safe as a policy of providing prophylaxis. METHODS: We conducted this randomized, open-label, noninferiority trial at 14 centers in the United Kingdom and Australia. Patients were randomly assigned to receive, or not to receive, prophylactic platelet transfusions when morning platelet counts were less than 10×10 9 per liter. Eligible patients were persons 16 years of age or older who were receiving chemotherapy or undergoing stem-cell transplantation and who had or were expected to have thrombocytopenia. The primary end point was bleeding of World Health Organization (WHO) grade 2, 3, or 4 up to 30 days after randomization. RESULTS: A total of 600 patients (301 in the no-prophylaxis group and 299 in the prophylaxis group) underwent randomization between 2006 and 2011. Bleeding of WHO grade 2, 3, or 4 occurred in 151 of 300 patients (50%) in the no-prophylaxis group, as compared with 128 of 298 (43%) in the prophylaxis group (adjusted difference in proportions, 8.4 percentage points; 90% confidence interval, 1.7 to 15.2; P = 0.06 for noninferiority). Patients in the no-prophylaxis group had more days with bleeding and a shorter time to the first bleeding episode than did patients in the prophylaxis group. Platelet use was markedly reduced in the no-prophylaxis group. A prespecified subgroup analysis identified similar rates of bleeding in the two study groups among patients undergoing autologous stem-cell transplantation. CONCLUSIONS: The results of our study support the need for the continued use of prophylaxis with platelet transfusion and show the benefit of such prophylaxis for reducing bleeding, as compared with no prophylaxis. A significant number of patients had bleeding despite prophylaxis. (Funded by the National Health Service Blood and Transplant Research and Development Committee and the Australian Red Cross Blood Service; TOPPS Controlled-Trials.com number, ISRCTN08758735.) Copyright © 2013 Massachusetts Medical Society.","author":[{"dropping-particle":"","family":"Stanworth","given":"Simon J.","non-dropping-particle":"","parse-names":false,"suffix":""},{"dropping-particle":"","family":"Estcourt","given":"Lise J.","non-dropping-particle":"","parse-names":false,"suffix":""},{"dropping-particle":"","family":"Powter","given":"Gillian","non-dropping-particle":"","parse-names":false,"suffix":""},{"dropping-particle":"","family":"Kahan","given":"Brennan C.","non-dropping-particle":"","parse-names":false,"suffix":""},{"dropping-particle":"","family":"Dyer","given":"Claire","non-dropping-particle":"","parse-names":false,"suffix":""},{"dropping-particle":"","family":"Choo","given":"Louise","non-dropping-particle":"","parse-names":false,"suffix":""},{"dropping-particle":"","family":"Bakrania","given":"Lekha","non-dropping-particle":"","parse-names":false,"suffix":""},{"dropping-particle":"","family":"Llewelyn","given":"Charlotte","non-dropping-particle":"","parse-names":false,"suffix":""},{"dropping-particle":"","family":"Littlewood","given":"Timothy","non-dropping-particle":"","parse-names":false,"suffix":""},{"dropping-particle":"","family":"Soutar","given":"Richard","non-dropping-particle":"","parse-names":false,"suffix":""},{"dropping-particle":"","family":"Norfolk","given":"Derek","non-dropping-particle":"","parse-names":false,"suffix":""},{"dropping-particle":"","family":"Copplestone","given":"Adrian","non-dropping-particle":"","parse-names":false,"suffix":""},{"dropping-particle":"","family":"Smith","given":"Neil","non-dropping-particle":"","parse-names":false,"suffix":""},{"dropping-particle":"","family":"Kerr","given":"Paul","non-dropping-particle":"","parse-names":false,"suffix":""},{"dropping-particle":"","family":"Jones","given":"Gail","non-dropping-particle":"","parse-names":false,"suffix":""},{"dropping-particle":"","family":"Raj","given":"Kavita","non-dropping-particle":"","parse-names":false,"suffix":""},{"dropping-particle":"","family":"Westerman","given":"David A.","non-dropping-particle":"","parse-names":false,"suffix":""},{"dropping-particle":"","family":"Szer","given":"Jeffrey","non-dropping-particle":"","parse-names":false,"suffix":""},{"dropping-particle":"","family":"Jackson","given":"Nicholas","non-dropping-particle":"","parse-names":false,"suffix":""},{"dropping-particle":"","family":"Bardy","given":"Peter G.","non-dropping-particle":"","parse-names":false,"suffix":""},{"dropping-particle":"","family":"Plews","given":"Dianne","non-dropping-particle":"","parse-names":false,"suffix":""},{"dropping-particle":"","family":"Lyons","given":"Simon","non-dropping-particle":"","parse-names":false,"suffix":""},{"dropping-particle":"","family":"Bielby","given":"Linley","non-dropping-particle":"","parse-names":false,"suffix":""},{"dropping-particle":"","family":"Wood","given":"Erica M.","non-dropping-particle":"","parse-names":false,"suffix":""},{"dropping-particle":"","family":"Murphy","given":"Michael F.","non-dropping-particle":"","parse-names":false,"suffix":""}],"container-title":"New England Journal of Medicine","id":"ITEM-3","issue":"19","issued":{"date-parts":[["2013","5"]]},"page":"1771-1780","publisher":"New England Journal of Medicine (NEJM/MMS)","title":"A No-Prophylaxis Platelet-Transfusion Strategy for Hematologic Cancers","type":"article-journal","volume":"368"},"uris":["http://www.mendeley.com/documents/?uuid=95a0e31e-7ce9-4364-81d9-dea174ff49ed"]}],"mendeley":{"formattedCitation":"[81–83]","plainTextFormattedCitation":"[81–83]","previouslyFormattedCitation":"[80–82]"},"properties":{"noteIndex":0},"schema":"https://github.com/citation-style-language/schema/raw/master/csl-citation.json"}</w:instrText>
      </w:r>
      <w:r>
        <w:rPr>
          <w:color w:val="333333"/>
          <w:szCs w:val="24"/>
        </w:rPr>
        <w:fldChar w:fldCharType="separate"/>
      </w:r>
      <w:r w:rsidR="005477DB" w:rsidRPr="005477DB">
        <w:rPr>
          <w:noProof/>
          <w:color w:val="333333"/>
          <w:szCs w:val="24"/>
        </w:rPr>
        <w:t>[81–83]</w:t>
      </w:r>
      <w:r>
        <w:rPr>
          <w:color w:val="333333"/>
          <w:szCs w:val="24"/>
        </w:rPr>
        <w:fldChar w:fldCharType="end"/>
      </w:r>
      <w:r w:rsidRPr="004569A5">
        <w:rPr>
          <w:color w:val="333333"/>
          <w:szCs w:val="24"/>
        </w:rPr>
        <w:t>.</w:t>
      </w:r>
      <w:r w:rsidRPr="004569A5">
        <w:rPr>
          <w:szCs w:val="24"/>
        </w:rPr>
        <w:t xml:space="preserve"> </w:t>
      </w:r>
    </w:p>
    <w:p w14:paraId="7BEBF335" w14:textId="77777777" w:rsidR="002C3650" w:rsidRDefault="002C3650" w:rsidP="00BE72A2">
      <w:pPr>
        <w:contextualSpacing/>
        <w:rPr>
          <w:u w:val="single"/>
        </w:rPr>
      </w:pPr>
    </w:p>
    <w:p w14:paraId="33AD7B8A" w14:textId="17BAFF97" w:rsidR="00BE72A2" w:rsidRPr="004569A5" w:rsidRDefault="00BE72A2" w:rsidP="00BE72A2">
      <w:pPr>
        <w:contextualSpacing/>
        <w:rPr>
          <w:szCs w:val="24"/>
        </w:rPr>
      </w:pPr>
      <w:r w:rsidRPr="00FD15FE">
        <w:rPr>
          <w:u w:val="single"/>
        </w:rPr>
        <w:t>Показания к переливанию концентрата тромбоцитов с профилактической целью</w:t>
      </w:r>
      <w:r w:rsidRPr="004569A5">
        <w:rPr>
          <w:szCs w:val="24"/>
        </w:rPr>
        <w:t xml:space="preserve"> приведены в табл. </w:t>
      </w:r>
      <w:r>
        <w:rPr>
          <w:szCs w:val="24"/>
        </w:rPr>
        <w:t>А3.</w:t>
      </w:r>
      <w:r w:rsidR="002C3650">
        <w:rPr>
          <w:szCs w:val="24"/>
        </w:rPr>
        <w:t>6</w:t>
      </w:r>
      <w:r w:rsidRPr="004569A5">
        <w:rPr>
          <w:szCs w:val="24"/>
        </w:rPr>
        <w:t>.</w:t>
      </w:r>
      <w:r w:rsidR="002C3650">
        <w:rPr>
          <w:szCs w:val="24"/>
        </w:rPr>
        <w:t>1.</w:t>
      </w:r>
    </w:p>
    <w:p w14:paraId="4AE84F14" w14:textId="77777777" w:rsidR="00475AD7" w:rsidRDefault="00475AD7" w:rsidP="00BE72A2">
      <w:pPr>
        <w:contextualSpacing/>
        <w:rPr>
          <w:bCs/>
          <w:szCs w:val="24"/>
        </w:rPr>
      </w:pPr>
    </w:p>
    <w:p w14:paraId="216934BA" w14:textId="7EF65358" w:rsidR="00BE72A2" w:rsidRPr="004569A5" w:rsidRDefault="00BE72A2" w:rsidP="00BE72A2">
      <w:pPr>
        <w:contextualSpacing/>
        <w:rPr>
          <w:szCs w:val="24"/>
        </w:rPr>
      </w:pPr>
      <w:r w:rsidRPr="004569A5">
        <w:rPr>
          <w:bCs/>
          <w:szCs w:val="24"/>
        </w:rPr>
        <w:t xml:space="preserve">Таблица </w:t>
      </w:r>
      <w:r>
        <w:rPr>
          <w:bCs/>
          <w:szCs w:val="24"/>
        </w:rPr>
        <w:t>А.3.</w:t>
      </w:r>
      <w:r w:rsidR="002C3650">
        <w:rPr>
          <w:bCs/>
          <w:szCs w:val="24"/>
        </w:rPr>
        <w:t>6</w:t>
      </w:r>
      <w:r w:rsidRPr="004569A5">
        <w:rPr>
          <w:bCs/>
          <w:szCs w:val="24"/>
        </w:rPr>
        <w:t>.</w:t>
      </w:r>
      <w:r w:rsidR="002C3650">
        <w:rPr>
          <w:bCs/>
          <w:szCs w:val="24"/>
        </w:rPr>
        <w:t>1.</w:t>
      </w:r>
      <w:r w:rsidRPr="004569A5">
        <w:rPr>
          <w:bCs/>
          <w:szCs w:val="24"/>
        </w:rPr>
        <w:t xml:space="preserve">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E72A2" w:rsidRPr="004569A5" w14:paraId="291F21EA" w14:textId="77777777" w:rsidTr="00350FC4">
        <w:trPr>
          <w:tblHeader/>
        </w:trPr>
        <w:tc>
          <w:tcPr>
            <w:tcW w:w="3007" w:type="dxa"/>
            <w:vAlign w:val="center"/>
          </w:tcPr>
          <w:p w14:paraId="5C188402"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Показание</w:t>
            </w:r>
          </w:p>
        </w:tc>
        <w:tc>
          <w:tcPr>
            <w:tcW w:w="2663" w:type="dxa"/>
            <w:vAlign w:val="center"/>
          </w:tcPr>
          <w:p w14:paraId="338D22A9"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Количество тромбоцитов в периферической крови</w:t>
            </w:r>
          </w:p>
        </w:tc>
        <w:tc>
          <w:tcPr>
            <w:tcW w:w="3690" w:type="dxa"/>
            <w:vAlign w:val="center"/>
          </w:tcPr>
          <w:p w14:paraId="48777061"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Примечания</w:t>
            </w:r>
          </w:p>
        </w:tc>
      </w:tr>
      <w:tr w:rsidR="00BE72A2" w:rsidRPr="004569A5" w14:paraId="2046813D" w14:textId="77777777" w:rsidTr="00350FC4">
        <w:tc>
          <w:tcPr>
            <w:tcW w:w="3007" w:type="dxa"/>
          </w:tcPr>
          <w:p w14:paraId="2A64DE5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Во время или после химиотерапии, в период миелотоксического агранулоцитоза</w:t>
            </w:r>
          </w:p>
        </w:tc>
        <w:tc>
          <w:tcPr>
            <w:tcW w:w="2663" w:type="dxa"/>
            <w:vAlign w:val="center"/>
          </w:tcPr>
          <w:p w14:paraId="7AB231E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нее 1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2132432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ри синдроме повышенного потребления тромбоцитов* данный порог необходимо повысить</w:t>
            </w:r>
          </w:p>
        </w:tc>
      </w:tr>
      <w:tr w:rsidR="00BE72A2" w:rsidRPr="004569A5" w14:paraId="75BE0EB5" w14:textId="77777777" w:rsidTr="00350FC4">
        <w:tc>
          <w:tcPr>
            <w:tcW w:w="3007" w:type="dxa"/>
          </w:tcPr>
          <w:p w14:paraId="4BD8CDB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Установка ЦВК</w:t>
            </w:r>
          </w:p>
        </w:tc>
        <w:tc>
          <w:tcPr>
            <w:tcW w:w="2663" w:type="dxa"/>
            <w:vAlign w:val="center"/>
          </w:tcPr>
          <w:p w14:paraId="5759979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нее 3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2318493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w:t>
            </w:r>
          </w:p>
        </w:tc>
      </w:tr>
      <w:tr w:rsidR="00BE72A2" w:rsidRPr="004569A5" w14:paraId="750568CC" w14:textId="77777777" w:rsidTr="00350FC4">
        <w:tc>
          <w:tcPr>
            <w:tcW w:w="3007" w:type="dxa"/>
          </w:tcPr>
          <w:p w14:paraId="1747316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Люмбальная пункция</w:t>
            </w:r>
          </w:p>
        </w:tc>
        <w:tc>
          <w:tcPr>
            <w:tcW w:w="2663" w:type="dxa"/>
            <w:vAlign w:val="center"/>
          </w:tcPr>
          <w:p w14:paraId="213E71B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739D4FA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w:t>
            </w:r>
          </w:p>
        </w:tc>
      </w:tr>
      <w:tr w:rsidR="00BE72A2" w:rsidRPr="004569A5" w14:paraId="78F11B77" w14:textId="77777777" w:rsidTr="00350FC4">
        <w:tc>
          <w:tcPr>
            <w:tcW w:w="3007" w:type="dxa"/>
          </w:tcPr>
          <w:p w14:paraId="6B923DB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бъемные операции и малообъемные инвазивные вмешательства</w:t>
            </w:r>
          </w:p>
        </w:tc>
        <w:tc>
          <w:tcPr>
            <w:tcW w:w="2663" w:type="dxa"/>
            <w:vAlign w:val="center"/>
          </w:tcPr>
          <w:p w14:paraId="6455723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3D0B636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Помимо профилактической трансфузии, необходимо резервирование концентрата тромбоцитов для проведения операции. Доза определяется </w:t>
            </w:r>
            <w:r w:rsidRPr="004569A5">
              <w:rPr>
                <w:sz w:val="24"/>
                <w:szCs w:val="24"/>
              </w:rPr>
              <w:lastRenderedPageBreak/>
              <w:t>массой тела пациента, а количество трансфузий — объемом операции</w:t>
            </w:r>
          </w:p>
        </w:tc>
      </w:tr>
      <w:tr w:rsidR="00BE72A2" w:rsidRPr="004569A5" w14:paraId="7F2DAA4A" w14:textId="77777777" w:rsidTr="00350FC4">
        <w:tc>
          <w:tcPr>
            <w:tcW w:w="3007" w:type="dxa"/>
          </w:tcPr>
          <w:p w14:paraId="54B7952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ДВС-синдром</w:t>
            </w:r>
          </w:p>
        </w:tc>
        <w:tc>
          <w:tcPr>
            <w:tcW w:w="2663" w:type="dxa"/>
          </w:tcPr>
          <w:p w14:paraId="21E1A27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нее 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r w:rsidRPr="004569A5">
              <w:rPr>
                <w:sz w:val="24"/>
                <w:szCs w:val="24"/>
              </w:rPr>
              <w:t>/л</w:t>
            </w:r>
          </w:p>
        </w:tc>
        <w:tc>
          <w:tcPr>
            <w:tcW w:w="3690" w:type="dxa"/>
          </w:tcPr>
          <w:p w14:paraId="6822193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ак часть основной терапии ДВС- синдрома</w:t>
            </w:r>
          </w:p>
        </w:tc>
      </w:tr>
    </w:tbl>
    <w:p w14:paraId="15EAE740" w14:textId="77777777" w:rsidR="00BE72A2" w:rsidRPr="004569A5" w:rsidRDefault="00BE72A2" w:rsidP="00BE72A2">
      <w:pPr>
        <w:pStyle w:val="3"/>
        <w:spacing w:before="0"/>
        <w:rPr>
          <w:b w:val="0"/>
        </w:rPr>
      </w:pPr>
      <w:r w:rsidRPr="004569A5">
        <w:rPr>
          <w:b w:val="0"/>
        </w:rPr>
        <w:t>* Сепсис, пульмонологические заболевания, лихорадка.</w:t>
      </w:r>
    </w:p>
    <w:p w14:paraId="57FDBFB3" w14:textId="77777777" w:rsidR="002C3650" w:rsidRDefault="002C3650" w:rsidP="00BE72A2">
      <w:pPr>
        <w:rPr>
          <w:u w:val="single"/>
        </w:rPr>
      </w:pPr>
    </w:p>
    <w:p w14:paraId="6FB63A38" w14:textId="25DE30AA" w:rsidR="00BE72A2" w:rsidRPr="00FD15FE" w:rsidRDefault="00BE72A2" w:rsidP="00BE72A2">
      <w:pPr>
        <w:rPr>
          <w:b/>
          <w:u w:val="single"/>
        </w:rPr>
      </w:pPr>
      <w:r w:rsidRPr="00FD15FE">
        <w:rPr>
          <w:u w:val="single"/>
        </w:rPr>
        <w:t>Показания к переливанию концентрата тромбоцитов с лечебной целью.</w:t>
      </w:r>
    </w:p>
    <w:p w14:paraId="3CE46A7C" w14:textId="4526CE84" w:rsidR="00BE72A2" w:rsidRPr="004569A5" w:rsidRDefault="00BE72A2" w:rsidP="00BE72A2">
      <w:pPr>
        <w:rPr>
          <w:szCs w:val="24"/>
        </w:rPr>
      </w:pPr>
      <w:r w:rsidRPr="004569A5">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Pr>
          <w:bCs/>
          <w:szCs w:val="24"/>
        </w:rPr>
        <w:t>А3.</w:t>
      </w:r>
      <w:r w:rsidR="002C3650">
        <w:rPr>
          <w:bCs/>
          <w:szCs w:val="24"/>
        </w:rPr>
        <w:t>6.2</w:t>
      </w:r>
      <w:r w:rsidRPr="004569A5">
        <w:rPr>
          <w:bCs/>
          <w:szCs w:val="24"/>
        </w:rPr>
        <w:t>)</w:t>
      </w:r>
      <w:r w:rsidRPr="004569A5">
        <w:rPr>
          <w:szCs w:val="24"/>
        </w:rPr>
        <w:t>.</w:t>
      </w:r>
    </w:p>
    <w:p w14:paraId="0EBEAE1A" w14:textId="77777777" w:rsidR="00475AD7" w:rsidRDefault="00475AD7" w:rsidP="00BE72A2">
      <w:pPr>
        <w:rPr>
          <w:bCs/>
          <w:szCs w:val="24"/>
        </w:rPr>
      </w:pPr>
    </w:p>
    <w:p w14:paraId="21D5DF81" w14:textId="4D2E92B3" w:rsidR="00BE72A2" w:rsidRPr="004569A5" w:rsidRDefault="00BE72A2" w:rsidP="00BE72A2">
      <w:pPr>
        <w:rPr>
          <w:szCs w:val="24"/>
        </w:rPr>
      </w:pPr>
      <w:r w:rsidRPr="004569A5">
        <w:rPr>
          <w:bCs/>
          <w:szCs w:val="24"/>
        </w:rPr>
        <w:t xml:space="preserve">Таблица </w:t>
      </w:r>
      <w:r>
        <w:rPr>
          <w:bCs/>
          <w:szCs w:val="24"/>
        </w:rPr>
        <w:t>А3.</w:t>
      </w:r>
      <w:r w:rsidR="002C3650">
        <w:rPr>
          <w:bCs/>
          <w:szCs w:val="24"/>
        </w:rPr>
        <w:t>6</w:t>
      </w:r>
      <w:r w:rsidRPr="004569A5">
        <w:rPr>
          <w:bCs/>
          <w:szCs w:val="24"/>
        </w:rPr>
        <w:t>.</w:t>
      </w:r>
      <w:r w:rsidR="002C3650">
        <w:rPr>
          <w:bCs/>
          <w:szCs w:val="24"/>
        </w:rPr>
        <w:t>2.</w:t>
      </w:r>
      <w:r w:rsidRPr="004569A5">
        <w:rPr>
          <w:bCs/>
          <w:szCs w:val="24"/>
        </w:rPr>
        <w:t xml:space="preserve">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BE72A2" w:rsidRPr="004569A5" w14:paraId="12334F79" w14:textId="77777777" w:rsidTr="00350FC4">
        <w:tc>
          <w:tcPr>
            <w:tcW w:w="9121" w:type="dxa"/>
            <w:shd w:val="clear" w:color="auto" w:fill="auto"/>
          </w:tcPr>
          <w:p w14:paraId="24EC2424" w14:textId="77777777" w:rsidR="00BE72A2" w:rsidRPr="004569A5" w:rsidRDefault="00BE72A2" w:rsidP="00350FC4">
            <w:pPr>
              <w:pStyle w:val="table-text-1"/>
              <w:spacing w:before="0" w:after="0" w:line="360" w:lineRule="auto"/>
              <w:ind w:left="0" w:firstLine="0"/>
              <w:jc w:val="both"/>
              <w:rPr>
                <w:b/>
                <w:i/>
                <w:sz w:val="24"/>
                <w:szCs w:val="24"/>
              </w:rPr>
            </w:pPr>
            <w:r w:rsidRPr="004569A5">
              <w:rPr>
                <w:sz w:val="24"/>
                <w:szCs w:val="24"/>
              </w:rPr>
              <w:t>1 степень (не требует трансфузии)</w:t>
            </w:r>
          </w:p>
        </w:tc>
      </w:tr>
      <w:tr w:rsidR="00BE72A2" w:rsidRPr="004569A5" w14:paraId="1A8A0572" w14:textId="77777777" w:rsidTr="00350FC4">
        <w:tc>
          <w:tcPr>
            <w:tcW w:w="9121" w:type="dxa"/>
            <w:shd w:val="clear" w:color="auto" w:fill="auto"/>
          </w:tcPr>
          <w:p w14:paraId="557C98F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точивость кожи и слизистых, включая полость рта</w:t>
            </w:r>
          </w:p>
          <w:p w14:paraId="28061F6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етехии менее 2 мм</w:t>
            </w:r>
          </w:p>
          <w:p w14:paraId="0DF008D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урпура менее 2,54 см в диаметре</w:t>
            </w:r>
          </w:p>
          <w:p w14:paraId="4C90DA9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Экхимозы (очаги менее 10 см в диаметре)</w:t>
            </w:r>
          </w:p>
          <w:p w14:paraId="6C1E46D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Ротоглоточные кровотечения</w:t>
            </w:r>
          </w:p>
          <w:p w14:paraId="60918A1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излияния в конъюнктиву</w:t>
            </w:r>
          </w:p>
          <w:p w14:paraId="4A6B6D4C"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164CC76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BE72A2" w:rsidRPr="004569A5" w14:paraId="5B154B17" w14:textId="77777777" w:rsidTr="00350FC4">
        <w:tc>
          <w:tcPr>
            <w:tcW w:w="9121" w:type="dxa"/>
            <w:shd w:val="clear" w:color="auto" w:fill="auto"/>
          </w:tcPr>
          <w:p w14:paraId="3BFFB025" w14:textId="77777777" w:rsidR="00BE72A2" w:rsidRPr="004569A5" w:rsidRDefault="00BE72A2" w:rsidP="00350FC4">
            <w:pPr>
              <w:pStyle w:val="table-text-1"/>
              <w:spacing w:before="0" w:after="0" w:line="360" w:lineRule="auto"/>
              <w:ind w:left="0" w:firstLine="0"/>
              <w:jc w:val="both"/>
              <w:rPr>
                <w:sz w:val="24"/>
                <w:szCs w:val="24"/>
              </w:rPr>
            </w:pPr>
            <w:r w:rsidRPr="004569A5">
              <w:rPr>
                <w:sz w:val="24"/>
                <w:szCs w:val="24"/>
              </w:rPr>
              <w:t>2 степень (в основном не требуют трансфузии)</w:t>
            </w:r>
          </w:p>
        </w:tc>
      </w:tr>
      <w:tr w:rsidR="00BE72A2" w:rsidRPr="004569A5" w14:paraId="23181234" w14:textId="77777777" w:rsidTr="00350FC4">
        <w:tc>
          <w:tcPr>
            <w:tcW w:w="9121" w:type="dxa"/>
            <w:shd w:val="clear" w:color="auto" w:fill="auto"/>
          </w:tcPr>
          <w:p w14:paraId="5AEE8E6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Экхимозы (более 10 см в диаметре)</w:t>
            </w:r>
          </w:p>
          <w:p w14:paraId="0CDA694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Гематомы</w:t>
            </w:r>
          </w:p>
          <w:p w14:paraId="32058A6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199C7C4C"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излияния в сетчатку без ухудшения зрения</w:t>
            </w:r>
          </w:p>
          <w:p w14:paraId="23593D6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3194C74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лена, рвота с кровью, кровохарканье, гематурия, стул с кровью</w:t>
            </w:r>
          </w:p>
          <w:p w14:paraId="33AD86C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w:t>
            </w:r>
          </w:p>
        </w:tc>
      </w:tr>
      <w:tr w:rsidR="00BE72A2" w:rsidRPr="004569A5" w14:paraId="3FCF5488" w14:textId="77777777" w:rsidTr="00350FC4">
        <w:tc>
          <w:tcPr>
            <w:tcW w:w="9121" w:type="dxa"/>
            <w:shd w:val="clear" w:color="auto" w:fill="auto"/>
          </w:tcPr>
          <w:p w14:paraId="6D7F182C" w14:textId="77777777" w:rsidR="00BE72A2" w:rsidRPr="004569A5" w:rsidRDefault="00BE72A2" w:rsidP="00350FC4">
            <w:pPr>
              <w:pStyle w:val="table-text-1"/>
              <w:spacing w:before="0" w:after="0" w:line="360" w:lineRule="auto"/>
              <w:ind w:left="0" w:firstLine="0"/>
              <w:jc w:val="both"/>
              <w:rPr>
                <w:b/>
                <w:i/>
                <w:sz w:val="24"/>
                <w:szCs w:val="24"/>
              </w:rPr>
            </w:pPr>
            <w:r w:rsidRPr="004569A5">
              <w:rPr>
                <w:sz w:val="24"/>
                <w:szCs w:val="24"/>
              </w:rPr>
              <w:t>3 степень (требуют трансфузии)</w:t>
            </w:r>
          </w:p>
        </w:tc>
      </w:tr>
      <w:tr w:rsidR="00BE72A2" w:rsidRPr="004569A5" w14:paraId="320D1F66" w14:textId="77777777" w:rsidTr="00350FC4">
        <w:tc>
          <w:tcPr>
            <w:tcW w:w="9121" w:type="dxa"/>
            <w:shd w:val="clear" w:color="auto" w:fill="auto"/>
          </w:tcPr>
          <w:p w14:paraId="0FEACBB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Мелена</w:t>
            </w:r>
          </w:p>
          <w:p w14:paraId="3D94D01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Рвота с кровью</w:t>
            </w:r>
          </w:p>
          <w:p w14:paraId="10FFE231"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харканье</w:t>
            </w:r>
          </w:p>
          <w:p w14:paraId="4395317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4D987162"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омальные маточные кровотечения</w:t>
            </w:r>
          </w:p>
          <w:p w14:paraId="6C42A8CC"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тул с кровью</w:t>
            </w:r>
          </w:p>
          <w:p w14:paraId="54527F0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Носовое кровотечение </w:t>
            </w:r>
          </w:p>
          <w:p w14:paraId="7BE06FE1"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Ротоглоточное кровотечение</w:t>
            </w:r>
          </w:p>
          <w:p w14:paraId="6C31155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BE72A2" w:rsidRPr="004569A5" w14:paraId="3B50FA25" w14:textId="77777777" w:rsidTr="00350FC4">
        <w:tc>
          <w:tcPr>
            <w:tcW w:w="9121" w:type="dxa"/>
            <w:shd w:val="clear" w:color="auto" w:fill="auto"/>
          </w:tcPr>
          <w:p w14:paraId="3C7A4FB7" w14:textId="77777777" w:rsidR="00BE72A2" w:rsidRPr="004569A5" w:rsidRDefault="00BE72A2" w:rsidP="00350FC4">
            <w:pPr>
              <w:pStyle w:val="table-text-1"/>
              <w:spacing w:before="0" w:after="0" w:line="360" w:lineRule="auto"/>
              <w:ind w:left="0" w:firstLine="0"/>
              <w:jc w:val="both"/>
              <w:rPr>
                <w:b/>
                <w:i/>
                <w:sz w:val="24"/>
                <w:szCs w:val="24"/>
              </w:rPr>
            </w:pPr>
            <w:r w:rsidRPr="004569A5">
              <w:rPr>
                <w:sz w:val="24"/>
                <w:szCs w:val="24"/>
              </w:rPr>
              <w:lastRenderedPageBreak/>
              <w:t>4 степень (требуют трансфузии)</w:t>
            </w:r>
          </w:p>
        </w:tc>
      </w:tr>
      <w:tr w:rsidR="00BE72A2" w:rsidRPr="004569A5" w14:paraId="6DE919B3" w14:textId="77777777" w:rsidTr="00350FC4">
        <w:tc>
          <w:tcPr>
            <w:tcW w:w="9121" w:type="dxa"/>
            <w:shd w:val="clear" w:color="auto" w:fill="auto"/>
          </w:tcPr>
          <w:p w14:paraId="2C992F0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овоизлияния в сетчатку с нарушением зрения</w:t>
            </w:r>
          </w:p>
          <w:p w14:paraId="0BAE650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ефатальные кровоизлияния в ЦНС с неврологической симптоматикой</w:t>
            </w:r>
          </w:p>
          <w:p w14:paraId="3C679C6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Фатальные кровотечения вне зависимости от источника</w:t>
            </w:r>
          </w:p>
        </w:tc>
      </w:tr>
    </w:tbl>
    <w:p w14:paraId="3E81C90D" w14:textId="77777777" w:rsidR="002C3650" w:rsidRDefault="002C3650" w:rsidP="00BE72A2">
      <w:pPr>
        <w:rPr>
          <w:b/>
          <w:u w:val="single"/>
        </w:rPr>
      </w:pPr>
    </w:p>
    <w:p w14:paraId="228BDDE4" w14:textId="381CA8BA" w:rsidR="00BE72A2" w:rsidRPr="002C3650" w:rsidRDefault="00BE72A2" w:rsidP="00BE72A2">
      <w:pPr>
        <w:rPr>
          <w:bCs/>
          <w:u w:val="single"/>
        </w:rPr>
      </w:pPr>
      <w:r w:rsidRPr="002C3650">
        <w:rPr>
          <w:bCs/>
          <w:u w:val="single"/>
        </w:rPr>
        <w:t>Расчет дозы концентрата тромбоцитов для трансфузий</w:t>
      </w:r>
    </w:p>
    <w:p w14:paraId="6ACC4306" w14:textId="77777777" w:rsidR="00BE72A2" w:rsidRPr="004569A5" w:rsidRDefault="00BE72A2" w:rsidP="00BE72A2">
      <w:pPr>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p>
    <w:p w14:paraId="39343D28" w14:textId="50B9254F" w:rsidR="00BE72A2" w:rsidRPr="004569A5" w:rsidRDefault="00BE72A2" w:rsidP="00BE72A2">
      <w:pPr>
        <w:rPr>
          <w:szCs w:val="24"/>
        </w:rPr>
      </w:pPr>
      <w:r w:rsidRPr="004569A5">
        <w:rPr>
          <w:szCs w:val="24"/>
        </w:rPr>
        <w:t>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w:t>
      </w:r>
      <w:r w:rsidR="002C3650">
        <w:rPr>
          <w:szCs w:val="24"/>
        </w:rPr>
        <w:t xml:space="preserve"> </w:t>
      </w:r>
      <w:r>
        <w:rPr>
          <w:szCs w:val="24"/>
        </w:rPr>
        <w:fldChar w:fldCharType="begin" w:fldLock="1"/>
      </w:r>
      <w:r w:rsidR="005477DB">
        <w:rPr>
          <w:szCs w:val="24"/>
        </w:rPr>
        <w:instrText>ADDIN CSL_CITATION {"citationItems":[{"id":"ITEM-1","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1","issue":"3","issued":{"date-parts":[["2015","2"]]},"page":"205-213","publisher":"American College of Physicians","title":"Platelet transfusion: A clinical practice guideline from the AABB","type":"article","volume":"162"},"uris":["http://www.mendeley.com/documents/?uuid=6c544811-c7a9-4d0f-b720-0f14b2b462ce"]}],"mendeley":{"formattedCitation":"[84]","plainTextFormattedCitation":"[84]","previouslyFormattedCitation":"[83]"},"properties":{"noteIndex":0},"schema":"https://github.com/citation-style-language/schema/raw/master/csl-citation.json"}</w:instrText>
      </w:r>
      <w:r>
        <w:rPr>
          <w:szCs w:val="24"/>
        </w:rPr>
        <w:fldChar w:fldCharType="separate"/>
      </w:r>
      <w:r w:rsidR="005477DB" w:rsidRPr="005477DB">
        <w:rPr>
          <w:noProof/>
          <w:szCs w:val="24"/>
        </w:rPr>
        <w:t>[84]</w:t>
      </w:r>
      <w:r>
        <w:rPr>
          <w:szCs w:val="24"/>
        </w:rPr>
        <w:fldChar w:fldCharType="end"/>
      </w:r>
      <w:r w:rsidRPr="004569A5">
        <w:rPr>
          <w:szCs w:val="24"/>
        </w:rPr>
        <w:t xml:space="preserve">. </w:t>
      </w:r>
    </w:p>
    <w:p w14:paraId="13C2FF56" w14:textId="77777777" w:rsidR="002C3650" w:rsidRDefault="002C3650" w:rsidP="00BE72A2">
      <w:pPr>
        <w:rPr>
          <w:u w:val="single"/>
        </w:rPr>
      </w:pPr>
    </w:p>
    <w:p w14:paraId="241B0AAA" w14:textId="3D48B046" w:rsidR="00BE72A2" w:rsidRPr="00FD15FE" w:rsidRDefault="00BE72A2" w:rsidP="00BE72A2">
      <w:pPr>
        <w:rPr>
          <w:u w:val="single"/>
        </w:rPr>
      </w:pPr>
      <w:r w:rsidRPr="00FD15FE">
        <w:rPr>
          <w:u w:val="single"/>
        </w:rPr>
        <w:t>Критерии эффективности трансфузий концентрата тромбоцитов</w:t>
      </w:r>
      <w:r w:rsidR="002C3650">
        <w:rPr>
          <w:u w:val="single"/>
        </w:rPr>
        <w:t xml:space="preserve"> </w:t>
      </w:r>
      <w:r>
        <w:rPr>
          <w:u w:val="single"/>
        </w:rPr>
        <w:fldChar w:fldCharType="begin" w:fldLock="1"/>
      </w:r>
      <w:r w:rsidR="005477DB">
        <w:rPr>
          <w:u w:val="single"/>
        </w:rPr>
        <w:instrText>ADDIN CSL_CITATION {"citationItems":[{"id":"ITEM-1","itemData":{"id":"ITEM-1","issued":{"date-parts":[["0"]]},"title":"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type":"legal_case"},"uris":["http://www.mendeley.com/documents/?uuid=c0304675-7501-465c-b429-d289099e89f9"]}],"mendeley":{"formattedCitation":"[85]","plainTextFormattedCitation":"[85]","previouslyFormattedCitation":"[84]"},"properties":{"noteIndex":0},"schema":"https://github.com/citation-style-language/schema/raw/master/csl-citation.json"}</w:instrText>
      </w:r>
      <w:r>
        <w:rPr>
          <w:u w:val="single"/>
        </w:rPr>
        <w:fldChar w:fldCharType="separate"/>
      </w:r>
      <w:r w:rsidR="005477DB" w:rsidRPr="005477DB">
        <w:rPr>
          <w:noProof/>
        </w:rPr>
        <w:t>[85]</w:t>
      </w:r>
      <w:r>
        <w:rPr>
          <w:u w:val="single"/>
        </w:rPr>
        <w:fldChar w:fldCharType="end"/>
      </w:r>
    </w:p>
    <w:p w14:paraId="3C74DB26" w14:textId="77777777" w:rsidR="00BE72A2" w:rsidRPr="004569A5" w:rsidRDefault="00BE72A2" w:rsidP="00BE72A2">
      <w:pPr>
        <w:ind w:firstLine="567"/>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A080DE7" w14:textId="77777777" w:rsidR="00BE72A2" w:rsidRPr="004569A5" w:rsidRDefault="00BE72A2" w:rsidP="00BE72A2">
      <w:pPr>
        <w:ind w:firstLine="567"/>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520A5399" w14:textId="77777777" w:rsidR="00BE72A2" w:rsidRPr="004569A5" w:rsidRDefault="00BE72A2" w:rsidP="00BE72A2">
      <w:pPr>
        <w:ind w:firstLine="567"/>
        <w:contextualSpacing/>
        <w:rPr>
          <w:bCs/>
          <w:szCs w:val="24"/>
        </w:rPr>
      </w:pPr>
      <w:r w:rsidRPr="004569A5">
        <w:rPr>
          <w:color w:val="000000"/>
          <w:szCs w:val="24"/>
        </w:rPr>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r w:rsidRPr="004569A5">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7135F802" w14:textId="77777777" w:rsidR="00BE72A2" w:rsidRPr="004569A5" w:rsidRDefault="00BE72A2" w:rsidP="00BE72A2">
      <w:pPr>
        <w:pStyle w:val="formula"/>
        <w:spacing w:before="0" w:after="0" w:line="360" w:lineRule="auto"/>
        <w:ind w:firstLine="567"/>
        <w:jc w:val="both"/>
        <w:rPr>
          <w:sz w:val="24"/>
          <w:szCs w:val="24"/>
        </w:rPr>
      </w:pPr>
      <w:r w:rsidRPr="004569A5">
        <w:rPr>
          <w:sz w:val="24"/>
          <w:szCs w:val="24"/>
        </w:rPr>
        <w:lastRenderedPageBreak/>
        <w:t>СПТ = (АПТ х площадь поверхности тела, м</w:t>
      </w:r>
      <w:r w:rsidRPr="004569A5">
        <w:rPr>
          <w:sz w:val="24"/>
          <w:szCs w:val="24"/>
          <w:vertAlign w:val="superscript"/>
        </w:rPr>
        <w:t>2</w:t>
      </w:r>
      <w:r w:rsidRPr="004569A5">
        <w:rPr>
          <w:sz w:val="24"/>
          <w:szCs w:val="24"/>
        </w:rPr>
        <w:t>) / количество перелитых тромбоцитов х 10</w:t>
      </w:r>
      <w:r w:rsidRPr="004569A5">
        <w:rPr>
          <w:sz w:val="24"/>
          <w:szCs w:val="24"/>
          <w:vertAlign w:val="superscript"/>
        </w:rPr>
        <w:t>11</w:t>
      </w:r>
    </w:p>
    <w:p w14:paraId="3E78665A" w14:textId="7CA78768" w:rsidR="00BE72A2" w:rsidRDefault="00BE72A2" w:rsidP="00BE72A2">
      <w:pPr>
        <w:ind w:firstLine="567"/>
        <w:contextualSpacing/>
        <w:rPr>
          <w:szCs w:val="24"/>
          <w:lang w:eastAsia="ru-RU"/>
        </w:rPr>
      </w:pPr>
      <w:r w:rsidRPr="004569A5">
        <w:rPr>
          <w:szCs w:val="24"/>
        </w:rPr>
        <w:t xml:space="preserve">Трансфузию считают эффективной, если СПТ через 1 час составил &gt; 7,5 РЕ, а СПТ через 24 ч &gt; 4,5 РЕ. </w:t>
      </w:r>
      <w:r w:rsidRPr="004569A5">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4569A5">
        <w:rPr>
          <w:szCs w:val="24"/>
        </w:rPr>
        <w:t>«Лечебный цитаферез и плазмаферез при гематологических заболеваниях»</w:t>
      </w:r>
      <w:r w:rsidRPr="004569A5">
        <w:rPr>
          <w:szCs w:val="24"/>
          <w:lang w:eastAsia="ru-RU"/>
        </w:rPr>
        <w:t>).</w:t>
      </w:r>
    </w:p>
    <w:p w14:paraId="42029F09" w14:textId="77777777" w:rsidR="002C3650" w:rsidRPr="004569A5" w:rsidRDefault="002C3650" w:rsidP="00BE72A2">
      <w:pPr>
        <w:ind w:firstLine="567"/>
        <w:contextualSpacing/>
        <w:rPr>
          <w:szCs w:val="24"/>
        </w:rPr>
      </w:pPr>
    </w:p>
    <w:p w14:paraId="2BFB6DD4" w14:textId="7B68D031" w:rsidR="00BE72A2" w:rsidRPr="00FD15FE" w:rsidRDefault="00BE72A2" w:rsidP="002C3650">
      <w:pPr>
        <w:rPr>
          <w:b/>
          <w:szCs w:val="24"/>
          <w:lang w:eastAsia="ru-RU"/>
        </w:rPr>
      </w:pPr>
      <w:r w:rsidRPr="00FD15FE">
        <w:rPr>
          <w:b/>
          <w:szCs w:val="24"/>
          <w:lang w:eastAsia="ru-RU"/>
        </w:rPr>
        <w:t>Трансфузии СЗП</w:t>
      </w:r>
      <w:r>
        <w:rPr>
          <w:b/>
          <w:szCs w:val="24"/>
          <w:lang w:eastAsia="ru-RU"/>
        </w:rPr>
        <w:t xml:space="preserve"> </w:t>
      </w:r>
      <w:r>
        <w:rPr>
          <w:b/>
          <w:szCs w:val="24"/>
          <w:lang w:eastAsia="ru-RU"/>
        </w:rPr>
        <w:fldChar w:fldCharType="begin" w:fldLock="1"/>
      </w:r>
      <w:r w:rsidR="005477DB">
        <w:rPr>
          <w:b/>
          <w:szCs w:val="24"/>
          <w:lang w:eastAsia="ru-RU"/>
        </w:rPr>
        <w:instrText>ADDIN CSL_CITATION {"citationItems":[{"id":"ITEM-1","itemData":{"author":[{"dropping-particle":"","family":"Савченко","given":"В Г","non-dropping-particle":"","parse-names":false,"suffix":""},{"dropping-particle":"","family":"Михайлова","given":"Координатор Е А","non-dropping-particle":"","parse-names":false,"suffix":""}],"id":"ITEM-1","issued":{"date-parts":[["0"]]},"title":"Алгоритмы диагностики и протоколы лечения заболеваний системы крови.","type":"report"},"uris":["http://www.mendeley.com/documents/?uuid=b3946770-a24f-430d-b773-bdd9bb92a36b"]},{"id":"ITEM-2","itemData":{"DOI":"10.1016/S0887-7963(03)00018-X","ISSN":"08877963","PMID":"12881779","abstract":"Routine platelet transfusions for patients with acute leukemia were introduced in the early 1960s, and since then platelet use has increased steadily. Despite widespread use, good clinical evidence supporting prophylactic platelet transfusions is limited, and there are very few studies that have examined the dose for prophylactic platelet transfusions. Review of the platelet dose used in both early studies of routine platelet transfusions and more recent clinical trials of platelet transfusions shows wide variation in dosing, which is also reflected in clinical practice. As such, only limited recommendations for platelet dose have been forthcoming from consensus conferences or guidelines. The results from 3 recent clinical trials and a mathematical model examining the dose for prophylactic platelet transfusions suggest that lower dose transfusions may decrease the total number of platelets transfused; however, no definitive conclusions about the optimal platelet dose can be reached as these trials were not designed to evaluate bleeding outcomes or total platelet utilization. Future large clinical trials of platelet dose, which examine these critical outcomes, are required. Only with these results can the optimal platelet dose be determined. © 2003 Elsevier Inc. All rights reserved.","author":[{"dropping-particle":"","family":"Tinmouth","given":"Alan T.","non-dropping-particle":"","parse-names":false,"suffix":""},{"dropping-particle":"","family":"Freedman","given":"John","non-dropping-particle":"","parse-names":false,"suffix":""}],"container-title":"Transfusion Medicine Reviews","id":"ITEM-2","issue":"3","issued":{"date-parts":[["2003"]]},"page":"181-193","publisher":"W.B. Saunders","title":"Prophylactic platelet transfusions: Which dose is the best dose? A review of the literature","type":"article-journal","volume":"17"},"uris":["http://www.mendeley.com/documents/?uuid=c12ef78c-89df-40af-ac4c-0111fdd02bff"]},{"id":"ITEM-3","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3","issue":"3","issued":{"date-parts":[["2015","2"]]},"page":"205-213","publisher":"American College of Physicians","title":"Platelet transfusion: A clinical practice guideline from the AABB","type":"article","volume":"162"},"uris":["http://www.mendeley.com/documents/?uuid=6c544811-c7a9-4d0f-b720-0f14b2b462ce"]}],"mendeley":{"formattedCitation":"[84,86,87]","plainTextFormattedCitation":"[84,86,87]","previouslyFormattedCitation":"[83,85,86]"},"properties":{"noteIndex":0},"schema":"https://github.com/citation-style-language/schema/raw/master/csl-citation.json"}</w:instrText>
      </w:r>
      <w:r>
        <w:rPr>
          <w:b/>
          <w:szCs w:val="24"/>
          <w:lang w:eastAsia="ru-RU"/>
        </w:rPr>
        <w:fldChar w:fldCharType="separate"/>
      </w:r>
      <w:r w:rsidR="005477DB" w:rsidRPr="005477DB">
        <w:rPr>
          <w:noProof/>
          <w:szCs w:val="24"/>
          <w:lang w:eastAsia="ru-RU"/>
        </w:rPr>
        <w:t>[84,86,87]</w:t>
      </w:r>
      <w:r>
        <w:rPr>
          <w:b/>
          <w:szCs w:val="24"/>
          <w:lang w:eastAsia="ru-RU"/>
        </w:rPr>
        <w:fldChar w:fldCharType="end"/>
      </w:r>
    </w:p>
    <w:p w14:paraId="67B11D67" w14:textId="77777777" w:rsidR="00BE72A2" w:rsidRPr="00FD15FE" w:rsidRDefault="00BE72A2" w:rsidP="00BE72A2">
      <w:pPr>
        <w:rPr>
          <w:b/>
          <w:u w:val="single"/>
        </w:rPr>
      </w:pPr>
      <w:r w:rsidRPr="00FD15FE">
        <w:rPr>
          <w:u w:val="single"/>
        </w:rPr>
        <w:t>Показания к переливанию СЗП:</w:t>
      </w:r>
    </w:p>
    <w:p w14:paraId="10C1EBE3" w14:textId="77777777" w:rsidR="00BE72A2" w:rsidRPr="004569A5" w:rsidRDefault="00BE72A2" w:rsidP="004F6F41">
      <w:pPr>
        <w:pStyle w:val="FitzBullet"/>
        <w:numPr>
          <w:ilvl w:val="0"/>
          <w:numId w:val="44"/>
        </w:numPr>
        <w:spacing w:before="0" w:after="0" w:line="360" w:lineRule="auto"/>
        <w:jc w:val="both"/>
        <w:rPr>
          <w:sz w:val="24"/>
          <w:szCs w:val="24"/>
          <w:lang w:val="ru-RU"/>
        </w:rPr>
      </w:pPr>
      <w:r w:rsidRPr="004569A5">
        <w:rPr>
          <w:sz w:val="24"/>
          <w:szCs w:val="24"/>
          <w:lang w:val="ru-RU"/>
        </w:rPr>
        <w:t>Экстренная реверсия действия непрямых антикоагулянтов (варфарин</w:t>
      </w:r>
      <w:r w:rsidRPr="00F87EE7">
        <w:rPr>
          <w:sz w:val="24"/>
          <w:szCs w:val="24"/>
          <w:lang w:val="ru-RU"/>
        </w:rPr>
        <w:t>**</w:t>
      </w:r>
      <w:r w:rsidRPr="004569A5">
        <w:rPr>
          <w:sz w:val="24"/>
          <w:szCs w:val="24"/>
          <w:lang w:val="ru-RU"/>
        </w:rPr>
        <w:t>); переливают СЗП из расчета 5—8 мл/кг.</w:t>
      </w:r>
    </w:p>
    <w:p w14:paraId="7A83136A" w14:textId="77777777" w:rsidR="00BE72A2" w:rsidRPr="004569A5" w:rsidRDefault="00BE72A2" w:rsidP="004F6F41">
      <w:pPr>
        <w:pStyle w:val="FitzBullet"/>
        <w:numPr>
          <w:ilvl w:val="0"/>
          <w:numId w:val="44"/>
        </w:numPr>
        <w:spacing w:before="0" w:after="0" w:line="360" w:lineRule="auto"/>
        <w:jc w:val="both"/>
        <w:rPr>
          <w:sz w:val="24"/>
          <w:szCs w:val="24"/>
          <w:lang w:val="ru-RU"/>
        </w:rPr>
      </w:pPr>
      <w:r w:rsidRPr="004569A5">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118CD34E" w14:textId="77777777" w:rsidR="00BE72A2" w:rsidRPr="004569A5" w:rsidRDefault="00BE72A2" w:rsidP="004F6F41">
      <w:pPr>
        <w:pStyle w:val="FitzBullet"/>
        <w:numPr>
          <w:ilvl w:val="0"/>
          <w:numId w:val="44"/>
        </w:numPr>
        <w:spacing w:before="0" w:after="0" w:line="360" w:lineRule="auto"/>
        <w:jc w:val="both"/>
        <w:rPr>
          <w:sz w:val="24"/>
          <w:szCs w:val="24"/>
          <w:lang w:val="ru-RU"/>
        </w:rPr>
      </w:pPr>
      <w:r w:rsidRPr="004569A5">
        <w:rPr>
          <w:sz w:val="24"/>
          <w:szCs w:val="24"/>
          <w:lang w:val="ru-RU"/>
        </w:rPr>
        <w:t>Коррекция геморрагического синдрома при увеличении (&gt; 1,5 раз по сравнению с нормой) ПВ или АЧТВ.</w:t>
      </w:r>
    </w:p>
    <w:p w14:paraId="62930C4F" w14:textId="77777777" w:rsidR="00BE72A2" w:rsidRPr="004569A5" w:rsidRDefault="00BE72A2" w:rsidP="004F6F41">
      <w:pPr>
        <w:pStyle w:val="FitzBullet"/>
        <w:numPr>
          <w:ilvl w:val="0"/>
          <w:numId w:val="44"/>
        </w:numPr>
        <w:spacing w:before="0" w:after="0" w:line="360" w:lineRule="auto"/>
        <w:jc w:val="both"/>
        <w:rPr>
          <w:sz w:val="24"/>
          <w:szCs w:val="24"/>
          <w:lang w:val="ru-RU"/>
        </w:rPr>
      </w:pPr>
      <w:r w:rsidRPr="004569A5">
        <w:rPr>
          <w:sz w:val="24"/>
          <w:szCs w:val="24"/>
          <w:lang w:val="ru-RU"/>
        </w:rPr>
        <w:t>Возмещение объема при проведении плазмафереза.</w:t>
      </w:r>
    </w:p>
    <w:p w14:paraId="3E4C1CA6" w14:textId="77777777" w:rsidR="00BE72A2" w:rsidRPr="004569A5" w:rsidRDefault="00BE72A2" w:rsidP="004F6F41">
      <w:pPr>
        <w:pStyle w:val="FitzBullet"/>
        <w:numPr>
          <w:ilvl w:val="0"/>
          <w:numId w:val="44"/>
        </w:numPr>
        <w:spacing w:before="0" w:after="0" w:line="360" w:lineRule="auto"/>
        <w:jc w:val="both"/>
        <w:rPr>
          <w:sz w:val="24"/>
          <w:szCs w:val="24"/>
          <w:lang w:val="ru-RU"/>
        </w:rPr>
      </w:pPr>
      <w:r w:rsidRPr="004569A5">
        <w:rPr>
          <w:sz w:val="24"/>
          <w:szCs w:val="24"/>
          <w:lang w:val="ru-RU"/>
        </w:rPr>
        <w:t>Дефицит антитромбина III в ходе терапии аспарагиназой</w:t>
      </w:r>
      <w:r w:rsidRPr="00F87EE7">
        <w:rPr>
          <w:sz w:val="24"/>
          <w:szCs w:val="24"/>
          <w:lang w:val="ru-RU"/>
        </w:rPr>
        <w:t>**</w:t>
      </w:r>
      <w:r w:rsidRPr="004569A5">
        <w:rPr>
          <w:sz w:val="24"/>
          <w:szCs w:val="24"/>
          <w:lang w:val="ru-RU"/>
        </w:rPr>
        <w:t>. СЗП вводят в дозе 3—3,5 мл/кг/сут.</w:t>
      </w:r>
    </w:p>
    <w:p w14:paraId="08F3E001" w14:textId="77777777" w:rsidR="00BE72A2" w:rsidRPr="00FD15FE" w:rsidRDefault="00BE72A2" w:rsidP="00BE72A2">
      <w:pPr>
        <w:rPr>
          <w:b/>
          <w:u w:val="single"/>
        </w:rPr>
      </w:pPr>
      <w:r w:rsidRPr="00FD15FE">
        <w:rPr>
          <w:u w:val="single"/>
        </w:rPr>
        <w:t>Показания к переливанию криопреципитата</w:t>
      </w:r>
    </w:p>
    <w:p w14:paraId="0EE535B9" w14:textId="77777777" w:rsidR="00BE72A2" w:rsidRPr="004569A5" w:rsidRDefault="00BE72A2" w:rsidP="004F6F41">
      <w:pPr>
        <w:pStyle w:val="FitzBullet"/>
        <w:numPr>
          <w:ilvl w:val="0"/>
          <w:numId w:val="45"/>
        </w:numPr>
        <w:spacing w:before="0" w:after="0" w:line="360" w:lineRule="auto"/>
        <w:jc w:val="both"/>
        <w:rPr>
          <w:sz w:val="24"/>
          <w:szCs w:val="24"/>
          <w:lang w:val="ru-RU"/>
        </w:rPr>
      </w:pPr>
      <w:r w:rsidRPr="004569A5">
        <w:rPr>
          <w:sz w:val="24"/>
          <w:szCs w:val="24"/>
          <w:lang w:val="ru-RU"/>
        </w:rPr>
        <w:t>Гипофибриногенемия (&lt; 1 г/л).</w:t>
      </w:r>
    </w:p>
    <w:p w14:paraId="0A4AA5E5" w14:textId="77777777" w:rsidR="00BE72A2" w:rsidRPr="004569A5" w:rsidRDefault="00BE72A2" w:rsidP="004F6F41">
      <w:pPr>
        <w:pStyle w:val="FitzBullet"/>
        <w:numPr>
          <w:ilvl w:val="0"/>
          <w:numId w:val="45"/>
        </w:numPr>
        <w:spacing w:before="0" w:after="0" w:line="360" w:lineRule="auto"/>
        <w:jc w:val="both"/>
        <w:rPr>
          <w:sz w:val="24"/>
          <w:szCs w:val="24"/>
          <w:lang w:val="ru-RU"/>
        </w:rPr>
      </w:pPr>
      <w:r w:rsidRPr="004569A5">
        <w:rPr>
          <w:sz w:val="24"/>
          <w:szCs w:val="24"/>
          <w:lang w:val="ru-RU"/>
        </w:rPr>
        <w:t>Периоперационный период или массивные кровотечения при уровне фибриногена &lt; 1,5 г/л.</w:t>
      </w:r>
    </w:p>
    <w:p w14:paraId="6CCAF1B2" w14:textId="77777777" w:rsidR="00BE72A2" w:rsidRPr="004569A5" w:rsidRDefault="00BE72A2" w:rsidP="00BE72A2">
      <w:pPr>
        <w:rPr>
          <w:szCs w:val="24"/>
        </w:rPr>
      </w:pPr>
      <w:r w:rsidRPr="004569A5">
        <w:rPr>
          <w:szCs w:val="24"/>
        </w:rPr>
        <w:t xml:space="preserve">Расчетная доза </w:t>
      </w:r>
      <w:r w:rsidRPr="004569A5">
        <w:rPr>
          <w:iCs/>
          <w:szCs w:val="24"/>
        </w:rPr>
        <w:t>криопреципитата</w:t>
      </w:r>
      <w:r w:rsidRPr="004569A5">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4F2C58F1" w14:textId="77777777" w:rsidR="002C3650" w:rsidRDefault="002C3650" w:rsidP="00BE72A2">
      <w:pPr>
        <w:rPr>
          <w:u w:val="single"/>
        </w:rPr>
      </w:pPr>
    </w:p>
    <w:p w14:paraId="40A719A6" w14:textId="67875DF4" w:rsidR="00BE72A2" w:rsidRPr="002C3650" w:rsidRDefault="00BE72A2" w:rsidP="00BE72A2">
      <w:pPr>
        <w:rPr>
          <w:b/>
          <w:bCs/>
        </w:rPr>
      </w:pPr>
      <w:r w:rsidRPr="002C3650">
        <w:rPr>
          <w:b/>
          <w:bCs/>
        </w:rPr>
        <w:t xml:space="preserve">Качество компонентов крови, применяемых при сопроводительной терапии гематологических пациентов </w:t>
      </w:r>
    </w:p>
    <w:p w14:paraId="658FC301" w14:textId="204A8653" w:rsidR="00BE72A2" w:rsidRPr="004569A5" w:rsidRDefault="00BE72A2" w:rsidP="00BE72A2">
      <w:pPr>
        <w:rPr>
          <w:szCs w:val="24"/>
        </w:rPr>
      </w:pPr>
      <w:r w:rsidRPr="004569A5">
        <w:rPr>
          <w:szCs w:val="24"/>
        </w:rPr>
        <w:t xml:space="preserve">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w:t>
      </w:r>
      <w:r w:rsidRPr="004569A5">
        <w:rPr>
          <w:szCs w:val="24"/>
        </w:rPr>
        <w:lastRenderedPageBreak/>
        <w:t>осложнений, связанных с трансфузиями, рекомендуется использование компонентов крови со следующими характеристиками</w:t>
      </w:r>
      <w:r w:rsidR="002C3650">
        <w:rPr>
          <w:szCs w:val="24"/>
        </w:rPr>
        <w:t xml:space="preserve"> </w:t>
      </w:r>
      <w:r>
        <w:rPr>
          <w:szCs w:val="24"/>
        </w:rPr>
        <w:fldChar w:fldCharType="begin" w:fldLock="1"/>
      </w:r>
      <w:r w:rsidR="005477DB">
        <w:rPr>
          <w:szCs w:val="24"/>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id":"ITEM-3","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3","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id":"ITEM-4","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4","issue":"10","issued":{"date-parts":[["2008"]]},"page":"1671-1674","publisher":"Clin J Oncol Nurs","title":"Infusion reactions","type":"article-journal","volume":"35"},"uris":["http://www.mendeley.com/documents/?uuid=6704917f-6d5b-424b-9ffe-a174d3ff6332"]}],"mendeley":{"formattedCitation":"[88–91]","plainTextFormattedCitation":"[88–91]","previouslyFormattedCitation":"[87–90]"},"properties":{"noteIndex":0},"schema":"https://github.com/citation-style-language/schema/raw/master/csl-citation.json"}</w:instrText>
      </w:r>
      <w:r>
        <w:rPr>
          <w:szCs w:val="24"/>
        </w:rPr>
        <w:fldChar w:fldCharType="separate"/>
      </w:r>
      <w:r w:rsidR="005477DB" w:rsidRPr="005477DB">
        <w:rPr>
          <w:noProof/>
          <w:szCs w:val="24"/>
        </w:rPr>
        <w:t>[88–91]</w:t>
      </w:r>
      <w:r>
        <w:rPr>
          <w:szCs w:val="24"/>
        </w:rPr>
        <w:fldChar w:fldCharType="end"/>
      </w:r>
      <w:r w:rsidRPr="004569A5">
        <w:rPr>
          <w:szCs w:val="24"/>
        </w:rPr>
        <w:t>:</w:t>
      </w:r>
    </w:p>
    <w:p w14:paraId="5738E510" w14:textId="77777777" w:rsidR="00BE72A2" w:rsidRPr="004569A5" w:rsidRDefault="00BE72A2" w:rsidP="004F6F41">
      <w:pPr>
        <w:pStyle w:val="FitzBullet"/>
        <w:numPr>
          <w:ilvl w:val="0"/>
          <w:numId w:val="46"/>
        </w:numPr>
        <w:spacing w:before="0" w:after="0" w:line="360" w:lineRule="auto"/>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w:t>
      </w:r>
      <w:r>
        <w:rPr>
          <w:sz w:val="24"/>
          <w:szCs w:val="24"/>
          <w:lang w:val="en-US"/>
        </w:rPr>
        <w:t>x</w:t>
      </w:r>
      <w:r w:rsidRPr="004569A5">
        <w:rPr>
          <w:sz w:val="24"/>
          <w:szCs w:val="24"/>
          <w:lang w:val="ru-RU"/>
        </w:rPr>
        <w:t>10</w:t>
      </w:r>
      <w:r w:rsidRPr="004569A5">
        <w:rPr>
          <w:sz w:val="24"/>
          <w:szCs w:val="24"/>
          <w:vertAlign w:val="superscript"/>
          <w:lang w:val="ru-RU"/>
        </w:rPr>
        <w:t>6</w:t>
      </w:r>
      <w:r w:rsidRPr="004569A5">
        <w:rPr>
          <w:sz w:val="24"/>
          <w:szCs w:val="24"/>
          <w:lang w:val="ru-RU"/>
        </w:rPr>
        <w:t> клеток.</w:t>
      </w:r>
    </w:p>
    <w:p w14:paraId="3CB87FA3" w14:textId="77777777" w:rsidR="00BE72A2" w:rsidRPr="004569A5" w:rsidRDefault="00BE72A2" w:rsidP="004F6F41">
      <w:pPr>
        <w:pStyle w:val="FitzBullet"/>
        <w:numPr>
          <w:ilvl w:val="0"/>
          <w:numId w:val="46"/>
        </w:numPr>
        <w:spacing w:before="0" w:after="0" w:line="360" w:lineRule="auto"/>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0D056E7A" w14:textId="77777777" w:rsidR="00BE72A2" w:rsidRPr="004569A5" w:rsidRDefault="00BE72A2" w:rsidP="004F6F41">
      <w:pPr>
        <w:pStyle w:val="FitzBullet"/>
        <w:numPr>
          <w:ilvl w:val="0"/>
          <w:numId w:val="46"/>
        </w:numPr>
        <w:spacing w:before="0" w:after="0" w:line="360" w:lineRule="auto"/>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246C0521" w14:textId="77777777" w:rsidR="00BE72A2" w:rsidRPr="004569A5" w:rsidRDefault="00BE72A2" w:rsidP="004F6F41">
      <w:pPr>
        <w:pStyle w:val="FitzBullet"/>
        <w:numPr>
          <w:ilvl w:val="0"/>
          <w:numId w:val="46"/>
        </w:numPr>
        <w:spacing w:before="0" w:after="0" w:line="360" w:lineRule="auto"/>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5F0D8F6A" w14:textId="77777777" w:rsidR="00BE72A2" w:rsidRPr="004569A5" w:rsidRDefault="00BE72A2" w:rsidP="002C3650">
      <w:pPr>
        <w:ind w:firstLine="709"/>
        <w:rPr>
          <w:szCs w:val="24"/>
        </w:rPr>
      </w:pPr>
      <w:r w:rsidRPr="004569A5">
        <w:rPr>
          <w:szCs w:val="24"/>
        </w:rPr>
        <w:t>С целью повышения безопасности трансфузий дополнительно могут применяться следующие технологии:</w:t>
      </w:r>
    </w:p>
    <w:p w14:paraId="2643B9D7" w14:textId="77777777" w:rsidR="00BE72A2" w:rsidRPr="004569A5" w:rsidRDefault="00BE72A2" w:rsidP="004F6F41">
      <w:pPr>
        <w:pStyle w:val="FitzBullet"/>
        <w:numPr>
          <w:ilvl w:val="0"/>
          <w:numId w:val="47"/>
        </w:numPr>
        <w:spacing w:before="0" w:after="0" w:line="360" w:lineRule="auto"/>
        <w:jc w:val="both"/>
        <w:rPr>
          <w:sz w:val="24"/>
          <w:szCs w:val="24"/>
          <w:lang w:val="ru-RU"/>
        </w:rPr>
      </w:pPr>
      <w:r w:rsidRPr="004569A5">
        <w:rPr>
          <w:sz w:val="24"/>
          <w:szCs w:val="24"/>
          <w:lang w:val="ru-RU"/>
        </w:rPr>
        <w:t>Инактивация патогенов в концентрате тромбоцитов.</w:t>
      </w:r>
    </w:p>
    <w:p w14:paraId="0F3D28E7" w14:textId="77777777" w:rsidR="00BE72A2" w:rsidRPr="004569A5" w:rsidRDefault="00BE72A2" w:rsidP="004F6F41">
      <w:pPr>
        <w:pStyle w:val="FitzBullet"/>
        <w:numPr>
          <w:ilvl w:val="0"/>
          <w:numId w:val="47"/>
        </w:numPr>
        <w:spacing w:before="0" w:after="0" w:line="360" w:lineRule="auto"/>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3856D772" w14:textId="77777777" w:rsidR="00BE72A2" w:rsidRPr="004569A5" w:rsidRDefault="00BE72A2" w:rsidP="004F6F41">
      <w:pPr>
        <w:pStyle w:val="FitzBullet"/>
        <w:numPr>
          <w:ilvl w:val="0"/>
          <w:numId w:val="47"/>
        </w:numPr>
        <w:spacing w:before="0" w:after="0" w:line="360" w:lineRule="auto"/>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76940CB9" w14:textId="1607A1F9" w:rsidR="00BE72A2" w:rsidRPr="004569A5" w:rsidRDefault="00BE72A2" w:rsidP="002C3650">
      <w:pPr>
        <w:ind w:firstLine="709"/>
        <w:rPr>
          <w:szCs w:val="24"/>
        </w:rPr>
      </w:pPr>
      <w:r w:rsidRPr="004569A5">
        <w:rPr>
          <w:szCs w:val="24"/>
        </w:rPr>
        <w:t>Основные реакции и осложнения, связанные с трансфузией приведены в табл. </w:t>
      </w:r>
      <w:r>
        <w:rPr>
          <w:szCs w:val="24"/>
        </w:rPr>
        <w:t>А</w:t>
      </w:r>
      <w:r w:rsidRPr="004569A5">
        <w:rPr>
          <w:szCs w:val="24"/>
        </w:rPr>
        <w:t>3</w:t>
      </w:r>
      <w:r>
        <w:rPr>
          <w:szCs w:val="24"/>
        </w:rPr>
        <w:t>.</w:t>
      </w:r>
      <w:r w:rsidR="00475AD7">
        <w:rPr>
          <w:szCs w:val="24"/>
        </w:rPr>
        <w:t>6</w:t>
      </w:r>
      <w:r w:rsidRPr="004569A5">
        <w:rPr>
          <w:szCs w:val="24"/>
        </w:rPr>
        <w:t>.</w:t>
      </w:r>
      <w:r w:rsidR="00475AD7">
        <w:rPr>
          <w:szCs w:val="24"/>
        </w:rPr>
        <w:t>3.</w:t>
      </w:r>
    </w:p>
    <w:p w14:paraId="28B90D05" w14:textId="77777777" w:rsidR="00BE72A2" w:rsidRDefault="00BE72A2" w:rsidP="00BE72A2">
      <w:pPr>
        <w:rPr>
          <w:bCs/>
          <w:szCs w:val="24"/>
        </w:rPr>
      </w:pPr>
    </w:p>
    <w:p w14:paraId="5E353D60" w14:textId="4429E374" w:rsidR="00BE72A2" w:rsidRPr="004569A5" w:rsidRDefault="00BE72A2" w:rsidP="00BE72A2">
      <w:pPr>
        <w:rPr>
          <w:szCs w:val="24"/>
        </w:rPr>
      </w:pPr>
      <w:r w:rsidRPr="004569A5">
        <w:rPr>
          <w:bCs/>
          <w:szCs w:val="24"/>
        </w:rPr>
        <w:t xml:space="preserve">Таблица </w:t>
      </w:r>
      <w:r>
        <w:rPr>
          <w:bCs/>
          <w:szCs w:val="24"/>
        </w:rPr>
        <w:t>А</w:t>
      </w:r>
      <w:r w:rsidRPr="004569A5">
        <w:rPr>
          <w:bCs/>
          <w:szCs w:val="24"/>
        </w:rPr>
        <w:t>3</w:t>
      </w:r>
      <w:r>
        <w:rPr>
          <w:bCs/>
          <w:szCs w:val="24"/>
        </w:rPr>
        <w:t>.</w:t>
      </w:r>
      <w:r w:rsidR="00475AD7">
        <w:rPr>
          <w:bCs/>
          <w:szCs w:val="24"/>
        </w:rPr>
        <w:t>6</w:t>
      </w:r>
      <w:r w:rsidRPr="004569A5">
        <w:rPr>
          <w:bCs/>
          <w:szCs w:val="24"/>
        </w:rPr>
        <w:t>.</w:t>
      </w:r>
      <w:r w:rsidR="00475AD7">
        <w:rPr>
          <w:bCs/>
          <w:szCs w:val="24"/>
        </w:rPr>
        <w:t>3.</w:t>
      </w:r>
      <w:r w:rsidRPr="004569A5">
        <w:rPr>
          <w:bCs/>
          <w:szCs w:val="24"/>
        </w:rPr>
        <w:t xml:space="preserve">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E72A2" w:rsidRPr="004569A5" w14:paraId="422AA11B" w14:textId="77777777" w:rsidTr="00350FC4">
        <w:trPr>
          <w:tblHeader/>
          <w:jc w:val="center"/>
        </w:trPr>
        <w:tc>
          <w:tcPr>
            <w:tcW w:w="2110" w:type="dxa"/>
          </w:tcPr>
          <w:p w14:paraId="3B806D6F"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Реакция (осложнение)</w:t>
            </w:r>
          </w:p>
        </w:tc>
        <w:tc>
          <w:tcPr>
            <w:tcW w:w="2340" w:type="dxa"/>
          </w:tcPr>
          <w:p w14:paraId="48F301D5"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Причина</w:t>
            </w:r>
          </w:p>
        </w:tc>
        <w:tc>
          <w:tcPr>
            <w:tcW w:w="2520" w:type="dxa"/>
          </w:tcPr>
          <w:p w14:paraId="2D9A1F4C"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Лечение</w:t>
            </w:r>
          </w:p>
        </w:tc>
        <w:tc>
          <w:tcPr>
            <w:tcW w:w="2284" w:type="dxa"/>
          </w:tcPr>
          <w:p w14:paraId="0CAF7510"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Обязательные и дополнительные лабораторные и инструментальные исследования*</w:t>
            </w:r>
          </w:p>
        </w:tc>
      </w:tr>
      <w:tr w:rsidR="00BE72A2" w:rsidRPr="004569A5" w14:paraId="4CC3CBDE" w14:textId="77777777" w:rsidTr="00350FC4">
        <w:trPr>
          <w:jc w:val="center"/>
        </w:trPr>
        <w:tc>
          <w:tcPr>
            <w:tcW w:w="2110" w:type="dxa"/>
            <w:vAlign w:val="center"/>
          </w:tcPr>
          <w:p w14:paraId="78736EC8"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Острая сердечно-сосудистая недостаточность, отек легких (синдром TACO, от transfusion </w:t>
            </w:r>
            <w:r w:rsidRPr="004569A5">
              <w:rPr>
                <w:sz w:val="24"/>
                <w:szCs w:val="24"/>
              </w:rPr>
              <w:lastRenderedPageBreak/>
              <w:t>associated circulatory overload)</w:t>
            </w:r>
          </w:p>
        </w:tc>
        <w:tc>
          <w:tcPr>
            <w:tcW w:w="2340" w:type="dxa"/>
          </w:tcPr>
          <w:p w14:paraId="7F6DF70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Перегрузка объемом</w:t>
            </w:r>
          </w:p>
        </w:tc>
        <w:tc>
          <w:tcPr>
            <w:tcW w:w="2520" w:type="dxa"/>
          </w:tcPr>
          <w:p w14:paraId="38AA917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Симптоматическая терапия отека легких </w:t>
            </w:r>
          </w:p>
        </w:tc>
        <w:tc>
          <w:tcPr>
            <w:tcW w:w="2284" w:type="dxa"/>
          </w:tcPr>
          <w:p w14:paraId="029C99C5" w14:textId="77777777" w:rsidR="00BE72A2" w:rsidRPr="004569A5" w:rsidRDefault="00BE72A2" w:rsidP="00350FC4">
            <w:pPr>
              <w:pStyle w:val="table-text-0"/>
              <w:spacing w:before="0" w:after="0" w:line="360" w:lineRule="auto"/>
              <w:ind w:left="0" w:firstLine="0"/>
              <w:jc w:val="both"/>
              <w:rPr>
                <w:sz w:val="24"/>
                <w:szCs w:val="24"/>
              </w:rPr>
            </w:pPr>
          </w:p>
        </w:tc>
      </w:tr>
      <w:tr w:rsidR="00BE72A2" w:rsidRPr="004569A5" w14:paraId="2CF11ED1" w14:textId="77777777" w:rsidTr="00350FC4">
        <w:trPr>
          <w:jc w:val="center"/>
        </w:trPr>
        <w:tc>
          <w:tcPr>
            <w:tcW w:w="2110" w:type="dxa"/>
          </w:tcPr>
          <w:p w14:paraId="0E70F16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строе обусловленное трансфузией повреждение легких (синдром TRALI, от transfusion-related acute lung injury)</w:t>
            </w:r>
          </w:p>
        </w:tc>
        <w:tc>
          <w:tcPr>
            <w:tcW w:w="2340" w:type="dxa"/>
          </w:tcPr>
          <w:p w14:paraId="1DEA8AB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аличие донорских антилейкоцитарных антител в крови реципиента</w:t>
            </w:r>
          </w:p>
        </w:tc>
        <w:tc>
          <w:tcPr>
            <w:tcW w:w="2520" w:type="dxa"/>
          </w:tcPr>
          <w:p w14:paraId="49D73C3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Глюкокортикоиды (преднизолон</w:t>
            </w:r>
            <w:r w:rsidRPr="001F48BA">
              <w:rPr>
                <w:sz w:val="24"/>
                <w:szCs w:val="24"/>
              </w:rPr>
              <w:t>**</w:t>
            </w:r>
            <w:r w:rsidRPr="004569A5">
              <w:rPr>
                <w:sz w:val="24"/>
                <w:szCs w:val="24"/>
              </w:rPr>
              <w:t>, 30—60 мг, или дексаметазон</w:t>
            </w:r>
            <w:r w:rsidRPr="001F48BA">
              <w:rPr>
                <w:sz w:val="24"/>
                <w:szCs w:val="24"/>
              </w:rPr>
              <w:t>**</w:t>
            </w:r>
            <w:r w:rsidRPr="004569A5">
              <w:rPr>
                <w:sz w:val="24"/>
                <w:szCs w:val="24"/>
              </w:rPr>
              <w:t>, по 4—8 мг)</w:t>
            </w:r>
          </w:p>
          <w:p w14:paraId="612E896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имптоматическая терапия отека легких</w:t>
            </w:r>
          </w:p>
        </w:tc>
        <w:tc>
          <w:tcPr>
            <w:tcW w:w="2284" w:type="dxa"/>
          </w:tcPr>
          <w:p w14:paraId="515A632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бязательные: рентгенография органов грудной клетки</w:t>
            </w:r>
          </w:p>
          <w:p w14:paraId="139A992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Дополнительные: </w:t>
            </w:r>
            <w:r w:rsidRPr="0053428B">
              <w:rPr>
                <w:sz w:val="24"/>
                <w:szCs w:val="24"/>
              </w:rPr>
              <w:t>определение содержания антилейкоцитарных антител, определение содержания антител к цитоплазме нейтрофилов в крови</w:t>
            </w:r>
          </w:p>
        </w:tc>
      </w:tr>
      <w:tr w:rsidR="00BE72A2" w:rsidRPr="004569A5" w14:paraId="381A08B2" w14:textId="77777777" w:rsidTr="00350FC4">
        <w:trPr>
          <w:jc w:val="center"/>
        </w:trPr>
        <w:tc>
          <w:tcPr>
            <w:tcW w:w="2110" w:type="dxa"/>
          </w:tcPr>
          <w:p w14:paraId="393808A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дышка, связанная с трансфузией (синдром TAD, от transfusion-associated dyspnea)</w:t>
            </w:r>
          </w:p>
        </w:tc>
        <w:tc>
          <w:tcPr>
            <w:tcW w:w="2340" w:type="dxa"/>
          </w:tcPr>
          <w:p w14:paraId="35AFADA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стрый респираторный дистресс-синдром, развивающийся в течение 24 часов после трансфузии</w:t>
            </w:r>
          </w:p>
        </w:tc>
        <w:tc>
          <w:tcPr>
            <w:tcW w:w="2520" w:type="dxa"/>
          </w:tcPr>
          <w:p w14:paraId="2FA5BD1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имптоматическая терапия</w:t>
            </w:r>
          </w:p>
        </w:tc>
        <w:tc>
          <w:tcPr>
            <w:tcW w:w="2284" w:type="dxa"/>
          </w:tcPr>
          <w:p w14:paraId="04547BB2" w14:textId="77777777" w:rsidR="00BE72A2" w:rsidRPr="004569A5" w:rsidRDefault="00BE72A2" w:rsidP="00350FC4">
            <w:pPr>
              <w:pStyle w:val="table-text-0"/>
              <w:spacing w:before="0" w:after="0" w:line="360" w:lineRule="auto"/>
              <w:ind w:left="0" w:firstLine="0"/>
              <w:jc w:val="both"/>
              <w:rPr>
                <w:sz w:val="24"/>
                <w:szCs w:val="24"/>
              </w:rPr>
            </w:pPr>
          </w:p>
        </w:tc>
      </w:tr>
      <w:tr w:rsidR="00BE72A2" w:rsidRPr="004569A5" w14:paraId="0CB7EF62" w14:textId="77777777" w:rsidTr="00350FC4">
        <w:trPr>
          <w:jc w:val="center"/>
        </w:trPr>
        <w:tc>
          <w:tcPr>
            <w:tcW w:w="2110" w:type="dxa"/>
            <w:vMerge w:val="restart"/>
          </w:tcPr>
          <w:p w14:paraId="59CC74D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ллергические реакции (крапивница, анафилактический шок и др.)</w:t>
            </w:r>
          </w:p>
        </w:tc>
        <w:tc>
          <w:tcPr>
            <w:tcW w:w="2340" w:type="dxa"/>
          </w:tcPr>
          <w:p w14:paraId="13AC718C"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рапивница: наличие антител к белкам плазмы</w:t>
            </w:r>
          </w:p>
        </w:tc>
        <w:tc>
          <w:tcPr>
            <w:tcW w:w="2520" w:type="dxa"/>
          </w:tcPr>
          <w:p w14:paraId="598CB5D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tc>
        <w:tc>
          <w:tcPr>
            <w:tcW w:w="2284" w:type="dxa"/>
          </w:tcPr>
          <w:p w14:paraId="0629CD5C" w14:textId="77777777" w:rsidR="00BE72A2" w:rsidRPr="004569A5" w:rsidRDefault="00BE72A2" w:rsidP="00350FC4">
            <w:pPr>
              <w:pStyle w:val="table-text-0"/>
              <w:spacing w:before="0" w:after="0" w:line="360" w:lineRule="auto"/>
              <w:ind w:left="0" w:firstLine="0"/>
              <w:jc w:val="both"/>
              <w:rPr>
                <w:sz w:val="24"/>
                <w:szCs w:val="24"/>
              </w:rPr>
            </w:pPr>
          </w:p>
        </w:tc>
      </w:tr>
      <w:tr w:rsidR="00BE72A2" w:rsidRPr="004569A5" w14:paraId="29D2C613" w14:textId="77777777" w:rsidTr="00350FC4">
        <w:trPr>
          <w:jc w:val="center"/>
        </w:trPr>
        <w:tc>
          <w:tcPr>
            <w:tcW w:w="2110" w:type="dxa"/>
            <w:vMerge/>
            <w:vAlign w:val="center"/>
          </w:tcPr>
          <w:p w14:paraId="0767357B" w14:textId="77777777" w:rsidR="00BE72A2" w:rsidRPr="004569A5" w:rsidRDefault="00BE72A2" w:rsidP="00350FC4">
            <w:pPr>
              <w:pStyle w:val="table-text-0"/>
              <w:spacing w:before="0" w:after="0" w:line="360" w:lineRule="auto"/>
              <w:ind w:left="0" w:firstLine="0"/>
              <w:jc w:val="both"/>
              <w:rPr>
                <w:sz w:val="24"/>
                <w:szCs w:val="24"/>
              </w:rPr>
            </w:pPr>
          </w:p>
        </w:tc>
        <w:tc>
          <w:tcPr>
            <w:tcW w:w="2340" w:type="dxa"/>
          </w:tcPr>
          <w:p w14:paraId="1D7B6FF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афилактический шок: первичный иммунодефицит IgA у реципиента</w:t>
            </w:r>
          </w:p>
        </w:tc>
        <w:tc>
          <w:tcPr>
            <w:tcW w:w="2520" w:type="dxa"/>
          </w:tcPr>
          <w:p w14:paraId="2383777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ротивошоковая терапия</w:t>
            </w:r>
          </w:p>
        </w:tc>
        <w:tc>
          <w:tcPr>
            <w:tcW w:w="2284" w:type="dxa"/>
          </w:tcPr>
          <w:p w14:paraId="058A685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Дополнительные: оценка уровня сывороточного IgA у реципиента</w:t>
            </w:r>
          </w:p>
        </w:tc>
      </w:tr>
      <w:tr w:rsidR="00BE72A2" w:rsidRPr="004569A5" w14:paraId="4A9D38A3" w14:textId="77777777" w:rsidTr="00350FC4">
        <w:trPr>
          <w:jc w:val="center"/>
        </w:trPr>
        <w:tc>
          <w:tcPr>
            <w:tcW w:w="2110" w:type="dxa"/>
          </w:tcPr>
          <w:p w14:paraId="16059E4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острансфузионная артериальная гипотония (HTR, от post-transfusion hypotension)</w:t>
            </w:r>
          </w:p>
        </w:tc>
        <w:tc>
          <w:tcPr>
            <w:tcW w:w="2340" w:type="dxa"/>
          </w:tcPr>
          <w:p w14:paraId="70958EF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осудистая реакция, обусловленная выбросом брадикинина</w:t>
            </w:r>
          </w:p>
        </w:tc>
        <w:tc>
          <w:tcPr>
            <w:tcW w:w="2520" w:type="dxa"/>
          </w:tcPr>
          <w:p w14:paraId="349A61A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Симптоматическая терапия, в тяжелых случаях — применение вазопрессоров </w:t>
            </w:r>
          </w:p>
        </w:tc>
        <w:tc>
          <w:tcPr>
            <w:tcW w:w="2284" w:type="dxa"/>
          </w:tcPr>
          <w:p w14:paraId="21A1789F" w14:textId="77777777" w:rsidR="00BE72A2" w:rsidRPr="004569A5" w:rsidRDefault="00BE72A2" w:rsidP="00350FC4">
            <w:pPr>
              <w:pStyle w:val="table-text-0"/>
              <w:spacing w:before="0" w:after="0" w:line="360" w:lineRule="auto"/>
              <w:ind w:left="0" w:firstLine="0"/>
              <w:jc w:val="both"/>
              <w:rPr>
                <w:sz w:val="24"/>
                <w:szCs w:val="24"/>
              </w:rPr>
            </w:pPr>
          </w:p>
        </w:tc>
      </w:tr>
      <w:tr w:rsidR="00BE72A2" w:rsidRPr="004569A5" w14:paraId="7613E67D" w14:textId="77777777" w:rsidTr="00350FC4">
        <w:trPr>
          <w:jc w:val="center"/>
        </w:trPr>
        <w:tc>
          <w:tcPr>
            <w:tcW w:w="2110" w:type="dxa"/>
          </w:tcPr>
          <w:p w14:paraId="0C92ACF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Гипертермическая (фебрильная) негемолитическая реакция (FNHTR, от febrile non-hemolytic transfusion reaction)</w:t>
            </w:r>
          </w:p>
        </w:tc>
        <w:tc>
          <w:tcPr>
            <w:tcW w:w="2340" w:type="dxa"/>
          </w:tcPr>
          <w:p w14:paraId="720355B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екреция цитокинов иммунокомпетентными клетками, сопровождающаяся повышением температуры тела реципиента выше 38</w:t>
            </w:r>
            <w:r w:rsidRPr="004569A5">
              <w:rPr>
                <w:rFonts w:ascii="Symbol" w:hAnsi="Symbol" w:cs="Symbol"/>
                <w:sz w:val="24"/>
                <w:szCs w:val="24"/>
              </w:rPr>
              <w:t></w:t>
            </w:r>
            <w:r w:rsidRPr="004569A5">
              <w:rPr>
                <w:sz w:val="24"/>
                <w:szCs w:val="24"/>
              </w:rPr>
              <w:t>С</w:t>
            </w:r>
          </w:p>
        </w:tc>
        <w:tc>
          <w:tcPr>
            <w:tcW w:w="2520" w:type="dxa"/>
          </w:tcPr>
          <w:p w14:paraId="04FBB48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p w14:paraId="47498CA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аркотические анальгетики (</w:t>
            </w:r>
            <w:r>
              <w:rPr>
                <w:sz w:val="24"/>
                <w:szCs w:val="24"/>
              </w:rPr>
              <w:t>тримепиридин</w:t>
            </w:r>
            <w:r w:rsidRPr="001F07E9">
              <w:rPr>
                <w:sz w:val="24"/>
                <w:szCs w:val="24"/>
              </w:rPr>
              <w:t>**</w:t>
            </w:r>
            <w:r w:rsidRPr="004569A5">
              <w:rPr>
                <w:sz w:val="24"/>
                <w:szCs w:val="24"/>
              </w:rPr>
              <w:t xml:space="preserve"> 2%, 2 мл)</w:t>
            </w:r>
          </w:p>
          <w:p w14:paraId="6BA625A1"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Глюкокортикоиды (преднизолон</w:t>
            </w:r>
            <w:r w:rsidRPr="001F07E9">
              <w:rPr>
                <w:sz w:val="24"/>
                <w:szCs w:val="24"/>
              </w:rPr>
              <w:t>**</w:t>
            </w:r>
            <w:r w:rsidRPr="004569A5">
              <w:rPr>
                <w:sz w:val="24"/>
                <w:szCs w:val="24"/>
              </w:rPr>
              <w:t>, 30—60 мг, или дексаметазон</w:t>
            </w:r>
            <w:r w:rsidRPr="001F07E9">
              <w:rPr>
                <w:sz w:val="24"/>
                <w:szCs w:val="24"/>
              </w:rPr>
              <w:t>**</w:t>
            </w:r>
            <w:r w:rsidRPr="004569A5">
              <w:rPr>
                <w:sz w:val="24"/>
                <w:szCs w:val="24"/>
              </w:rPr>
              <w:t>, 4—8 мг)</w:t>
            </w:r>
          </w:p>
        </w:tc>
        <w:tc>
          <w:tcPr>
            <w:tcW w:w="2284" w:type="dxa"/>
          </w:tcPr>
          <w:p w14:paraId="5FFE837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Обязательные: </w:t>
            </w:r>
            <w:r w:rsidRPr="0053428B">
              <w:rPr>
                <w:sz w:val="24"/>
                <w:szCs w:val="24"/>
              </w:rPr>
              <w:t>микробиологическое (культуральное) исследование крови на стерильность</w:t>
            </w:r>
          </w:p>
          <w:p w14:paraId="4205DD9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Дополнительные: определение антилейкоцитарных антител, антитромбоцитарных антител, антител к нейтрофилам в сыворотке</w:t>
            </w:r>
          </w:p>
        </w:tc>
      </w:tr>
      <w:tr w:rsidR="00BE72A2" w:rsidRPr="004569A5" w14:paraId="3F869F6B" w14:textId="77777777" w:rsidTr="00350FC4">
        <w:trPr>
          <w:jc w:val="center"/>
        </w:trPr>
        <w:tc>
          <w:tcPr>
            <w:tcW w:w="2110" w:type="dxa"/>
            <w:vMerge w:val="restart"/>
          </w:tcPr>
          <w:p w14:paraId="747E3F6B" w14:textId="77777777" w:rsidR="00BE72A2" w:rsidRPr="004569A5" w:rsidRDefault="00BE72A2" w:rsidP="00350FC4">
            <w:pPr>
              <w:pStyle w:val="table-text-0"/>
              <w:spacing w:before="0" w:after="0" w:line="360" w:lineRule="auto"/>
              <w:ind w:left="0" w:firstLine="0"/>
              <w:jc w:val="both"/>
              <w:rPr>
                <w:sz w:val="24"/>
                <w:szCs w:val="24"/>
                <w:lang w:val="en-US"/>
              </w:rPr>
            </w:pPr>
            <w:r w:rsidRPr="004569A5">
              <w:rPr>
                <w:sz w:val="24"/>
                <w:szCs w:val="24"/>
              </w:rPr>
              <w:t>Острый</w:t>
            </w:r>
            <w:r w:rsidRPr="004569A5">
              <w:rPr>
                <w:sz w:val="24"/>
                <w:szCs w:val="24"/>
                <w:lang w:val="en-US"/>
              </w:rPr>
              <w:t xml:space="preserve"> </w:t>
            </w:r>
            <w:r w:rsidRPr="004569A5">
              <w:rPr>
                <w:sz w:val="24"/>
                <w:szCs w:val="24"/>
              </w:rPr>
              <w:t>гемолиз</w:t>
            </w:r>
            <w:r w:rsidRPr="004569A5">
              <w:rPr>
                <w:sz w:val="24"/>
                <w:szCs w:val="24"/>
                <w:lang w:val="en-US"/>
              </w:rPr>
              <w:t xml:space="preserve"> (AHTR, </w:t>
            </w:r>
            <w:r w:rsidRPr="004569A5">
              <w:rPr>
                <w:sz w:val="24"/>
                <w:szCs w:val="24"/>
              </w:rPr>
              <w:t>от</w:t>
            </w:r>
            <w:r w:rsidRPr="004569A5">
              <w:rPr>
                <w:sz w:val="24"/>
                <w:szCs w:val="24"/>
                <w:lang w:val="en-US"/>
              </w:rPr>
              <w:t xml:space="preserve"> acute hemolytic transfusion reaction)</w:t>
            </w:r>
          </w:p>
        </w:tc>
        <w:tc>
          <w:tcPr>
            <w:tcW w:w="2340" w:type="dxa"/>
          </w:tcPr>
          <w:p w14:paraId="2A53EF5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Иммунная реакция: наличие у реципиента антител к аллоантигенам </w:t>
            </w:r>
            <w:r w:rsidRPr="004569A5">
              <w:rPr>
                <w:sz w:val="24"/>
                <w:szCs w:val="24"/>
              </w:rPr>
              <w:lastRenderedPageBreak/>
              <w:t xml:space="preserve">эритроцитов донора (ABO, резус-фактор и другая несовместимость) </w:t>
            </w:r>
          </w:p>
        </w:tc>
        <w:tc>
          <w:tcPr>
            <w:tcW w:w="2520" w:type="dxa"/>
            <w:vMerge w:val="restart"/>
          </w:tcPr>
          <w:p w14:paraId="7112E0F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Глюкокортикоиды (преднизолон</w:t>
            </w:r>
            <w:r w:rsidRPr="001F07E9">
              <w:rPr>
                <w:sz w:val="24"/>
                <w:szCs w:val="24"/>
              </w:rPr>
              <w:t>**</w:t>
            </w:r>
            <w:r w:rsidRPr="004569A5">
              <w:rPr>
                <w:sz w:val="24"/>
                <w:szCs w:val="24"/>
              </w:rPr>
              <w:t xml:space="preserve">, 30—60 мг, или </w:t>
            </w:r>
            <w:r w:rsidRPr="004569A5">
              <w:rPr>
                <w:sz w:val="24"/>
                <w:szCs w:val="24"/>
              </w:rPr>
              <w:lastRenderedPageBreak/>
              <w:t>дексаметазон</w:t>
            </w:r>
            <w:r w:rsidRPr="001F07E9">
              <w:rPr>
                <w:sz w:val="24"/>
                <w:szCs w:val="24"/>
              </w:rPr>
              <w:t>**</w:t>
            </w:r>
            <w:r w:rsidRPr="004569A5">
              <w:rPr>
                <w:sz w:val="24"/>
                <w:szCs w:val="24"/>
              </w:rPr>
              <w:t>, 4—8 мг)</w:t>
            </w:r>
          </w:p>
          <w:p w14:paraId="7C4D01D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Pr="001F07E9">
              <w:rPr>
                <w:sz w:val="24"/>
                <w:szCs w:val="24"/>
              </w:rPr>
              <w:t>**</w:t>
            </w:r>
            <w:r w:rsidRPr="004569A5">
              <w:rPr>
                <w:sz w:val="24"/>
                <w:szCs w:val="24"/>
              </w:rPr>
              <w:t>, 20—40 мг); проводится до купирования клинических проявлений гемолиза</w:t>
            </w:r>
          </w:p>
          <w:p w14:paraId="314CE2EF"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6DAAC37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4B19818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 xml:space="preserve">Обязательные: определение в сыворотке свободного </w:t>
            </w:r>
            <w:r w:rsidRPr="004569A5">
              <w:rPr>
                <w:sz w:val="24"/>
                <w:szCs w:val="24"/>
              </w:rPr>
              <w:lastRenderedPageBreak/>
              <w:t>гемоглобина, билирубина;</w:t>
            </w:r>
            <w:r>
              <w:rPr>
                <w:sz w:val="24"/>
                <w:szCs w:val="24"/>
              </w:rPr>
              <w:t xml:space="preserve"> анализ мочи на гемоглобинурию</w:t>
            </w:r>
          </w:p>
          <w:p w14:paraId="2C89DA4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Допол</w:t>
            </w:r>
            <w:r>
              <w:rPr>
                <w:sz w:val="24"/>
                <w:szCs w:val="24"/>
              </w:rPr>
              <w:t>нительные: прямая проба Кумбса</w:t>
            </w:r>
          </w:p>
        </w:tc>
      </w:tr>
      <w:tr w:rsidR="00BE72A2" w:rsidRPr="004569A5" w14:paraId="4475DE00" w14:textId="77777777" w:rsidTr="00350FC4">
        <w:trPr>
          <w:jc w:val="center"/>
        </w:trPr>
        <w:tc>
          <w:tcPr>
            <w:tcW w:w="2110" w:type="dxa"/>
            <w:vMerge/>
          </w:tcPr>
          <w:p w14:paraId="2A9EA15E" w14:textId="77777777" w:rsidR="00BE72A2" w:rsidRPr="004569A5" w:rsidRDefault="00BE72A2" w:rsidP="00350FC4">
            <w:pPr>
              <w:pStyle w:val="table-text-0"/>
              <w:spacing w:before="0" w:after="0" w:line="360" w:lineRule="auto"/>
              <w:ind w:left="0" w:firstLine="0"/>
              <w:jc w:val="both"/>
              <w:rPr>
                <w:sz w:val="24"/>
                <w:szCs w:val="24"/>
              </w:rPr>
            </w:pPr>
          </w:p>
        </w:tc>
        <w:tc>
          <w:tcPr>
            <w:tcW w:w="2340" w:type="dxa"/>
          </w:tcPr>
          <w:p w14:paraId="22A1504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2192091E" w14:textId="77777777" w:rsidR="00BE72A2" w:rsidRPr="004569A5" w:rsidRDefault="00BE72A2" w:rsidP="00350FC4">
            <w:pPr>
              <w:pStyle w:val="table-text-0"/>
              <w:spacing w:before="0" w:after="0" w:line="360" w:lineRule="auto"/>
              <w:ind w:left="0" w:firstLine="0"/>
              <w:jc w:val="both"/>
              <w:rPr>
                <w:sz w:val="24"/>
                <w:szCs w:val="24"/>
              </w:rPr>
            </w:pPr>
          </w:p>
        </w:tc>
        <w:tc>
          <w:tcPr>
            <w:tcW w:w="2284" w:type="dxa"/>
          </w:tcPr>
          <w:p w14:paraId="7A747C6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Pr>
                <w:sz w:val="24"/>
                <w:szCs w:val="24"/>
              </w:rPr>
              <w:t xml:space="preserve"> анализ мочи на гемоглобинурию</w:t>
            </w:r>
          </w:p>
          <w:p w14:paraId="61D506E1" w14:textId="77777777" w:rsidR="00BE72A2" w:rsidRPr="004569A5" w:rsidRDefault="00BE72A2" w:rsidP="00350FC4">
            <w:pPr>
              <w:pStyle w:val="table-text-0"/>
              <w:spacing w:before="0" w:after="0" w:line="360" w:lineRule="auto"/>
              <w:ind w:left="0" w:firstLine="0"/>
              <w:jc w:val="both"/>
              <w:rPr>
                <w:sz w:val="24"/>
                <w:szCs w:val="24"/>
              </w:rPr>
            </w:pPr>
          </w:p>
        </w:tc>
      </w:tr>
      <w:tr w:rsidR="00BE72A2" w:rsidRPr="004569A5" w14:paraId="38272FF5" w14:textId="77777777" w:rsidTr="00350FC4">
        <w:trPr>
          <w:jc w:val="center"/>
        </w:trPr>
        <w:tc>
          <w:tcPr>
            <w:tcW w:w="2110" w:type="dxa"/>
          </w:tcPr>
          <w:p w14:paraId="78D26DEE" w14:textId="77777777" w:rsidR="00BE72A2" w:rsidRPr="004569A5" w:rsidRDefault="00BE72A2" w:rsidP="00350FC4">
            <w:pPr>
              <w:pStyle w:val="table-text-0"/>
              <w:spacing w:before="0" w:after="0" w:line="360" w:lineRule="auto"/>
              <w:ind w:left="0" w:firstLine="0"/>
              <w:jc w:val="both"/>
              <w:rPr>
                <w:sz w:val="24"/>
                <w:szCs w:val="24"/>
                <w:lang w:val="en-US"/>
              </w:rPr>
            </w:pPr>
            <w:r w:rsidRPr="004569A5">
              <w:rPr>
                <w:sz w:val="24"/>
                <w:szCs w:val="24"/>
              </w:rPr>
              <w:t>Отсроченный</w:t>
            </w:r>
            <w:r w:rsidRPr="004569A5">
              <w:rPr>
                <w:sz w:val="24"/>
                <w:szCs w:val="24"/>
                <w:lang w:val="en-US"/>
              </w:rPr>
              <w:t xml:space="preserve"> </w:t>
            </w:r>
            <w:r w:rsidRPr="004569A5">
              <w:rPr>
                <w:sz w:val="24"/>
                <w:szCs w:val="24"/>
              </w:rPr>
              <w:t>гемолиз</w:t>
            </w:r>
            <w:r w:rsidRPr="004569A5">
              <w:rPr>
                <w:sz w:val="24"/>
                <w:szCs w:val="24"/>
                <w:lang w:val="en-US"/>
              </w:rPr>
              <w:t xml:space="preserve"> (DHTR, </w:t>
            </w:r>
            <w:r w:rsidRPr="004569A5">
              <w:rPr>
                <w:sz w:val="24"/>
                <w:szCs w:val="24"/>
              </w:rPr>
              <w:t>от</w:t>
            </w:r>
            <w:r w:rsidRPr="004569A5">
              <w:rPr>
                <w:sz w:val="24"/>
                <w:szCs w:val="24"/>
                <w:lang w:val="en-US"/>
              </w:rPr>
              <w:t xml:space="preserve"> delayed hemolytic transfusion reaction)</w:t>
            </w:r>
          </w:p>
        </w:tc>
        <w:tc>
          <w:tcPr>
            <w:tcW w:w="2340" w:type="dxa"/>
          </w:tcPr>
          <w:p w14:paraId="3BD02BB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Внутриклеточный (тканевый) гемолиз в результате трансфузии несовместимых по аллоантигенам эритроцитов донора</w:t>
            </w:r>
          </w:p>
          <w:p w14:paraId="3C28CBE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Аллоиммунизация отмечается в период от 24 часов до 28 дней после трансфузии</w:t>
            </w:r>
          </w:p>
        </w:tc>
        <w:tc>
          <w:tcPr>
            <w:tcW w:w="2520" w:type="dxa"/>
          </w:tcPr>
          <w:p w14:paraId="0422B236"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 xml:space="preserve"> Глюкокортикоиды (преднизолон</w:t>
            </w:r>
            <w:r w:rsidRPr="001F07E9">
              <w:rPr>
                <w:sz w:val="24"/>
                <w:szCs w:val="24"/>
              </w:rPr>
              <w:t>**</w:t>
            </w:r>
            <w:r w:rsidRPr="004569A5">
              <w:rPr>
                <w:sz w:val="24"/>
                <w:szCs w:val="24"/>
              </w:rPr>
              <w:t>, 30—60 мг, или дексаметазон</w:t>
            </w:r>
            <w:r w:rsidRPr="001F07E9">
              <w:rPr>
                <w:sz w:val="24"/>
                <w:szCs w:val="24"/>
              </w:rPr>
              <w:t>**</w:t>
            </w:r>
            <w:r w:rsidRPr="004569A5">
              <w:rPr>
                <w:sz w:val="24"/>
                <w:szCs w:val="24"/>
              </w:rPr>
              <w:t>, 4—8 мг)</w:t>
            </w:r>
          </w:p>
          <w:p w14:paraId="421B86E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Форсированный диурез (NaCl 0,9%, 2000—</w:t>
            </w:r>
            <w:r w:rsidRPr="004569A5">
              <w:rPr>
                <w:sz w:val="24"/>
                <w:szCs w:val="24"/>
              </w:rPr>
              <w:lastRenderedPageBreak/>
              <w:t>3000 мл; фуросемид</w:t>
            </w:r>
            <w:r w:rsidRPr="001F07E9">
              <w:rPr>
                <w:sz w:val="24"/>
                <w:szCs w:val="24"/>
              </w:rPr>
              <w:t>**</w:t>
            </w:r>
            <w:r w:rsidRPr="004569A5">
              <w:rPr>
                <w:sz w:val="24"/>
                <w:szCs w:val="24"/>
              </w:rPr>
              <w:t xml:space="preserve"> 20—40 мг); проводится до купирования клинических проявлений гемолиза</w:t>
            </w:r>
          </w:p>
          <w:p w14:paraId="35140C9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5D34A6B2"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47EBD554"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Обязательные: определение в сыворотке свободного гемоглобина, билирубина</w:t>
            </w:r>
            <w:r>
              <w:rPr>
                <w:sz w:val="24"/>
                <w:szCs w:val="24"/>
              </w:rPr>
              <w:t xml:space="preserve">; анализ мочи на </w:t>
            </w:r>
            <w:r>
              <w:rPr>
                <w:sz w:val="24"/>
                <w:szCs w:val="24"/>
              </w:rPr>
              <w:lastRenderedPageBreak/>
              <w:t>гемоглобинурию</w:t>
            </w:r>
            <w:r w:rsidRPr="004569A5">
              <w:rPr>
                <w:sz w:val="24"/>
                <w:szCs w:val="24"/>
              </w:rPr>
              <w:t>; прямая проба Кумбса</w:t>
            </w:r>
          </w:p>
          <w:p w14:paraId="3D63C91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Дополнительные: выявление антиэритроцитарных аллоантител с новой специфичностью</w:t>
            </w:r>
          </w:p>
        </w:tc>
      </w:tr>
      <w:tr w:rsidR="00BE72A2" w:rsidRPr="004569A5" w14:paraId="2A0BB917" w14:textId="77777777" w:rsidTr="00350FC4">
        <w:trPr>
          <w:jc w:val="center"/>
        </w:trPr>
        <w:tc>
          <w:tcPr>
            <w:tcW w:w="2110" w:type="dxa"/>
          </w:tcPr>
          <w:p w14:paraId="52679C5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Отсроченная серологическая трансфузионная реакция (DSTR, от delayed serologic transfusion reaction)</w:t>
            </w:r>
          </w:p>
        </w:tc>
        <w:tc>
          <w:tcPr>
            <w:tcW w:w="2340" w:type="dxa"/>
          </w:tcPr>
          <w:p w14:paraId="6BE5F412"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6FD14C66" w14:textId="77777777" w:rsidR="00BE72A2" w:rsidRPr="004569A5" w:rsidRDefault="00BE72A2" w:rsidP="00350FC4">
            <w:pPr>
              <w:pStyle w:val="table-text-0"/>
              <w:spacing w:before="0" w:after="0" w:line="360" w:lineRule="auto"/>
              <w:ind w:left="0" w:firstLine="0"/>
              <w:jc w:val="both"/>
              <w:rPr>
                <w:sz w:val="24"/>
                <w:szCs w:val="24"/>
              </w:rPr>
            </w:pPr>
          </w:p>
        </w:tc>
        <w:tc>
          <w:tcPr>
            <w:tcW w:w="2284" w:type="dxa"/>
          </w:tcPr>
          <w:p w14:paraId="4B6CDA9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бязательные: прямая проба Кумбса</w:t>
            </w:r>
          </w:p>
        </w:tc>
      </w:tr>
      <w:tr w:rsidR="00BE72A2" w:rsidRPr="004569A5" w14:paraId="5C30F031" w14:textId="77777777" w:rsidTr="00350FC4">
        <w:trPr>
          <w:jc w:val="center"/>
        </w:trPr>
        <w:tc>
          <w:tcPr>
            <w:tcW w:w="2110" w:type="dxa"/>
          </w:tcPr>
          <w:p w14:paraId="1EC86B18"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Посттрансфузионная реакция «трансплантат против хозяина» (TA-GVHD, от </w:t>
            </w:r>
            <w:r w:rsidRPr="004569A5">
              <w:rPr>
                <w:sz w:val="24"/>
                <w:szCs w:val="24"/>
              </w:rPr>
              <w:lastRenderedPageBreak/>
              <w:t>transfusion-associated graft-versus-host-disease)</w:t>
            </w:r>
          </w:p>
        </w:tc>
        <w:tc>
          <w:tcPr>
            <w:tcW w:w="2340" w:type="dxa"/>
          </w:tcPr>
          <w:p w14:paraId="09C132F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Введение иммунокомпетентных клеток донора (T-лимфоцитов) иммунокомпрометиро</w:t>
            </w:r>
            <w:r w:rsidRPr="004569A5">
              <w:rPr>
                <w:sz w:val="24"/>
                <w:szCs w:val="24"/>
              </w:rPr>
              <w:lastRenderedPageBreak/>
              <w:t>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53CDE16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Характерны кожная эритема, диарея, поражение печени с гепатомегалией</w:t>
            </w:r>
          </w:p>
          <w:p w14:paraId="1C4C65C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индром может развиваться в сроки от 2 дней до 6 недель после трансфузии</w:t>
            </w:r>
          </w:p>
        </w:tc>
        <w:tc>
          <w:tcPr>
            <w:tcW w:w="2520" w:type="dxa"/>
          </w:tcPr>
          <w:p w14:paraId="39E8B8AA"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Глюкокортикоиды</w:t>
            </w:r>
          </w:p>
        </w:tc>
        <w:tc>
          <w:tcPr>
            <w:tcW w:w="2284" w:type="dxa"/>
          </w:tcPr>
          <w:p w14:paraId="30012EE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Обязательные: общий и биохимический (активность АЛТ, АСТ, ЩФ, уровень билирубина) анализ </w:t>
            </w:r>
            <w:r w:rsidRPr="004569A5">
              <w:rPr>
                <w:sz w:val="24"/>
                <w:szCs w:val="24"/>
              </w:rPr>
              <w:lastRenderedPageBreak/>
              <w:t>крови, коагулограмма (уровень фибриногена), биопсия кожи с гистологическим исследованием (при наличии кожной эритемы)</w:t>
            </w:r>
          </w:p>
          <w:p w14:paraId="3870D89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Дополнительные: исследование</w:t>
            </w:r>
            <w:r>
              <w:rPr>
                <w:sz w:val="24"/>
                <w:szCs w:val="24"/>
              </w:rPr>
              <w:t>;</w:t>
            </w:r>
            <w:r w:rsidRPr="004569A5">
              <w:rPr>
                <w:sz w:val="24"/>
                <w:szCs w:val="24"/>
              </w:rPr>
              <w:t xml:space="preserve"> УЗИ брюшной полости</w:t>
            </w:r>
          </w:p>
        </w:tc>
      </w:tr>
      <w:tr w:rsidR="00BE72A2" w:rsidRPr="004569A5" w14:paraId="7AB8C6C0" w14:textId="77777777" w:rsidTr="00350FC4">
        <w:trPr>
          <w:jc w:val="center"/>
        </w:trPr>
        <w:tc>
          <w:tcPr>
            <w:tcW w:w="2110" w:type="dxa"/>
          </w:tcPr>
          <w:p w14:paraId="5C7B6682"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Пострансфузионная пурпура (PTP, от post-transfusion purpura)</w:t>
            </w:r>
          </w:p>
        </w:tc>
        <w:tc>
          <w:tcPr>
            <w:tcW w:w="2340" w:type="dxa"/>
          </w:tcPr>
          <w:p w14:paraId="051879D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 xml:space="preserve">Образование антител к тромбоцитам или лейкоцитам (анти-HLA, анти-HPA) через 5—12 дней после </w:t>
            </w:r>
            <w:r w:rsidRPr="004569A5">
              <w:rPr>
                <w:sz w:val="24"/>
                <w:szCs w:val="24"/>
              </w:rPr>
              <w:lastRenderedPageBreak/>
              <w:t>трансфузии, проявляющееся выраженной тромбоцитопенией и геморрагическим синдромом</w:t>
            </w:r>
          </w:p>
        </w:tc>
        <w:tc>
          <w:tcPr>
            <w:tcW w:w="2520" w:type="dxa"/>
          </w:tcPr>
          <w:p w14:paraId="17072D89"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 xml:space="preserve">Глюкокортикоиды </w:t>
            </w:r>
          </w:p>
        </w:tc>
        <w:tc>
          <w:tcPr>
            <w:tcW w:w="2284" w:type="dxa"/>
          </w:tcPr>
          <w:p w14:paraId="096AA0FD" w14:textId="77777777" w:rsidR="00BE72A2" w:rsidRPr="0053428B" w:rsidRDefault="00BE72A2" w:rsidP="00350FC4">
            <w:pPr>
              <w:pStyle w:val="table-text-0"/>
              <w:spacing w:before="0" w:after="0" w:line="360" w:lineRule="auto"/>
              <w:ind w:left="0" w:firstLine="0"/>
              <w:jc w:val="both"/>
              <w:rPr>
                <w:sz w:val="24"/>
                <w:szCs w:val="24"/>
              </w:rPr>
            </w:pPr>
            <w:r w:rsidRPr="0053428B">
              <w:rPr>
                <w:sz w:val="24"/>
                <w:szCs w:val="24"/>
              </w:rPr>
              <w:t xml:space="preserve">Обязательные: общий анализ крови, выявление антилейкоцитарных </w:t>
            </w:r>
            <w:r w:rsidRPr="0053428B">
              <w:rPr>
                <w:sz w:val="24"/>
                <w:szCs w:val="24"/>
              </w:rPr>
              <w:lastRenderedPageBreak/>
              <w:t>аллоантител (анти-HLA) в сыворотке</w:t>
            </w:r>
          </w:p>
          <w:p w14:paraId="5AAEB092" w14:textId="77777777" w:rsidR="00BE72A2" w:rsidRPr="0053428B" w:rsidRDefault="00BE72A2" w:rsidP="00350FC4">
            <w:pPr>
              <w:pStyle w:val="table-text-0"/>
              <w:spacing w:before="0" w:after="0" w:line="360" w:lineRule="auto"/>
              <w:ind w:left="0" w:firstLine="0"/>
              <w:jc w:val="both"/>
              <w:rPr>
                <w:sz w:val="24"/>
                <w:szCs w:val="24"/>
              </w:rPr>
            </w:pPr>
            <w:r w:rsidRPr="0053428B">
              <w:rPr>
                <w:sz w:val="24"/>
                <w:szCs w:val="24"/>
              </w:rPr>
              <w:t>Дополнительные: определение содержания антитромбоцитарных антител</w:t>
            </w:r>
          </w:p>
        </w:tc>
      </w:tr>
      <w:tr w:rsidR="00BE72A2" w:rsidRPr="004569A5" w14:paraId="18EF3CE9" w14:textId="77777777" w:rsidTr="00350FC4">
        <w:trPr>
          <w:jc w:val="center"/>
        </w:trPr>
        <w:tc>
          <w:tcPr>
            <w:tcW w:w="2110" w:type="dxa"/>
            <w:vMerge w:val="restart"/>
          </w:tcPr>
          <w:p w14:paraId="1DAD9B4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lastRenderedPageBreak/>
              <w:t>Другие</w:t>
            </w:r>
          </w:p>
        </w:tc>
        <w:tc>
          <w:tcPr>
            <w:tcW w:w="2340" w:type="dxa"/>
          </w:tcPr>
          <w:p w14:paraId="282BB40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ептический шок при переливании инфицированного компонента крови</w:t>
            </w:r>
          </w:p>
        </w:tc>
        <w:tc>
          <w:tcPr>
            <w:tcW w:w="2520" w:type="dxa"/>
          </w:tcPr>
          <w:p w14:paraId="2FA5A52B"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Антибактериальная терапия широкого спектра действия, противошоковая терапия</w:t>
            </w:r>
          </w:p>
        </w:tc>
        <w:tc>
          <w:tcPr>
            <w:tcW w:w="2284" w:type="dxa"/>
          </w:tcPr>
          <w:p w14:paraId="00BE2071" w14:textId="77777777" w:rsidR="00BE72A2" w:rsidRPr="0053428B" w:rsidRDefault="00BE72A2" w:rsidP="00350FC4">
            <w:pPr>
              <w:pStyle w:val="table-text-0"/>
              <w:spacing w:before="0" w:after="0" w:line="360" w:lineRule="auto"/>
              <w:ind w:left="0" w:firstLine="0"/>
              <w:jc w:val="both"/>
              <w:rPr>
                <w:sz w:val="24"/>
                <w:szCs w:val="24"/>
              </w:rPr>
            </w:pPr>
            <w:r w:rsidRPr="0053428B">
              <w:rPr>
                <w:sz w:val="24"/>
                <w:szCs w:val="24"/>
              </w:rPr>
              <w:t>Обязательные: микробиологическое (культуральное) исследование крови на стерильность</w:t>
            </w:r>
          </w:p>
        </w:tc>
      </w:tr>
      <w:tr w:rsidR="00BE72A2" w:rsidRPr="004569A5" w14:paraId="2AC62D2A" w14:textId="77777777" w:rsidTr="00350FC4">
        <w:trPr>
          <w:jc w:val="center"/>
        </w:trPr>
        <w:tc>
          <w:tcPr>
            <w:tcW w:w="2110" w:type="dxa"/>
            <w:vMerge/>
          </w:tcPr>
          <w:p w14:paraId="2D00706B" w14:textId="77777777" w:rsidR="00BE72A2" w:rsidRPr="004569A5" w:rsidRDefault="00BE72A2" w:rsidP="00350FC4">
            <w:pPr>
              <w:pStyle w:val="table-text-0"/>
              <w:spacing w:before="0" w:after="0" w:line="360" w:lineRule="auto"/>
              <w:ind w:left="0" w:firstLine="0"/>
              <w:jc w:val="both"/>
              <w:rPr>
                <w:sz w:val="24"/>
                <w:szCs w:val="24"/>
              </w:rPr>
            </w:pPr>
          </w:p>
        </w:tc>
        <w:tc>
          <w:tcPr>
            <w:tcW w:w="2340" w:type="dxa"/>
          </w:tcPr>
          <w:p w14:paraId="04E5799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Перегрузка железом (гемосидероз) органов в результате множественных переливаний эритроцитов</w:t>
            </w:r>
          </w:p>
        </w:tc>
        <w:tc>
          <w:tcPr>
            <w:tcW w:w="2520" w:type="dxa"/>
          </w:tcPr>
          <w:p w14:paraId="7275BD2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Комплексообразующие средства (деферазирокс</w:t>
            </w:r>
            <w:r w:rsidRPr="001F07E9">
              <w:rPr>
                <w:sz w:val="24"/>
                <w:szCs w:val="24"/>
              </w:rPr>
              <w:t>**</w:t>
            </w:r>
            <w:r w:rsidRPr="004569A5">
              <w:rPr>
                <w:sz w:val="24"/>
                <w:szCs w:val="24"/>
              </w:rPr>
              <w:t>, 15—20 мг/кг или другой препарат с аналогичным действием)</w:t>
            </w:r>
          </w:p>
        </w:tc>
        <w:tc>
          <w:tcPr>
            <w:tcW w:w="2284" w:type="dxa"/>
          </w:tcPr>
          <w:p w14:paraId="29E7557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Обязательные: определение уровня ферритина в сыворотке (не должен превышать 1000 мкг/л)</w:t>
            </w:r>
          </w:p>
        </w:tc>
      </w:tr>
    </w:tbl>
    <w:p w14:paraId="0FBF7EED" w14:textId="77777777" w:rsidR="00BE72A2" w:rsidRPr="004569A5" w:rsidRDefault="00BE72A2" w:rsidP="00BE72A2">
      <w:pPr>
        <w:rPr>
          <w:szCs w:val="24"/>
        </w:rPr>
      </w:pPr>
      <w:r w:rsidRPr="004569A5">
        <w:rPr>
          <w:szCs w:val="24"/>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174F194C" w14:textId="77777777" w:rsidR="00475AD7" w:rsidRDefault="00475AD7" w:rsidP="00BE72A2">
      <w:pPr>
        <w:ind w:firstLine="567"/>
        <w:rPr>
          <w:szCs w:val="24"/>
        </w:rPr>
      </w:pPr>
    </w:p>
    <w:p w14:paraId="4074F555" w14:textId="3DDD9636" w:rsidR="00BE72A2" w:rsidRPr="004569A5" w:rsidRDefault="00BE72A2" w:rsidP="00BE72A2">
      <w:pPr>
        <w:ind w:firstLine="567"/>
        <w:rPr>
          <w:szCs w:val="24"/>
        </w:rPr>
      </w:pPr>
      <w:r w:rsidRPr="004569A5">
        <w:rPr>
          <w:szCs w:val="24"/>
        </w:rPr>
        <w:t>Степень тяжести посттрансфузионных реакции и осложнений можно определить по шкале, приведенной в табл. </w:t>
      </w:r>
      <w:r>
        <w:rPr>
          <w:szCs w:val="24"/>
        </w:rPr>
        <w:t>А3.</w:t>
      </w:r>
      <w:r w:rsidR="00475AD7">
        <w:rPr>
          <w:szCs w:val="24"/>
        </w:rPr>
        <w:t>6</w:t>
      </w:r>
      <w:r w:rsidRPr="004569A5">
        <w:rPr>
          <w:szCs w:val="24"/>
        </w:rPr>
        <w:t>.</w:t>
      </w:r>
      <w:r w:rsidR="00475AD7">
        <w:rPr>
          <w:szCs w:val="24"/>
        </w:rPr>
        <w:t>4.</w:t>
      </w:r>
    </w:p>
    <w:p w14:paraId="5EDE6444" w14:textId="77777777" w:rsidR="00475AD7" w:rsidRDefault="00475AD7" w:rsidP="00BE72A2">
      <w:pPr>
        <w:rPr>
          <w:bCs/>
          <w:szCs w:val="24"/>
        </w:rPr>
      </w:pPr>
    </w:p>
    <w:p w14:paraId="61F4904C" w14:textId="78D87DC4" w:rsidR="00BE72A2" w:rsidRPr="004569A5" w:rsidRDefault="00BE72A2" w:rsidP="00BE72A2">
      <w:pPr>
        <w:rPr>
          <w:szCs w:val="24"/>
        </w:rPr>
      </w:pPr>
      <w:r w:rsidRPr="004569A5">
        <w:rPr>
          <w:bCs/>
          <w:szCs w:val="24"/>
        </w:rPr>
        <w:t xml:space="preserve">Таблица </w:t>
      </w:r>
      <w:r>
        <w:rPr>
          <w:bCs/>
          <w:szCs w:val="24"/>
        </w:rPr>
        <w:t>А3.</w:t>
      </w:r>
      <w:r w:rsidR="00475AD7">
        <w:rPr>
          <w:bCs/>
          <w:szCs w:val="24"/>
        </w:rPr>
        <w:t>6</w:t>
      </w:r>
      <w:r w:rsidRPr="004569A5">
        <w:rPr>
          <w:bCs/>
          <w:szCs w:val="24"/>
        </w:rPr>
        <w:t>.</w:t>
      </w:r>
      <w:r w:rsidR="00475AD7">
        <w:rPr>
          <w:bCs/>
          <w:szCs w:val="24"/>
        </w:rPr>
        <w:t>4.</w:t>
      </w:r>
      <w:r w:rsidRPr="004569A5">
        <w:rPr>
          <w:bCs/>
          <w:szCs w:val="24"/>
        </w:rPr>
        <w:t xml:space="preserve">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E72A2" w:rsidRPr="004569A5" w14:paraId="3CA0EE45" w14:textId="77777777" w:rsidTr="00350FC4">
        <w:trPr>
          <w:tblHeader/>
        </w:trPr>
        <w:tc>
          <w:tcPr>
            <w:tcW w:w="1800" w:type="dxa"/>
          </w:tcPr>
          <w:p w14:paraId="7E50AC51"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lastRenderedPageBreak/>
              <w:t>Категория</w:t>
            </w:r>
          </w:p>
        </w:tc>
        <w:tc>
          <w:tcPr>
            <w:tcW w:w="7380" w:type="dxa"/>
          </w:tcPr>
          <w:p w14:paraId="77EF912A" w14:textId="77777777" w:rsidR="00BE72A2" w:rsidRPr="004569A5" w:rsidRDefault="00BE72A2" w:rsidP="00350FC4">
            <w:pPr>
              <w:pStyle w:val="Table-head-italic"/>
              <w:spacing w:line="360" w:lineRule="auto"/>
              <w:jc w:val="both"/>
              <w:rPr>
                <w:i w:val="0"/>
                <w:sz w:val="24"/>
                <w:szCs w:val="24"/>
                <w:lang w:val="ru-RU"/>
              </w:rPr>
            </w:pPr>
            <w:r w:rsidRPr="004569A5">
              <w:rPr>
                <w:i w:val="0"/>
                <w:sz w:val="24"/>
                <w:szCs w:val="24"/>
                <w:lang w:val="ru-RU"/>
              </w:rPr>
              <w:t>Определение</w:t>
            </w:r>
          </w:p>
        </w:tc>
      </w:tr>
      <w:tr w:rsidR="00BE72A2" w:rsidRPr="004569A5" w14:paraId="466C1438" w14:textId="77777777" w:rsidTr="00350FC4">
        <w:tc>
          <w:tcPr>
            <w:tcW w:w="1800" w:type="dxa"/>
          </w:tcPr>
          <w:p w14:paraId="04E1AA35"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0</w:t>
            </w:r>
          </w:p>
        </w:tc>
        <w:tc>
          <w:tcPr>
            <w:tcW w:w="7380" w:type="dxa"/>
          </w:tcPr>
          <w:p w14:paraId="604B5E4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Реакции и осложнений нет</w:t>
            </w:r>
          </w:p>
        </w:tc>
      </w:tr>
      <w:tr w:rsidR="00BE72A2" w:rsidRPr="004569A5" w14:paraId="641959AB" w14:textId="77777777" w:rsidTr="00350FC4">
        <w:tc>
          <w:tcPr>
            <w:tcW w:w="1800" w:type="dxa"/>
          </w:tcPr>
          <w:p w14:paraId="3B50870E"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1</w:t>
            </w:r>
          </w:p>
        </w:tc>
        <w:tc>
          <w:tcPr>
            <w:tcW w:w="7380" w:type="dxa"/>
          </w:tcPr>
          <w:p w14:paraId="1B59EE58"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Легкой степени: температура &lt;38</w:t>
            </w:r>
            <w:r w:rsidRPr="004569A5">
              <w:rPr>
                <w:rFonts w:ascii="Symbol" w:hAnsi="Symbol" w:cs="Symbol"/>
                <w:sz w:val="24"/>
                <w:szCs w:val="24"/>
              </w:rPr>
              <w:t></w:t>
            </w:r>
            <w:r w:rsidRPr="004569A5">
              <w:rPr>
                <w:sz w:val="24"/>
                <w:szCs w:val="24"/>
              </w:rPr>
              <w:t xml:space="preserve">C, другие незначительные симптомы, без долгосрочных патологических последствий. </w:t>
            </w:r>
            <w:r w:rsidRPr="004569A5">
              <w:rPr>
                <w:sz w:val="24"/>
                <w:szCs w:val="24"/>
                <w:u w:val="single"/>
              </w:rPr>
              <w:t>Не требует терапевтического вмешательства</w:t>
            </w:r>
          </w:p>
        </w:tc>
      </w:tr>
      <w:tr w:rsidR="00BE72A2" w:rsidRPr="004569A5" w14:paraId="3367FB70" w14:textId="77777777" w:rsidTr="00350FC4">
        <w:tc>
          <w:tcPr>
            <w:tcW w:w="1800" w:type="dxa"/>
          </w:tcPr>
          <w:p w14:paraId="3B91DBB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2</w:t>
            </w:r>
          </w:p>
        </w:tc>
        <w:tc>
          <w:tcPr>
            <w:tcW w:w="7380" w:type="dxa"/>
          </w:tcPr>
          <w:p w14:paraId="65A62F0D"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BE72A2" w:rsidRPr="004569A5" w14:paraId="4C71A4D7" w14:textId="77777777" w:rsidTr="00350FC4">
        <w:tc>
          <w:tcPr>
            <w:tcW w:w="1800" w:type="dxa"/>
          </w:tcPr>
          <w:p w14:paraId="3725B8E0"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3</w:t>
            </w:r>
          </w:p>
        </w:tc>
        <w:tc>
          <w:tcPr>
            <w:tcW w:w="7380" w:type="dxa"/>
          </w:tcPr>
          <w:p w14:paraId="3D32444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Тяжелой степени (непосредственная угроза жизни реципиента): нестабильные гемодинамические и вентиляционные показатели</w:t>
            </w:r>
          </w:p>
        </w:tc>
      </w:tr>
      <w:tr w:rsidR="00BE72A2" w:rsidRPr="004569A5" w14:paraId="569416C4" w14:textId="77777777" w:rsidTr="00350FC4">
        <w:tc>
          <w:tcPr>
            <w:tcW w:w="1800" w:type="dxa"/>
          </w:tcPr>
          <w:p w14:paraId="3ECDB887"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4</w:t>
            </w:r>
          </w:p>
        </w:tc>
        <w:tc>
          <w:tcPr>
            <w:tcW w:w="7380" w:type="dxa"/>
          </w:tcPr>
          <w:p w14:paraId="752CE683" w14:textId="77777777" w:rsidR="00BE72A2" w:rsidRPr="004569A5" w:rsidRDefault="00BE72A2" w:rsidP="00350FC4">
            <w:pPr>
              <w:pStyle w:val="table-text-0"/>
              <w:spacing w:before="0" w:after="0" w:line="360" w:lineRule="auto"/>
              <w:ind w:left="0" w:firstLine="0"/>
              <w:jc w:val="both"/>
              <w:rPr>
                <w:sz w:val="24"/>
                <w:szCs w:val="24"/>
              </w:rPr>
            </w:pPr>
            <w:r w:rsidRPr="004569A5">
              <w:rPr>
                <w:sz w:val="24"/>
                <w:szCs w:val="24"/>
              </w:rPr>
              <w:t>Смерть от осложнения, выявленного в первые 24 часов после трансфузии</w:t>
            </w:r>
          </w:p>
        </w:tc>
      </w:tr>
    </w:tbl>
    <w:p w14:paraId="2B019768" w14:textId="77777777" w:rsidR="00475AD7" w:rsidRDefault="00475AD7" w:rsidP="00475AD7">
      <w:pPr>
        <w:rPr>
          <w:b/>
          <w:szCs w:val="24"/>
          <w:lang w:eastAsia="ru-RU"/>
        </w:rPr>
      </w:pPr>
    </w:p>
    <w:p w14:paraId="0A3A3BB1" w14:textId="14B97D1E" w:rsidR="00BE72A2" w:rsidRPr="00FD15FE" w:rsidRDefault="00BE72A2" w:rsidP="00475AD7">
      <w:pPr>
        <w:rPr>
          <w:b/>
          <w:szCs w:val="24"/>
          <w:lang w:eastAsia="ru-RU"/>
        </w:rPr>
      </w:pPr>
      <w:r w:rsidRPr="00FD15FE">
        <w:rPr>
          <w:b/>
          <w:szCs w:val="24"/>
          <w:lang w:eastAsia="ru-RU"/>
        </w:rPr>
        <w:t>Премедикация перед проведением трансфузии компонентов донорской крови</w:t>
      </w:r>
    </w:p>
    <w:p w14:paraId="7710AAA6" w14:textId="6ACD6C6F" w:rsidR="00BE72A2" w:rsidRPr="004569A5" w:rsidRDefault="00BE72A2" w:rsidP="00BE72A2">
      <w:pPr>
        <w:ind w:firstLine="567"/>
        <w:rPr>
          <w:bCs/>
          <w:szCs w:val="24"/>
        </w:rPr>
      </w:pPr>
      <w:r w:rsidRPr="004569A5">
        <w:rPr>
          <w:bCs/>
          <w:szCs w:val="24"/>
        </w:rPr>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rsidR="00475AD7">
        <w:rPr>
          <w:bCs/>
          <w:szCs w:val="24"/>
        </w:rPr>
        <w:t xml:space="preserve"> </w:t>
      </w:r>
      <w:r>
        <w:rPr>
          <w:bCs/>
          <w:szCs w:val="24"/>
        </w:rPr>
        <w:t>А3.</w:t>
      </w:r>
      <w:r w:rsidR="00475AD7">
        <w:rPr>
          <w:bCs/>
          <w:szCs w:val="24"/>
        </w:rPr>
        <w:t>6</w:t>
      </w:r>
      <w:r w:rsidRPr="004569A5">
        <w:rPr>
          <w:bCs/>
          <w:szCs w:val="24"/>
        </w:rPr>
        <w:t>.</w:t>
      </w:r>
      <w:r w:rsidR="00475AD7">
        <w:rPr>
          <w:bCs/>
          <w:szCs w:val="24"/>
        </w:rPr>
        <w:t>5.</w:t>
      </w:r>
    </w:p>
    <w:p w14:paraId="6E4AE896" w14:textId="77777777" w:rsidR="00475AD7" w:rsidRDefault="00475AD7" w:rsidP="00BE72A2">
      <w:pPr>
        <w:rPr>
          <w:bCs/>
          <w:szCs w:val="24"/>
        </w:rPr>
      </w:pPr>
    </w:p>
    <w:p w14:paraId="1A7096EE" w14:textId="245DB47A" w:rsidR="00BE72A2" w:rsidRPr="004569A5" w:rsidRDefault="00BE72A2" w:rsidP="00BE72A2">
      <w:pPr>
        <w:rPr>
          <w:bCs/>
          <w:szCs w:val="24"/>
        </w:rPr>
      </w:pPr>
      <w:r w:rsidRPr="004569A5">
        <w:rPr>
          <w:bCs/>
          <w:szCs w:val="24"/>
        </w:rPr>
        <w:t xml:space="preserve">Таблица </w:t>
      </w:r>
      <w:r>
        <w:rPr>
          <w:bCs/>
          <w:szCs w:val="24"/>
        </w:rPr>
        <w:t>А3.</w:t>
      </w:r>
      <w:r w:rsidR="00475AD7">
        <w:rPr>
          <w:bCs/>
          <w:szCs w:val="24"/>
        </w:rPr>
        <w:t>6</w:t>
      </w:r>
      <w:r w:rsidRPr="004569A5">
        <w:rPr>
          <w:bCs/>
          <w:szCs w:val="24"/>
        </w:rPr>
        <w:t>.</w:t>
      </w:r>
      <w:r w:rsidR="00475AD7">
        <w:rPr>
          <w:bCs/>
          <w:szCs w:val="24"/>
        </w:rPr>
        <w:t>5.</w:t>
      </w:r>
      <w:r w:rsidRPr="004569A5">
        <w:rPr>
          <w:bCs/>
          <w:szCs w:val="24"/>
        </w:rPr>
        <w:t xml:space="preserve">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525"/>
        <w:gridCol w:w="4479"/>
      </w:tblGrid>
      <w:tr w:rsidR="00BE72A2" w:rsidRPr="004569A5" w14:paraId="55457402" w14:textId="77777777" w:rsidTr="00350FC4">
        <w:trPr>
          <w:tblHeader/>
        </w:trPr>
        <w:tc>
          <w:tcPr>
            <w:tcW w:w="3208" w:type="dxa"/>
            <w:shd w:val="clear" w:color="auto" w:fill="auto"/>
          </w:tcPr>
          <w:p w14:paraId="6C5AF842" w14:textId="77777777" w:rsidR="00BE72A2" w:rsidRPr="004569A5" w:rsidRDefault="00BE72A2" w:rsidP="00350FC4">
            <w:pPr>
              <w:rPr>
                <w:bCs/>
                <w:szCs w:val="24"/>
              </w:rPr>
            </w:pPr>
            <w:r w:rsidRPr="004569A5">
              <w:rPr>
                <w:bCs/>
                <w:szCs w:val="24"/>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78F2E6F9" w14:textId="77777777" w:rsidR="00BE72A2" w:rsidRPr="004569A5" w:rsidRDefault="00BE72A2" w:rsidP="00350FC4">
            <w:pPr>
              <w:rPr>
                <w:bCs/>
                <w:szCs w:val="24"/>
              </w:rPr>
            </w:pPr>
            <w:r w:rsidRPr="004569A5">
              <w:rPr>
                <w:bCs/>
                <w:szCs w:val="24"/>
              </w:rPr>
              <w:t>Наименование компонента донорской крови, показанного для предстоящей трансфузии</w:t>
            </w:r>
          </w:p>
        </w:tc>
        <w:tc>
          <w:tcPr>
            <w:tcW w:w="8270" w:type="dxa"/>
            <w:shd w:val="clear" w:color="auto" w:fill="auto"/>
          </w:tcPr>
          <w:p w14:paraId="1993C6FC" w14:textId="77777777" w:rsidR="00BE72A2" w:rsidRPr="004569A5" w:rsidRDefault="00BE72A2" w:rsidP="00350FC4">
            <w:pPr>
              <w:rPr>
                <w:bCs/>
                <w:szCs w:val="24"/>
              </w:rPr>
            </w:pPr>
            <w:r w:rsidRPr="004569A5">
              <w:rPr>
                <w:bCs/>
                <w:szCs w:val="24"/>
              </w:rPr>
              <w:t>Премедикация перед предстоящей трансфузией</w:t>
            </w:r>
          </w:p>
        </w:tc>
      </w:tr>
      <w:tr w:rsidR="00BE72A2" w:rsidRPr="004569A5" w14:paraId="296306B8" w14:textId="77777777" w:rsidTr="00350FC4">
        <w:tc>
          <w:tcPr>
            <w:tcW w:w="14560" w:type="dxa"/>
            <w:gridSpan w:val="3"/>
            <w:shd w:val="clear" w:color="auto" w:fill="auto"/>
          </w:tcPr>
          <w:p w14:paraId="64804EFC" w14:textId="77777777" w:rsidR="00BE72A2" w:rsidRPr="004569A5" w:rsidRDefault="00BE72A2" w:rsidP="00350FC4">
            <w:pPr>
              <w:rPr>
                <w:b/>
                <w:bCs/>
                <w:szCs w:val="24"/>
              </w:rPr>
            </w:pPr>
            <w:r w:rsidRPr="004569A5">
              <w:rPr>
                <w:b/>
                <w:bCs/>
                <w:szCs w:val="24"/>
              </w:rPr>
              <w:t>А. Пациент без трансфузий донорской крови и/или её компонентов в анамнезе</w:t>
            </w:r>
          </w:p>
        </w:tc>
      </w:tr>
      <w:tr w:rsidR="00BE72A2" w:rsidRPr="004569A5" w14:paraId="4E02E4B9" w14:textId="77777777" w:rsidTr="00350FC4">
        <w:tc>
          <w:tcPr>
            <w:tcW w:w="3208" w:type="dxa"/>
            <w:shd w:val="clear" w:color="auto" w:fill="auto"/>
          </w:tcPr>
          <w:p w14:paraId="57058D45" w14:textId="77777777" w:rsidR="00BE72A2" w:rsidRPr="004569A5" w:rsidRDefault="00BE72A2" w:rsidP="00350FC4">
            <w:pPr>
              <w:rPr>
                <w:szCs w:val="24"/>
              </w:rPr>
            </w:pPr>
            <w:r w:rsidRPr="004569A5">
              <w:rPr>
                <w:szCs w:val="24"/>
              </w:rPr>
              <w:t>-</w:t>
            </w:r>
          </w:p>
        </w:tc>
        <w:tc>
          <w:tcPr>
            <w:tcW w:w="3082" w:type="dxa"/>
            <w:shd w:val="clear" w:color="auto" w:fill="auto"/>
          </w:tcPr>
          <w:p w14:paraId="0B097466"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04C328DA"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7D95E4C3" w14:textId="77777777" w:rsidTr="00350FC4">
        <w:tc>
          <w:tcPr>
            <w:tcW w:w="14560" w:type="dxa"/>
            <w:gridSpan w:val="3"/>
            <w:shd w:val="clear" w:color="auto" w:fill="auto"/>
          </w:tcPr>
          <w:p w14:paraId="600D6984" w14:textId="77777777" w:rsidR="00BE72A2" w:rsidRPr="004569A5" w:rsidRDefault="00BE72A2" w:rsidP="00350FC4">
            <w:pPr>
              <w:rPr>
                <w:b/>
                <w:bCs/>
                <w:szCs w:val="24"/>
              </w:rPr>
            </w:pPr>
            <w:r w:rsidRPr="004569A5">
              <w:rPr>
                <w:b/>
                <w:bCs/>
                <w:szCs w:val="24"/>
              </w:rPr>
              <w:lastRenderedPageBreak/>
              <w:t>Б. Пациент с трансфузией донорской крови и/или её компонентов без реакций или осложнений в анамнезе*</w:t>
            </w:r>
          </w:p>
        </w:tc>
      </w:tr>
      <w:tr w:rsidR="00BE72A2" w:rsidRPr="004569A5" w14:paraId="69577EAD" w14:textId="77777777" w:rsidTr="00350FC4">
        <w:tc>
          <w:tcPr>
            <w:tcW w:w="3208" w:type="dxa"/>
            <w:shd w:val="clear" w:color="auto" w:fill="auto"/>
          </w:tcPr>
          <w:p w14:paraId="7A75F7AF" w14:textId="77777777" w:rsidR="00BE72A2" w:rsidRPr="004569A5" w:rsidRDefault="00BE72A2" w:rsidP="00350FC4">
            <w:pPr>
              <w:rPr>
                <w:szCs w:val="24"/>
              </w:rPr>
            </w:pPr>
            <w:r w:rsidRPr="004569A5">
              <w:rPr>
                <w:szCs w:val="24"/>
              </w:rPr>
              <w:t>-</w:t>
            </w:r>
          </w:p>
        </w:tc>
        <w:tc>
          <w:tcPr>
            <w:tcW w:w="3082" w:type="dxa"/>
            <w:shd w:val="clear" w:color="auto" w:fill="auto"/>
          </w:tcPr>
          <w:p w14:paraId="1AABF5AE"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51FCC67D"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0D699ECC" w14:textId="77777777" w:rsidTr="00350FC4">
        <w:tc>
          <w:tcPr>
            <w:tcW w:w="14560" w:type="dxa"/>
            <w:gridSpan w:val="3"/>
            <w:shd w:val="clear" w:color="auto" w:fill="auto"/>
          </w:tcPr>
          <w:p w14:paraId="5CA3A7CF" w14:textId="77777777" w:rsidR="00BE72A2" w:rsidRPr="004569A5" w:rsidRDefault="00BE72A2" w:rsidP="00350FC4">
            <w:pPr>
              <w:rPr>
                <w:b/>
                <w:bCs/>
                <w:szCs w:val="24"/>
              </w:rPr>
            </w:pPr>
            <w:r w:rsidRPr="004569A5">
              <w:rPr>
                <w:b/>
                <w:bCs/>
                <w:szCs w:val="24"/>
              </w:rPr>
              <w:t>В. Пациент с трансфузией донорской крови и/или её компонентов с реакциями или осложнениями на в анамнезе</w:t>
            </w:r>
          </w:p>
        </w:tc>
      </w:tr>
      <w:tr w:rsidR="00BE72A2" w:rsidRPr="004569A5" w14:paraId="4A41E470" w14:textId="77777777" w:rsidTr="00350FC4">
        <w:tc>
          <w:tcPr>
            <w:tcW w:w="14560" w:type="dxa"/>
            <w:gridSpan w:val="3"/>
            <w:shd w:val="clear" w:color="auto" w:fill="auto"/>
          </w:tcPr>
          <w:p w14:paraId="27FDAF7C" w14:textId="77777777" w:rsidR="00BE72A2" w:rsidRPr="004569A5" w:rsidRDefault="00BE72A2" w:rsidP="004F6F41">
            <w:pPr>
              <w:pStyle w:val="a4"/>
              <w:numPr>
                <w:ilvl w:val="0"/>
                <w:numId w:val="39"/>
              </w:numPr>
              <w:spacing w:before="0"/>
              <w:ind w:left="0" w:firstLine="0"/>
              <w:contextualSpacing/>
              <w:rPr>
                <w:b/>
                <w:bCs/>
                <w:szCs w:val="24"/>
              </w:rPr>
            </w:pPr>
            <w:r w:rsidRPr="004569A5">
              <w:rPr>
                <w:b/>
                <w:bCs/>
                <w:szCs w:val="24"/>
              </w:rPr>
              <w:t>Аллергические реакции (крапивница, бронхоспазм, отек Квинке, анафилактический шок и др.) в зависимости от степени тяжести</w:t>
            </w:r>
          </w:p>
        </w:tc>
      </w:tr>
      <w:tr w:rsidR="00BE72A2" w:rsidRPr="004569A5" w14:paraId="5C2A91DF" w14:textId="77777777" w:rsidTr="00350FC4">
        <w:tc>
          <w:tcPr>
            <w:tcW w:w="3208" w:type="dxa"/>
            <w:shd w:val="clear" w:color="auto" w:fill="auto"/>
          </w:tcPr>
          <w:p w14:paraId="5CE585F6" w14:textId="77777777" w:rsidR="00BE72A2" w:rsidRPr="004569A5" w:rsidRDefault="00BE72A2" w:rsidP="004F6F41">
            <w:pPr>
              <w:pStyle w:val="a4"/>
              <w:numPr>
                <w:ilvl w:val="0"/>
                <w:numId w:val="35"/>
              </w:numPr>
              <w:spacing w:before="0"/>
              <w:ind w:left="0" w:firstLine="0"/>
              <w:contextualSpacing/>
              <w:rPr>
                <w:szCs w:val="24"/>
              </w:rPr>
            </w:pPr>
            <w:r w:rsidRPr="004569A5">
              <w:rPr>
                <w:szCs w:val="24"/>
              </w:rPr>
              <w:t>Аллергические реакции легкой степени</w:t>
            </w:r>
          </w:p>
          <w:p w14:paraId="6C511012" w14:textId="77777777" w:rsidR="00BE72A2" w:rsidRPr="004569A5" w:rsidRDefault="00BE72A2" w:rsidP="00350FC4">
            <w:pPr>
              <w:rPr>
                <w:szCs w:val="24"/>
              </w:rPr>
            </w:pPr>
          </w:p>
        </w:tc>
        <w:tc>
          <w:tcPr>
            <w:tcW w:w="3082" w:type="dxa"/>
            <w:shd w:val="clear" w:color="auto" w:fill="auto"/>
          </w:tcPr>
          <w:p w14:paraId="7CE27D58"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17EF8E16"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6E133BF4" w14:textId="77777777" w:rsidTr="00350FC4">
        <w:tc>
          <w:tcPr>
            <w:tcW w:w="3208" w:type="dxa"/>
            <w:vMerge w:val="restart"/>
            <w:shd w:val="clear" w:color="auto" w:fill="auto"/>
          </w:tcPr>
          <w:p w14:paraId="682AF479" w14:textId="77777777" w:rsidR="00BE72A2" w:rsidRPr="004569A5" w:rsidRDefault="00BE72A2" w:rsidP="004F6F41">
            <w:pPr>
              <w:pStyle w:val="a4"/>
              <w:numPr>
                <w:ilvl w:val="0"/>
                <w:numId w:val="35"/>
              </w:numPr>
              <w:spacing w:before="0"/>
              <w:ind w:left="0" w:firstLine="0"/>
              <w:contextualSpacing/>
              <w:rPr>
                <w:szCs w:val="24"/>
              </w:rPr>
            </w:pPr>
            <w:r w:rsidRPr="004569A5">
              <w:rPr>
                <w:szCs w:val="24"/>
              </w:rPr>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52F1A557" w14:textId="77777777" w:rsidR="00BE72A2" w:rsidRPr="004569A5" w:rsidRDefault="00BE72A2" w:rsidP="00350FC4">
            <w:pPr>
              <w:rPr>
                <w:szCs w:val="24"/>
              </w:rPr>
            </w:pPr>
            <w:r w:rsidRPr="004569A5">
              <w:rPr>
                <w:szCs w:val="24"/>
              </w:rPr>
              <w:t>Компонент донорской крови, вызвавший реакцию ранее</w:t>
            </w:r>
          </w:p>
        </w:tc>
        <w:tc>
          <w:tcPr>
            <w:tcW w:w="8270" w:type="dxa"/>
            <w:shd w:val="clear" w:color="auto" w:fill="auto"/>
          </w:tcPr>
          <w:p w14:paraId="1B60DD37"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1CCCA254" w14:textId="77777777" w:rsidTr="00350FC4">
        <w:tc>
          <w:tcPr>
            <w:tcW w:w="3208" w:type="dxa"/>
            <w:vMerge/>
            <w:shd w:val="clear" w:color="auto" w:fill="auto"/>
          </w:tcPr>
          <w:p w14:paraId="72EFE996" w14:textId="77777777" w:rsidR="00BE72A2" w:rsidRPr="004569A5" w:rsidRDefault="00BE72A2" w:rsidP="004F6F41">
            <w:pPr>
              <w:pStyle w:val="a4"/>
              <w:numPr>
                <w:ilvl w:val="0"/>
                <w:numId w:val="35"/>
              </w:numPr>
              <w:spacing w:before="0"/>
              <w:ind w:left="0" w:firstLine="0"/>
              <w:contextualSpacing/>
              <w:rPr>
                <w:szCs w:val="24"/>
              </w:rPr>
            </w:pPr>
          </w:p>
        </w:tc>
        <w:tc>
          <w:tcPr>
            <w:tcW w:w="3082" w:type="dxa"/>
            <w:shd w:val="clear" w:color="auto" w:fill="auto"/>
          </w:tcPr>
          <w:p w14:paraId="78E119B2" w14:textId="77777777" w:rsidR="00BE72A2" w:rsidRPr="004569A5" w:rsidRDefault="00BE72A2" w:rsidP="00350FC4">
            <w:pPr>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6EA3CBC1"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715B63EE" w14:textId="77777777" w:rsidTr="00350FC4">
        <w:tc>
          <w:tcPr>
            <w:tcW w:w="3208" w:type="dxa"/>
            <w:shd w:val="clear" w:color="auto" w:fill="auto"/>
          </w:tcPr>
          <w:p w14:paraId="717C23B0" w14:textId="77777777" w:rsidR="00BE72A2" w:rsidRPr="004569A5" w:rsidRDefault="00BE72A2" w:rsidP="004F6F41">
            <w:pPr>
              <w:pStyle w:val="a4"/>
              <w:numPr>
                <w:ilvl w:val="0"/>
                <w:numId w:val="35"/>
              </w:numPr>
              <w:spacing w:before="0"/>
              <w:ind w:left="0" w:firstLine="0"/>
              <w:contextualSpacing/>
              <w:rPr>
                <w:szCs w:val="24"/>
              </w:rPr>
            </w:pPr>
            <w:r w:rsidRPr="004569A5">
              <w:rPr>
                <w:szCs w:val="24"/>
              </w:rPr>
              <w:t xml:space="preserve">Тяжелые аллергические реакции </w:t>
            </w:r>
            <w:r w:rsidRPr="004569A5">
              <w:rPr>
                <w:szCs w:val="24"/>
              </w:rPr>
              <w:lastRenderedPageBreak/>
              <w:t>(протекающие с нарушением гемодинамических и вентиляционных показателей)</w:t>
            </w:r>
          </w:p>
        </w:tc>
        <w:tc>
          <w:tcPr>
            <w:tcW w:w="3082" w:type="dxa"/>
            <w:shd w:val="clear" w:color="auto" w:fill="auto"/>
          </w:tcPr>
          <w:p w14:paraId="42721976" w14:textId="77777777" w:rsidR="00BE72A2" w:rsidRPr="004569A5" w:rsidRDefault="00BE72A2" w:rsidP="00350FC4">
            <w:pPr>
              <w:rPr>
                <w:szCs w:val="24"/>
              </w:rPr>
            </w:pPr>
            <w:r w:rsidRPr="004569A5">
              <w:rPr>
                <w:szCs w:val="24"/>
              </w:rPr>
              <w:lastRenderedPageBreak/>
              <w:t>Любой компонент донорской крови</w:t>
            </w:r>
          </w:p>
        </w:tc>
        <w:tc>
          <w:tcPr>
            <w:tcW w:w="8270" w:type="dxa"/>
            <w:shd w:val="clear" w:color="auto" w:fill="auto"/>
          </w:tcPr>
          <w:p w14:paraId="2E47ADE4"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w:t>
            </w:r>
            <w:r w:rsidRPr="004569A5">
              <w:rPr>
                <w:szCs w:val="24"/>
              </w:rPr>
              <w:lastRenderedPageBreak/>
              <w:t>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4569A5">
              <w:rPr>
                <w:szCs w:val="24"/>
              </w:rPr>
              <w:t xml:space="preserve"> в/в капельно.</w:t>
            </w:r>
          </w:p>
          <w:p w14:paraId="0EE6DE7F" w14:textId="77777777" w:rsidR="00BE72A2" w:rsidRPr="004569A5" w:rsidRDefault="00BE72A2" w:rsidP="00350FC4">
            <w:pPr>
              <w:pStyle w:val="a4"/>
              <w:spacing w:before="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3"/>
                <w:szCs w:val="24"/>
                <w:shd w:val="clear" w:color="auto" w:fill="FFFFFF"/>
              </w:rPr>
              <w:t>соотнести</w:t>
            </w:r>
            <w:r w:rsidRPr="004569A5">
              <w:rPr>
                <w:szCs w:val="24"/>
                <w:shd w:val="clear" w:color="auto" w:fill="FFFFFF"/>
              </w:rPr>
              <w:t> потенциальные </w:t>
            </w:r>
            <w:r w:rsidRPr="004569A5">
              <w:rPr>
                <w:rStyle w:val="a3"/>
                <w:szCs w:val="24"/>
                <w:shd w:val="clear" w:color="auto" w:fill="FFFFFF"/>
              </w:rPr>
              <w:t>риски</w:t>
            </w:r>
            <w:r w:rsidRPr="004569A5">
              <w:rPr>
                <w:szCs w:val="24"/>
                <w:shd w:val="clear" w:color="auto" w:fill="FFFFFF"/>
              </w:rPr>
              <w:t> и ожидаемую </w:t>
            </w:r>
            <w:r w:rsidRPr="004569A5">
              <w:rPr>
                <w:rStyle w:val="a3"/>
                <w:szCs w:val="24"/>
                <w:shd w:val="clear" w:color="auto" w:fill="FFFFFF"/>
              </w:rPr>
              <w:t>пользу</w:t>
            </w:r>
            <w:r w:rsidRPr="004569A5">
              <w:rPr>
                <w:szCs w:val="24"/>
              </w:rPr>
              <w:t>).</w:t>
            </w:r>
          </w:p>
          <w:p w14:paraId="49F2595F" w14:textId="77777777" w:rsidR="00BE72A2" w:rsidRPr="004569A5" w:rsidRDefault="00BE72A2" w:rsidP="00350FC4">
            <w:pPr>
              <w:rPr>
                <w:szCs w:val="24"/>
              </w:rPr>
            </w:pPr>
            <w:r w:rsidRPr="004569A5">
              <w:rPr>
                <w:szCs w:val="24"/>
              </w:rPr>
              <w:t>Уменьшение скорости трансфузии.</w:t>
            </w:r>
          </w:p>
        </w:tc>
      </w:tr>
      <w:tr w:rsidR="00BE72A2" w:rsidRPr="004569A5" w14:paraId="09C85571" w14:textId="77777777" w:rsidTr="00350FC4">
        <w:tc>
          <w:tcPr>
            <w:tcW w:w="14560" w:type="dxa"/>
            <w:gridSpan w:val="3"/>
            <w:shd w:val="clear" w:color="auto" w:fill="auto"/>
          </w:tcPr>
          <w:p w14:paraId="5A159A2B"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lastRenderedPageBreak/>
              <w:t>Однократная гипертермическая фебрильная негемолитическая реакция (ФНР) в анамнезе</w:t>
            </w:r>
          </w:p>
        </w:tc>
      </w:tr>
      <w:tr w:rsidR="00BE72A2" w:rsidRPr="004569A5" w14:paraId="70562C1C" w14:textId="77777777" w:rsidTr="00350FC4">
        <w:tc>
          <w:tcPr>
            <w:tcW w:w="3208" w:type="dxa"/>
            <w:shd w:val="clear" w:color="auto" w:fill="auto"/>
          </w:tcPr>
          <w:p w14:paraId="65828027" w14:textId="77777777" w:rsidR="00BE72A2" w:rsidRPr="004569A5" w:rsidRDefault="00BE72A2" w:rsidP="004F6F41">
            <w:pPr>
              <w:pStyle w:val="a4"/>
              <w:numPr>
                <w:ilvl w:val="0"/>
                <w:numId w:val="35"/>
              </w:numPr>
              <w:spacing w:before="0"/>
              <w:ind w:left="0" w:firstLine="0"/>
              <w:contextualSpacing/>
              <w:rPr>
                <w:szCs w:val="24"/>
              </w:rPr>
            </w:pPr>
            <w:r w:rsidRPr="004569A5">
              <w:rPr>
                <w:szCs w:val="24"/>
              </w:rPr>
              <w:t>Однократная ФНР в анамнезе</w:t>
            </w:r>
          </w:p>
        </w:tc>
        <w:tc>
          <w:tcPr>
            <w:tcW w:w="3082" w:type="dxa"/>
            <w:shd w:val="clear" w:color="auto" w:fill="auto"/>
          </w:tcPr>
          <w:p w14:paraId="5A7B4988"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46C0DFCA"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228F1A59" w14:textId="77777777" w:rsidTr="00350FC4">
        <w:tc>
          <w:tcPr>
            <w:tcW w:w="14560" w:type="dxa"/>
            <w:gridSpan w:val="3"/>
            <w:shd w:val="clear" w:color="auto" w:fill="auto"/>
          </w:tcPr>
          <w:p w14:paraId="34E7254F"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t>Многократные (≥2) гипертермические фебрильные негемолитические реакции (ФНР) в анамнезе</w:t>
            </w:r>
          </w:p>
        </w:tc>
      </w:tr>
      <w:tr w:rsidR="00BE72A2" w:rsidRPr="004569A5" w14:paraId="27F24E3F" w14:textId="77777777" w:rsidTr="00350FC4">
        <w:tc>
          <w:tcPr>
            <w:tcW w:w="3208" w:type="dxa"/>
            <w:vMerge w:val="restart"/>
            <w:shd w:val="clear" w:color="auto" w:fill="auto"/>
          </w:tcPr>
          <w:p w14:paraId="66F28938" w14:textId="77777777" w:rsidR="00BE72A2" w:rsidRPr="004569A5" w:rsidRDefault="00BE72A2" w:rsidP="004F6F41">
            <w:pPr>
              <w:pStyle w:val="a4"/>
              <w:numPr>
                <w:ilvl w:val="0"/>
                <w:numId w:val="36"/>
              </w:numPr>
              <w:spacing w:before="0"/>
              <w:ind w:left="0" w:firstLine="0"/>
              <w:contextualSpacing/>
              <w:rPr>
                <w:szCs w:val="24"/>
              </w:rPr>
            </w:pPr>
            <w:r w:rsidRPr="004569A5">
              <w:rPr>
                <w:szCs w:val="24"/>
              </w:rPr>
              <w:t>Протекающие без потрясающего озноба</w:t>
            </w:r>
          </w:p>
        </w:tc>
        <w:tc>
          <w:tcPr>
            <w:tcW w:w="3082" w:type="dxa"/>
            <w:shd w:val="clear" w:color="auto" w:fill="auto"/>
          </w:tcPr>
          <w:p w14:paraId="01870EBA" w14:textId="77777777" w:rsidR="00BE72A2" w:rsidRPr="004569A5" w:rsidRDefault="00BE72A2" w:rsidP="00350FC4">
            <w:pPr>
              <w:rPr>
                <w:szCs w:val="24"/>
              </w:rPr>
            </w:pPr>
            <w:r w:rsidRPr="004569A5">
              <w:rPr>
                <w:szCs w:val="24"/>
              </w:rPr>
              <w:t>Компонент донорской крови, вызвавший реакцию ранее</w:t>
            </w:r>
          </w:p>
        </w:tc>
        <w:tc>
          <w:tcPr>
            <w:tcW w:w="8270" w:type="dxa"/>
            <w:shd w:val="clear" w:color="auto" w:fill="auto"/>
          </w:tcPr>
          <w:p w14:paraId="354C9FD5"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 xml:space="preserve">** </w:t>
            </w:r>
            <w:r w:rsidRPr="004569A5">
              <w:rPr>
                <w:szCs w:val="24"/>
              </w:rPr>
              <w:t>в/в капельно.</w:t>
            </w:r>
          </w:p>
          <w:p w14:paraId="579C72F0" w14:textId="77777777" w:rsidR="00BE72A2" w:rsidRPr="004569A5" w:rsidRDefault="00BE72A2" w:rsidP="00350FC4">
            <w:pPr>
              <w:rPr>
                <w:szCs w:val="24"/>
              </w:rPr>
            </w:pPr>
            <w:r w:rsidRPr="004569A5">
              <w:rPr>
                <w:szCs w:val="24"/>
              </w:rPr>
              <w:t>При сохраняющихся ФНР, несмотря на добавление антигистаминных препаратов, дополнительно за 60 минут до трансфузии ввести 250-650 мг парацетамола</w:t>
            </w:r>
            <w:r w:rsidRPr="001F07E9">
              <w:rPr>
                <w:szCs w:val="24"/>
              </w:rPr>
              <w:t>**</w:t>
            </w:r>
            <w:r w:rsidRPr="004569A5">
              <w:rPr>
                <w:szCs w:val="24"/>
              </w:rPr>
              <w:t xml:space="preserve"> в 250 мл 0,9% раствора NaC</w:t>
            </w:r>
            <w:r w:rsidRPr="004569A5">
              <w:rPr>
                <w:szCs w:val="24"/>
                <w:lang w:val="en-US"/>
              </w:rPr>
              <w:t>l</w:t>
            </w:r>
            <w:r w:rsidRPr="001F07E9">
              <w:rPr>
                <w:szCs w:val="24"/>
              </w:rPr>
              <w:t>**</w:t>
            </w:r>
            <w:r w:rsidRPr="004569A5">
              <w:rPr>
                <w:szCs w:val="24"/>
              </w:rPr>
              <w:t xml:space="preserve"> в/в капельно (не рекомендовано у </w:t>
            </w:r>
            <w:r w:rsidRPr="004569A5">
              <w:rPr>
                <w:szCs w:val="24"/>
              </w:rPr>
              <w:lastRenderedPageBreak/>
              <w:t>пациентов с нейтропенией, глубокой тромбоцитопенией).</w:t>
            </w:r>
          </w:p>
        </w:tc>
      </w:tr>
      <w:tr w:rsidR="00BE72A2" w:rsidRPr="004569A5" w14:paraId="21B7F276" w14:textId="77777777" w:rsidTr="00350FC4">
        <w:tc>
          <w:tcPr>
            <w:tcW w:w="3208" w:type="dxa"/>
            <w:vMerge/>
            <w:shd w:val="clear" w:color="auto" w:fill="auto"/>
          </w:tcPr>
          <w:p w14:paraId="15B09C02" w14:textId="77777777" w:rsidR="00BE72A2" w:rsidRPr="004569A5" w:rsidRDefault="00BE72A2" w:rsidP="004F6F41">
            <w:pPr>
              <w:pStyle w:val="a4"/>
              <w:numPr>
                <w:ilvl w:val="0"/>
                <w:numId w:val="36"/>
              </w:numPr>
              <w:spacing w:before="0"/>
              <w:ind w:left="0" w:firstLine="0"/>
              <w:contextualSpacing/>
              <w:rPr>
                <w:szCs w:val="24"/>
              </w:rPr>
            </w:pPr>
          </w:p>
        </w:tc>
        <w:tc>
          <w:tcPr>
            <w:tcW w:w="3082" w:type="dxa"/>
            <w:shd w:val="clear" w:color="auto" w:fill="auto"/>
          </w:tcPr>
          <w:p w14:paraId="335DB964" w14:textId="77777777" w:rsidR="00BE72A2" w:rsidRPr="004569A5" w:rsidRDefault="00BE72A2" w:rsidP="00350FC4">
            <w:pPr>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2D9E01CD"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2F31ED8C" w14:textId="77777777" w:rsidTr="00350FC4">
        <w:tc>
          <w:tcPr>
            <w:tcW w:w="3208" w:type="dxa"/>
            <w:vMerge w:val="restart"/>
            <w:shd w:val="clear" w:color="auto" w:fill="auto"/>
          </w:tcPr>
          <w:p w14:paraId="28DD5C4E" w14:textId="77777777" w:rsidR="00BE72A2" w:rsidRPr="004569A5" w:rsidRDefault="00BE72A2" w:rsidP="004F6F41">
            <w:pPr>
              <w:pStyle w:val="a4"/>
              <w:numPr>
                <w:ilvl w:val="0"/>
                <w:numId w:val="36"/>
              </w:numPr>
              <w:spacing w:before="0"/>
              <w:ind w:left="0" w:firstLine="0"/>
              <w:contextualSpacing/>
              <w:rPr>
                <w:szCs w:val="24"/>
              </w:rPr>
            </w:pPr>
            <w:r w:rsidRPr="004569A5">
              <w:rPr>
                <w:szCs w:val="24"/>
              </w:rPr>
              <w:t>Протекающие с потрясающим ознобом</w:t>
            </w:r>
          </w:p>
        </w:tc>
        <w:tc>
          <w:tcPr>
            <w:tcW w:w="3082" w:type="dxa"/>
            <w:shd w:val="clear" w:color="auto" w:fill="auto"/>
          </w:tcPr>
          <w:p w14:paraId="4F2AE218" w14:textId="77777777" w:rsidR="00BE72A2" w:rsidRPr="004569A5" w:rsidRDefault="00BE72A2" w:rsidP="00350FC4">
            <w:pPr>
              <w:rPr>
                <w:szCs w:val="24"/>
              </w:rPr>
            </w:pPr>
            <w:r w:rsidRPr="004569A5">
              <w:rPr>
                <w:szCs w:val="24"/>
              </w:rPr>
              <w:t>Компонент донорской крови, вызвавший реакцию ранее</w:t>
            </w:r>
          </w:p>
        </w:tc>
        <w:tc>
          <w:tcPr>
            <w:tcW w:w="8270" w:type="dxa"/>
            <w:shd w:val="clear" w:color="auto" w:fill="auto"/>
          </w:tcPr>
          <w:p w14:paraId="3B3090AE"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w:t>
            </w:r>
            <w:r w:rsidRPr="004569A5">
              <w:rPr>
                <w:szCs w:val="24"/>
              </w:rPr>
              <w:t xml:space="preserve"> в/в капельно. В случае сохранения тяжелых реакций возможно дополнительное введение 0,5-1 мл 2% </w:t>
            </w:r>
            <w:r>
              <w:rPr>
                <w:szCs w:val="24"/>
              </w:rPr>
              <w:t>тримепиридина</w:t>
            </w:r>
            <w:r w:rsidRPr="001F07E9">
              <w:rPr>
                <w:szCs w:val="24"/>
              </w:rPr>
              <w:t>**</w:t>
            </w:r>
            <w:r w:rsidRPr="004569A5">
              <w:rPr>
                <w:szCs w:val="24"/>
              </w:rPr>
              <w:t xml:space="preserve"> в 100 мл 0,9% раствора NaC</w:t>
            </w:r>
            <w:r w:rsidRPr="004569A5">
              <w:rPr>
                <w:szCs w:val="24"/>
                <w:lang w:val="en-US"/>
              </w:rPr>
              <w:t>l</w:t>
            </w:r>
            <w:r w:rsidRPr="004569A5">
              <w:rPr>
                <w:szCs w:val="24"/>
              </w:rPr>
              <w:t xml:space="preserve"> в/в капельно (до или параллельно с трансфузией).</w:t>
            </w:r>
          </w:p>
          <w:p w14:paraId="512B3482" w14:textId="77777777" w:rsidR="00BE72A2" w:rsidRPr="004569A5" w:rsidRDefault="00BE72A2" w:rsidP="00350FC4">
            <w:pPr>
              <w:pStyle w:val="a4"/>
              <w:spacing w:before="0"/>
              <w:rPr>
                <w:szCs w:val="24"/>
              </w:rPr>
            </w:pPr>
            <w:r w:rsidRPr="004569A5">
              <w:rPr>
                <w:szCs w:val="24"/>
              </w:rPr>
              <w:t>Возможно разовое применение глюкокортикостероидов**</w:t>
            </w:r>
            <w:r w:rsidRPr="001F07E9">
              <w:rPr>
                <w:szCs w:val="24"/>
              </w:rPr>
              <w:t xml:space="preserve">* </w:t>
            </w:r>
            <w:r w:rsidRPr="004569A5">
              <w:rPr>
                <w:szCs w:val="24"/>
              </w:rPr>
              <w:t>(</w:t>
            </w:r>
            <w:r w:rsidRPr="004569A5">
              <w:rPr>
                <w:szCs w:val="24"/>
                <w:shd w:val="clear" w:color="auto" w:fill="FFFFFF"/>
              </w:rPr>
              <w:t>следует </w:t>
            </w:r>
            <w:r w:rsidRPr="004569A5">
              <w:rPr>
                <w:rStyle w:val="a3"/>
                <w:szCs w:val="24"/>
                <w:shd w:val="clear" w:color="auto" w:fill="FFFFFF"/>
              </w:rPr>
              <w:t>соотнести</w:t>
            </w:r>
            <w:r w:rsidRPr="004569A5">
              <w:rPr>
                <w:szCs w:val="24"/>
                <w:shd w:val="clear" w:color="auto" w:fill="FFFFFF"/>
              </w:rPr>
              <w:t> потенциальные </w:t>
            </w:r>
            <w:r w:rsidRPr="004569A5">
              <w:rPr>
                <w:rStyle w:val="a3"/>
                <w:szCs w:val="24"/>
                <w:shd w:val="clear" w:color="auto" w:fill="FFFFFF"/>
              </w:rPr>
              <w:t>риски</w:t>
            </w:r>
            <w:r w:rsidRPr="004569A5">
              <w:rPr>
                <w:szCs w:val="24"/>
                <w:shd w:val="clear" w:color="auto" w:fill="FFFFFF"/>
              </w:rPr>
              <w:t> и ожидаемую </w:t>
            </w:r>
            <w:r w:rsidRPr="004569A5">
              <w:rPr>
                <w:rStyle w:val="a3"/>
                <w:szCs w:val="24"/>
                <w:shd w:val="clear" w:color="auto" w:fill="FFFFFF"/>
              </w:rPr>
              <w:t>пользу</w:t>
            </w:r>
            <w:r w:rsidRPr="004569A5">
              <w:rPr>
                <w:szCs w:val="24"/>
              </w:rPr>
              <w:t>).</w:t>
            </w:r>
          </w:p>
          <w:p w14:paraId="018A3C24" w14:textId="77777777" w:rsidR="00BE72A2" w:rsidRPr="004569A5" w:rsidRDefault="00BE72A2" w:rsidP="00350FC4">
            <w:pPr>
              <w:rPr>
                <w:szCs w:val="24"/>
              </w:rPr>
            </w:pPr>
            <w:r w:rsidRPr="004569A5">
              <w:rPr>
                <w:szCs w:val="24"/>
              </w:rPr>
              <w:t>Уменьшение скорости трансфузии.</w:t>
            </w:r>
          </w:p>
        </w:tc>
      </w:tr>
      <w:tr w:rsidR="00BE72A2" w:rsidRPr="004569A5" w14:paraId="1E627B17" w14:textId="77777777" w:rsidTr="00350FC4">
        <w:tc>
          <w:tcPr>
            <w:tcW w:w="3208" w:type="dxa"/>
            <w:vMerge/>
            <w:shd w:val="clear" w:color="auto" w:fill="auto"/>
          </w:tcPr>
          <w:p w14:paraId="2972DDBE" w14:textId="77777777" w:rsidR="00BE72A2" w:rsidRPr="004569A5" w:rsidRDefault="00BE72A2" w:rsidP="004F6F41">
            <w:pPr>
              <w:pStyle w:val="a4"/>
              <w:numPr>
                <w:ilvl w:val="0"/>
                <w:numId w:val="36"/>
              </w:numPr>
              <w:spacing w:before="0"/>
              <w:ind w:left="0" w:firstLine="0"/>
              <w:contextualSpacing/>
              <w:rPr>
                <w:szCs w:val="24"/>
              </w:rPr>
            </w:pPr>
          </w:p>
        </w:tc>
        <w:tc>
          <w:tcPr>
            <w:tcW w:w="3082" w:type="dxa"/>
            <w:shd w:val="clear" w:color="auto" w:fill="auto"/>
          </w:tcPr>
          <w:p w14:paraId="36B184BF" w14:textId="77777777" w:rsidR="00BE72A2" w:rsidRPr="004569A5" w:rsidRDefault="00BE72A2" w:rsidP="00350FC4">
            <w:pPr>
              <w:rPr>
                <w:szCs w:val="24"/>
              </w:rPr>
            </w:pPr>
            <w:r w:rsidRPr="004569A5">
              <w:rPr>
                <w:szCs w:val="24"/>
              </w:rPr>
              <w:t xml:space="preserve">Другие компоненты донорской крови (не </w:t>
            </w:r>
            <w:r w:rsidRPr="004569A5">
              <w:rPr>
                <w:szCs w:val="24"/>
              </w:rPr>
              <w:lastRenderedPageBreak/>
              <w:t>вызывавшие реакции ранее)</w:t>
            </w:r>
          </w:p>
        </w:tc>
        <w:tc>
          <w:tcPr>
            <w:tcW w:w="8270" w:type="dxa"/>
            <w:shd w:val="clear" w:color="auto" w:fill="auto"/>
          </w:tcPr>
          <w:p w14:paraId="533E76DA" w14:textId="77777777" w:rsidR="00BE72A2" w:rsidRPr="004569A5" w:rsidRDefault="00BE72A2" w:rsidP="00350FC4">
            <w:pPr>
              <w:rPr>
                <w:szCs w:val="24"/>
              </w:rPr>
            </w:pPr>
            <w:r w:rsidRPr="004569A5">
              <w:rPr>
                <w:szCs w:val="24"/>
              </w:rPr>
              <w:lastRenderedPageBreak/>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w:t>
            </w:r>
            <w:r w:rsidRPr="004569A5">
              <w:rPr>
                <w:szCs w:val="24"/>
              </w:rPr>
              <w:lastRenderedPageBreak/>
              <w:t>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7A93C3DC" w14:textId="77777777" w:rsidTr="00350FC4">
        <w:tc>
          <w:tcPr>
            <w:tcW w:w="14560" w:type="dxa"/>
            <w:gridSpan w:val="3"/>
            <w:shd w:val="clear" w:color="auto" w:fill="auto"/>
          </w:tcPr>
          <w:p w14:paraId="4318D86E"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lastRenderedPageBreak/>
              <w:t>Отсроченная серологическая трансфузионная реакция:</w:t>
            </w:r>
          </w:p>
          <w:p w14:paraId="2B33BAD8" w14:textId="77777777" w:rsidR="00BE72A2" w:rsidRPr="004569A5" w:rsidRDefault="00BE72A2" w:rsidP="00350FC4">
            <w:pPr>
              <w:rPr>
                <w:b/>
                <w:bCs/>
                <w:szCs w:val="24"/>
              </w:rPr>
            </w:pPr>
            <w:r w:rsidRPr="004569A5">
              <w:rPr>
                <w:szCs w:val="24"/>
              </w:rPr>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E72A2" w:rsidRPr="004569A5" w14:paraId="48B9E876" w14:textId="77777777" w:rsidTr="00350FC4">
        <w:tc>
          <w:tcPr>
            <w:tcW w:w="3208" w:type="dxa"/>
            <w:shd w:val="clear" w:color="auto" w:fill="auto"/>
          </w:tcPr>
          <w:p w14:paraId="11CDD57F" w14:textId="77777777" w:rsidR="00BE72A2" w:rsidRPr="004569A5" w:rsidRDefault="00BE72A2" w:rsidP="00350FC4">
            <w:pPr>
              <w:rPr>
                <w:szCs w:val="24"/>
              </w:rPr>
            </w:pPr>
            <w:r w:rsidRPr="004569A5">
              <w:rPr>
                <w:szCs w:val="24"/>
              </w:rPr>
              <w:t xml:space="preserve">Отсроченная серологическая трансфузионная реакция </w:t>
            </w:r>
          </w:p>
        </w:tc>
        <w:tc>
          <w:tcPr>
            <w:tcW w:w="3082" w:type="dxa"/>
            <w:shd w:val="clear" w:color="auto" w:fill="auto"/>
          </w:tcPr>
          <w:p w14:paraId="2084254E"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0897F5B5"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6EB46CAD" w14:textId="77777777" w:rsidTr="00350FC4">
        <w:tc>
          <w:tcPr>
            <w:tcW w:w="14560" w:type="dxa"/>
            <w:gridSpan w:val="3"/>
            <w:shd w:val="clear" w:color="auto" w:fill="auto"/>
          </w:tcPr>
          <w:p w14:paraId="1F17CA31"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t>Острый или отсроченный иммунный гемолиз</w:t>
            </w:r>
          </w:p>
        </w:tc>
      </w:tr>
      <w:tr w:rsidR="00BE72A2" w:rsidRPr="004569A5" w14:paraId="357F2FA5" w14:textId="77777777" w:rsidTr="00350FC4">
        <w:tc>
          <w:tcPr>
            <w:tcW w:w="3208" w:type="dxa"/>
            <w:shd w:val="clear" w:color="auto" w:fill="auto"/>
          </w:tcPr>
          <w:p w14:paraId="1ABA0F81" w14:textId="77777777" w:rsidR="00BE72A2" w:rsidRPr="004569A5" w:rsidRDefault="00BE72A2" w:rsidP="004F6F41">
            <w:pPr>
              <w:pStyle w:val="a4"/>
              <w:numPr>
                <w:ilvl w:val="0"/>
                <w:numId w:val="37"/>
              </w:numPr>
              <w:spacing w:before="0"/>
              <w:ind w:left="0" w:firstLine="0"/>
              <w:contextualSpacing/>
              <w:rPr>
                <w:szCs w:val="24"/>
              </w:rPr>
            </w:pPr>
            <w:r w:rsidRPr="004569A5">
              <w:rPr>
                <w:szCs w:val="24"/>
              </w:rPr>
              <w:t>Гемолиз в анамнезе (клинических признаков гемолиза в настоящее время нет)</w:t>
            </w:r>
          </w:p>
        </w:tc>
        <w:tc>
          <w:tcPr>
            <w:tcW w:w="3082" w:type="dxa"/>
            <w:shd w:val="clear" w:color="auto" w:fill="auto"/>
          </w:tcPr>
          <w:p w14:paraId="6EF175A4"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403B141B"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49BD9DF6" w14:textId="77777777" w:rsidTr="00350FC4">
        <w:tc>
          <w:tcPr>
            <w:tcW w:w="3208" w:type="dxa"/>
            <w:vMerge w:val="restart"/>
            <w:shd w:val="clear" w:color="auto" w:fill="auto"/>
          </w:tcPr>
          <w:p w14:paraId="6B538CA1" w14:textId="77777777" w:rsidR="00BE72A2" w:rsidRPr="004569A5" w:rsidRDefault="00BE72A2" w:rsidP="004F6F41">
            <w:pPr>
              <w:pStyle w:val="a4"/>
              <w:numPr>
                <w:ilvl w:val="0"/>
                <w:numId w:val="37"/>
              </w:numPr>
              <w:spacing w:before="0"/>
              <w:ind w:left="0" w:firstLine="0"/>
              <w:contextualSpacing/>
              <w:rPr>
                <w:szCs w:val="24"/>
              </w:rPr>
            </w:pPr>
            <w:r w:rsidRPr="004569A5">
              <w:rPr>
                <w:szCs w:val="24"/>
              </w:rPr>
              <w:t>Активный гемолиз (признаки гемолиза сохраняются)</w:t>
            </w:r>
          </w:p>
        </w:tc>
        <w:tc>
          <w:tcPr>
            <w:tcW w:w="3082" w:type="dxa"/>
            <w:shd w:val="clear" w:color="auto" w:fill="auto"/>
          </w:tcPr>
          <w:p w14:paraId="7F46E576" w14:textId="77777777" w:rsidR="00BE72A2" w:rsidRPr="004569A5" w:rsidRDefault="00BE72A2" w:rsidP="00350FC4">
            <w:pPr>
              <w:rPr>
                <w:szCs w:val="24"/>
              </w:rPr>
            </w:pPr>
            <w:r w:rsidRPr="004569A5">
              <w:rPr>
                <w:szCs w:val="24"/>
              </w:rPr>
              <w:t>Эритроцитсодержащие компоненты донорской крови</w:t>
            </w:r>
          </w:p>
        </w:tc>
        <w:tc>
          <w:tcPr>
            <w:tcW w:w="8270" w:type="dxa"/>
            <w:shd w:val="clear" w:color="auto" w:fill="auto"/>
          </w:tcPr>
          <w:p w14:paraId="5DDDCC23"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250-500 мл 0,9% раствора NaC</w:t>
            </w:r>
            <w:r w:rsidRPr="004569A5">
              <w:rPr>
                <w:szCs w:val="24"/>
                <w:lang w:val="en-US"/>
              </w:rPr>
              <w:t>l</w:t>
            </w:r>
            <w:r w:rsidRPr="001F07E9">
              <w:rPr>
                <w:szCs w:val="24"/>
              </w:rPr>
              <w:t>**</w:t>
            </w:r>
            <w:r w:rsidRPr="004569A5">
              <w:rPr>
                <w:szCs w:val="24"/>
              </w:rPr>
              <w:t xml:space="preserve"> в/в капельно.</w:t>
            </w:r>
          </w:p>
          <w:p w14:paraId="20ED46B0" w14:textId="77777777" w:rsidR="00BE72A2" w:rsidRPr="004569A5" w:rsidRDefault="00BE72A2" w:rsidP="00350FC4">
            <w:pPr>
              <w:rPr>
                <w:szCs w:val="24"/>
              </w:rPr>
            </w:pPr>
            <w:r w:rsidRPr="004569A5">
              <w:rPr>
                <w:szCs w:val="24"/>
              </w:rPr>
              <w:t xml:space="preserve">При высоком риске дальнейшего усиления иммунного гемолиза следует индивидуально рассмотреть возможность </w:t>
            </w:r>
            <w:r w:rsidRPr="004569A5">
              <w:rPr>
                <w:szCs w:val="24"/>
              </w:rPr>
              <w:lastRenderedPageBreak/>
              <w:t>введения глюкокортикостероидов**</w:t>
            </w:r>
            <w:r w:rsidRPr="001F07E9">
              <w:rPr>
                <w:szCs w:val="24"/>
              </w:rPr>
              <w:t>*</w:t>
            </w:r>
            <w:r w:rsidRPr="004569A5">
              <w:rPr>
                <w:szCs w:val="24"/>
              </w:rPr>
              <w:t>, ритуксимаба</w:t>
            </w:r>
            <w:r w:rsidRPr="001F07E9">
              <w:rPr>
                <w:szCs w:val="24"/>
              </w:rPr>
              <w:t>**</w:t>
            </w:r>
            <w:r w:rsidRPr="004569A5">
              <w:rPr>
                <w:szCs w:val="24"/>
              </w:rPr>
              <w:t>.</w:t>
            </w:r>
          </w:p>
        </w:tc>
      </w:tr>
      <w:tr w:rsidR="00BE72A2" w:rsidRPr="004569A5" w14:paraId="42BD23D3" w14:textId="77777777" w:rsidTr="00350FC4">
        <w:tc>
          <w:tcPr>
            <w:tcW w:w="3208" w:type="dxa"/>
            <w:vMerge/>
            <w:shd w:val="clear" w:color="auto" w:fill="auto"/>
          </w:tcPr>
          <w:p w14:paraId="0A61BFE9" w14:textId="77777777" w:rsidR="00BE72A2" w:rsidRPr="004569A5" w:rsidRDefault="00BE72A2" w:rsidP="00350FC4">
            <w:pPr>
              <w:rPr>
                <w:szCs w:val="24"/>
              </w:rPr>
            </w:pPr>
          </w:p>
        </w:tc>
        <w:tc>
          <w:tcPr>
            <w:tcW w:w="3082" w:type="dxa"/>
            <w:shd w:val="clear" w:color="auto" w:fill="auto"/>
          </w:tcPr>
          <w:p w14:paraId="630C0371" w14:textId="77777777" w:rsidR="00BE72A2" w:rsidRPr="004569A5" w:rsidRDefault="00BE72A2" w:rsidP="00350FC4">
            <w:pPr>
              <w:rPr>
                <w:szCs w:val="24"/>
              </w:rPr>
            </w:pPr>
            <w:r w:rsidRPr="004569A5">
              <w:rPr>
                <w:szCs w:val="24"/>
              </w:rPr>
              <w:t>Концентрат тромбоцитов, свежезамороженная плазма, криопреципитат, криосупернатант</w:t>
            </w:r>
          </w:p>
        </w:tc>
        <w:tc>
          <w:tcPr>
            <w:tcW w:w="8270" w:type="dxa"/>
            <w:shd w:val="clear" w:color="auto" w:fill="auto"/>
          </w:tcPr>
          <w:p w14:paraId="5EECEFEC"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5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3A6EC672" w14:textId="77777777" w:rsidTr="00350FC4">
        <w:tc>
          <w:tcPr>
            <w:tcW w:w="14560" w:type="dxa"/>
            <w:gridSpan w:val="3"/>
            <w:shd w:val="clear" w:color="auto" w:fill="auto"/>
          </w:tcPr>
          <w:p w14:paraId="6D142F7D"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t>Посттрансфузионная болезнь «трансплантат против хозяина»</w:t>
            </w:r>
          </w:p>
        </w:tc>
      </w:tr>
      <w:tr w:rsidR="00BE72A2" w:rsidRPr="004569A5" w14:paraId="7829150E" w14:textId="77777777" w:rsidTr="00350FC4">
        <w:tc>
          <w:tcPr>
            <w:tcW w:w="3208" w:type="dxa"/>
            <w:shd w:val="clear" w:color="auto" w:fill="auto"/>
          </w:tcPr>
          <w:p w14:paraId="46BFDCF4" w14:textId="77777777" w:rsidR="00BE72A2" w:rsidRPr="004569A5" w:rsidRDefault="00BE72A2" w:rsidP="00350FC4">
            <w:pPr>
              <w:rPr>
                <w:szCs w:val="24"/>
              </w:rPr>
            </w:pPr>
            <w:r w:rsidRPr="004569A5">
              <w:rPr>
                <w:szCs w:val="24"/>
              </w:rPr>
              <w:t>Посттрансфузионная болезнь «трансплантат против хозяина»</w:t>
            </w:r>
          </w:p>
        </w:tc>
        <w:tc>
          <w:tcPr>
            <w:tcW w:w="3082" w:type="dxa"/>
            <w:shd w:val="clear" w:color="auto" w:fill="auto"/>
          </w:tcPr>
          <w:p w14:paraId="498C58CD" w14:textId="77777777" w:rsidR="00BE72A2" w:rsidRPr="004569A5" w:rsidRDefault="00BE72A2" w:rsidP="00350FC4">
            <w:pPr>
              <w:rPr>
                <w:szCs w:val="24"/>
              </w:rPr>
            </w:pPr>
            <w:r w:rsidRPr="004569A5">
              <w:rPr>
                <w:szCs w:val="24"/>
              </w:rPr>
              <w:t>Любой компонент донорской крови</w:t>
            </w:r>
          </w:p>
        </w:tc>
        <w:tc>
          <w:tcPr>
            <w:tcW w:w="8270" w:type="dxa"/>
            <w:shd w:val="clear" w:color="auto" w:fill="auto"/>
          </w:tcPr>
          <w:p w14:paraId="28379A59"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4AC952D9" w14:textId="77777777" w:rsidTr="00350FC4">
        <w:tc>
          <w:tcPr>
            <w:tcW w:w="14560" w:type="dxa"/>
            <w:gridSpan w:val="3"/>
            <w:shd w:val="clear" w:color="auto" w:fill="auto"/>
          </w:tcPr>
          <w:p w14:paraId="5B19BA49" w14:textId="77777777" w:rsidR="00BE72A2" w:rsidRPr="004569A5" w:rsidRDefault="00BE72A2" w:rsidP="004F6F41">
            <w:pPr>
              <w:pStyle w:val="a4"/>
              <w:numPr>
                <w:ilvl w:val="0"/>
                <w:numId w:val="38"/>
              </w:numPr>
              <w:spacing w:before="0"/>
              <w:ind w:left="0" w:firstLine="0"/>
              <w:contextualSpacing/>
              <w:rPr>
                <w:b/>
                <w:bCs/>
                <w:szCs w:val="24"/>
              </w:rPr>
            </w:pPr>
            <w:r w:rsidRPr="004569A5">
              <w:rPr>
                <w:b/>
                <w:bCs/>
                <w:szCs w:val="24"/>
              </w:rPr>
              <w:t xml:space="preserve">Посттрансфузионная пурпура: </w:t>
            </w:r>
          </w:p>
          <w:p w14:paraId="050C7AA2" w14:textId="77777777" w:rsidR="00BE72A2" w:rsidRPr="004569A5" w:rsidRDefault="00BE72A2" w:rsidP="00350FC4">
            <w:pPr>
              <w:rPr>
                <w:b/>
                <w:bCs/>
                <w:szCs w:val="24"/>
              </w:rPr>
            </w:pPr>
            <w:r w:rsidRPr="004569A5">
              <w:rPr>
                <w:szCs w:val="24"/>
              </w:rPr>
              <w:t>наличие антилейкоцитарных и (или) специфических антитромбоцитарных антител, рефрактерность к трансфузиям тромбоцитсодержащих сред</w:t>
            </w:r>
          </w:p>
        </w:tc>
      </w:tr>
      <w:tr w:rsidR="00BE72A2" w:rsidRPr="004569A5" w14:paraId="018A9C62" w14:textId="77777777" w:rsidTr="00350FC4">
        <w:tc>
          <w:tcPr>
            <w:tcW w:w="3208" w:type="dxa"/>
            <w:vMerge w:val="restart"/>
            <w:shd w:val="clear" w:color="auto" w:fill="auto"/>
          </w:tcPr>
          <w:p w14:paraId="287C18F0" w14:textId="77777777" w:rsidR="00BE72A2" w:rsidRPr="004569A5" w:rsidRDefault="00BE72A2" w:rsidP="00350FC4">
            <w:pPr>
              <w:rPr>
                <w:szCs w:val="24"/>
              </w:rPr>
            </w:pPr>
            <w:r w:rsidRPr="004569A5">
              <w:rPr>
                <w:szCs w:val="24"/>
              </w:rPr>
              <w:t xml:space="preserve">Посттрансфузионная пурпура </w:t>
            </w:r>
          </w:p>
        </w:tc>
        <w:tc>
          <w:tcPr>
            <w:tcW w:w="3082" w:type="dxa"/>
            <w:shd w:val="clear" w:color="auto" w:fill="auto"/>
          </w:tcPr>
          <w:p w14:paraId="3BD57B51" w14:textId="77777777" w:rsidR="00BE72A2" w:rsidRPr="004569A5" w:rsidRDefault="00BE72A2" w:rsidP="00350FC4">
            <w:pPr>
              <w:rPr>
                <w:szCs w:val="24"/>
              </w:rPr>
            </w:pPr>
            <w:r w:rsidRPr="004569A5">
              <w:rPr>
                <w:szCs w:val="24"/>
              </w:rPr>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07E89AE3"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w:t>
            </w:r>
            <w:r w:rsidRPr="004569A5">
              <w:rPr>
                <w:szCs w:val="24"/>
              </w:rPr>
              <w:t xml:space="preserve"> в/в капельно</w:t>
            </w:r>
          </w:p>
        </w:tc>
      </w:tr>
      <w:tr w:rsidR="00BE72A2" w:rsidRPr="004569A5" w14:paraId="0A1E4054" w14:textId="77777777" w:rsidTr="00350FC4">
        <w:tc>
          <w:tcPr>
            <w:tcW w:w="3208" w:type="dxa"/>
            <w:vMerge/>
            <w:shd w:val="clear" w:color="auto" w:fill="auto"/>
          </w:tcPr>
          <w:p w14:paraId="3D9E0BA2" w14:textId="77777777" w:rsidR="00BE72A2" w:rsidRPr="004569A5" w:rsidRDefault="00BE72A2" w:rsidP="00350FC4">
            <w:pPr>
              <w:rPr>
                <w:szCs w:val="24"/>
              </w:rPr>
            </w:pPr>
          </w:p>
        </w:tc>
        <w:tc>
          <w:tcPr>
            <w:tcW w:w="3082" w:type="dxa"/>
            <w:shd w:val="clear" w:color="auto" w:fill="auto"/>
          </w:tcPr>
          <w:p w14:paraId="733109E3" w14:textId="77777777" w:rsidR="00BE72A2" w:rsidRPr="004569A5" w:rsidRDefault="00BE72A2" w:rsidP="00350FC4">
            <w:pPr>
              <w:rPr>
                <w:szCs w:val="24"/>
              </w:rPr>
            </w:pPr>
            <w:r w:rsidRPr="004569A5">
              <w:rPr>
                <w:szCs w:val="24"/>
              </w:rPr>
              <w:t>Концентрат тромбоцитов с невозможностью проведения индивидуального подбора</w:t>
            </w:r>
          </w:p>
        </w:tc>
        <w:tc>
          <w:tcPr>
            <w:tcW w:w="8270" w:type="dxa"/>
            <w:shd w:val="clear" w:color="auto" w:fill="auto"/>
          </w:tcPr>
          <w:p w14:paraId="3B552C12"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и 2 мл клемастина гидрофумарата 1 мг/мл (либо 1 мл дифенгидрамина</w:t>
            </w:r>
            <w:r w:rsidRPr="001F07E9">
              <w:rPr>
                <w:szCs w:val="24"/>
              </w:rPr>
              <w:t>**</w:t>
            </w:r>
            <w:r w:rsidRPr="004569A5">
              <w:rPr>
                <w:szCs w:val="24"/>
              </w:rPr>
              <w:t xml:space="preserve"> 10 мг/мл, либо 1 мл хлоропирамина</w:t>
            </w:r>
            <w:r w:rsidRPr="001F07E9">
              <w:rPr>
                <w:szCs w:val="24"/>
              </w:rPr>
              <w:t>**</w:t>
            </w:r>
            <w:r w:rsidRPr="004569A5">
              <w:rPr>
                <w:szCs w:val="24"/>
              </w:rPr>
              <w:t xml:space="preserve"> 20 мг/мл) в 100 мл 0,9% раствора NaC</w:t>
            </w:r>
            <w:r w:rsidRPr="004569A5">
              <w:rPr>
                <w:szCs w:val="24"/>
                <w:lang w:val="en-US"/>
              </w:rPr>
              <w:t>l</w:t>
            </w:r>
            <w:r w:rsidRPr="001F07E9">
              <w:rPr>
                <w:szCs w:val="24"/>
              </w:rPr>
              <w:t>**</w:t>
            </w:r>
            <w:r w:rsidRPr="004569A5">
              <w:rPr>
                <w:szCs w:val="24"/>
              </w:rPr>
              <w:t xml:space="preserve"> в/в капельно.</w:t>
            </w:r>
          </w:p>
          <w:p w14:paraId="4D8889E0" w14:textId="77777777" w:rsidR="00BE72A2" w:rsidRPr="004569A5" w:rsidRDefault="00BE72A2" w:rsidP="00350FC4">
            <w:pPr>
              <w:rPr>
                <w:szCs w:val="24"/>
              </w:rPr>
            </w:pPr>
            <w:r w:rsidRPr="004569A5">
              <w:rPr>
                <w:szCs w:val="24"/>
              </w:rPr>
              <w:t>Индивидуально рассмотреть возможность разового введения глюкокортикостероидов**</w:t>
            </w:r>
            <w:r w:rsidRPr="001F07E9">
              <w:rPr>
                <w:szCs w:val="24"/>
              </w:rPr>
              <w:t>*</w:t>
            </w:r>
            <w:r w:rsidRPr="004569A5">
              <w:rPr>
                <w:szCs w:val="24"/>
              </w:rPr>
              <w:t xml:space="preserve">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4569A5">
              <w:rPr>
                <w:szCs w:val="24"/>
                <w:shd w:val="clear" w:color="auto" w:fill="FFFFFF"/>
              </w:rPr>
              <w:t>следует </w:t>
            </w:r>
            <w:r w:rsidRPr="004569A5">
              <w:rPr>
                <w:rStyle w:val="a3"/>
                <w:szCs w:val="24"/>
                <w:shd w:val="clear" w:color="auto" w:fill="FFFFFF"/>
              </w:rPr>
              <w:t>соотнести</w:t>
            </w:r>
            <w:r w:rsidRPr="004569A5">
              <w:rPr>
                <w:szCs w:val="24"/>
                <w:shd w:val="clear" w:color="auto" w:fill="FFFFFF"/>
              </w:rPr>
              <w:t> потенциальные </w:t>
            </w:r>
            <w:r w:rsidRPr="004569A5">
              <w:rPr>
                <w:rStyle w:val="a3"/>
                <w:szCs w:val="24"/>
                <w:shd w:val="clear" w:color="auto" w:fill="FFFFFF"/>
              </w:rPr>
              <w:t>риски</w:t>
            </w:r>
            <w:r w:rsidRPr="004569A5">
              <w:rPr>
                <w:szCs w:val="24"/>
                <w:shd w:val="clear" w:color="auto" w:fill="FFFFFF"/>
              </w:rPr>
              <w:t> и ожидаемую </w:t>
            </w:r>
            <w:r w:rsidRPr="004569A5">
              <w:rPr>
                <w:rStyle w:val="a3"/>
                <w:szCs w:val="24"/>
                <w:shd w:val="clear" w:color="auto" w:fill="FFFFFF"/>
              </w:rPr>
              <w:t>пользу</w:t>
            </w:r>
            <w:r w:rsidRPr="004569A5">
              <w:rPr>
                <w:szCs w:val="24"/>
              </w:rPr>
              <w:t>).</w:t>
            </w:r>
          </w:p>
        </w:tc>
      </w:tr>
      <w:tr w:rsidR="00BE72A2" w:rsidRPr="004569A5" w14:paraId="63D4ACEF" w14:textId="77777777" w:rsidTr="00350FC4">
        <w:tc>
          <w:tcPr>
            <w:tcW w:w="3208" w:type="dxa"/>
            <w:vMerge/>
            <w:shd w:val="clear" w:color="auto" w:fill="auto"/>
          </w:tcPr>
          <w:p w14:paraId="459683D9" w14:textId="77777777" w:rsidR="00BE72A2" w:rsidRPr="004569A5" w:rsidRDefault="00BE72A2" w:rsidP="00350FC4">
            <w:pPr>
              <w:rPr>
                <w:szCs w:val="24"/>
              </w:rPr>
            </w:pPr>
          </w:p>
        </w:tc>
        <w:tc>
          <w:tcPr>
            <w:tcW w:w="3082" w:type="dxa"/>
            <w:shd w:val="clear" w:color="auto" w:fill="auto"/>
          </w:tcPr>
          <w:p w14:paraId="3A4CF18D" w14:textId="77777777" w:rsidR="00BE72A2" w:rsidRPr="004569A5" w:rsidRDefault="00BE72A2" w:rsidP="00350FC4">
            <w:pPr>
              <w:rPr>
                <w:szCs w:val="24"/>
              </w:rPr>
            </w:pPr>
            <w:r w:rsidRPr="004569A5">
              <w:rPr>
                <w:szCs w:val="24"/>
              </w:rPr>
              <w:t>Другие компоненты донорской крови</w:t>
            </w:r>
          </w:p>
        </w:tc>
        <w:tc>
          <w:tcPr>
            <w:tcW w:w="8270" w:type="dxa"/>
            <w:shd w:val="clear" w:color="auto" w:fill="auto"/>
          </w:tcPr>
          <w:p w14:paraId="34DB8045" w14:textId="77777777" w:rsidR="00BE72A2" w:rsidRPr="004569A5" w:rsidRDefault="00BE72A2" w:rsidP="00350FC4">
            <w:pPr>
              <w:rPr>
                <w:szCs w:val="24"/>
              </w:rPr>
            </w:pPr>
            <w:r w:rsidRPr="004569A5">
              <w:rPr>
                <w:szCs w:val="24"/>
              </w:rPr>
              <w:t>10 мл 10% кальция глюконата</w:t>
            </w:r>
            <w:r w:rsidRPr="001F07E9">
              <w:rPr>
                <w:szCs w:val="24"/>
              </w:rPr>
              <w:t>**</w:t>
            </w:r>
            <w:r w:rsidRPr="004569A5">
              <w:rPr>
                <w:szCs w:val="24"/>
              </w:rPr>
              <w:t xml:space="preserve"> в 100 мл 0,9% раствора NaC</w:t>
            </w:r>
            <w:r w:rsidRPr="004569A5">
              <w:rPr>
                <w:szCs w:val="24"/>
                <w:lang w:val="en-US"/>
              </w:rPr>
              <w:t>l</w:t>
            </w:r>
            <w:r w:rsidRPr="001F07E9">
              <w:rPr>
                <w:szCs w:val="24"/>
              </w:rPr>
              <w:t>**</w:t>
            </w:r>
            <w:r w:rsidRPr="004569A5">
              <w:rPr>
                <w:szCs w:val="24"/>
              </w:rPr>
              <w:t xml:space="preserve"> в/в капельно</w:t>
            </w:r>
          </w:p>
        </w:tc>
      </w:tr>
    </w:tbl>
    <w:p w14:paraId="70FB2CCE" w14:textId="77777777" w:rsidR="00BE72A2" w:rsidRPr="004569A5" w:rsidRDefault="00BE72A2" w:rsidP="00BE72A2">
      <w:pPr>
        <w:rPr>
          <w:szCs w:val="24"/>
        </w:rPr>
      </w:pPr>
      <w:r w:rsidRPr="004569A5">
        <w:rPr>
          <w:szCs w:val="24"/>
        </w:rPr>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6EF2CED3" w14:textId="77777777" w:rsidR="00BE72A2" w:rsidRPr="004569A5" w:rsidRDefault="00BE72A2" w:rsidP="004F6F41">
      <w:pPr>
        <w:pStyle w:val="a4"/>
        <w:numPr>
          <w:ilvl w:val="0"/>
          <w:numId w:val="48"/>
        </w:numPr>
        <w:spacing w:before="0"/>
        <w:contextualSpacing/>
        <w:rPr>
          <w:szCs w:val="24"/>
        </w:rPr>
      </w:pPr>
      <w:r w:rsidRPr="004569A5">
        <w:rPr>
          <w:szCs w:val="24"/>
        </w:rPr>
        <w:t>Иммунные:</w:t>
      </w:r>
    </w:p>
    <w:p w14:paraId="73F55562" w14:textId="77777777" w:rsidR="00BE72A2" w:rsidRPr="004569A5" w:rsidRDefault="00BE72A2" w:rsidP="004F6F41">
      <w:pPr>
        <w:pStyle w:val="a4"/>
        <w:numPr>
          <w:ilvl w:val="1"/>
          <w:numId w:val="48"/>
        </w:numPr>
        <w:spacing w:before="0"/>
        <w:contextualSpacing/>
        <w:rPr>
          <w:szCs w:val="24"/>
        </w:rPr>
      </w:pPr>
      <w:r w:rsidRPr="004569A5">
        <w:rPr>
          <w:szCs w:val="24"/>
        </w:rPr>
        <w:t>Обусловленное трансфузией острое повреждение легких</w:t>
      </w:r>
    </w:p>
    <w:p w14:paraId="25D97DA0" w14:textId="77777777" w:rsidR="00BE72A2" w:rsidRPr="004569A5" w:rsidRDefault="00BE72A2" w:rsidP="004F6F41">
      <w:pPr>
        <w:pStyle w:val="a4"/>
        <w:numPr>
          <w:ilvl w:val="1"/>
          <w:numId w:val="48"/>
        </w:numPr>
        <w:spacing w:before="0"/>
        <w:contextualSpacing/>
        <w:rPr>
          <w:szCs w:val="24"/>
        </w:rPr>
      </w:pPr>
      <w:r w:rsidRPr="004569A5">
        <w:rPr>
          <w:szCs w:val="24"/>
        </w:rPr>
        <w:t>Обусловленная трансфузией одышка</w:t>
      </w:r>
    </w:p>
    <w:p w14:paraId="23B521B1" w14:textId="77777777" w:rsidR="00BE72A2" w:rsidRPr="004569A5" w:rsidRDefault="00BE72A2" w:rsidP="004F6F41">
      <w:pPr>
        <w:pStyle w:val="a4"/>
        <w:numPr>
          <w:ilvl w:val="0"/>
          <w:numId w:val="48"/>
        </w:numPr>
        <w:spacing w:before="0"/>
        <w:contextualSpacing/>
        <w:rPr>
          <w:szCs w:val="24"/>
        </w:rPr>
      </w:pPr>
      <w:r w:rsidRPr="004569A5">
        <w:rPr>
          <w:szCs w:val="24"/>
        </w:rPr>
        <w:t>Неиммуные:</w:t>
      </w:r>
    </w:p>
    <w:p w14:paraId="76DA5079" w14:textId="77777777" w:rsidR="00BE72A2" w:rsidRPr="004569A5" w:rsidRDefault="00BE72A2" w:rsidP="004F6F41">
      <w:pPr>
        <w:pStyle w:val="a4"/>
        <w:numPr>
          <w:ilvl w:val="1"/>
          <w:numId w:val="48"/>
        </w:numPr>
        <w:spacing w:before="0"/>
        <w:contextualSpacing/>
        <w:rPr>
          <w:szCs w:val="24"/>
        </w:rPr>
      </w:pPr>
      <w:r w:rsidRPr="004569A5">
        <w:rPr>
          <w:szCs w:val="24"/>
        </w:rPr>
        <w:t>Обусловленная трансфузией циркуляторная перегрузка</w:t>
      </w:r>
    </w:p>
    <w:p w14:paraId="304E359B" w14:textId="77777777" w:rsidR="00BE72A2" w:rsidRPr="004569A5" w:rsidRDefault="00BE72A2" w:rsidP="004F6F41">
      <w:pPr>
        <w:pStyle w:val="a4"/>
        <w:numPr>
          <w:ilvl w:val="1"/>
          <w:numId w:val="48"/>
        </w:numPr>
        <w:spacing w:before="0"/>
        <w:contextualSpacing/>
        <w:rPr>
          <w:szCs w:val="24"/>
        </w:rPr>
      </w:pPr>
      <w:r w:rsidRPr="004569A5">
        <w:rPr>
          <w:szCs w:val="24"/>
        </w:rPr>
        <w:t>Посттрансфузионная гипертензия</w:t>
      </w:r>
    </w:p>
    <w:p w14:paraId="436B5AB1" w14:textId="77777777" w:rsidR="00BE72A2" w:rsidRPr="004569A5" w:rsidRDefault="00BE72A2" w:rsidP="004F6F41">
      <w:pPr>
        <w:pStyle w:val="a4"/>
        <w:numPr>
          <w:ilvl w:val="1"/>
          <w:numId w:val="48"/>
        </w:numPr>
        <w:spacing w:before="0"/>
        <w:contextualSpacing/>
        <w:rPr>
          <w:szCs w:val="24"/>
        </w:rPr>
      </w:pPr>
      <w:r w:rsidRPr="004569A5">
        <w:rPr>
          <w:szCs w:val="24"/>
        </w:rPr>
        <w:lastRenderedPageBreak/>
        <w:t>Острый неиммунный гемолиз</w:t>
      </w:r>
    </w:p>
    <w:p w14:paraId="08831AE9" w14:textId="77777777" w:rsidR="00BE72A2" w:rsidRPr="004569A5" w:rsidRDefault="00BE72A2" w:rsidP="004F6F41">
      <w:pPr>
        <w:pStyle w:val="a4"/>
        <w:numPr>
          <w:ilvl w:val="1"/>
          <w:numId w:val="48"/>
        </w:numPr>
        <w:spacing w:before="0"/>
        <w:contextualSpacing/>
        <w:rPr>
          <w:szCs w:val="24"/>
        </w:rPr>
      </w:pPr>
      <w:r w:rsidRPr="004569A5">
        <w:rPr>
          <w:szCs w:val="24"/>
        </w:rPr>
        <w:t>Септический шок</w:t>
      </w:r>
    </w:p>
    <w:p w14:paraId="28AC119F" w14:textId="77777777" w:rsidR="00BE72A2" w:rsidRPr="004569A5" w:rsidRDefault="00BE72A2" w:rsidP="004F6F41">
      <w:pPr>
        <w:pStyle w:val="a4"/>
        <w:numPr>
          <w:ilvl w:val="1"/>
          <w:numId w:val="48"/>
        </w:numPr>
        <w:spacing w:before="0"/>
        <w:contextualSpacing/>
        <w:rPr>
          <w:szCs w:val="24"/>
        </w:rPr>
      </w:pPr>
      <w:r w:rsidRPr="004569A5">
        <w:rPr>
          <w:szCs w:val="24"/>
        </w:rPr>
        <w:t>Хроническая перегрузка железом</w:t>
      </w:r>
    </w:p>
    <w:p w14:paraId="7A6E927A" w14:textId="77777777" w:rsidR="00475AD7" w:rsidRDefault="00475AD7" w:rsidP="00BE72A2">
      <w:pPr>
        <w:ind w:firstLine="567"/>
        <w:rPr>
          <w:szCs w:val="24"/>
        </w:rPr>
      </w:pPr>
    </w:p>
    <w:p w14:paraId="6C2CC458" w14:textId="14B838FA" w:rsidR="00BE72A2" w:rsidRPr="004569A5" w:rsidRDefault="00BE72A2" w:rsidP="00BE72A2">
      <w:pPr>
        <w:ind w:firstLine="567"/>
        <w:rPr>
          <w:szCs w:val="24"/>
        </w:rPr>
      </w:pPr>
      <w:r w:rsidRPr="004569A5">
        <w:rPr>
          <w:szCs w:val="24"/>
        </w:rPr>
        <w:t>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w:t>
      </w:r>
      <w:r w:rsidRPr="001F07E9">
        <w:rPr>
          <w:szCs w:val="24"/>
        </w:rPr>
        <w:t>**</w:t>
      </w:r>
      <w:r w:rsidRPr="004569A5">
        <w:rPr>
          <w:szCs w:val="24"/>
        </w:rPr>
        <w:t>, либо 2-6 мг дексаметазона</w:t>
      </w:r>
      <w:r w:rsidRPr="001F07E9">
        <w:rPr>
          <w:szCs w:val="24"/>
        </w:rPr>
        <w:t>**</w:t>
      </w:r>
      <w:r w:rsidRPr="004569A5">
        <w:rPr>
          <w:szCs w:val="24"/>
        </w:rPr>
        <w:t>, либо 25-100 мг гидрокортизона</w:t>
      </w:r>
      <w:r w:rsidRPr="001F07E9">
        <w:rPr>
          <w:szCs w:val="24"/>
        </w:rPr>
        <w:t>**</w:t>
      </w:r>
      <w:r w:rsidRPr="004569A5">
        <w:rPr>
          <w:szCs w:val="24"/>
        </w:rPr>
        <w:t>, либо 62,5-250 мг метилпреднизолона</w:t>
      </w:r>
      <w:r w:rsidRPr="001F07E9">
        <w:rPr>
          <w:szCs w:val="24"/>
        </w:rPr>
        <w:t>**</w:t>
      </w:r>
      <w:r w:rsidRPr="004569A5">
        <w:rPr>
          <w:szCs w:val="24"/>
        </w:rPr>
        <w:t xml:space="preserve">. </w:t>
      </w:r>
    </w:p>
    <w:p w14:paraId="79049BD6" w14:textId="77777777" w:rsidR="00BE72A2" w:rsidRPr="00BE72A2" w:rsidRDefault="00BE72A2" w:rsidP="00BE72A2">
      <w:pPr>
        <w:tabs>
          <w:tab w:val="left" w:pos="0"/>
          <w:tab w:val="left" w:pos="567"/>
        </w:tabs>
        <w:rPr>
          <w:szCs w:val="24"/>
        </w:rPr>
      </w:pPr>
    </w:p>
    <w:p w14:paraId="53C050FC" w14:textId="77777777" w:rsidR="00EF640F" w:rsidRPr="000078EC" w:rsidRDefault="00EF640F" w:rsidP="005D3BBD"/>
    <w:p w14:paraId="04BDB1A9" w14:textId="77777777" w:rsidR="004D7374" w:rsidRPr="00475AD7" w:rsidRDefault="004D7374" w:rsidP="00475AD7">
      <w:pPr>
        <w:pStyle w:val="1"/>
      </w:pPr>
      <w:bookmarkStart w:id="102" w:name="_Toc520213132"/>
      <w:bookmarkStart w:id="103" w:name="_Toc23601742"/>
      <w:bookmarkStart w:id="104" w:name="_Toc100658235"/>
      <w:r w:rsidRPr="00475AD7">
        <w:t xml:space="preserve">Приложение Б. Алгоритмы </w:t>
      </w:r>
      <w:bookmarkEnd w:id="102"/>
      <w:r w:rsidR="002448A6" w:rsidRPr="00475AD7">
        <w:t>действий врача</w:t>
      </w:r>
      <w:bookmarkEnd w:id="103"/>
      <w:bookmarkEnd w:id="104"/>
    </w:p>
    <w:p w14:paraId="7C554C4D" w14:textId="77777777" w:rsidR="004D7374" w:rsidRPr="00CA1B30" w:rsidRDefault="00D73887" w:rsidP="005D3BBD">
      <w:pPr>
        <w:pStyle w:val="2"/>
        <w:spacing w:before="0"/>
      </w:pPr>
      <w:bookmarkStart w:id="105" w:name="_Toc23601743"/>
      <w:bookmarkStart w:id="106" w:name="_Toc100658236"/>
      <w:r>
        <w:t xml:space="preserve">Приложение </w:t>
      </w:r>
      <w:r w:rsidR="00C87193">
        <w:t>Б1</w:t>
      </w:r>
      <w:r w:rsidR="00F07AA9">
        <w:t>.</w:t>
      </w:r>
      <w:r w:rsidR="00127E46">
        <w:t xml:space="preserve"> </w:t>
      </w:r>
      <w:r w:rsidR="004D7374" w:rsidRPr="0072780B">
        <w:t>Алгоритм выбора первой линии терапии пациента с ХЛЛ</w:t>
      </w:r>
      <w:r w:rsidR="00EB3C81" w:rsidRPr="0072780B">
        <w:t>/ЛМЛ</w:t>
      </w:r>
      <w:bookmarkEnd w:id="105"/>
      <w:bookmarkEnd w:id="106"/>
    </w:p>
    <w:p w14:paraId="60584314" w14:textId="0E9C31A0" w:rsidR="00437AD9" w:rsidRDefault="00786413" w:rsidP="004E3A70">
      <w:r>
        <w:rPr>
          <w:noProof/>
          <w:lang w:eastAsia="ru-RU"/>
        </w:rPr>
        <w:drawing>
          <wp:inline distT="0" distB="0" distL="0" distR="0" wp14:anchorId="4D92FC66" wp14:editId="53F87364">
            <wp:extent cx="5940425" cy="3341370"/>
            <wp:effectExtent l="0" t="0" r="317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
                        </a:ext>
                      </a:extLst>
                    </a:blip>
                    <a:stretch>
                      <a:fillRect/>
                    </a:stretch>
                  </pic:blipFill>
                  <pic:spPr>
                    <a:xfrm>
                      <a:off x="0" y="0"/>
                      <a:ext cx="5940425" cy="3341370"/>
                    </a:xfrm>
                    <a:prstGeom prst="rect">
                      <a:avLst/>
                    </a:prstGeom>
                  </pic:spPr>
                </pic:pic>
              </a:graphicData>
            </a:graphic>
          </wp:inline>
        </w:drawing>
      </w:r>
    </w:p>
    <w:p w14:paraId="300F361B" w14:textId="77777777" w:rsidR="00D23E8C" w:rsidRDefault="00D23E8C" w:rsidP="005D3BBD">
      <w:pPr>
        <w:pStyle w:val="2"/>
        <w:spacing w:before="0"/>
      </w:pPr>
    </w:p>
    <w:p w14:paraId="3512526C" w14:textId="305F5069" w:rsidR="00F07AA9" w:rsidRDefault="00D23E8C">
      <w:pPr>
        <w:pStyle w:val="2"/>
        <w:tabs>
          <w:tab w:val="left" w:pos="1617"/>
        </w:tabs>
        <w:spacing w:before="0"/>
      </w:pPr>
      <w:r>
        <w:tab/>
      </w:r>
    </w:p>
    <w:p w14:paraId="1AF0D240" w14:textId="77777777" w:rsidR="004D7374" w:rsidRPr="00CA1B30" w:rsidRDefault="00D73887" w:rsidP="005D3BBD">
      <w:pPr>
        <w:pStyle w:val="2"/>
        <w:spacing w:before="0"/>
      </w:pPr>
      <w:bookmarkStart w:id="107" w:name="_Toc23601744"/>
      <w:bookmarkStart w:id="108" w:name="_Toc100658237"/>
      <w:r>
        <w:t xml:space="preserve">Приложение </w:t>
      </w:r>
      <w:r w:rsidR="00C87193" w:rsidRPr="00D73887">
        <w:t>Б2</w:t>
      </w:r>
      <w:r w:rsidR="00127E46">
        <w:t>.</w:t>
      </w:r>
      <w:r w:rsidR="00AA4B03">
        <w:t xml:space="preserve"> </w:t>
      </w:r>
      <w:r w:rsidR="004D7374" w:rsidRPr="00C87193">
        <w:t>А</w:t>
      </w:r>
      <w:r w:rsidR="004D7374" w:rsidRPr="00CA1B30">
        <w:t>лгоритм выбора терапии рецидива ХЛЛ</w:t>
      </w:r>
      <w:r w:rsidR="00CA1B30" w:rsidRPr="00CA1B30">
        <w:t>/ЛМЛ</w:t>
      </w:r>
      <w:bookmarkEnd w:id="107"/>
      <w:bookmarkEnd w:id="108"/>
    </w:p>
    <w:p w14:paraId="23BEB300" w14:textId="326E38EF" w:rsidR="004D7374" w:rsidRDefault="004D7374" w:rsidP="004E3A70"/>
    <w:p w14:paraId="498B04D6" w14:textId="148358AA" w:rsidR="00D3326D" w:rsidRDefault="00786413" w:rsidP="00830EF8">
      <w:r>
        <w:rPr>
          <w:noProof/>
          <w:lang w:eastAsia="ru-RU"/>
        </w:rPr>
        <w:lastRenderedPageBreak/>
        <w:drawing>
          <wp:inline distT="0" distB="0" distL="0" distR="0" wp14:anchorId="5AACA35C" wp14:editId="1B5AA799">
            <wp:extent cx="5940425" cy="334137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4"/>
                        </a:ext>
                      </a:extLst>
                    </a:blip>
                    <a:stretch>
                      <a:fillRect/>
                    </a:stretch>
                  </pic:blipFill>
                  <pic:spPr>
                    <a:xfrm>
                      <a:off x="0" y="0"/>
                      <a:ext cx="5940425" cy="3341370"/>
                    </a:xfrm>
                    <a:prstGeom prst="rect">
                      <a:avLst/>
                    </a:prstGeom>
                  </pic:spPr>
                </pic:pic>
              </a:graphicData>
            </a:graphic>
          </wp:inline>
        </w:drawing>
      </w:r>
    </w:p>
    <w:p w14:paraId="3A29C0BE" w14:textId="1C352D30" w:rsidR="00F07AA9" w:rsidRDefault="00F07AA9" w:rsidP="005D3BBD">
      <w:pPr>
        <w:pStyle w:val="1"/>
        <w:spacing w:before="0" w:after="0"/>
      </w:pPr>
      <w:bookmarkStart w:id="109" w:name="_Toc520213133"/>
      <w:r>
        <w:br w:type="page"/>
      </w:r>
    </w:p>
    <w:p w14:paraId="6ED40526" w14:textId="77777777" w:rsidR="005A463A" w:rsidRPr="00DB46A1" w:rsidRDefault="005A463A" w:rsidP="005D3BBD">
      <w:pPr>
        <w:pStyle w:val="1"/>
        <w:spacing w:before="0" w:after="0"/>
        <w:rPr>
          <w:sz w:val="24"/>
          <w:szCs w:val="24"/>
        </w:rPr>
      </w:pPr>
      <w:bookmarkStart w:id="110" w:name="_Toc100658238"/>
      <w:bookmarkStart w:id="111" w:name="_Toc23601746"/>
      <w:bookmarkEnd w:id="109"/>
      <w:r w:rsidRPr="00DB46A1">
        <w:rPr>
          <w:sz w:val="24"/>
          <w:szCs w:val="24"/>
        </w:rPr>
        <w:lastRenderedPageBreak/>
        <w:t>Приложение В. Информация для пациентов</w:t>
      </w:r>
      <w:bookmarkEnd w:id="110"/>
    </w:p>
    <w:p w14:paraId="56D6719F" w14:textId="77777777" w:rsidR="005A463A" w:rsidRPr="0072780B" w:rsidRDefault="005A463A" w:rsidP="004E3A70">
      <w:pPr>
        <w:ind w:firstLine="709"/>
      </w:pPr>
      <w:r>
        <w:t xml:space="preserve">Хронический лимфоцитарный лейкоз (ХЛЛ) представляет собой онкологическое заболевание, поражающее клетки крови и костного мозга. При хроническом ХЛЛ костный мозг вырабатывает патологически измененные, не способные выполнять свои функции лимфоциты. </w:t>
      </w:r>
      <w:r w:rsidRPr="0072780B">
        <w:t xml:space="preserve">Они накапливаются в крови и различных органах и вытесняют нормальные клетки крови. Слово </w:t>
      </w:r>
      <w:r>
        <w:t>«</w:t>
      </w:r>
      <w:r w:rsidRPr="0072780B">
        <w:t>хронический</w:t>
      </w:r>
      <w:r>
        <w:t>»</w:t>
      </w:r>
      <w:r w:rsidRPr="0072780B">
        <w:t xml:space="preserve"> в названии указывает, что это заболевание протекает доброкачественно.</w:t>
      </w:r>
    </w:p>
    <w:p w14:paraId="7BD1D379" w14:textId="77777777" w:rsidR="005A463A" w:rsidRDefault="005A463A" w:rsidP="00830EF8">
      <w:pPr>
        <w:ind w:firstLine="709"/>
      </w:pPr>
      <w:r w:rsidRPr="0072780B">
        <w:t xml:space="preserve">Лимфомой из малых лимфоцитов (ЛМЛ) называется особое проявление хронического ХЛЛ, при котором патологические лимфоциты накапливаются не в крови или костном мозге, а в </w:t>
      </w:r>
      <w:r>
        <w:rPr>
          <w:spacing w:val="-2"/>
        </w:rPr>
        <w:t xml:space="preserve">лимфатических </w:t>
      </w:r>
      <w:r w:rsidRPr="000F2499">
        <w:rPr>
          <w:spacing w:val="-2"/>
        </w:rPr>
        <w:t>узл</w:t>
      </w:r>
      <w:r>
        <w:rPr>
          <w:spacing w:val="-2"/>
        </w:rPr>
        <w:t>ах</w:t>
      </w:r>
      <w:r>
        <w:t>.</w:t>
      </w:r>
    </w:p>
    <w:p w14:paraId="3BAACCAE" w14:textId="77777777" w:rsidR="005A463A" w:rsidRDefault="005A463A" w:rsidP="00830EF8">
      <w:pPr>
        <w:ind w:firstLine="709"/>
      </w:pPr>
      <w:r>
        <w:t>Еще 10 лет назад считалось, что ХЛЛ/ЛМЛ заболевают в основном пожилые люди. Однако по мере улучшения диагностики оказалось, что это заболевание может возникать и у молодых людей (40–50 лет), причем в этом возрасте оно протекает менее благоприятно.</w:t>
      </w:r>
    </w:p>
    <w:p w14:paraId="227B15A4" w14:textId="77777777" w:rsidR="005A463A" w:rsidRDefault="005A463A" w:rsidP="00E92E00">
      <w:pPr>
        <w:ind w:firstLine="709"/>
      </w:pPr>
      <w:r>
        <w:t xml:space="preserve">Врач может заподозрить ХЛЛ/ЛМЛ, опираясь на Ваши жалобы и обнаружив соответствующие симптомы при осмотре. В этом случае будет необходимо пройти ряд обследований, включая анализ крови и костного мозга. При ХЛЛ самый важный анализ – это анализ крови, без него диагноз не ставится. В анализе крови выявляется увеличение числа лимфоцитов. Диагноз обязательно подтверждается специальным исследованием – иммунофенотипированием лимфоцитов. Могут понадобиться и другие уточняющие диагноз исследования. При ЛМЛ диагноз ставится по результатам гистологического и иммуногистохимического исследования пораженного </w:t>
      </w:r>
      <w:r>
        <w:rPr>
          <w:spacing w:val="-2"/>
        </w:rPr>
        <w:t xml:space="preserve">лимфатического </w:t>
      </w:r>
      <w:r w:rsidRPr="000F2499">
        <w:rPr>
          <w:spacing w:val="-2"/>
        </w:rPr>
        <w:t>узл</w:t>
      </w:r>
      <w:r>
        <w:rPr>
          <w:spacing w:val="-2"/>
        </w:rPr>
        <w:t>а</w:t>
      </w:r>
      <w:r>
        <w:t>.</w:t>
      </w:r>
    </w:p>
    <w:p w14:paraId="66F9F3AA" w14:textId="77777777" w:rsidR="005A463A" w:rsidRDefault="005A463A" w:rsidP="00E92E00">
      <w:pPr>
        <w:ind w:firstLine="709"/>
      </w:pPr>
      <w:r>
        <w:t>К сожалению, на сегодняшний день ХЛЛ/ЛМЛ неизлечим. Однако у некоторых пациентов необходимость в лечении не возникает никогда – ХЛЛ/ЛМЛ может оставаться в стабильном состоянии в течение многих лет и даже десятилетий. Было проведено много исследований, в которых сравнивалось выжидательное наблюдение и раннее начало терапии (сразу после установления диагноза). Оказалось, что лечение на ранних этапах никакого преимущества не дает, но вызывает токсические эффекты. Поэтому тактика ведения ХЛЛ/ЛМЛ выстраивается с учетом течения этой болезни – лечение применяют по мере необходимости, поскольку оно само по себе небезопасно, и тактика выжидательного наблюдения остается стандартом для многих пациентов.</w:t>
      </w:r>
    </w:p>
    <w:p w14:paraId="1E05BEB7" w14:textId="77777777" w:rsidR="005A463A" w:rsidRDefault="005A463A" w:rsidP="00B04401">
      <w:pPr>
        <w:ind w:firstLine="709"/>
      </w:pPr>
      <w:r>
        <w:t xml:space="preserve">Если имеются четкие признаки прогрессирования заболевания – устойчивый рост лимфоцитоза, увеличение </w:t>
      </w:r>
      <w:r>
        <w:rPr>
          <w:spacing w:val="-2"/>
        </w:rPr>
        <w:t xml:space="preserve">лимфатических </w:t>
      </w:r>
      <w:r w:rsidRPr="000F2499">
        <w:rPr>
          <w:spacing w:val="-2"/>
        </w:rPr>
        <w:t>узл</w:t>
      </w:r>
      <w:r>
        <w:rPr>
          <w:spacing w:val="-2"/>
        </w:rPr>
        <w:t>ов</w:t>
      </w:r>
      <w:r>
        <w:t>, селезенки, появление анемии и тромбоцитопении, врач предложит определенный курс лечения.</w:t>
      </w:r>
    </w:p>
    <w:p w14:paraId="5D7232EB" w14:textId="77777777" w:rsidR="005A463A" w:rsidRDefault="005A463A" w:rsidP="00B04401">
      <w:pPr>
        <w:ind w:firstLine="709"/>
      </w:pPr>
    </w:p>
    <w:p w14:paraId="0118434E" w14:textId="77777777" w:rsidR="005A463A" w:rsidRDefault="005A463A" w:rsidP="00B04401">
      <w:pPr>
        <w:ind w:firstLine="709"/>
      </w:pPr>
      <w:r>
        <w:t>Выбирая лечение, доктор учитывает:</w:t>
      </w:r>
    </w:p>
    <w:p w14:paraId="1ADACA53" w14:textId="77777777" w:rsidR="005A463A" w:rsidRDefault="005A463A" w:rsidP="00B04401">
      <w:pPr>
        <w:ind w:firstLine="709"/>
      </w:pPr>
      <w:r>
        <w:lastRenderedPageBreak/>
        <w:t>•</w:t>
      </w:r>
      <w:r>
        <w:tab/>
        <w:t>состояние болезни (клиническую картину и прогностические факторы);</w:t>
      </w:r>
    </w:p>
    <w:p w14:paraId="56909477" w14:textId="77777777" w:rsidR="005A463A" w:rsidRDefault="005A463A" w:rsidP="003F5F47">
      <w:pPr>
        <w:ind w:firstLine="709"/>
      </w:pPr>
      <w:r>
        <w:t>•</w:t>
      </w:r>
      <w:r>
        <w:tab/>
        <w:t>состояние пациента (возраст, сопутствующие заболевания);</w:t>
      </w:r>
    </w:p>
    <w:p w14:paraId="039C750F" w14:textId="77777777" w:rsidR="005A463A" w:rsidRDefault="005A463A" w:rsidP="003F5F47">
      <w:pPr>
        <w:ind w:firstLine="709"/>
      </w:pPr>
      <w:r>
        <w:t>•</w:t>
      </w:r>
      <w:r>
        <w:tab/>
        <w:t>какое лечение проводилось раньше и когда наступил рецидив.</w:t>
      </w:r>
    </w:p>
    <w:p w14:paraId="244377C0" w14:textId="77777777" w:rsidR="005A463A" w:rsidRDefault="005A463A" w:rsidP="003F5F47">
      <w:r>
        <w:t xml:space="preserve">В результате у большинства пациентов заболевание удается эффективно контролировать современными лекарствами. </w:t>
      </w:r>
    </w:p>
    <w:p w14:paraId="4B55B62C" w14:textId="77777777" w:rsidR="00457002" w:rsidRPr="00DB46A1" w:rsidRDefault="005A463A" w:rsidP="005D3BBD">
      <w:pPr>
        <w:pStyle w:val="aff0"/>
        <w:spacing w:before="0" w:after="0"/>
        <w:rPr>
          <w:rFonts w:ascii="Times New Roman" w:hAnsi="Times New Roman"/>
          <w:sz w:val="24"/>
          <w:szCs w:val="24"/>
        </w:rPr>
      </w:pPr>
      <w:r>
        <w:br w:type="page"/>
      </w:r>
      <w:bookmarkStart w:id="112" w:name="_Toc100658239"/>
      <w:r w:rsidR="00457002" w:rsidRPr="00DB46A1">
        <w:rPr>
          <w:rFonts w:ascii="Times New Roman" w:hAnsi="Times New Roman"/>
          <w:sz w:val="24"/>
          <w:szCs w:val="24"/>
        </w:rPr>
        <w:lastRenderedPageBreak/>
        <w:t xml:space="preserve">Приложение Г. Шкалы оценки, вопросники </w:t>
      </w:r>
      <w:r w:rsidR="00015858" w:rsidRPr="00DB46A1">
        <w:rPr>
          <w:rFonts w:ascii="Times New Roman" w:hAnsi="Times New Roman"/>
          <w:sz w:val="24"/>
          <w:szCs w:val="24"/>
        </w:rPr>
        <w:br/>
      </w:r>
      <w:r w:rsidR="00457002" w:rsidRPr="00DB46A1">
        <w:rPr>
          <w:rFonts w:ascii="Times New Roman" w:hAnsi="Times New Roman"/>
          <w:sz w:val="24"/>
          <w:szCs w:val="24"/>
        </w:rPr>
        <w:t>и другие оценочные инструменты состояния пациента, приведенные в клинических рекомендациях</w:t>
      </w:r>
      <w:bookmarkEnd w:id="111"/>
      <w:bookmarkEnd w:id="112"/>
    </w:p>
    <w:p w14:paraId="323AA361" w14:textId="77777777" w:rsidR="00457002" w:rsidRDefault="00457002" w:rsidP="005D3BBD">
      <w:pPr>
        <w:autoSpaceDE w:val="0"/>
        <w:autoSpaceDN w:val="0"/>
        <w:adjustRightInd w:val="0"/>
        <w:snapToGrid w:val="0"/>
        <w:jc w:val="left"/>
      </w:pPr>
    </w:p>
    <w:p w14:paraId="0E9AA193" w14:textId="77777777" w:rsidR="00B93BEE" w:rsidRPr="00D73887" w:rsidRDefault="00B93BEE" w:rsidP="005D3BBD">
      <w:pPr>
        <w:pStyle w:val="2"/>
        <w:spacing w:before="0"/>
      </w:pPr>
      <w:bookmarkStart w:id="113" w:name="_Toc100658240"/>
      <w:bookmarkStart w:id="114" w:name="_Toc23601747"/>
      <w:r>
        <w:t xml:space="preserve">Приложение </w:t>
      </w:r>
      <w:r w:rsidRPr="00D73887">
        <w:t>Г</w:t>
      </w:r>
      <w:r w:rsidR="00145A85">
        <w:t>1</w:t>
      </w:r>
      <w:r>
        <w:t>.</w:t>
      </w:r>
      <w:r w:rsidRPr="00D73887">
        <w:t xml:space="preserve"> Шкала оценки общего состояния пациента </w:t>
      </w:r>
      <w:r w:rsidRPr="00D73887">
        <w:rPr>
          <w:lang w:val="en-US"/>
        </w:rPr>
        <w:t>ECOG</w:t>
      </w:r>
      <w:bookmarkEnd w:id="113"/>
    </w:p>
    <w:p w14:paraId="5D353601" w14:textId="142A998B" w:rsidR="00B93BEE" w:rsidRPr="005A463A" w:rsidRDefault="00B93BEE" w:rsidP="004E3A70">
      <w:pPr>
        <w:ind w:firstLine="709"/>
      </w:pPr>
      <w:r>
        <w:t xml:space="preserve">Клиническая оценка общего состояния пациента с ХЛЛ/ЛМЛ проводится по шкале, разработанной Восточной объединенной онкологической группой (Eastern Cooperative Oncology Group) </w:t>
      </w:r>
      <w:r w:rsidR="000B0AC3">
        <w:fldChar w:fldCharType="begin" w:fldLock="1"/>
      </w:r>
      <w:r w:rsidR="005477DB">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2]","plainTextFormattedCitation":"[92]","previouslyFormattedCitation":"[91]"},"properties":{"noteIndex":0},"schema":"https://github.com/citation-style-language/schema/raw/master/csl-citation.json"}</w:instrText>
      </w:r>
      <w:r w:rsidR="000B0AC3">
        <w:fldChar w:fldCharType="separate"/>
      </w:r>
      <w:r w:rsidR="005477DB" w:rsidRPr="005477DB">
        <w:rPr>
          <w:noProof/>
        </w:rPr>
        <w:t>[92]</w:t>
      </w:r>
      <w:r w:rsidR="000B0AC3">
        <w:fldChar w:fldCharType="end"/>
      </w:r>
      <w:bookmarkEnd w:id="114"/>
      <w:r w:rsidR="00953098" w:rsidRPr="005A463A">
        <w:t>.</w:t>
      </w:r>
    </w:p>
    <w:p w14:paraId="5D65A7A4" w14:textId="77777777" w:rsidR="00953098" w:rsidRDefault="00953098" w:rsidP="00830EF8">
      <w:pPr>
        <w:rPr>
          <w:lang w:val="en-US"/>
        </w:rPr>
      </w:pPr>
      <w:bookmarkStart w:id="115" w:name="_Toc16755716"/>
      <w:r>
        <w:t>Ори</w:t>
      </w:r>
      <w:r w:rsidR="00771091">
        <w:t>г</w:t>
      </w:r>
      <w:r>
        <w:t>инальное</w:t>
      </w:r>
      <w:r w:rsidRPr="00217C30">
        <w:rPr>
          <w:lang w:val="en-US"/>
        </w:rPr>
        <w:t xml:space="preserve"> </w:t>
      </w:r>
      <w:r>
        <w:t>название</w:t>
      </w:r>
      <w:r w:rsidRPr="00217C30">
        <w:rPr>
          <w:lang w:val="en-US"/>
        </w:rPr>
        <w:t xml:space="preserve">: </w:t>
      </w:r>
      <w:r>
        <w:rPr>
          <w:lang w:val="en-US"/>
        </w:rPr>
        <w:t>The ECOG Scale of Performance Status</w:t>
      </w:r>
    </w:p>
    <w:p w14:paraId="1FDD3245" w14:textId="32BE6485" w:rsidR="00953098" w:rsidRPr="00771091" w:rsidRDefault="00953098" w:rsidP="00830EF8">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000B0AC3" w:rsidRPr="00E06F09">
        <w:t xml:space="preserve">. 1982. </w:t>
      </w:r>
      <w:r w:rsidRPr="00217C30">
        <w:t>Vol. 5, № 6. P. 649–65</w:t>
      </w:r>
      <w:r w:rsidRPr="00C47BAB">
        <w:t xml:space="preserve"> </w:t>
      </w:r>
      <w:bookmarkStart w:id="116" w:name="_Toc23601749"/>
      <w:r w:rsidR="000B0AC3">
        <w:fldChar w:fldCharType="begin" w:fldLock="1"/>
      </w:r>
      <w:r w:rsidR="005477DB">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2]","plainTextFormattedCitation":"[92]","previouslyFormattedCitation":"[91]"},"properties":{"noteIndex":0},"schema":"https://github.com/citation-style-language/schema/raw/master/csl-citation.json"}</w:instrText>
      </w:r>
      <w:r w:rsidR="000B0AC3">
        <w:fldChar w:fldCharType="separate"/>
      </w:r>
      <w:r w:rsidR="005477DB" w:rsidRPr="005477DB">
        <w:rPr>
          <w:noProof/>
        </w:rPr>
        <w:t>[92]</w:t>
      </w:r>
      <w:r w:rsidR="000B0AC3">
        <w:fldChar w:fldCharType="end"/>
      </w:r>
    </w:p>
    <w:bookmarkEnd w:id="116"/>
    <w:p w14:paraId="03DE45EE" w14:textId="77777777" w:rsidR="00953098" w:rsidRDefault="00953098" w:rsidP="00E92E00">
      <w:r>
        <w:t>Тип: шкала оценки</w:t>
      </w:r>
    </w:p>
    <w:p w14:paraId="012D6C2B" w14:textId="77777777" w:rsidR="00953098" w:rsidRDefault="00953098" w:rsidP="00E92E00">
      <w:r>
        <w:t xml:space="preserve">Назначение: клиническая оценка общего состояния пациента </w:t>
      </w:r>
    </w:p>
    <w:p w14:paraId="469B63A5" w14:textId="77777777" w:rsidR="00953098" w:rsidRDefault="00953098" w:rsidP="00B04401">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953098" w:rsidRPr="00265449" w14:paraId="40871C32" w14:textId="77777777" w:rsidTr="00C47BAB">
        <w:tc>
          <w:tcPr>
            <w:tcW w:w="1950" w:type="dxa"/>
          </w:tcPr>
          <w:p w14:paraId="524A895B" w14:textId="77777777" w:rsidR="00953098" w:rsidRPr="00B46C10" w:rsidRDefault="00953098" w:rsidP="00B04401">
            <w:pPr>
              <w:pStyle w:val="aff2"/>
              <w:ind w:firstLine="0"/>
              <w:rPr>
                <w:rStyle w:val="aa"/>
                <w:b w:val="0"/>
              </w:rPr>
            </w:pPr>
            <w:r>
              <w:rPr>
                <w:rStyle w:val="aa"/>
                <w:b w:val="0"/>
              </w:rPr>
              <w:t>С</w:t>
            </w:r>
            <w:r>
              <w:rPr>
                <w:rStyle w:val="aa"/>
              </w:rPr>
              <w:t>татус (баллы)</w:t>
            </w:r>
          </w:p>
        </w:tc>
        <w:tc>
          <w:tcPr>
            <w:tcW w:w="7615" w:type="dxa"/>
          </w:tcPr>
          <w:p w14:paraId="10845A41" w14:textId="77777777" w:rsidR="00953098" w:rsidRPr="00265449" w:rsidRDefault="00953098" w:rsidP="00B04401">
            <w:pPr>
              <w:pStyle w:val="aff2"/>
              <w:ind w:firstLine="36"/>
              <w:jc w:val="left"/>
              <w:rPr>
                <w:rStyle w:val="aa"/>
                <w:b w:val="0"/>
              </w:rPr>
            </w:pPr>
            <w:r>
              <w:rPr>
                <w:rStyle w:val="aa"/>
                <w:b w:val="0"/>
              </w:rPr>
              <w:t>О</w:t>
            </w:r>
            <w:r>
              <w:rPr>
                <w:rStyle w:val="aa"/>
              </w:rPr>
              <w:t>писание общего состояния пациента</w:t>
            </w:r>
          </w:p>
        </w:tc>
      </w:tr>
      <w:tr w:rsidR="00953098" w:rsidRPr="00265449" w14:paraId="7CC31064" w14:textId="77777777" w:rsidTr="00C47BAB">
        <w:tc>
          <w:tcPr>
            <w:tcW w:w="1950" w:type="dxa"/>
            <w:hideMark/>
          </w:tcPr>
          <w:p w14:paraId="1A5186EE" w14:textId="77777777" w:rsidR="00953098" w:rsidRPr="00265449" w:rsidRDefault="00953098" w:rsidP="004E3A70">
            <w:pPr>
              <w:pStyle w:val="aff2"/>
              <w:rPr>
                <w:rStyle w:val="aa"/>
                <w:b w:val="0"/>
                <w:lang w:val="en-US"/>
              </w:rPr>
            </w:pPr>
            <w:r w:rsidRPr="00265449">
              <w:rPr>
                <w:rStyle w:val="aa"/>
                <w:b w:val="0"/>
                <w:lang w:val="en-US"/>
              </w:rPr>
              <w:t>0</w:t>
            </w:r>
          </w:p>
        </w:tc>
        <w:tc>
          <w:tcPr>
            <w:tcW w:w="7615" w:type="dxa"/>
            <w:hideMark/>
          </w:tcPr>
          <w:p w14:paraId="44B206FE" w14:textId="77777777" w:rsidR="00953098" w:rsidRPr="00265449" w:rsidRDefault="00006FC5" w:rsidP="00830EF8">
            <w:pPr>
              <w:pStyle w:val="aff2"/>
              <w:ind w:firstLine="36"/>
              <w:jc w:val="left"/>
              <w:rPr>
                <w:rStyle w:val="aa"/>
                <w:b w:val="0"/>
              </w:rPr>
            </w:pPr>
            <w:r w:rsidRPr="00006FC5">
              <w:rPr>
                <w:rStyle w:val="aa"/>
                <w:b w:val="0"/>
              </w:rPr>
              <w:t>Па</w:t>
            </w:r>
            <w:r w:rsidRPr="00C47BAB">
              <w:rPr>
                <w:rStyle w:val="aa"/>
                <w:b w:val="0"/>
              </w:rPr>
              <w:t>циент</w:t>
            </w:r>
            <w:r w:rsidR="00953098" w:rsidRPr="00265449">
              <w:rPr>
                <w:rStyle w:val="aa"/>
                <w:b w:val="0"/>
              </w:rPr>
              <w:t xml:space="preserve"> полностью активен, способен выполнять все, как и до заболевания</w:t>
            </w:r>
          </w:p>
        </w:tc>
      </w:tr>
      <w:tr w:rsidR="00953098" w:rsidRPr="00265449" w14:paraId="1908F728" w14:textId="77777777" w:rsidTr="00C47BAB">
        <w:tc>
          <w:tcPr>
            <w:tcW w:w="1950" w:type="dxa"/>
            <w:hideMark/>
          </w:tcPr>
          <w:p w14:paraId="6258CF87" w14:textId="77777777" w:rsidR="00953098" w:rsidRPr="00265449" w:rsidRDefault="00953098" w:rsidP="004E3A70">
            <w:pPr>
              <w:pStyle w:val="aff2"/>
              <w:rPr>
                <w:rStyle w:val="aa"/>
                <w:b w:val="0"/>
              </w:rPr>
            </w:pPr>
            <w:r w:rsidRPr="00265449">
              <w:rPr>
                <w:rStyle w:val="aa"/>
                <w:b w:val="0"/>
              </w:rPr>
              <w:t>1</w:t>
            </w:r>
          </w:p>
        </w:tc>
        <w:tc>
          <w:tcPr>
            <w:tcW w:w="7615" w:type="dxa"/>
            <w:hideMark/>
          </w:tcPr>
          <w:p w14:paraId="041E49FC" w14:textId="77777777" w:rsidR="00953098" w:rsidRPr="00265449" w:rsidRDefault="00006FC5" w:rsidP="00830EF8">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953098" w:rsidRPr="00265449" w14:paraId="02D07A8B" w14:textId="77777777" w:rsidTr="00C47BAB">
        <w:tc>
          <w:tcPr>
            <w:tcW w:w="1950" w:type="dxa"/>
            <w:hideMark/>
          </w:tcPr>
          <w:p w14:paraId="07FE6C43" w14:textId="77777777" w:rsidR="00953098" w:rsidRPr="00265449" w:rsidRDefault="00953098" w:rsidP="004E3A70">
            <w:pPr>
              <w:pStyle w:val="aff2"/>
              <w:rPr>
                <w:rStyle w:val="aa"/>
                <w:b w:val="0"/>
              </w:rPr>
            </w:pPr>
            <w:r w:rsidRPr="00265449">
              <w:rPr>
                <w:rStyle w:val="aa"/>
                <w:b w:val="0"/>
              </w:rPr>
              <w:t>2</w:t>
            </w:r>
          </w:p>
        </w:tc>
        <w:tc>
          <w:tcPr>
            <w:tcW w:w="7615" w:type="dxa"/>
            <w:hideMark/>
          </w:tcPr>
          <w:p w14:paraId="468BF8B1" w14:textId="77777777" w:rsidR="00953098" w:rsidRPr="00265449" w:rsidRDefault="00006FC5" w:rsidP="00830EF8">
            <w:pPr>
              <w:pStyle w:val="aff2"/>
              <w:ind w:firstLine="36"/>
              <w:jc w:val="left"/>
              <w:rPr>
                <w:rStyle w:val="aa"/>
                <w:b w:val="0"/>
              </w:rPr>
            </w:pPr>
            <w:r w:rsidRPr="00006FC5">
              <w:rPr>
                <w:rStyle w:val="aa"/>
                <w:b w:val="0"/>
              </w:rPr>
              <w:t>Па</w:t>
            </w:r>
            <w:r w:rsidRPr="00867125">
              <w:rPr>
                <w:rStyle w:val="aa"/>
                <w:b w:val="0"/>
              </w:rPr>
              <w:t>циент</w:t>
            </w:r>
            <w:r w:rsidRPr="00265449">
              <w:rPr>
                <w:rStyle w:val="aa"/>
                <w:b w:val="0"/>
              </w:rPr>
              <w:t xml:space="preserve"> </w:t>
            </w:r>
            <w:r w:rsidR="00953098" w:rsidRPr="00265449">
              <w:rPr>
                <w:rStyle w:val="aa"/>
                <w:b w:val="0"/>
              </w:rPr>
              <w:t>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953098" w:rsidRPr="00265449" w14:paraId="6151D1CB" w14:textId="77777777" w:rsidTr="00C47BAB">
        <w:tc>
          <w:tcPr>
            <w:tcW w:w="1950" w:type="dxa"/>
            <w:hideMark/>
          </w:tcPr>
          <w:p w14:paraId="12F9CA9D" w14:textId="77777777" w:rsidR="00953098" w:rsidRPr="00265449" w:rsidRDefault="00953098" w:rsidP="004E3A70">
            <w:pPr>
              <w:pStyle w:val="aff2"/>
              <w:rPr>
                <w:rStyle w:val="aa"/>
                <w:b w:val="0"/>
              </w:rPr>
            </w:pPr>
            <w:r w:rsidRPr="00265449">
              <w:rPr>
                <w:rStyle w:val="aa"/>
                <w:b w:val="0"/>
              </w:rPr>
              <w:t>3</w:t>
            </w:r>
          </w:p>
        </w:tc>
        <w:tc>
          <w:tcPr>
            <w:tcW w:w="7615" w:type="dxa"/>
            <w:hideMark/>
          </w:tcPr>
          <w:p w14:paraId="13DEB1A5" w14:textId="77777777" w:rsidR="00953098" w:rsidRPr="00265449" w:rsidRDefault="00006FC5" w:rsidP="00830EF8">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способен лишь к ограниченному самообслуживанию, проводит в кресле или постели более 50% времени бодрствования</w:t>
            </w:r>
          </w:p>
        </w:tc>
      </w:tr>
      <w:tr w:rsidR="00953098" w:rsidRPr="00265449" w14:paraId="459C36F4" w14:textId="77777777" w:rsidTr="00C47BAB">
        <w:tc>
          <w:tcPr>
            <w:tcW w:w="1950" w:type="dxa"/>
            <w:hideMark/>
          </w:tcPr>
          <w:p w14:paraId="1AEA4432" w14:textId="77777777" w:rsidR="00953098" w:rsidRPr="00265449" w:rsidRDefault="00953098" w:rsidP="004E3A70">
            <w:pPr>
              <w:pStyle w:val="aff2"/>
              <w:rPr>
                <w:rStyle w:val="aa"/>
                <w:b w:val="0"/>
              </w:rPr>
            </w:pPr>
            <w:r w:rsidRPr="00265449">
              <w:rPr>
                <w:rStyle w:val="aa"/>
                <w:b w:val="0"/>
              </w:rPr>
              <w:t>4</w:t>
            </w:r>
          </w:p>
        </w:tc>
        <w:tc>
          <w:tcPr>
            <w:tcW w:w="7615" w:type="dxa"/>
            <w:hideMark/>
          </w:tcPr>
          <w:p w14:paraId="2846F7C6" w14:textId="77777777" w:rsidR="00953098" w:rsidRPr="00265449" w:rsidRDefault="00953098" w:rsidP="00830EF8">
            <w:pPr>
              <w:pStyle w:val="aff2"/>
              <w:ind w:firstLine="36"/>
              <w:jc w:val="left"/>
              <w:rPr>
                <w:rStyle w:val="aa"/>
                <w:b w:val="0"/>
              </w:rPr>
            </w:pPr>
            <w:r w:rsidRPr="00265449">
              <w:rPr>
                <w:rStyle w:val="aa"/>
                <w:b w:val="0"/>
              </w:rPr>
              <w:t>Инвалид, совершенно не способен к самообслуживанию, прикован к креслу или постели</w:t>
            </w:r>
          </w:p>
        </w:tc>
      </w:tr>
      <w:tr w:rsidR="005A463A" w:rsidRPr="00265449" w14:paraId="33265CE3" w14:textId="77777777" w:rsidTr="00C47BAB">
        <w:tc>
          <w:tcPr>
            <w:tcW w:w="1950" w:type="dxa"/>
          </w:tcPr>
          <w:p w14:paraId="14F5082F" w14:textId="77777777" w:rsidR="005A463A" w:rsidRPr="00265449" w:rsidRDefault="005A463A" w:rsidP="004E3A70">
            <w:pPr>
              <w:pStyle w:val="aff2"/>
              <w:rPr>
                <w:rStyle w:val="aa"/>
                <w:b w:val="0"/>
              </w:rPr>
            </w:pPr>
            <w:r>
              <w:rPr>
                <w:rStyle w:val="aa"/>
                <w:b w:val="0"/>
              </w:rPr>
              <w:t>5</w:t>
            </w:r>
          </w:p>
        </w:tc>
        <w:tc>
          <w:tcPr>
            <w:tcW w:w="7615" w:type="dxa"/>
          </w:tcPr>
          <w:p w14:paraId="1747A8E0" w14:textId="77777777" w:rsidR="005A463A" w:rsidRPr="00265449" w:rsidRDefault="005A463A" w:rsidP="00830EF8">
            <w:pPr>
              <w:pStyle w:val="aff2"/>
              <w:ind w:firstLine="36"/>
              <w:jc w:val="left"/>
              <w:rPr>
                <w:rStyle w:val="aa"/>
                <w:b w:val="0"/>
              </w:rPr>
            </w:pPr>
            <w:r>
              <w:rPr>
                <w:rStyle w:val="aa"/>
                <w:b w:val="0"/>
              </w:rPr>
              <w:t>Смерть</w:t>
            </w:r>
          </w:p>
        </w:tc>
      </w:tr>
      <w:bookmarkEnd w:id="115"/>
    </w:tbl>
    <w:p w14:paraId="61C63D31" w14:textId="77777777" w:rsidR="00953098" w:rsidRDefault="00953098" w:rsidP="004E3A70">
      <w:pPr>
        <w:rPr>
          <w:lang w:eastAsia="ru-RU" w:bidi="ru-RU"/>
        </w:rPr>
      </w:pPr>
    </w:p>
    <w:p w14:paraId="0D265AA5" w14:textId="77777777" w:rsidR="008F1171" w:rsidRPr="00D73887" w:rsidRDefault="008F1171" w:rsidP="005D3BBD">
      <w:pPr>
        <w:pStyle w:val="2"/>
        <w:spacing w:before="0"/>
      </w:pPr>
      <w:bookmarkStart w:id="117" w:name="_Toc100658241"/>
      <w:r>
        <w:t xml:space="preserve">Приложение </w:t>
      </w:r>
      <w:r w:rsidRPr="00D73887">
        <w:t>Г</w:t>
      </w:r>
      <w:r>
        <w:t>2.</w:t>
      </w:r>
      <w:r w:rsidRPr="00D73887">
        <w:t xml:space="preserve"> Шкала оценки </w:t>
      </w:r>
      <w:r>
        <w:t xml:space="preserve">коморбидности </w:t>
      </w:r>
      <w:r>
        <w:rPr>
          <w:lang w:val="en-US"/>
        </w:rPr>
        <w:t>CIRS</w:t>
      </w:r>
      <w:bookmarkEnd w:id="117"/>
    </w:p>
    <w:p w14:paraId="13701741" w14:textId="26D71ACD" w:rsidR="008F1171" w:rsidRPr="005A463A" w:rsidRDefault="008F1171" w:rsidP="004E3A70">
      <w:pPr>
        <w:ind w:firstLine="709"/>
      </w:pPr>
      <w:r>
        <w:t xml:space="preserve">Клиническая оценка </w:t>
      </w:r>
      <w:r w:rsidR="00086CF8">
        <w:t xml:space="preserve">коморбидности </w:t>
      </w:r>
      <w:r>
        <w:t xml:space="preserve">пациента с ХЛЛ/ЛМЛ </w:t>
      </w:r>
      <w:r w:rsidR="00086CF8">
        <w:t xml:space="preserve">может проводиться по Кумуляционной шкале коморбидности </w:t>
      </w:r>
      <w:r w:rsidR="000B0AC3">
        <w:fldChar w:fldCharType="begin" w:fldLock="1"/>
      </w:r>
      <w:r w:rsidR="005477DB">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3]","plainTextFormattedCitation":"[93]","previouslyFormattedCitation":"[92]"},"properties":{"noteIndex":0},"schema":"https://github.com/citation-style-language/schema/raw/master/csl-citation.json"}</w:instrText>
      </w:r>
      <w:r w:rsidR="000B0AC3">
        <w:fldChar w:fldCharType="separate"/>
      </w:r>
      <w:r w:rsidR="005477DB" w:rsidRPr="005477DB">
        <w:rPr>
          <w:noProof/>
        </w:rPr>
        <w:t>[93]</w:t>
      </w:r>
      <w:r w:rsidR="000B0AC3">
        <w:fldChar w:fldCharType="end"/>
      </w:r>
      <w:r w:rsidRPr="005A463A">
        <w:t>.</w:t>
      </w:r>
    </w:p>
    <w:p w14:paraId="4E38CBA4" w14:textId="77777777" w:rsidR="008F1171" w:rsidRPr="00086CF8" w:rsidRDefault="008F1171" w:rsidP="00830EF8">
      <w:pPr>
        <w:rPr>
          <w:lang w:val="en-US"/>
        </w:rPr>
      </w:pPr>
      <w:r>
        <w:t>Оригинальное</w:t>
      </w:r>
      <w:r w:rsidRPr="00086CF8">
        <w:rPr>
          <w:lang w:val="en-US"/>
        </w:rPr>
        <w:t xml:space="preserve"> </w:t>
      </w:r>
      <w:r>
        <w:t>название</w:t>
      </w:r>
      <w:r w:rsidRPr="00086CF8">
        <w:rPr>
          <w:lang w:val="en-US"/>
        </w:rPr>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Rating Scale</w:t>
      </w:r>
    </w:p>
    <w:p w14:paraId="73E920CD" w14:textId="4A412574" w:rsidR="008F1171" w:rsidRPr="0008146B" w:rsidRDefault="008F1171" w:rsidP="00830EF8">
      <w:pPr>
        <w:rPr>
          <w:lang w:val="en-US"/>
        </w:rPr>
      </w:pPr>
      <w:r>
        <w:t>Источник</w:t>
      </w:r>
      <w:r w:rsidR="000B0AC3" w:rsidRPr="0008146B">
        <w:t xml:space="preserve">: </w:t>
      </w:r>
      <w:r w:rsidR="00086CF8">
        <w:rPr>
          <w:lang w:val="en-US"/>
        </w:rPr>
        <w:t>Linn</w:t>
      </w:r>
      <w:r w:rsidR="000B0AC3" w:rsidRPr="0008146B">
        <w:t xml:space="preserve">, </w:t>
      </w:r>
      <w:r w:rsidR="00086CF8">
        <w:rPr>
          <w:lang w:val="en-US"/>
        </w:rPr>
        <w:t>B</w:t>
      </w:r>
      <w:r w:rsidR="000B0AC3" w:rsidRPr="0008146B">
        <w:t xml:space="preserve">. </w:t>
      </w:r>
      <w:r w:rsidRPr="00217C30">
        <w:rPr>
          <w:lang w:val="en-US"/>
        </w:rPr>
        <w:t>et</w:t>
      </w:r>
      <w:r w:rsidR="000B0AC3" w:rsidRPr="0008146B">
        <w:t xml:space="preserve"> </w:t>
      </w:r>
      <w:r w:rsidRPr="00217C30">
        <w:rPr>
          <w:lang w:val="en-US"/>
        </w:rPr>
        <w:t>al</w:t>
      </w:r>
      <w:r w:rsidR="000B0AC3" w:rsidRPr="0008146B">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 xml:space="preserve">Rating Scale. Journal of the American Geriatrics Society </w:t>
      </w:r>
      <w:r w:rsidR="000B0AC3">
        <w:fldChar w:fldCharType="begin" w:fldLock="1"/>
      </w:r>
      <w:r w:rsidR="005477DB">
        <w:rPr>
          <w:lang w:val="en-US"/>
        </w:rPr>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3]","plainTextFormattedCitation":"[93]","previouslyFormattedCitation":"[92]"},"properties":{"noteIndex":0},"schema":"https://github.com/citation-style-language/schema/raw/master/csl-citation.json"}</w:instrText>
      </w:r>
      <w:r w:rsidR="000B0AC3">
        <w:fldChar w:fldCharType="separate"/>
      </w:r>
      <w:r w:rsidR="005477DB" w:rsidRPr="005477DB">
        <w:rPr>
          <w:noProof/>
          <w:lang w:val="en-US"/>
        </w:rPr>
        <w:t>[93]</w:t>
      </w:r>
      <w:r w:rsidR="000B0AC3">
        <w:fldChar w:fldCharType="end"/>
      </w:r>
      <w:r w:rsidR="00086CF8">
        <w:rPr>
          <w:lang w:val="en-US"/>
        </w:rPr>
        <w:t>.</w:t>
      </w:r>
    </w:p>
    <w:p w14:paraId="519C4A96" w14:textId="77777777" w:rsidR="008F1171" w:rsidRPr="00086CF8" w:rsidRDefault="008F1171" w:rsidP="00830EF8">
      <w:r>
        <w:lastRenderedPageBreak/>
        <w:t>Тип</w:t>
      </w:r>
      <w:r w:rsidRPr="00086CF8">
        <w:t xml:space="preserve">: </w:t>
      </w:r>
      <w:r>
        <w:t>шкала</w:t>
      </w:r>
      <w:r w:rsidRPr="00086CF8">
        <w:t xml:space="preserve"> </w:t>
      </w:r>
      <w:r>
        <w:t>оценки</w:t>
      </w:r>
    </w:p>
    <w:p w14:paraId="73E64EE8" w14:textId="77777777" w:rsidR="008F1171" w:rsidRDefault="008F1171" w:rsidP="00E92E00">
      <w:r>
        <w:t>Назначение: клиническая оценка</w:t>
      </w:r>
      <w:r w:rsidR="00086CF8">
        <w:t xml:space="preserve"> коморбидности</w:t>
      </w:r>
      <w:r>
        <w:t xml:space="preserve"> </w:t>
      </w:r>
    </w:p>
    <w:p w14:paraId="656E0221" w14:textId="77777777" w:rsidR="008F1171" w:rsidRDefault="008F1171" w:rsidP="00E92E00">
      <w:r>
        <w:t xml:space="preserve">Содержание и интерпретация: </w:t>
      </w:r>
    </w:p>
    <w:p w14:paraId="4854A2E6" w14:textId="77777777" w:rsidR="00953098" w:rsidRDefault="00953098" w:rsidP="00B04401">
      <w:pPr>
        <w:ind w:firstLine="709"/>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1"/>
        <w:gridCol w:w="650"/>
        <w:gridCol w:w="651"/>
        <w:gridCol w:w="651"/>
        <w:gridCol w:w="651"/>
        <w:gridCol w:w="651"/>
      </w:tblGrid>
      <w:tr w:rsidR="00086CF8" w14:paraId="05C7077E" w14:textId="77777777" w:rsidTr="00A76E18">
        <w:tc>
          <w:tcPr>
            <w:tcW w:w="6091" w:type="dxa"/>
          </w:tcPr>
          <w:p w14:paraId="71FA3582" w14:textId="77777777" w:rsidR="00086CF8" w:rsidRDefault="00086CF8" w:rsidP="002F68E0"/>
        </w:tc>
        <w:tc>
          <w:tcPr>
            <w:tcW w:w="3254" w:type="dxa"/>
            <w:gridSpan w:val="5"/>
          </w:tcPr>
          <w:p w14:paraId="26E3A1E8" w14:textId="77777777" w:rsidR="00B078C3" w:rsidRDefault="00086CF8" w:rsidP="002F68E0">
            <w:r>
              <w:t>Баллы</w:t>
            </w:r>
          </w:p>
        </w:tc>
      </w:tr>
      <w:tr w:rsidR="00086CF8" w14:paraId="675F67FC" w14:textId="77777777" w:rsidTr="00A76E18">
        <w:tc>
          <w:tcPr>
            <w:tcW w:w="6091" w:type="dxa"/>
          </w:tcPr>
          <w:p w14:paraId="3F7727D1" w14:textId="77777777" w:rsidR="00086CF8" w:rsidRDefault="00086CF8" w:rsidP="002F68E0"/>
        </w:tc>
        <w:tc>
          <w:tcPr>
            <w:tcW w:w="650" w:type="dxa"/>
          </w:tcPr>
          <w:p w14:paraId="593F5BDC" w14:textId="77777777" w:rsidR="00B078C3" w:rsidRDefault="00F242FD" w:rsidP="002F68E0">
            <w:r>
              <w:t>0</w:t>
            </w:r>
          </w:p>
        </w:tc>
        <w:tc>
          <w:tcPr>
            <w:tcW w:w="651" w:type="dxa"/>
          </w:tcPr>
          <w:p w14:paraId="6EB3E614" w14:textId="77777777" w:rsidR="00B078C3" w:rsidRDefault="00F242FD" w:rsidP="002F68E0">
            <w:r>
              <w:t>1</w:t>
            </w:r>
          </w:p>
        </w:tc>
        <w:tc>
          <w:tcPr>
            <w:tcW w:w="651" w:type="dxa"/>
          </w:tcPr>
          <w:p w14:paraId="068E8155" w14:textId="77777777" w:rsidR="00B078C3" w:rsidRDefault="00F242FD" w:rsidP="002F68E0">
            <w:r>
              <w:t>2</w:t>
            </w:r>
          </w:p>
        </w:tc>
        <w:tc>
          <w:tcPr>
            <w:tcW w:w="651" w:type="dxa"/>
          </w:tcPr>
          <w:p w14:paraId="24045B4B" w14:textId="77777777" w:rsidR="00B078C3" w:rsidRDefault="00F242FD" w:rsidP="002F68E0">
            <w:r>
              <w:t>3</w:t>
            </w:r>
          </w:p>
        </w:tc>
        <w:tc>
          <w:tcPr>
            <w:tcW w:w="651" w:type="dxa"/>
          </w:tcPr>
          <w:p w14:paraId="562F15AD" w14:textId="77777777" w:rsidR="00B078C3" w:rsidRDefault="00F242FD" w:rsidP="002F68E0">
            <w:r>
              <w:t>4</w:t>
            </w:r>
          </w:p>
        </w:tc>
      </w:tr>
      <w:tr w:rsidR="00086CF8" w14:paraId="7A01B29C" w14:textId="77777777" w:rsidTr="00A76E18">
        <w:tc>
          <w:tcPr>
            <w:tcW w:w="6091" w:type="dxa"/>
          </w:tcPr>
          <w:p w14:paraId="52251C17" w14:textId="77777777" w:rsidR="00086CF8" w:rsidRDefault="00086CF8" w:rsidP="002F68E0">
            <w:r>
              <w:t>Болезни сердца</w:t>
            </w:r>
          </w:p>
        </w:tc>
        <w:tc>
          <w:tcPr>
            <w:tcW w:w="650" w:type="dxa"/>
          </w:tcPr>
          <w:p w14:paraId="74B38D9F" w14:textId="77777777" w:rsidR="00086CF8" w:rsidRDefault="00086CF8" w:rsidP="002F68E0"/>
        </w:tc>
        <w:tc>
          <w:tcPr>
            <w:tcW w:w="651" w:type="dxa"/>
          </w:tcPr>
          <w:p w14:paraId="274D02DA" w14:textId="77777777" w:rsidR="00086CF8" w:rsidRDefault="00086CF8" w:rsidP="002F68E0"/>
        </w:tc>
        <w:tc>
          <w:tcPr>
            <w:tcW w:w="651" w:type="dxa"/>
          </w:tcPr>
          <w:p w14:paraId="507322DC" w14:textId="77777777" w:rsidR="00086CF8" w:rsidRDefault="00086CF8" w:rsidP="002F68E0"/>
        </w:tc>
        <w:tc>
          <w:tcPr>
            <w:tcW w:w="651" w:type="dxa"/>
          </w:tcPr>
          <w:p w14:paraId="6C0D3E91" w14:textId="77777777" w:rsidR="00086CF8" w:rsidRDefault="00086CF8" w:rsidP="002F68E0"/>
        </w:tc>
        <w:tc>
          <w:tcPr>
            <w:tcW w:w="651" w:type="dxa"/>
          </w:tcPr>
          <w:p w14:paraId="5326290D" w14:textId="77777777" w:rsidR="00086CF8" w:rsidRDefault="00086CF8" w:rsidP="002F68E0"/>
        </w:tc>
      </w:tr>
      <w:tr w:rsidR="00086CF8" w14:paraId="54BAA324" w14:textId="77777777" w:rsidTr="00A76E18">
        <w:tc>
          <w:tcPr>
            <w:tcW w:w="6091" w:type="dxa"/>
          </w:tcPr>
          <w:p w14:paraId="2E2DF12D" w14:textId="77777777" w:rsidR="00086CF8" w:rsidRDefault="00086CF8" w:rsidP="002F68E0">
            <w:r>
              <w:t>Болезни сосудов (кровеносных и лимфатических)</w:t>
            </w:r>
          </w:p>
        </w:tc>
        <w:tc>
          <w:tcPr>
            <w:tcW w:w="650" w:type="dxa"/>
          </w:tcPr>
          <w:p w14:paraId="338A1168" w14:textId="77777777" w:rsidR="00086CF8" w:rsidRDefault="00086CF8" w:rsidP="002F68E0"/>
        </w:tc>
        <w:tc>
          <w:tcPr>
            <w:tcW w:w="651" w:type="dxa"/>
          </w:tcPr>
          <w:p w14:paraId="52CA9640" w14:textId="77777777" w:rsidR="00086CF8" w:rsidRDefault="00086CF8" w:rsidP="002F68E0"/>
        </w:tc>
        <w:tc>
          <w:tcPr>
            <w:tcW w:w="651" w:type="dxa"/>
          </w:tcPr>
          <w:p w14:paraId="40F2FC6D" w14:textId="77777777" w:rsidR="00086CF8" w:rsidRDefault="00086CF8" w:rsidP="002F68E0"/>
        </w:tc>
        <w:tc>
          <w:tcPr>
            <w:tcW w:w="651" w:type="dxa"/>
          </w:tcPr>
          <w:p w14:paraId="44CAC002" w14:textId="77777777" w:rsidR="00086CF8" w:rsidRDefault="00086CF8" w:rsidP="002F68E0"/>
        </w:tc>
        <w:tc>
          <w:tcPr>
            <w:tcW w:w="651" w:type="dxa"/>
          </w:tcPr>
          <w:p w14:paraId="3134E179" w14:textId="77777777" w:rsidR="00086CF8" w:rsidRDefault="00086CF8" w:rsidP="002F68E0"/>
        </w:tc>
      </w:tr>
      <w:tr w:rsidR="00086CF8" w14:paraId="4196135D" w14:textId="77777777" w:rsidTr="00A76E18">
        <w:tc>
          <w:tcPr>
            <w:tcW w:w="6091" w:type="dxa"/>
          </w:tcPr>
          <w:p w14:paraId="17118129" w14:textId="77777777" w:rsidR="00086CF8" w:rsidRDefault="00086CF8" w:rsidP="002F68E0">
            <w:r>
              <w:t>Болезни крови (костного мозга, селезенки и периферической крови</w:t>
            </w:r>
          </w:p>
        </w:tc>
        <w:tc>
          <w:tcPr>
            <w:tcW w:w="650" w:type="dxa"/>
          </w:tcPr>
          <w:p w14:paraId="1594B6A6" w14:textId="77777777" w:rsidR="00086CF8" w:rsidRDefault="00086CF8" w:rsidP="002F68E0"/>
        </w:tc>
        <w:tc>
          <w:tcPr>
            <w:tcW w:w="651" w:type="dxa"/>
          </w:tcPr>
          <w:p w14:paraId="052FACFD" w14:textId="77777777" w:rsidR="00086CF8" w:rsidRDefault="00086CF8" w:rsidP="002F68E0"/>
        </w:tc>
        <w:tc>
          <w:tcPr>
            <w:tcW w:w="651" w:type="dxa"/>
          </w:tcPr>
          <w:p w14:paraId="110C1F9C" w14:textId="77777777" w:rsidR="00086CF8" w:rsidRDefault="00086CF8" w:rsidP="002F68E0"/>
        </w:tc>
        <w:tc>
          <w:tcPr>
            <w:tcW w:w="651" w:type="dxa"/>
          </w:tcPr>
          <w:p w14:paraId="192551E8" w14:textId="77777777" w:rsidR="00086CF8" w:rsidRDefault="00086CF8" w:rsidP="002F68E0"/>
        </w:tc>
        <w:tc>
          <w:tcPr>
            <w:tcW w:w="651" w:type="dxa"/>
          </w:tcPr>
          <w:p w14:paraId="47C3E787" w14:textId="77777777" w:rsidR="00086CF8" w:rsidRDefault="00086CF8" w:rsidP="002F68E0"/>
        </w:tc>
      </w:tr>
      <w:tr w:rsidR="00086CF8" w14:paraId="642088F3" w14:textId="77777777" w:rsidTr="00A76E18">
        <w:tc>
          <w:tcPr>
            <w:tcW w:w="6091" w:type="dxa"/>
          </w:tcPr>
          <w:p w14:paraId="3571B126" w14:textId="77777777" w:rsidR="00086CF8" w:rsidRDefault="00086CF8" w:rsidP="002F68E0">
            <w:r>
              <w:t>Болезни органов дыхательной системы (трахеи, бронхов и легких)</w:t>
            </w:r>
          </w:p>
        </w:tc>
        <w:tc>
          <w:tcPr>
            <w:tcW w:w="650" w:type="dxa"/>
          </w:tcPr>
          <w:p w14:paraId="65A5DAE4" w14:textId="77777777" w:rsidR="00086CF8" w:rsidRDefault="00086CF8" w:rsidP="002F68E0"/>
        </w:tc>
        <w:tc>
          <w:tcPr>
            <w:tcW w:w="651" w:type="dxa"/>
          </w:tcPr>
          <w:p w14:paraId="26CB3FBC" w14:textId="77777777" w:rsidR="00086CF8" w:rsidRDefault="00086CF8" w:rsidP="002F68E0"/>
        </w:tc>
        <w:tc>
          <w:tcPr>
            <w:tcW w:w="651" w:type="dxa"/>
          </w:tcPr>
          <w:p w14:paraId="5E58E025" w14:textId="77777777" w:rsidR="00086CF8" w:rsidRDefault="00086CF8" w:rsidP="002F68E0"/>
        </w:tc>
        <w:tc>
          <w:tcPr>
            <w:tcW w:w="651" w:type="dxa"/>
          </w:tcPr>
          <w:p w14:paraId="129BC4E9" w14:textId="77777777" w:rsidR="00086CF8" w:rsidRDefault="00086CF8" w:rsidP="002F68E0"/>
        </w:tc>
        <w:tc>
          <w:tcPr>
            <w:tcW w:w="651" w:type="dxa"/>
          </w:tcPr>
          <w:p w14:paraId="7CDDCD79" w14:textId="77777777" w:rsidR="00086CF8" w:rsidRDefault="00086CF8" w:rsidP="002F68E0"/>
        </w:tc>
      </w:tr>
      <w:tr w:rsidR="00086CF8" w14:paraId="061D6A75" w14:textId="77777777" w:rsidTr="00A76E18">
        <w:tc>
          <w:tcPr>
            <w:tcW w:w="6091" w:type="dxa"/>
          </w:tcPr>
          <w:p w14:paraId="4F32C4FE" w14:textId="77777777" w:rsidR="00086CF8" w:rsidRDefault="00086CF8" w:rsidP="002F68E0">
            <w:r>
              <w:t>Болезни органов чувств (глаз, носа, ушей, глотки и гортани)</w:t>
            </w:r>
          </w:p>
        </w:tc>
        <w:tc>
          <w:tcPr>
            <w:tcW w:w="650" w:type="dxa"/>
          </w:tcPr>
          <w:p w14:paraId="69BC21A2" w14:textId="77777777" w:rsidR="00086CF8" w:rsidRDefault="00086CF8" w:rsidP="002F68E0"/>
        </w:tc>
        <w:tc>
          <w:tcPr>
            <w:tcW w:w="651" w:type="dxa"/>
          </w:tcPr>
          <w:p w14:paraId="71632A20" w14:textId="77777777" w:rsidR="00086CF8" w:rsidRDefault="00086CF8" w:rsidP="002F68E0"/>
        </w:tc>
        <w:tc>
          <w:tcPr>
            <w:tcW w:w="651" w:type="dxa"/>
          </w:tcPr>
          <w:p w14:paraId="04540B82" w14:textId="77777777" w:rsidR="00086CF8" w:rsidRDefault="00086CF8" w:rsidP="002F68E0"/>
        </w:tc>
        <w:tc>
          <w:tcPr>
            <w:tcW w:w="651" w:type="dxa"/>
          </w:tcPr>
          <w:p w14:paraId="274A33B3" w14:textId="77777777" w:rsidR="00086CF8" w:rsidRDefault="00086CF8" w:rsidP="002F68E0"/>
        </w:tc>
        <w:tc>
          <w:tcPr>
            <w:tcW w:w="651" w:type="dxa"/>
          </w:tcPr>
          <w:p w14:paraId="64AE19B7" w14:textId="77777777" w:rsidR="00086CF8" w:rsidRDefault="00086CF8" w:rsidP="002F68E0"/>
        </w:tc>
      </w:tr>
      <w:tr w:rsidR="00086CF8" w14:paraId="6EE56B99" w14:textId="77777777" w:rsidTr="00A76E18">
        <w:tc>
          <w:tcPr>
            <w:tcW w:w="6091" w:type="dxa"/>
          </w:tcPr>
          <w:p w14:paraId="3189D057" w14:textId="77777777" w:rsidR="00086CF8" w:rsidRDefault="00086CF8" w:rsidP="002F68E0">
            <w:r>
              <w:t>Болезни органов верхних отделов пищеварительной системы (пищевода, желудка, двенадцатиперстной кишки, поджелудочной железы (не включая СД) и желчного пузыря)</w:t>
            </w:r>
          </w:p>
        </w:tc>
        <w:tc>
          <w:tcPr>
            <w:tcW w:w="650" w:type="dxa"/>
          </w:tcPr>
          <w:p w14:paraId="0F0A582D" w14:textId="77777777" w:rsidR="00086CF8" w:rsidRDefault="00086CF8" w:rsidP="002F68E0"/>
        </w:tc>
        <w:tc>
          <w:tcPr>
            <w:tcW w:w="651" w:type="dxa"/>
          </w:tcPr>
          <w:p w14:paraId="1AE55D2A" w14:textId="77777777" w:rsidR="00086CF8" w:rsidRDefault="00086CF8" w:rsidP="002F68E0"/>
        </w:tc>
        <w:tc>
          <w:tcPr>
            <w:tcW w:w="651" w:type="dxa"/>
          </w:tcPr>
          <w:p w14:paraId="6C33CB2E" w14:textId="77777777" w:rsidR="00086CF8" w:rsidRDefault="00086CF8" w:rsidP="002F68E0"/>
        </w:tc>
        <w:tc>
          <w:tcPr>
            <w:tcW w:w="651" w:type="dxa"/>
          </w:tcPr>
          <w:p w14:paraId="1A068306" w14:textId="77777777" w:rsidR="00086CF8" w:rsidRDefault="00086CF8" w:rsidP="002F68E0"/>
        </w:tc>
        <w:tc>
          <w:tcPr>
            <w:tcW w:w="651" w:type="dxa"/>
          </w:tcPr>
          <w:p w14:paraId="06DD3275" w14:textId="77777777" w:rsidR="00086CF8" w:rsidRDefault="00086CF8" w:rsidP="002F68E0"/>
        </w:tc>
      </w:tr>
      <w:tr w:rsidR="00086CF8" w14:paraId="3C11FFA7" w14:textId="77777777" w:rsidTr="00A76E18">
        <w:tc>
          <w:tcPr>
            <w:tcW w:w="6091" w:type="dxa"/>
          </w:tcPr>
          <w:p w14:paraId="725DB627" w14:textId="77777777" w:rsidR="00086CF8" w:rsidRDefault="00086CF8" w:rsidP="002F68E0">
            <w:r>
              <w:t>Болезни органов нижних отделов пищеварительной системы (тонкого и толстого кишечника)</w:t>
            </w:r>
          </w:p>
        </w:tc>
        <w:tc>
          <w:tcPr>
            <w:tcW w:w="650" w:type="dxa"/>
          </w:tcPr>
          <w:p w14:paraId="1021F3D3" w14:textId="77777777" w:rsidR="00086CF8" w:rsidRDefault="00086CF8" w:rsidP="002F68E0"/>
        </w:tc>
        <w:tc>
          <w:tcPr>
            <w:tcW w:w="651" w:type="dxa"/>
          </w:tcPr>
          <w:p w14:paraId="0193B0A9" w14:textId="77777777" w:rsidR="00086CF8" w:rsidRDefault="00086CF8" w:rsidP="002F68E0"/>
        </w:tc>
        <w:tc>
          <w:tcPr>
            <w:tcW w:w="651" w:type="dxa"/>
          </w:tcPr>
          <w:p w14:paraId="19ECF00E" w14:textId="77777777" w:rsidR="00086CF8" w:rsidRDefault="00086CF8" w:rsidP="002F68E0"/>
        </w:tc>
        <w:tc>
          <w:tcPr>
            <w:tcW w:w="651" w:type="dxa"/>
          </w:tcPr>
          <w:p w14:paraId="31C20674" w14:textId="77777777" w:rsidR="00086CF8" w:rsidRDefault="00086CF8" w:rsidP="002F68E0"/>
        </w:tc>
        <w:tc>
          <w:tcPr>
            <w:tcW w:w="651" w:type="dxa"/>
          </w:tcPr>
          <w:p w14:paraId="7B7E6C69" w14:textId="77777777" w:rsidR="00086CF8" w:rsidRDefault="00086CF8" w:rsidP="002F68E0"/>
        </w:tc>
      </w:tr>
      <w:tr w:rsidR="00086CF8" w14:paraId="4FA47FF1" w14:textId="77777777" w:rsidTr="00A76E18">
        <w:tc>
          <w:tcPr>
            <w:tcW w:w="6091" w:type="dxa"/>
          </w:tcPr>
          <w:p w14:paraId="19898382" w14:textId="77777777" w:rsidR="00086CF8" w:rsidRDefault="00F242FD" w:rsidP="002F68E0">
            <w:r>
              <w:t>Болезни печени</w:t>
            </w:r>
          </w:p>
        </w:tc>
        <w:tc>
          <w:tcPr>
            <w:tcW w:w="650" w:type="dxa"/>
          </w:tcPr>
          <w:p w14:paraId="4B86E3E6" w14:textId="77777777" w:rsidR="00086CF8" w:rsidRDefault="00086CF8" w:rsidP="002F68E0"/>
        </w:tc>
        <w:tc>
          <w:tcPr>
            <w:tcW w:w="651" w:type="dxa"/>
          </w:tcPr>
          <w:p w14:paraId="10E1C7F3" w14:textId="77777777" w:rsidR="00086CF8" w:rsidRDefault="00086CF8" w:rsidP="002F68E0"/>
        </w:tc>
        <w:tc>
          <w:tcPr>
            <w:tcW w:w="651" w:type="dxa"/>
          </w:tcPr>
          <w:p w14:paraId="40C05D24" w14:textId="77777777" w:rsidR="00086CF8" w:rsidRDefault="00086CF8" w:rsidP="002F68E0"/>
        </w:tc>
        <w:tc>
          <w:tcPr>
            <w:tcW w:w="651" w:type="dxa"/>
          </w:tcPr>
          <w:p w14:paraId="2EC1F9D5" w14:textId="77777777" w:rsidR="00086CF8" w:rsidRDefault="00086CF8" w:rsidP="002F68E0"/>
        </w:tc>
        <w:tc>
          <w:tcPr>
            <w:tcW w:w="651" w:type="dxa"/>
          </w:tcPr>
          <w:p w14:paraId="629A2C5B" w14:textId="77777777" w:rsidR="00086CF8" w:rsidRDefault="00086CF8" w:rsidP="002F68E0"/>
        </w:tc>
      </w:tr>
      <w:tr w:rsidR="00086CF8" w14:paraId="066BB8B2" w14:textId="77777777" w:rsidTr="00A76E18">
        <w:tc>
          <w:tcPr>
            <w:tcW w:w="6091" w:type="dxa"/>
          </w:tcPr>
          <w:p w14:paraId="74CD1511" w14:textId="77777777" w:rsidR="00086CF8" w:rsidRDefault="00F242FD" w:rsidP="002F68E0">
            <w:r>
              <w:t>Болезни почек</w:t>
            </w:r>
          </w:p>
        </w:tc>
        <w:tc>
          <w:tcPr>
            <w:tcW w:w="650" w:type="dxa"/>
          </w:tcPr>
          <w:p w14:paraId="7AAE292E" w14:textId="77777777" w:rsidR="00086CF8" w:rsidRDefault="00086CF8" w:rsidP="002F68E0"/>
        </w:tc>
        <w:tc>
          <w:tcPr>
            <w:tcW w:w="651" w:type="dxa"/>
          </w:tcPr>
          <w:p w14:paraId="066EBB3B" w14:textId="77777777" w:rsidR="00086CF8" w:rsidRDefault="00086CF8" w:rsidP="002F68E0"/>
        </w:tc>
        <w:tc>
          <w:tcPr>
            <w:tcW w:w="651" w:type="dxa"/>
          </w:tcPr>
          <w:p w14:paraId="6111811A" w14:textId="77777777" w:rsidR="00086CF8" w:rsidRDefault="00086CF8" w:rsidP="002F68E0"/>
        </w:tc>
        <w:tc>
          <w:tcPr>
            <w:tcW w:w="651" w:type="dxa"/>
          </w:tcPr>
          <w:p w14:paraId="7792A4E6" w14:textId="77777777" w:rsidR="00086CF8" w:rsidRDefault="00086CF8" w:rsidP="002F68E0"/>
        </w:tc>
        <w:tc>
          <w:tcPr>
            <w:tcW w:w="651" w:type="dxa"/>
          </w:tcPr>
          <w:p w14:paraId="4FCCFF51" w14:textId="77777777" w:rsidR="00086CF8" w:rsidRDefault="00086CF8" w:rsidP="002F68E0"/>
        </w:tc>
      </w:tr>
      <w:tr w:rsidR="00086CF8" w14:paraId="39D05B49" w14:textId="77777777" w:rsidTr="00A76E18">
        <w:tc>
          <w:tcPr>
            <w:tcW w:w="6091" w:type="dxa"/>
          </w:tcPr>
          <w:p w14:paraId="6D993836" w14:textId="77777777" w:rsidR="00086CF8" w:rsidRDefault="00F242FD" w:rsidP="002F68E0">
            <w:r>
              <w:t>Болезни органов мочеполовой системы (мочеточников, мочевого пузыря, мочеиспускательного канала, предстательной железы и половых органов)</w:t>
            </w:r>
          </w:p>
        </w:tc>
        <w:tc>
          <w:tcPr>
            <w:tcW w:w="650" w:type="dxa"/>
          </w:tcPr>
          <w:p w14:paraId="2A0E6E9F" w14:textId="77777777" w:rsidR="00086CF8" w:rsidRDefault="00086CF8" w:rsidP="002F68E0"/>
        </w:tc>
        <w:tc>
          <w:tcPr>
            <w:tcW w:w="651" w:type="dxa"/>
          </w:tcPr>
          <w:p w14:paraId="06B69F1C" w14:textId="77777777" w:rsidR="00086CF8" w:rsidRDefault="00086CF8" w:rsidP="002F68E0"/>
        </w:tc>
        <w:tc>
          <w:tcPr>
            <w:tcW w:w="651" w:type="dxa"/>
          </w:tcPr>
          <w:p w14:paraId="2702A461" w14:textId="77777777" w:rsidR="00086CF8" w:rsidRDefault="00086CF8" w:rsidP="002F68E0"/>
        </w:tc>
        <w:tc>
          <w:tcPr>
            <w:tcW w:w="651" w:type="dxa"/>
          </w:tcPr>
          <w:p w14:paraId="2B68E15A" w14:textId="77777777" w:rsidR="00086CF8" w:rsidRDefault="00086CF8" w:rsidP="002F68E0"/>
        </w:tc>
        <w:tc>
          <w:tcPr>
            <w:tcW w:w="651" w:type="dxa"/>
          </w:tcPr>
          <w:p w14:paraId="7199F170" w14:textId="77777777" w:rsidR="00086CF8" w:rsidRDefault="00086CF8" w:rsidP="002F68E0"/>
        </w:tc>
      </w:tr>
      <w:tr w:rsidR="00086CF8" w14:paraId="7005F7B9" w14:textId="77777777" w:rsidTr="00A76E18">
        <w:tc>
          <w:tcPr>
            <w:tcW w:w="6091" w:type="dxa"/>
          </w:tcPr>
          <w:p w14:paraId="094AD444" w14:textId="77777777" w:rsidR="00086CF8" w:rsidRDefault="00F242FD" w:rsidP="002F68E0">
            <w:r>
              <w:t>Болезни органов опорно-двигательной системы (мышц, суставов, костей) и кожных покровов</w:t>
            </w:r>
          </w:p>
        </w:tc>
        <w:tc>
          <w:tcPr>
            <w:tcW w:w="650" w:type="dxa"/>
          </w:tcPr>
          <w:p w14:paraId="16BDF8E4" w14:textId="77777777" w:rsidR="00086CF8" w:rsidRDefault="00086CF8" w:rsidP="002F68E0"/>
        </w:tc>
        <w:tc>
          <w:tcPr>
            <w:tcW w:w="651" w:type="dxa"/>
          </w:tcPr>
          <w:p w14:paraId="1102018C" w14:textId="77777777" w:rsidR="00086CF8" w:rsidRDefault="00086CF8" w:rsidP="002F68E0"/>
        </w:tc>
        <w:tc>
          <w:tcPr>
            <w:tcW w:w="651" w:type="dxa"/>
          </w:tcPr>
          <w:p w14:paraId="15020C9D" w14:textId="77777777" w:rsidR="00086CF8" w:rsidRDefault="00086CF8" w:rsidP="002F68E0"/>
        </w:tc>
        <w:tc>
          <w:tcPr>
            <w:tcW w:w="651" w:type="dxa"/>
          </w:tcPr>
          <w:p w14:paraId="0AAA91B8" w14:textId="77777777" w:rsidR="00086CF8" w:rsidRDefault="00086CF8" w:rsidP="002F68E0"/>
        </w:tc>
        <w:tc>
          <w:tcPr>
            <w:tcW w:w="651" w:type="dxa"/>
          </w:tcPr>
          <w:p w14:paraId="4CA4F98A" w14:textId="77777777" w:rsidR="00086CF8" w:rsidRDefault="00086CF8" w:rsidP="002F68E0"/>
        </w:tc>
      </w:tr>
      <w:tr w:rsidR="00F242FD" w14:paraId="28FBE61B" w14:textId="77777777" w:rsidTr="00A76E18">
        <w:tc>
          <w:tcPr>
            <w:tcW w:w="6091" w:type="dxa"/>
          </w:tcPr>
          <w:p w14:paraId="2FFD772F" w14:textId="77777777" w:rsidR="00F242FD" w:rsidRDefault="00F242FD" w:rsidP="002F68E0">
            <w:r>
              <w:t>Болезни органов центральной и периферической нервной системы (головного мозга, спинного мозга и нервов)</w:t>
            </w:r>
          </w:p>
        </w:tc>
        <w:tc>
          <w:tcPr>
            <w:tcW w:w="650" w:type="dxa"/>
          </w:tcPr>
          <w:p w14:paraId="29D20D08" w14:textId="77777777" w:rsidR="00F242FD" w:rsidRDefault="00F242FD" w:rsidP="002F68E0"/>
        </w:tc>
        <w:tc>
          <w:tcPr>
            <w:tcW w:w="651" w:type="dxa"/>
          </w:tcPr>
          <w:p w14:paraId="7A4AC644" w14:textId="77777777" w:rsidR="00F242FD" w:rsidRDefault="00F242FD" w:rsidP="002F68E0"/>
        </w:tc>
        <w:tc>
          <w:tcPr>
            <w:tcW w:w="651" w:type="dxa"/>
          </w:tcPr>
          <w:p w14:paraId="21A52128" w14:textId="77777777" w:rsidR="00F242FD" w:rsidRDefault="00F242FD" w:rsidP="002F68E0"/>
        </w:tc>
        <w:tc>
          <w:tcPr>
            <w:tcW w:w="651" w:type="dxa"/>
          </w:tcPr>
          <w:p w14:paraId="56F5B826" w14:textId="77777777" w:rsidR="00F242FD" w:rsidRDefault="00F242FD" w:rsidP="002F68E0"/>
        </w:tc>
        <w:tc>
          <w:tcPr>
            <w:tcW w:w="651" w:type="dxa"/>
          </w:tcPr>
          <w:p w14:paraId="2BA6619F" w14:textId="77777777" w:rsidR="00F242FD" w:rsidRDefault="00F242FD" w:rsidP="002F68E0"/>
        </w:tc>
      </w:tr>
      <w:tr w:rsidR="00F242FD" w14:paraId="53592A65" w14:textId="77777777" w:rsidTr="00A76E18">
        <w:tc>
          <w:tcPr>
            <w:tcW w:w="6091" w:type="dxa"/>
          </w:tcPr>
          <w:p w14:paraId="62B76F60" w14:textId="77777777" w:rsidR="00F242FD" w:rsidRDefault="00F242FD" w:rsidP="002F68E0">
            <w:r>
              <w:t>Болезни органов эндокринной системы и нарушения метаболизма (включая сахарный диабет)</w:t>
            </w:r>
          </w:p>
        </w:tc>
        <w:tc>
          <w:tcPr>
            <w:tcW w:w="650" w:type="dxa"/>
          </w:tcPr>
          <w:p w14:paraId="3238A059" w14:textId="77777777" w:rsidR="00F242FD" w:rsidRDefault="00F242FD" w:rsidP="002F68E0"/>
        </w:tc>
        <w:tc>
          <w:tcPr>
            <w:tcW w:w="651" w:type="dxa"/>
          </w:tcPr>
          <w:p w14:paraId="416C5471" w14:textId="77777777" w:rsidR="00F242FD" w:rsidRDefault="00F242FD" w:rsidP="002F68E0"/>
        </w:tc>
        <w:tc>
          <w:tcPr>
            <w:tcW w:w="651" w:type="dxa"/>
          </w:tcPr>
          <w:p w14:paraId="73F05248" w14:textId="77777777" w:rsidR="00F242FD" w:rsidRDefault="00F242FD" w:rsidP="002F68E0"/>
        </w:tc>
        <w:tc>
          <w:tcPr>
            <w:tcW w:w="651" w:type="dxa"/>
          </w:tcPr>
          <w:p w14:paraId="65918F30" w14:textId="77777777" w:rsidR="00F242FD" w:rsidRDefault="00F242FD" w:rsidP="002F68E0"/>
        </w:tc>
        <w:tc>
          <w:tcPr>
            <w:tcW w:w="651" w:type="dxa"/>
          </w:tcPr>
          <w:p w14:paraId="1C2F082B" w14:textId="77777777" w:rsidR="00F242FD" w:rsidRDefault="00F242FD" w:rsidP="002F68E0"/>
        </w:tc>
      </w:tr>
      <w:tr w:rsidR="00F242FD" w14:paraId="5DBA1463" w14:textId="77777777" w:rsidTr="00A76E18">
        <w:tc>
          <w:tcPr>
            <w:tcW w:w="6091" w:type="dxa"/>
          </w:tcPr>
          <w:p w14:paraId="1EBC3731" w14:textId="77777777" w:rsidR="00F242FD" w:rsidRDefault="00F242FD" w:rsidP="002F68E0">
            <w:r>
              <w:t>Психические нарушения</w:t>
            </w:r>
          </w:p>
        </w:tc>
        <w:tc>
          <w:tcPr>
            <w:tcW w:w="650" w:type="dxa"/>
          </w:tcPr>
          <w:p w14:paraId="359E05C1" w14:textId="77777777" w:rsidR="00F242FD" w:rsidRDefault="00F242FD" w:rsidP="002F68E0"/>
        </w:tc>
        <w:tc>
          <w:tcPr>
            <w:tcW w:w="651" w:type="dxa"/>
          </w:tcPr>
          <w:p w14:paraId="0A4F8460" w14:textId="77777777" w:rsidR="00F242FD" w:rsidRDefault="00F242FD" w:rsidP="002F68E0"/>
        </w:tc>
        <w:tc>
          <w:tcPr>
            <w:tcW w:w="651" w:type="dxa"/>
          </w:tcPr>
          <w:p w14:paraId="27960063" w14:textId="77777777" w:rsidR="00F242FD" w:rsidRDefault="00F242FD" w:rsidP="002F68E0"/>
        </w:tc>
        <w:tc>
          <w:tcPr>
            <w:tcW w:w="651" w:type="dxa"/>
          </w:tcPr>
          <w:p w14:paraId="4099A191" w14:textId="77777777" w:rsidR="00F242FD" w:rsidRDefault="00F242FD" w:rsidP="002F68E0"/>
        </w:tc>
        <w:tc>
          <w:tcPr>
            <w:tcW w:w="651" w:type="dxa"/>
          </w:tcPr>
          <w:p w14:paraId="60D81C14" w14:textId="77777777" w:rsidR="00F242FD" w:rsidRDefault="00F242FD" w:rsidP="002F68E0"/>
        </w:tc>
      </w:tr>
      <w:tr w:rsidR="00F242FD" w14:paraId="18DD567F" w14:textId="77777777" w:rsidTr="00A76E18">
        <w:tc>
          <w:tcPr>
            <w:tcW w:w="6091" w:type="dxa"/>
          </w:tcPr>
          <w:p w14:paraId="46AD1419" w14:textId="77777777" w:rsidR="00F242FD" w:rsidRDefault="00F242FD" w:rsidP="002F68E0">
            <w:r>
              <w:t>Сумма баллов</w:t>
            </w:r>
          </w:p>
        </w:tc>
        <w:tc>
          <w:tcPr>
            <w:tcW w:w="3254" w:type="dxa"/>
            <w:gridSpan w:val="5"/>
          </w:tcPr>
          <w:p w14:paraId="78E8DFC4" w14:textId="77777777" w:rsidR="00F242FD" w:rsidRDefault="00F242FD" w:rsidP="002F68E0"/>
        </w:tc>
      </w:tr>
    </w:tbl>
    <w:p w14:paraId="0106DFAD" w14:textId="77777777" w:rsidR="002F68E0" w:rsidRDefault="002F68E0" w:rsidP="002F68E0">
      <w:pPr>
        <w:rPr>
          <w:u w:val="single"/>
        </w:rPr>
      </w:pPr>
    </w:p>
    <w:p w14:paraId="7E4BF603" w14:textId="03AC38AC" w:rsidR="00B078C3" w:rsidRPr="0008146B" w:rsidRDefault="000B0AC3" w:rsidP="002F68E0">
      <w:pPr>
        <w:rPr>
          <w:u w:val="single"/>
        </w:rPr>
      </w:pPr>
      <w:r w:rsidRPr="0008146B">
        <w:rPr>
          <w:u w:val="single"/>
        </w:rPr>
        <w:lastRenderedPageBreak/>
        <w:t>Оценка органов и систем:</w:t>
      </w:r>
    </w:p>
    <w:p w14:paraId="4329D3EA" w14:textId="77777777" w:rsidR="00B078C3" w:rsidRDefault="00F242FD" w:rsidP="002F68E0">
      <w:r w:rsidRPr="00F242FD">
        <w:t>0 баллов</w:t>
      </w:r>
      <w:r>
        <w:t xml:space="preserve">: </w:t>
      </w:r>
      <w:r w:rsidRPr="00F242FD">
        <w:t>отсутстви</w:t>
      </w:r>
      <w:r>
        <w:t>е</w:t>
      </w:r>
      <w:r w:rsidRPr="00F242FD">
        <w:t xml:space="preserve"> заболеваний в этой системе органов или </w:t>
      </w:r>
      <w:r>
        <w:t xml:space="preserve">наличие </w:t>
      </w:r>
      <w:r w:rsidRPr="00F242FD">
        <w:t>патологи</w:t>
      </w:r>
      <w:r>
        <w:t>и</w:t>
      </w:r>
      <w:r w:rsidRPr="00F242FD">
        <w:t>, которая не мешает нормальной жизнедеятельности, не влияет на прогноз и не требует лечения</w:t>
      </w:r>
      <w:r>
        <w:t>.</w:t>
      </w:r>
      <w:r w:rsidRPr="00F242FD">
        <w:t xml:space="preserve"> </w:t>
      </w:r>
    </w:p>
    <w:p w14:paraId="36B3978B" w14:textId="77777777" w:rsidR="00F242FD" w:rsidRDefault="00F242FD" w:rsidP="002F68E0">
      <w:r w:rsidRPr="00F242FD">
        <w:t>1</w:t>
      </w:r>
      <w:r>
        <w:t xml:space="preserve"> балл: </w:t>
      </w:r>
      <w:r w:rsidRPr="00F242FD">
        <w:t>лёгкие отклонения от нормы или перенесенные в прошлом заболевания</w:t>
      </w:r>
      <w:r>
        <w:t>.</w:t>
      </w:r>
      <w:r w:rsidRPr="00F242FD">
        <w:t xml:space="preserve"> </w:t>
      </w:r>
    </w:p>
    <w:p w14:paraId="22C979AD" w14:textId="77777777" w:rsidR="00F242FD" w:rsidRDefault="00F242FD" w:rsidP="002F68E0">
      <w:r w:rsidRPr="00F242FD">
        <w:t>2</w:t>
      </w:r>
      <w:r>
        <w:t xml:space="preserve"> балла: </w:t>
      </w:r>
      <w:r w:rsidRPr="00F242FD">
        <w:t>заболевани</w:t>
      </w:r>
      <w:r>
        <w:t>е</w:t>
      </w:r>
      <w:r w:rsidRPr="00F242FD">
        <w:t>, при котором необходимо назначение медикаментозной терапии</w:t>
      </w:r>
      <w:r>
        <w:t>.</w:t>
      </w:r>
      <w:r w:rsidRPr="00F242FD">
        <w:t xml:space="preserve"> </w:t>
      </w:r>
    </w:p>
    <w:p w14:paraId="264DB4F2" w14:textId="77777777" w:rsidR="00F242FD" w:rsidRDefault="00F242FD" w:rsidP="002F68E0">
      <w:r w:rsidRPr="00F242FD">
        <w:t>3 балла</w:t>
      </w:r>
      <w:r>
        <w:t>:</w:t>
      </w:r>
      <w:r w:rsidRPr="00F242FD">
        <w:t xml:space="preserve"> заболевани</w:t>
      </w:r>
      <w:r>
        <w:t>е</w:t>
      </w:r>
      <w:r w:rsidRPr="00F242FD">
        <w:t>, ставше</w:t>
      </w:r>
      <w:r>
        <w:t>е</w:t>
      </w:r>
      <w:r w:rsidRPr="00F242FD">
        <w:t xml:space="preserve"> причиной инвалидности</w:t>
      </w:r>
      <w:r>
        <w:t>.</w:t>
      </w:r>
      <w:r w:rsidRPr="00F242FD">
        <w:t xml:space="preserve"> </w:t>
      </w:r>
    </w:p>
    <w:p w14:paraId="0E236C41" w14:textId="77777777" w:rsidR="00F242FD" w:rsidRDefault="00F242FD" w:rsidP="002F68E0">
      <w:r w:rsidRPr="00F242FD">
        <w:t>4</w:t>
      </w:r>
      <w:r>
        <w:t xml:space="preserve"> балла: жизнеугрожающее </w:t>
      </w:r>
      <w:r w:rsidRPr="00F242FD">
        <w:t>заболевани</w:t>
      </w:r>
      <w:r>
        <w:t xml:space="preserve">е, </w:t>
      </w:r>
      <w:r w:rsidRPr="00F242FD">
        <w:t>требующее проведения неотложной терапии</w:t>
      </w:r>
      <w:r>
        <w:t>.</w:t>
      </w:r>
    </w:p>
    <w:p w14:paraId="79168862" w14:textId="6982CFB6" w:rsidR="00A32A1D" w:rsidRPr="00071A33" w:rsidRDefault="00A32A1D" w:rsidP="002F68E0"/>
    <w:sectPr w:rsidR="00A32A1D" w:rsidRPr="00071A33" w:rsidSect="00383556">
      <w:footerReference w:type="default" r:id="rId15"/>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C9BE65" w14:textId="77777777" w:rsidR="008E32A2" w:rsidRDefault="008E32A2" w:rsidP="00383556">
      <w:pPr>
        <w:spacing w:line="240" w:lineRule="auto"/>
      </w:pPr>
      <w:r>
        <w:separator/>
      </w:r>
    </w:p>
  </w:endnote>
  <w:endnote w:type="continuationSeparator" w:id="0">
    <w:p w14:paraId="5DBE71F0" w14:textId="77777777" w:rsidR="008E32A2" w:rsidRDefault="008E32A2" w:rsidP="00383556">
      <w:pPr>
        <w:spacing w:line="240" w:lineRule="auto"/>
      </w:pPr>
      <w:r>
        <w:continuationSeparator/>
      </w:r>
    </w:p>
  </w:endnote>
  <w:endnote w:type="continuationNotice" w:id="1">
    <w:p w14:paraId="41B476D2" w14:textId="77777777" w:rsidR="008E32A2" w:rsidRDefault="008E32A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ans">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明朝 (Основной т・">
    <w:altName w:val="MS Gothic"/>
    <w:panose1 w:val="00000000000000000000"/>
    <w:charset w:val="80"/>
    <w:family w:val="roman"/>
    <w:notTrueType/>
    <w:pitch w:val="default"/>
    <w:sig w:usb0="00000000" w:usb1="08070000" w:usb2="00000010" w:usb3="00000000" w:csb0="00020000" w:csb1="00000000"/>
  </w:font>
  <w:font w:name="GalsLightC">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8545E" w14:textId="66EE9C19" w:rsidR="00E06F4A" w:rsidRDefault="00E06F4A">
    <w:pPr>
      <w:pStyle w:val="a8"/>
      <w:jc w:val="center"/>
    </w:pPr>
    <w:r>
      <w:fldChar w:fldCharType="begin"/>
    </w:r>
    <w:r w:rsidRPr="00383556">
      <w:instrText>PAGE   \* MERGEFORMAT</w:instrText>
    </w:r>
    <w:r>
      <w:fldChar w:fldCharType="separate"/>
    </w:r>
    <w:r w:rsidR="00AE11B8">
      <w:rPr>
        <w:noProof/>
      </w:rPr>
      <w:t>10</w:t>
    </w:r>
    <w:r>
      <w:fldChar w:fldCharType="end"/>
    </w:r>
  </w:p>
  <w:p w14:paraId="79E95497" w14:textId="77777777" w:rsidR="00E06F4A" w:rsidRDefault="00E06F4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025549" w14:textId="77777777" w:rsidR="008E32A2" w:rsidRDefault="008E32A2" w:rsidP="00383556">
      <w:pPr>
        <w:spacing w:line="240" w:lineRule="auto"/>
      </w:pPr>
      <w:r>
        <w:separator/>
      </w:r>
    </w:p>
  </w:footnote>
  <w:footnote w:type="continuationSeparator" w:id="0">
    <w:p w14:paraId="14B043DE" w14:textId="77777777" w:rsidR="008E32A2" w:rsidRDefault="008E32A2" w:rsidP="00383556">
      <w:pPr>
        <w:spacing w:line="240" w:lineRule="auto"/>
      </w:pPr>
      <w:r>
        <w:continuationSeparator/>
      </w:r>
    </w:p>
  </w:footnote>
  <w:footnote w:type="continuationNotice" w:id="1">
    <w:p w14:paraId="2E6142E8" w14:textId="77777777" w:rsidR="008E32A2" w:rsidRDefault="008E32A2">
      <w:pPr>
        <w:spacing w:line="240" w:lineRule="auto"/>
      </w:pPr>
    </w:p>
  </w:footnote>
  <w:footnote w:id="2">
    <w:p w14:paraId="29FCC274" w14:textId="77777777" w:rsidR="00E06F4A" w:rsidRPr="00015858" w:rsidRDefault="00E06F4A" w:rsidP="00145A85">
      <w:pPr>
        <w:pStyle w:val="afd"/>
        <w:rPr>
          <w:rFonts w:ascii="Times New Roman" w:hAnsi="Times New Roman"/>
        </w:rPr>
      </w:pPr>
      <w:r w:rsidRPr="00BF22C9">
        <w:rPr>
          <w:rStyle w:val="aff"/>
        </w:rPr>
        <w:footnoteRef/>
      </w:r>
      <w:r w:rsidRPr="00015858">
        <w:rPr>
          <w:rFonts w:ascii="Times New Roman" w:hAnsi="Times New Roman"/>
        </w:rPr>
        <w:t xml:space="preserve"> К лимфатическим структурам относят лимфатические узлы, селезенку, вилочковую железу, кольцо Вальдейера, червеобразный отросток, пейеровы бляшки.</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00AFD"/>
    <w:multiLevelType w:val="hybridMultilevel"/>
    <w:tmpl w:val="C73CD370"/>
    <w:lvl w:ilvl="0" w:tplc="04190001">
      <w:start w:val="1"/>
      <w:numFmt w:val="bullet"/>
      <w:lvlText w:val=""/>
      <w:lvlJc w:val="left"/>
      <w:pPr>
        <w:ind w:left="2484" w:hanging="360"/>
      </w:pPr>
      <w:rPr>
        <w:rFonts w:ascii="Symbol" w:hAnsi="Symbol" w:hint="default"/>
      </w:rPr>
    </w:lvl>
    <w:lvl w:ilvl="1" w:tplc="04190003">
      <w:start w:val="1"/>
      <w:numFmt w:val="bullet"/>
      <w:lvlText w:val="o"/>
      <w:lvlJc w:val="left"/>
      <w:pPr>
        <w:ind w:left="3204" w:hanging="360"/>
      </w:pPr>
      <w:rPr>
        <w:rFonts w:ascii="Courier New" w:hAnsi="Courier New" w:cs="Courier New" w:hint="default"/>
      </w:rPr>
    </w:lvl>
    <w:lvl w:ilvl="2" w:tplc="04190005" w:tentative="1">
      <w:start w:val="1"/>
      <w:numFmt w:val="bullet"/>
      <w:lvlText w:val=""/>
      <w:lvlJc w:val="left"/>
      <w:pPr>
        <w:ind w:left="3924" w:hanging="360"/>
      </w:pPr>
      <w:rPr>
        <w:rFonts w:ascii="Wingdings" w:hAnsi="Wingdings" w:hint="default"/>
      </w:rPr>
    </w:lvl>
    <w:lvl w:ilvl="3" w:tplc="04190001" w:tentative="1">
      <w:start w:val="1"/>
      <w:numFmt w:val="bullet"/>
      <w:lvlText w:val=""/>
      <w:lvlJc w:val="left"/>
      <w:pPr>
        <w:ind w:left="4644" w:hanging="360"/>
      </w:pPr>
      <w:rPr>
        <w:rFonts w:ascii="Symbol" w:hAnsi="Symbol" w:hint="default"/>
      </w:rPr>
    </w:lvl>
    <w:lvl w:ilvl="4" w:tplc="04190003" w:tentative="1">
      <w:start w:val="1"/>
      <w:numFmt w:val="bullet"/>
      <w:lvlText w:val="o"/>
      <w:lvlJc w:val="left"/>
      <w:pPr>
        <w:ind w:left="5364" w:hanging="360"/>
      </w:pPr>
      <w:rPr>
        <w:rFonts w:ascii="Courier New" w:hAnsi="Courier New" w:cs="Courier New" w:hint="default"/>
      </w:rPr>
    </w:lvl>
    <w:lvl w:ilvl="5" w:tplc="04190005" w:tentative="1">
      <w:start w:val="1"/>
      <w:numFmt w:val="bullet"/>
      <w:lvlText w:val=""/>
      <w:lvlJc w:val="left"/>
      <w:pPr>
        <w:ind w:left="6084" w:hanging="360"/>
      </w:pPr>
      <w:rPr>
        <w:rFonts w:ascii="Wingdings" w:hAnsi="Wingdings" w:hint="default"/>
      </w:rPr>
    </w:lvl>
    <w:lvl w:ilvl="6" w:tplc="04190001" w:tentative="1">
      <w:start w:val="1"/>
      <w:numFmt w:val="bullet"/>
      <w:lvlText w:val=""/>
      <w:lvlJc w:val="left"/>
      <w:pPr>
        <w:ind w:left="6804" w:hanging="360"/>
      </w:pPr>
      <w:rPr>
        <w:rFonts w:ascii="Symbol" w:hAnsi="Symbol" w:hint="default"/>
      </w:rPr>
    </w:lvl>
    <w:lvl w:ilvl="7" w:tplc="04190003" w:tentative="1">
      <w:start w:val="1"/>
      <w:numFmt w:val="bullet"/>
      <w:lvlText w:val="o"/>
      <w:lvlJc w:val="left"/>
      <w:pPr>
        <w:ind w:left="7524" w:hanging="360"/>
      </w:pPr>
      <w:rPr>
        <w:rFonts w:ascii="Courier New" w:hAnsi="Courier New" w:cs="Courier New" w:hint="default"/>
      </w:rPr>
    </w:lvl>
    <w:lvl w:ilvl="8" w:tplc="04190005" w:tentative="1">
      <w:start w:val="1"/>
      <w:numFmt w:val="bullet"/>
      <w:lvlText w:val=""/>
      <w:lvlJc w:val="left"/>
      <w:pPr>
        <w:ind w:left="8244" w:hanging="360"/>
      </w:pPr>
      <w:rPr>
        <w:rFonts w:ascii="Wingdings" w:hAnsi="Wingdings" w:hint="default"/>
      </w:rPr>
    </w:lvl>
  </w:abstractNum>
  <w:abstractNum w:abstractNumId="1" w15:restartNumberingAfterBreak="0">
    <w:nsid w:val="008C28B3"/>
    <w:multiLevelType w:val="hybridMultilevel"/>
    <w:tmpl w:val="0C2C7546"/>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 w15:restartNumberingAfterBreak="0">
    <w:nsid w:val="0A6917BA"/>
    <w:multiLevelType w:val="hybridMultilevel"/>
    <w:tmpl w:val="E2AC9F0E"/>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3" w15:restartNumberingAfterBreak="0">
    <w:nsid w:val="0EB60142"/>
    <w:multiLevelType w:val="hybridMultilevel"/>
    <w:tmpl w:val="EBB29E38"/>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4" w15:restartNumberingAfterBreak="0">
    <w:nsid w:val="12992565"/>
    <w:multiLevelType w:val="hybridMultilevel"/>
    <w:tmpl w:val="279CD3B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BC1682E"/>
    <w:multiLevelType w:val="hybridMultilevel"/>
    <w:tmpl w:val="D3167040"/>
    <w:lvl w:ilvl="0" w:tplc="04190003">
      <w:start w:val="1"/>
      <w:numFmt w:val="bullet"/>
      <w:lvlText w:val="o"/>
      <w:lvlJc w:val="left"/>
      <w:pPr>
        <w:ind w:left="1776" w:hanging="360"/>
      </w:pPr>
      <w:rPr>
        <w:rFonts w:ascii="Courier New" w:hAnsi="Courier New" w:cs="Courier New" w:hint="default"/>
      </w:rPr>
    </w:lvl>
    <w:lvl w:ilvl="1" w:tplc="04190003" w:tentative="1">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8" w15:restartNumberingAfterBreak="0">
    <w:nsid w:val="256973B5"/>
    <w:multiLevelType w:val="hybridMultilevel"/>
    <w:tmpl w:val="64CEB1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11" w15:restartNumberingAfterBreak="0">
    <w:nsid w:val="2CA733F9"/>
    <w:multiLevelType w:val="multilevel"/>
    <w:tmpl w:val="052840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D776C4D"/>
    <w:multiLevelType w:val="hybridMultilevel"/>
    <w:tmpl w:val="0CAECC8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2F1A334D"/>
    <w:multiLevelType w:val="hybridMultilevel"/>
    <w:tmpl w:val="84B81764"/>
    <w:lvl w:ilvl="0" w:tplc="179AE4D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F766C59"/>
    <w:multiLevelType w:val="hybridMultilevel"/>
    <w:tmpl w:val="A192E7A4"/>
    <w:lvl w:ilvl="0" w:tplc="04190003">
      <w:start w:val="1"/>
      <w:numFmt w:val="bullet"/>
      <w:lvlText w:val="o"/>
      <w:lvlJc w:val="left"/>
      <w:pPr>
        <w:ind w:left="1414" w:hanging="705"/>
      </w:pPr>
      <w:rPr>
        <w:rFonts w:ascii="Courier New" w:hAnsi="Courier New" w:cs="Courier New"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5" w15:restartNumberingAfterBreak="0">
    <w:nsid w:val="30015A8D"/>
    <w:multiLevelType w:val="hybridMultilevel"/>
    <w:tmpl w:val="142E7444"/>
    <w:lvl w:ilvl="0" w:tplc="04190001">
      <w:start w:val="1"/>
      <w:numFmt w:val="bullet"/>
      <w:lvlText w:val=""/>
      <w:lvlJc w:val="left"/>
      <w:pPr>
        <w:ind w:left="1854" w:hanging="360"/>
      </w:pPr>
      <w:rPr>
        <w:rFonts w:ascii="Symbol" w:hAnsi="Symbol"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16"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7" w15:restartNumberingAfterBreak="0">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8" w15:restartNumberingAfterBreak="0">
    <w:nsid w:val="379D3DF9"/>
    <w:multiLevelType w:val="hybridMultilevel"/>
    <w:tmpl w:val="7C6CB12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 w15:restartNumberingAfterBreak="0">
    <w:nsid w:val="3A29092D"/>
    <w:multiLevelType w:val="hybridMultilevel"/>
    <w:tmpl w:val="4E06AC02"/>
    <w:lvl w:ilvl="0" w:tplc="04190001">
      <w:start w:val="1"/>
      <w:numFmt w:val="bullet"/>
      <w:lvlText w:val=""/>
      <w:lvlJc w:val="left"/>
      <w:pPr>
        <w:ind w:left="720" w:hanging="360"/>
      </w:pPr>
      <w:rPr>
        <w:rFonts w:ascii="Symbol" w:hAnsi="Symbol" w:hint="default"/>
      </w:rPr>
    </w:lvl>
    <w:lvl w:ilvl="1" w:tplc="F7143DF4"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CA300F4"/>
    <w:multiLevelType w:val="hybridMultilevel"/>
    <w:tmpl w:val="8220932C"/>
    <w:lvl w:ilvl="0" w:tplc="E62A876E">
      <w:start w:val="3"/>
      <w:numFmt w:val="bullet"/>
      <w:lvlText w:val="•"/>
      <w:lvlJc w:val="left"/>
      <w:pPr>
        <w:ind w:left="720" w:hanging="360"/>
      </w:pPr>
      <w:rPr>
        <w:rFonts w:ascii="Times New Roman" w:eastAsia="Calibri"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FC34FF2"/>
    <w:multiLevelType w:val="hybridMultilevel"/>
    <w:tmpl w:val="8752CD8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24A4315"/>
    <w:multiLevelType w:val="hybridMultilevel"/>
    <w:tmpl w:val="884E90B2"/>
    <w:lvl w:ilvl="0" w:tplc="04190011">
      <w:start w:val="1"/>
      <w:numFmt w:val="decimal"/>
      <w:lvlText w:val="%1)"/>
      <w:lvlJc w:val="left"/>
      <w:pPr>
        <w:ind w:left="1069" w:hanging="360"/>
      </w:p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4C216438"/>
    <w:multiLevelType w:val="hybridMultilevel"/>
    <w:tmpl w:val="1C1003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52D4474E"/>
    <w:multiLevelType w:val="hybridMultilevel"/>
    <w:tmpl w:val="8180A48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52D50DAF"/>
    <w:multiLevelType w:val="hybridMultilevel"/>
    <w:tmpl w:val="664E5B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5E90484"/>
    <w:multiLevelType w:val="hybridMultilevel"/>
    <w:tmpl w:val="55180548"/>
    <w:lvl w:ilvl="0" w:tplc="0419000F">
      <w:start w:val="1"/>
      <w:numFmt w:val="decimal"/>
      <w:lvlText w:val="%1."/>
      <w:lvlJc w:val="left"/>
      <w:pPr>
        <w:ind w:left="720" w:hanging="360"/>
      </w:pPr>
      <w:rPr>
        <w:rFonts w:hint="default"/>
      </w:rPr>
    </w:lvl>
    <w:lvl w:ilvl="1" w:tplc="04190003">
      <w:start w:val="1"/>
      <w:numFmt w:val="lowerLetter"/>
      <w:lvlText w:val="%2."/>
      <w:lvlJc w:val="left"/>
      <w:pPr>
        <w:ind w:left="1788" w:hanging="360"/>
      </w:pPr>
    </w:lvl>
    <w:lvl w:ilvl="2" w:tplc="E3526D9A">
      <w:start w:val="1"/>
      <w:numFmt w:val="decimal"/>
      <w:lvlText w:val="%3)"/>
      <w:lvlJc w:val="left"/>
      <w:pPr>
        <w:ind w:left="3036" w:hanging="708"/>
      </w:pPr>
      <w:rPr>
        <w:rFonts w:hint="default"/>
      </w:rPr>
    </w:lvl>
    <w:lvl w:ilvl="3" w:tplc="338849D2">
      <w:start w:val="1"/>
      <w:numFmt w:val="decimal"/>
      <w:lvlText w:val="%4."/>
      <w:lvlJc w:val="left"/>
      <w:pPr>
        <w:ind w:left="3576" w:hanging="708"/>
      </w:pPr>
      <w:rPr>
        <w:rFonts w:hint="default"/>
      </w:rPr>
    </w:lvl>
    <w:lvl w:ilvl="4" w:tplc="04190003" w:tentative="1">
      <w:start w:val="1"/>
      <w:numFmt w:val="lowerLetter"/>
      <w:lvlText w:val="%5."/>
      <w:lvlJc w:val="left"/>
      <w:pPr>
        <w:ind w:left="3948" w:hanging="360"/>
      </w:pPr>
    </w:lvl>
    <w:lvl w:ilvl="5" w:tplc="04190005" w:tentative="1">
      <w:start w:val="1"/>
      <w:numFmt w:val="lowerRoman"/>
      <w:lvlText w:val="%6."/>
      <w:lvlJc w:val="right"/>
      <w:pPr>
        <w:ind w:left="4668" w:hanging="180"/>
      </w:pPr>
    </w:lvl>
    <w:lvl w:ilvl="6" w:tplc="04190001" w:tentative="1">
      <w:start w:val="1"/>
      <w:numFmt w:val="decimal"/>
      <w:lvlText w:val="%7."/>
      <w:lvlJc w:val="left"/>
      <w:pPr>
        <w:ind w:left="5388" w:hanging="360"/>
      </w:pPr>
    </w:lvl>
    <w:lvl w:ilvl="7" w:tplc="04190003" w:tentative="1">
      <w:start w:val="1"/>
      <w:numFmt w:val="lowerLetter"/>
      <w:lvlText w:val="%8."/>
      <w:lvlJc w:val="left"/>
      <w:pPr>
        <w:ind w:left="6108" w:hanging="360"/>
      </w:pPr>
    </w:lvl>
    <w:lvl w:ilvl="8" w:tplc="04190005" w:tentative="1">
      <w:start w:val="1"/>
      <w:numFmt w:val="lowerRoman"/>
      <w:lvlText w:val="%9."/>
      <w:lvlJc w:val="right"/>
      <w:pPr>
        <w:ind w:left="6828" w:hanging="180"/>
      </w:pPr>
    </w:lvl>
  </w:abstractNum>
  <w:abstractNum w:abstractNumId="29" w15:restartNumberingAfterBreak="0">
    <w:nsid w:val="590B4210"/>
    <w:multiLevelType w:val="hybridMultilevel"/>
    <w:tmpl w:val="C75A7B30"/>
    <w:lvl w:ilvl="0" w:tplc="04190001">
      <w:start w:val="1"/>
      <w:numFmt w:val="decimal"/>
      <w:lvlText w:val="%1."/>
      <w:lvlJc w:val="left"/>
      <w:pPr>
        <w:tabs>
          <w:tab w:val="num" w:pos="360"/>
        </w:tabs>
        <w:ind w:left="360" w:hanging="360"/>
      </w:pPr>
      <w:rPr>
        <w:rFonts w:hint="default"/>
      </w:rPr>
    </w:lvl>
    <w:lvl w:ilvl="1" w:tplc="04190003">
      <w:start w:val="1"/>
      <w:numFmt w:val="lowerLetter"/>
      <w:lvlText w:val="%2."/>
      <w:lvlJc w:val="left"/>
      <w:pPr>
        <w:ind w:left="1080" w:hanging="360"/>
      </w:pPr>
    </w:lvl>
    <w:lvl w:ilvl="2" w:tplc="04190005">
      <w:start w:val="1"/>
      <w:numFmt w:val="lowerRoman"/>
      <w:lvlText w:val="%3."/>
      <w:lvlJc w:val="right"/>
      <w:pPr>
        <w:ind w:left="1800" w:hanging="180"/>
      </w:pPr>
    </w:lvl>
    <w:lvl w:ilvl="3" w:tplc="04190001">
      <w:start w:val="1"/>
      <w:numFmt w:val="decimal"/>
      <w:lvlText w:val="%4."/>
      <w:lvlJc w:val="left"/>
      <w:pPr>
        <w:ind w:left="2520" w:hanging="360"/>
      </w:pPr>
    </w:lvl>
    <w:lvl w:ilvl="4" w:tplc="04190003">
      <w:start w:val="1"/>
      <w:numFmt w:val="lowerLetter"/>
      <w:lvlText w:val="%5."/>
      <w:lvlJc w:val="left"/>
      <w:pPr>
        <w:ind w:left="3240" w:hanging="360"/>
      </w:pPr>
    </w:lvl>
    <w:lvl w:ilvl="5" w:tplc="04190005">
      <w:start w:val="1"/>
      <w:numFmt w:val="lowerRoman"/>
      <w:lvlText w:val="%6."/>
      <w:lvlJc w:val="right"/>
      <w:pPr>
        <w:ind w:left="3960" w:hanging="180"/>
      </w:pPr>
    </w:lvl>
    <w:lvl w:ilvl="6" w:tplc="04190001">
      <w:start w:val="1"/>
      <w:numFmt w:val="decimal"/>
      <w:lvlText w:val="%7."/>
      <w:lvlJc w:val="left"/>
      <w:pPr>
        <w:ind w:left="4680" w:hanging="360"/>
      </w:pPr>
    </w:lvl>
    <w:lvl w:ilvl="7" w:tplc="04190003">
      <w:start w:val="1"/>
      <w:numFmt w:val="lowerLetter"/>
      <w:lvlText w:val="%8."/>
      <w:lvlJc w:val="left"/>
      <w:pPr>
        <w:ind w:left="5400" w:hanging="360"/>
      </w:pPr>
    </w:lvl>
    <w:lvl w:ilvl="8" w:tplc="04190005">
      <w:start w:val="1"/>
      <w:numFmt w:val="lowerRoman"/>
      <w:lvlText w:val="%9."/>
      <w:lvlJc w:val="right"/>
      <w:pPr>
        <w:ind w:left="6120" w:hanging="180"/>
      </w:pPr>
    </w:lvl>
  </w:abstractNum>
  <w:abstractNum w:abstractNumId="30" w15:restartNumberingAfterBreak="0">
    <w:nsid w:val="59D2137E"/>
    <w:multiLevelType w:val="hybridMultilevel"/>
    <w:tmpl w:val="F5B6E72E"/>
    <w:lvl w:ilvl="0" w:tplc="041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1" w15:restartNumberingAfterBreak="0">
    <w:nsid w:val="5C7C5815"/>
    <w:multiLevelType w:val="hybridMultilevel"/>
    <w:tmpl w:val="CB70406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5E3B4D12"/>
    <w:multiLevelType w:val="multilevel"/>
    <w:tmpl w:val="C5EA37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E5C3434"/>
    <w:multiLevelType w:val="hybridMultilevel"/>
    <w:tmpl w:val="BC24528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61096DA7"/>
    <w:multiLevelType w:val="hybridMultilevel"/>
    <w:tmpl w:val="FC60A7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69A64658"/>
    <w:multiLevelType w:val="hybridMultilevel"/>
    <w:tmpl w:val="D1FEA8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69CF7F77"/>
    <w:multiLevelType w:val="hybridMultilevel"/>
    <w:tmpl w:val="9CFC00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9F4065E"/>
    <w:multiLevelType w:val="hybridMultilevel"/>
    <w:tmpl w:val="F4C485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40" w15:restartNumberingAfterBreak="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41"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44" w15:restartNumberingAfterBreak="0">
    <w:nsid w:val="76AE3E49"/>
    <w:multiLevelType w:val="hybridMultilevel"/>
    <w:tmpl w:val="6AB2AA60"/>
    <w:lvl w:ilvl="0" w:tplc="041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5"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799B6F9E"/>
    <w:multiLevelType w:val="hybridMultilevel"/>
    <w:tmpl w:val="8C704F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7B8C6A5D"/>
    <w:multiLevelType w:val="hybridMultilevel"/>
    <w:tmpl w:val="993CFA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7BB10E31"/>
    <w:multiLevelType w:val="hybridMultilevel"/>
    <w:tmpl w:val="59C09E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9"/>
  </w:num>
  <w:num w:numId="2">
    <w:abstractNumId w:val="42"/>
  </w:num>
  <w:num w:numId="3">
    <w:abstractNumId w:val="26"/>
  </w:num>
  <w:num w:numId="4">
    <w:abstractNumId w:val="13"/>
  </w:num>
  <w:num w:numId="5">
    <w:abstractNumId w:val="37"/>
  </w:num>
  <w:num w:numId="6">
    <w:abstractNumId w:val="19"/>
  </w:num>
  <w:num w:numId="7">
    <w:abstractNumId w:val="8"/>
  </w:num>
  <w:num w:numId="8">
    <w:abstractNumId w:val="6"/>
  </w:num>
  <w:num w:numId="9">
    <w:abstractNumId w:val="39"/>
  </w:num>
  <w:num w:numId="10">
    <w:abstractNumId w:val="10"/>
  </w:num>
  <w:num w:numId="11">
    <w:abstractNumId w:val="17"/>
  </w:num>
  <w:num w:numId="12">
    <w:abstractNumId w:val="40"/>
  </w:num>
  <w:num w:numId="13">
    <w:abstractNumId w:val="4"/>
  </w:num>
  <w:num w:numId="14">
    <w:abstractNumId w:val="18"/>
  </w:num>
  <w:num w:numId="15">
    <w:abstractNumId w:val="14"/>
  </w:num>
  <w:num w:numId="16">
    <w:abstractNumId w:val="15"/>
  </w:num>
  <w:num w:numId="17">
    <w:abstractNumId w:val="1"/>
  </w:num>
  <w:num w:numId="18">
    <w:abstractNumId w:val="28"/>
  </w:num>
  <w:num w:numId="19">
    <w:abstractNumId w:val="22"/>
  </w:num>
  <w:num w:numId="20">
    <w:abstractNumId w:val="3"/>
  </w:num>
  <w:num w:numId="21">
    <w:abstractNumId w:val="45"/>
  </w:num>
  <w:num w:numId="22">
    <w:abstractNumId w:val="2"/>
  </w:num>
  <w:num w:numId="23">
    <w:abstractNumId w:val="16"/>
  </w:num>
  <w:num w:numId="24">
    <w:abstractNumId w:val="23"/>
  </w:num>
  <w:num w:numId="25">
    <w:abstractNumId w:val="31"/>
  </w:num>
  <w:num w:numId="26">
    <w:abstractNumId w:val="25"/>
  </w:num>
  <w:num w:numId="27">
    <w:abstractNumId w:val="20"/>
  </w:num>
  <w:num w:numId="28">
    <w:abstractNumId w:val="7"/>
  </w:num>
  <w:num w:numId="29">
    <w:abstractNumId w:val="21"/>
  </w:num>
  <w:num w:numId="30">
    <w:abstractNumId w:val="0"/>
  </w:num>
  <w:num w:numId="31">
    <w:abstractNumId w:val="32"/>
  </w:num>
  <w:num w:numId="32">
    <w:abstractNumId w:val="36"/>
  </w:num>
  <w:num w:numId="33">
    <w:abstractNumId w:val="11"/>
  </w:num>
  <w:num w:numId="34">
    <w:abstractNumId w:val="12"/>
  </w:num>
  <w:num w:numId="35">
    <w:abstractNumId w:val="41"/>
  </w:num>
  <w:num w:numId="36">
    <w:abstractNumId w:val="35"/>
  </w:num>
  <w:num w:numId="37">
    <w:abstractNumId w:val="5"/>
  </w:num>
  <w:num w:numId="38">
    <w:abstractNumId w:val="9"/>
  </w:num>
  <w:num w:numId="39">
    <w:abstractNumId w:val="24"/>
  </w:num>
  <w:num w:numId="40">
    <w:abstractNumId w:val="44"/>
  </w:num>
  <w:num w:numId="41">
    <w:abstractNumId w:val="30"/>
  </w:num>
  <w:num w:numId="42">
    <w:abstractNumId w:val="38"/>
  </w:num>
  <w:num w:numId="43">
    <w:abstractNumId w:val="34"/>
  </w:num>
  <w:num w:numId="44">
    <w:abstractNumId w:val="46"/>
  </w:num>
  <w:num w:numId="45">
    <w:abstractNumId w:val="47"/>
  </w:num>
  <w:num w:numId="46">
    <w:abstractNumId w:val="27"/>
  </w:num>
  <w:num w:numId="47">
    <w:abstractNumId w:val="48"/>
  </w:num>
  <w:num w:numId="48">
    <w:abstractNumId w:val="33"/>
  </w:num>
  <w:num w:numId="49">
    <w:abstractNumId w:val="4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ru-RU" w:vendorID="64" w:dllVersion="0" w:nlCheck="1" w:checkStyle="0"/>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3EEB"/>
    <w:rsid w:val="00005C38"/>
    <w:rsid w:val="00006FC5"/>
    <w:rsid w:val="00007106"/>
    <w:rsid w:val="000071FE"/>
    <w:rsid w:val="000078EC"/>
    <w:rsid w:val="00011845"/>
    <w:rsid w:val="000137B7"/>
    <w:rsid w:val="00015814"/>
    <w:rsid w:val="00015858"/>
    <w:rsid w:val="00015C5E"/>
    <w:rsid w:val="0001650C"/>
    <w:rsid w:val="00017496"/>
    <w:rsid w:val="00017F19"/>
    <w:rsid w:val="00020931"/>
    <w:rsid w:val="000216A8"/>
    <w:rsid w:val="0002391B"/>
    <w:rsid w:val="00024036"/>
    <w:rsid w:val="00024B9C"/>
    <w:rsid w:val="00025CCB"/>
    <w:rsid w:val="00030520"/>
    <w:rsid w:val="00030954"/>
    <w:rsid w:val="000316F5"/>
    <w:rsid w:val="00031D45"/>
    <w:rsid w:val="00032009"/>
    <w:rsid w:val="00032969"/>
    <w:rsid w:val="00032FC0"/>
    <w:rsid w:val="00037331"/>
    <w:rsid w:val="0004059D"/>
    <w:rsid w:val="00040674"/>
    <w:rsid w:val="000413B7"/>
    <w:rsid w:val="00041B5B"/>
    <w:rsid w:val="00041FF6"/>
    <w:rsid w:val="00042DD2"/>
    <w:rsid w:val="00043EAD"/>
    <w:rsid w:val="0004468E"/>
    <w:rsid w:val="000453B0"/>
    <w:rsid w:val="000464CA"/>
    <w:rsid w:val="0004732A"/>
    <w:rsid w:val="0005105F"/>
    <w:rsid w:val="00052BBF"/>
    <w:rsid w:val="00052F2E"/>
    <w:rsid w:val="000535BB"/>
    <w:rsid w:val="000535C7"/>
    <w:rsid w:val="000536CB"/>
    <w:rsid w:val="000552FF"/>
    <w:rsid w:val="00055701"/>
    <w:rsid w:val="000565F5"/>
    <w:rsid w:val="00063E91"/>
    <w:rsid w:val="000648CB"/>
    <w:rsid w:val="00066F0E"/>
    <w:rsid w:val="00067D08"/>
    <w:rsid w:val="00071A33"/>
    <w:rsid w:val="00072540"/>
    <w:rsid w:val="00074257"/>
    <w:rsid w:val="000758F5"/>
    <w:rsid w:val="00076434"/>
    <w:rsid w:val="000772E3"/>
    <w:rsid w:val="0007733C"/>
    <w:rsid w:val="000802B2"/>
    <w:rsid w:val="00080E89"/>
    <w:rsid w:val="0008146B"/>
    <w:rsid w:val="00081FA5"/>
    <w:rsid w:val="00082D71"/>
    <w:rsid w:val="0008327D"/>
    <w:rsid w:val="000833C3"/>
    <w:rsid w:val="00084B8B"/>
    <w:rsid w:val="000865D5"/>
    <w:rsid w:val="00086CF8"/>
    <w:rsid w:val="0009076E"/>
    <w:rsid w:val="00092FB2"/>
    <w:rsid w:val="00093475"/>
    <w:rsid w:val="000973F9"/>
    <w:rsid w:val="000A139D"/>
    <w:rsid w:val="000A2B89"/>
    <w:rsid w:val="000A3BBC"/>
    <w:rsid w:val="000A442F"/>
    <w:rsid w:val="000A56B3"/>
    <w:rsid w:val="000A6C90"/>
    <w:rsid w:val="000B0144"/>
    <w:rsid w:val="000B037A"/>
    <w:rsid w:val="000B0AC3"/>
    <w:rsid w:val="000B1751"/>
    <w:rsid w:val="000B196B"/>
    <w:rsid w:val="000B2A21"/>
    <w:rsid w:val="000B309A"/>
    <w:rsid w:val="000B3F2E"/>
    <w:rsid w:val="000B4290"/>
    <w:rsid w:val="000B6073"/>
    <w:rsid w:val="000B6BEC"/>
    <w:rsid w:val="000B6DD6"/>
    <w:rsid w:val="000C05AF"/>
    <w:rsid w:val="000C11C4"/>
    <w:rsid w:val="000C4050"/>
    <w:rsid w:val="000C5D87"/>
    <w:rsid w:val="000C7E18"/>
    <w:rsid w:val="000D115E"/>
    <w:rsid w:val="000D26FE"/>
    <w:rsid w:val="000D3AE8"/>
    <w:rsid w:val="000D479B"/>
    <w:rsid w:val="000D4986"/>
    <w:rsid w:val="000D5099"/>
    <w:rsid w:val="000E06DC"/>
    <w:rsid w:val="000E0F12"/>
    <w:rsid w:val="000E1D74"/>
    <w:rsid w:val="000E32C0"/>
    <w:rsid w:val="000E3963"/>
    <w:rsid w:val="000E3DE6"/>
    <w:rsid w:val="000E4A49"/>
    <w:rsid w:val="000E4B68"/>
    <w:rsid w:val="000F0FD9"/>
    <w:rsid w:val="000F1216"/>
    <w:rsid w:val="000F1F1E"/>
    <w:rsid w:val="000F2499"/>
    <w:rsid w:val="000F2A44"/>
    <w:rsid w:val="000F6931"/>
    <w:rsid w:val="001018E4"/>
    <w:rsid w:val="0010432A"/>
    <w:rsid w:val="001053F1"/>
    <w:rsid w:val="001066D9"/>
    <w:rsid w:val="00110390"/>
    <w:rsid w:val="00110AE4"/>
    <w:rsid w:val="00111C80"/>
    <w:rsid w:val="00114922"/>
    <w:rsid w:val="00122E4B"/>
    <w:rsid w:val="0012405A"/>
    <w:rsid w:val="00124E49"/>
    <w:rsid w:val="00127120"/>
    <w:rsid w:val="00127E46"/>
    <w:rsid w:val="001308B2"/>
    <w:rsid w:val="00132B9F"/>
    <w:rsid w:val="00133296"/>
    <w:rsid w:val="00133EBD"/>
    <w:rsid w:val="00134D6D"/>
    <w:rsid w:val="00136052"/>
    <w:rsid w:val="0013631D"/>
    <w:rsid w:val="00137657"/>
    <w:rsid w:val="00140135"/>
    <w:rsid w:val="00141F87"/>
    <w:rsid w:val="00142726"/>
    <w:rsid w:val="00142938"/>
    <w:rsid w:val="0014361E"/>
    <w:rsid w:val="00144674"/>
    <w:rsid w:val="00144984"/>
    <w:rsid w:val="00144E38"/>
    <w:rsid w:val="00145646"/>
    <w:rsid w:val="00145A85"/>
    <w:rsid w:val="0015009B"/>
    <w:rsid w:val="0015137D"/>
    <w:rsid w:val="00151710"/>
    <w:rsid w:val="001540BD"/>
    <w:rsid w:val="00155A0C"/>
    <w:rsid w:val="00155FD9"/>
    <w:rsid w:val="001565DE"/>
    <w:rsid w:val="00157FC4"/>
    <w:rsid w:val="00160354"/>
    <w:rsid w:val="0016133E"/>
    <w:rsid w:val="001614D4"/>
    <w:rsid w:val="00161F79"/>
    <w:rsid w:val="00163166"/>
    <w:rsid w:val="001638A4"/>
    <w:rsid w:val="00165B9C"/>
    <w:rsid w:val="00165FD3"/>
    <w:rsid w:val="0016638B"/>
    <w:rsid w:val="00167827"/>
    <w:rsid w:val="00171AA7"/>
    <w:rsid w:val="001722D3"/>
    <w:rsid w:val="001724E0"/>
    <w:rsid w:val="00172FA6"/>
    <w:rsid w:val="001732E9"/>
    <w:rsid w:val="00173C4C"/>
    <w:rsid w:val="001758FB"/>
    <w:rsid w:val="001761DC"/>
    <w:rsid w:val="00177EB3"/>
    <w:rsid w:val="00177EFD"/>
    <w:rsid w:val="001811D1"/>
    <w:rsid w:val="00181217"/>
    <w:rsid w:val="00182882"/>
    <w:rsid w:val="001838D7"/>
    <w:rsid w:val="001844AD"/>
    <w:rsid w:val="00186DD7"/>
    <w:rsid w:val="001925DA"/>
    <w:rsid w:val="00194677"/>
    <w:rsid w:val="00194B9E"/>
    <w:rsid w:val="00195353"/>
    <w:rsid w:val="00195396"/>
    <w:rsid w:val="00197D8B"/>
    <w:rsid w:val="001A3001"/>
    <w:rsid w:val="001A3AE0"/>
    <w:rsid w:val="001A47DE"/>
    <w:rsid w:val="001A512C"/>
    <w:rsid w:val="001A5F7C"/>
    <w:rsid w:val="001A7456"/>
    <w:rsid w:val="001A7FF4"/>
    <w:rsid w:val="001B105B"/>
    <w:rsid w:val="001B28D3"/>
    <w:rsid w:val="001C168A"/>
    <w:rsid w:val="001C1715"/>
    <w:rsid w:val="001C2A64"/>
    <w:rsid w:val="001C367B"/>
    <w:rsid w:val="001C40C6"/>
    <w:rsid w:val="001C52DA"/>
    <w:rsid w:val="001C68EF"/>
    <w:rsid w:val="001C6F06"/>
    <w:rsid w:val="001C74D8"/>
    <w:rsid w:val="001D07CE"/>
    <w:rsid w:val="001D1331"/>
    <w:rsid w:val="001D20F8"/>
    <w:rsid w:val="001D21C5"/>
    <w:rsid w:val="001D2CBE"/>
    <w:rsid w:val="001D3873"/>
    <w:rsid w:val="001D47DF"/>
    <w:rsid w:val="001D54F2"/>
    <w:rsid w:val="001D55A6"/>
    <w:rsid w:val="001D75FE"/>
    <w:rsid w:val="001E2B88"/>
    <w:rsid w:val="001E3D61"/>
    <w:rsid w:val="001E4BB1"/>
    <w:rsid w:val="001E5373"/>
    <w:rsid w:val="001E67E0"/>
    <w:rsid w:val="001F0C20"/>
    <w:rsid w:val="001F282F"/>
    <w:rsid w:val="001F4A9B"/>
    <w:rsid w:val="001F5994"/>
    <w:rsid w:val="001F6DE6"/>
    <w:rsid w:val="001F7596"/>
    <w:rsid w:val="00201725"/>
    <w:rsid w:val="002022D3"/>
    <w:rsid w:val="00202E47"/>
    <w:rsid w:val="0020365D"/>
    <w:rsid w:val="0020651F"/>
    <w:rsid w:val="002072AF"/>
    <w:rsid w:val="00207D00"/>
    <w:rsid w:val="00211CEE"/>
    <w:rsid w:val="00213502"/>
    <w:rsid w:val="00217639"/>
    <w:rsid w:val="00222B3F"/>
    <w:rsid w:val="00222C22"/>
    <w:rsid w:val="00222D49"/>
    <w:rsid w:val="002245F7"/>
    <w:rsid w:val="00224722"/>
    <w:rsid w:val="00225430"/>
    <w:rsid w:val="00225D7F"/>
    <w:rsid w:val="00227997"/>
    <w:rsid w:val="00227CA3"/>
    <w:rsid w:val="00230E59"/>
    <w:rsid w:val="00231C54"/>
    <w:rsid w:val="0023210E"/>
    <w:rsid w:val="002358A9"/>
    <w:rsid w:val="00235F8B"/>
    <w:rsid w:val="00237C55"/>
    <w:rsid w:val="00237E10"/>
    <w:rsid w:val="00240C64"/>
    <w:rsid w:val="002415F6"/>
    <w:rsid w:val="00241FDA"/>
    <w:rsid w:val="00242EB0"/>
    <w:rsid w:val="00244421"/>
    <w:rsid w:val="002448A6"/>
    <w:rsid w:val="00246733"/>
    <w:rsid w:val="00247E95"/>
    <w:rsid w:val="00247FDA"/>
    <w:rsid w:val="00253083"/>
    <w:rsid w:val="0025572C"/>
    <w:rsid w:val="0025616A"/>
    <w:rsid w:val="00256713"/>
    <w:rsid w:val="002570A3"/>
    <w:rsid w:val="00261023"/>
    <w:rsid w:val="00261C15"/>
    <w:rsid w:val="0026358C"/>
    <w:rsid w:val="00264540"/>
    <w:rsid w:val="002660D0"/>
    <w:rsid w:val="0027184A"/>
    <w:rsid w:val="002728BA"/>
    <w:rsid w:val="00272B28"/>
    <w:rsid w:val="002735CB"/>
    <w:rsid w:val="002777C4"/>
    <w:rsid w:val="00280391"/>
    <w:rsid w:val="0028354C"/>
    <w:rsid w:val="00284572"/>
    <w:rsid w:val="00290124"/>
    <w:rsid w:val="00291C04"/>
    <w:rsid w:val="00294A99"/>
    <w:rsid w:val="00294FDF"/>
    <w:rsid w:val="002A0F9A"/>
    <w:rsid w:val="002A1E82"/>
    <w:rsid w:val="002A47C1"/>
    <w:rsid w:val="002A4EE5"/>
    <w:rsid w:val="002A682C"/>
    <w:rsid w:val="002B0466"/>
    <w:rsid w:val="002B1C5B"/>
    <w:rsid w:val="002B55E5"/>
    <w:rsid w:val="002C0898"/>
    <w:rsid w:val="002C2384"/>
    <w:rsid w:val="002C3650"/>
    <w:rsid w:val="002C3BD7"/>
    <w:rsid w:val="002C3D83"/>
    <w:rsid w:val="002D3EB9"/>
    <w:rsid w:val="002D4BBD"/>
    <w:rsid w:val="002D58FA"/>
    <w:rsid w:val="002E17F4"/>
    <w:rsid w:val="002E1C6A"/>
    <w:rsid w:val="002E1CB9"/>
    <w:rsid w:val="002E3794"/>
    <w:rsid w:val="002E4F84"/>
    <w:rsid w:val="002E61E8"/>
    <w:rsid w:val="002F0C58"/>
    <w:rsid w:val="002F1F80"/>
    <w:rsid w:val="002F2148"/>
    <w:rsid w:val="002F2298"/>
    <w:rsid w:val="002F3C10"/>
    <w:rsid w:val="002F6861"/>
    <w:rsid w:val="002F68E0"/>
    <w:rsid w:val="00300CE8"/>
    <w:rsid w:val="003010EA"/>
    <w:rsid w:val="003019FD"/>
    <w:rsid w:val="003024C3"/>
    <w:rsid w:val="003028FA"/>
    <w:rsid w:val="00302AA4"/>
    <w:rsid w:val="00303C4D"/>
    <w:rsid w:val="00303E7D"/>
    <w:rsid w:val="0030568B"/>
    <w:rsid w:val="00305DDD"/>
    <w:rsid w:val="003064EA"/>
    <w:rsid w:val="00310988"/>
    <w:rsid w:val="00312132"/>
    <w:rsid w:val="003134D5"/>
    <w:rsid w:val="0031455F"/>
    <w:rsid w:val="003147A2"/>
    <w:rsid w:val="00314A85"/>
    <w:rsid w:val="003154FE"/>
    <w:rsid w:val="0031704D"/>
    <w:rsid w:val="003207B6"/>
    <w:rsid w:val="0032282D"/>
    <w:rsid w:val="003240E8"/>
    <w:rsid w:val="003279DB"/>
    <w:rsid w:val="0033039D"/>
    <w:rsid w:val="00331696"/>
    <w:rsid w:val="003322AC"/>
    <w:rsid w:val="003352A0"/>
    <w:rsid w:val="003379AE"/>
    <w:rsid w:val="00337BC0"/>
    <w:rsid w:val="0034398B"/>
    <w:rsid w:val="003444D4"/>
    <w:rsid w:val="00345B05"/>
    <w:rsid w:val="00346F4C"/>
    <w:rsid w:val="00347169"/>
    <w:rsid w:val="003472B9"/>
    <w:rsid w:val="00347F09"/>
    <w:rsid w:val="0035179C"/>
    <w:rsid w:val="003518E9"/>
    <w:rsid w:val="00351D7B"/>
    <w:rsid w:val="00353775"/>
    <w:rsid w:val="00355F0B"/>
    <w:rsid w:val="00357B92"/>
    <w:rsid w:val="00357EA1"/>
    <w:rsid w:val="00360A0D"/>
    <w:rsid w:val="00360B5D"/>
    <w:rsid w:val="003616F2"/>
    <w:rsid w:val="00362BA7"/>
    <w:rsid w:val="00362D90"/>
    <w:rsid w:val="003647C6"/>
    <w:rsid w:val="00365FCC"/>
    <w:rsid w:val="003669EB"/>
    <w:rsid w:val="00367667"/>
    <w:rsid w:val="00371847"/>
    <w:rsid w:val="00371E34"/>
    <w:rsid w:val="00373AA3"/>
    <w:rsid w:val="00376125"/>
    <w:rsid w:val="00376133"/>
    <w:rsid w:val="00376EBE"/>
    <w:rsid w:val="00376EFB"/>
    <w:rsid w:val="00383556"/>
    <w:rsid w:val="00386423"/>
    <w:rsid w:val="00387410"/>
    <w:rsid w:val="0039171D"/>
    <w:rsid w:val="003939BB"/>
    <w:rsid w:val="00393E55"/>
    <w:rsid w:val="0039477B"/>
    <w:rsid w:val="00397360"/>
    <w:rsid w:val="00397894"/>
    <w:rsid w:val="003A0855"/>
    <w:rsid w:val="003A13D2"/>
    <w:rsid w:val="003A17A0"/>
    <w:rsid w:val="003A1E47"/>
    <w:rsid w:val="003A2759"/>
    <w:rsid w:val="003A3012"/>
    <w:rsid w:val="003A313C"/>
    <w:rsid w:val="003A4F83"/>
    <w:rsid w:val="003A6990"/>
    <w:rsid w:val="003A6C60"/>
    <w:rsid w:val="003B00B5"/>
    <w:rsid w:val="003B0273"/>
    <w:rsid w:val="003B230C"/>
    <w:rsid w:val="003B28A5"/>
    <w:rsid w:val="003B302E"/>
    <w:rsid w:val="003B329A"/>
    <w:rsid w:val="003B3C73"/>
    <w:rsid w:val="003B4377"/>
    <w:rsid w:val="003B6638"/>
    <w:rsid w:val="003C165C"/>
    <w:rsid w:val="003D069A"/>
    <w:rsid w:val="003D1C3C"/>
    <w:rsid w:val="003D1F22"/>
    <w:rsid w:val="003D2BFF"/>
    <w:rsid w:val="003D3798"/>
    <w:rsid w:val="003E1316"/>
    <w:rsid w:val="003E1C75"/>
    <w:rsid w:val="003E2F52"/>
    <w:rsid w:val="003E3C13"/>
    <w:rsid w:val="003E74E2"/>
    <w:rsid w:val="003F08C1"/>
    <w:rsid w:val="003F18B5"/>
    <w:rsid w:val="003F29B3"/>
    <w:rsid w:val="003F43A9"/>
    <w:rsid w:val="003F5F47"/>
    <w:rsid w:val="003F71E8"/>
    <w:rsid w:val="0040299F"/>
    <w:rsid w:val="00402C42"/>
    <w:rsid w:val="004046A9"/>
    <w:rsid w:val="00404FD8"/>
    <w:rsid w:val="00405913"/>
    <w:rsid w:val="00405BB6"/>
    <w:rsid w:val="0040662F"/>
    <w:rsid w:val="00406D38"/>
    <w:rsid w:val="00406E7E"/>
    <w:rsid w:val="00410821"/>
    <w:rsid w:val="0041352B"/>
    <w:rsid w:val="00416F68"/>
    <w:rsid w:val="004171AB"/>
    <w:rsid w:val="00420417"/>
    <w:rsid w:val="00420F13"/>
    <w:rsid w:val="004222D8"/>
    <w:rsid w:val="004242E3"/>
    <w:rsid w:val="004263B1"/>
    <w:rsid w:val="004267F5"/>
    <w:rsid w:val="00426D2E"/>
    <w:rsid w:val="004306A3"/>
    <w:rsid w:val="00435BBE"/>
    <w:rsid w:val="0043640E"/>
    <w:rsid w:val="0043716B"/>
    <w:rsid w:val="004375FA"/>
    <w:rsid w:val="00437AD9"/>
    <w:rsid w:val="00437EB5"/>
    <w:rsid w:val="004423D7"/>
    <w:rsid w:val="00443167"/>
    <w:rsid w:val="00443B36"/>
    <w:rsid w:val="00444B93"/>
    <w:rsid w:val="00444E42"/>
    <w:rsid w:val="00445350"/>
    <w:rsid w:val="00451C55"/>
    <w:rsid w:val="004526E9"/>
    <w:rsid w:val="00456340"/>
    <w:rsid w:val="0045672C"/>
    <w:rsid w:val="00457002"/>
    <w:rsid w:val="0046101B"/>
    <w:rsid w:val="0046174B"/>
    <w:rsid w:val="00461C98"/>
    <w:rsid w:val="0046343D"/>
    <w:rsid w:val="0046587A"/>
    <w:rsid w:val="00467947"/>
    <w:rsid w:val="00470351"/>
    <w:rsid w:val="00471AC6"/>
    <w:rsid w:val="00473776"/>
    <w:rsid w:val="00473FAB"/>
    <w:rsid w:val="004753EB"/>
    <w:rsid w:val="004755D9"/>
    <w:rsid w:val="00475AD7"/>
    <w:rsid w:val="00475D61"/>
    <w:rsid w:val="0048027B"/>
    <w:rsid w:val="00481DE1"/>
    <w:rsid w:val="00484F00"/>
    <w:rsid w:val="00485321"/>
    <w:rsid w:val="00487250"/>
    <w:rsid w:val="004876B6"/>
    <w:rsid w:val="0049013F"/>
    <w:rsid w:val="0049285B"/>
    <w:rsid w:val="00492BAB"/>
    <w:rsid w:val="00492BEA"/>
    <w:rsid w:val="0049340F"/>
    <w:rsid w:val="00493992"/>
    <w:rsid w:val="0049410E"/>
    <w:rsid w:val="00497AD5"/>
    <w:rsid w:val="004A0625"/>
    <w:rsid w:val="004A0932"/>
    <w:rsid w:val="004A1A6A"/>
    <w:rsid w:val="004A1FA5"/>
    <w:rsid w:val="004A24A9"/>
    <w:rsid w:val="004A2656"/>
    <w:rsid w:val="004A2F7D"/>
    <w:rsid w:val="004A4D30"/>
    <w:rsid w:val="004B0584"/>
    <w:rsid w:val="004B19FE"/>
    <w:rsid w:val="004B1FBA"/>
    <w:rsid w:val="004B247C"/>
    <w:rsid w:val="004B284E"/>
    <w:rsid w:val="004B2C00"/>
    <w:rsid w:val="004B5332"/>
    <w:rsid w:val="004B53D6"/>
    <w:rsid w:val="004B5937"/>
    <w:rsid w:val="004B6318"/>
    <w:rsid w:val="004C011F"/>
    <w:rsid w:val="004C0497"/>
    <w:rsid w:val="004C0A84"/>
    <w:rsid w:val="004C1B8C"/>
    <w:rsid w:val="004C2467"/>
    <w:rsid w:val="004C2479"/>
    <w:rsid w:val="004C2EE0"/>
    <w:rsid w:val="004C35FE"/>
    <w:rsid w:val="004D0709"/>
    <w:rsid w:val="004D637C"/>
    <w:rsid w:val="004D639D"/>
    <w:rsid w:val="004D6541"/>
    <w:rsid w:val="004D7283"/>
    <w:rsid w:val="004D7374"/>
    <w:rsid w:val="004D75CA"/>
    <w:rsid w:val="004E1D23"/>
    <w:rsid w:val="004E268D"/>
    <w:rsid w:val="004E3769"/>
    <w:rsid w:val="004E3A70"/>
    <w:rsid w:val="004E40A4"/>
    <w:rsid w:val="004E5EEF"/>
    <w:rsid w:val="004E6BF1"/>
    <w:rsid w:val="004F2783"/>
    <w:rsid w:val="004F3187"/>
    <w:rsid w:val="004F34E6"/>
    <w:rsid w:val="004F3E3E"/>
    <w:rsid w:val="004F4212"/>
    <w:rsid w:val="004F49CC"/>
    <w:rsid w:val="004F517E"/>
    <w:rsid w:val="004F629D"/>
    <w:rsid w:val="004F6C5C"/>
    <w:rsid w:val="004F6F41"/>
    <w:rsid w:val="004F78E0"/>
    <w:rsid w:val="004F7D80"/>
    <w:rsid w:val="005030CC"/>
    <w:rsid w:val="005033F1"/>
    <w:rsid w:val="00504D96"/>
    <w:rsid w:val="00510F3E"/>
    <w:rsid w:val="0051376C"/>
    <w:rsid w:val="005163D3"/>
    <w:rsid w:val="0051713F"/>
    <w:rsid w:val="00517A9E"/>
    <w:rsid w:val="0052021D"/>
    <w:rsid w:val="005208EC"/>
    <w:rsid w:val="0052213B"/>
    <w:rsid w:val="0052325F"/>
    <w:rsid w:val="00524DF9"/>
    <w:rsid w:val="00527D8A"/>
    <w:rsid w:val="005300D6"/>
    <w:rsid w:val="00535F40"/>
    <w:rsid w:val="00542928"/>
    <w:rsid w:val="005433D9"/>
    <w:rsid w:val="005438C8"/>
    <w:rsid w:val="00544312"/>
    <w:rsid w:val="00545D5A"/>
    <w:rsid w:val="00545FA8"/>
    <w:rsid w:val="005477DB"/>
    <w:rsid w:val="00551BED"/>
    <w:rsid w:val="00552687"/>
    <w:rsid w:val="00553794"/>
    <w:rsid w:val="00554484"/>
    <w:rsid w:val="005547BC"/>
    <w:rsid w:val="00555233"/>
    <w:rsid w:val="005554E5"/>
    <w:rsid w:val="005601BB"/>
    <w:rsid w:val="00560CBA"/>
    <w:rsid w:val="00562AB9"/>
    <w:rsid w:val="005669FD"/>
    <w:rsid w:val="00567BB4"/>
    <w:rsid w:val="00570E21"/>
    <w:rsid w:val="005720E9"/>
    <w:rsid w:val="00572422"/>
    <w:rsid w:val="00572797"/>
    <w:rsid w:val="005727F3"/>
    <w:rsid w:val="00572E8D"/>
    <w:rsid w:val="00573250"/>
    <w:rsid w:val="005734CC"/>
    <w:rsid w:val="00573998"/>
    <w:rsid w:val="005753E6"/>
    <w:rsid w:val="00575E55"/>
    <w:rsid w:val="00577F69"/>
    <w:rsid w:val="005802F3"/>
    <w:rsid w:val="00581D6A"/>
    <w:rsid w:val="005845EE"/>
    <w:rsid w:val="0058595A"/>
    <w:rsid w:val="00586817"/>
    <w:rsid w:val="00586AC9"/>
    <w:rsid w:val="00590CE7"/>
    <w:rsid w:val="00591E66"/>
    <w:rsid w:val="00594588"/>
    <w:rsid w:val="00594D35"/>
    <w:rsid w:val="005971E1"/>
    <w:rsid w:val="005A0BFC"/>
    <w:rsid w:val="005A277A"/>
    <w:rsid w:val="005A2BA9"/>
    <w:rsid w:val="005A463A"/>
    <w:rsid w:val="005A5605"/>
    <w:rsid w:val="005A6B77"/>
    <w:rsid w:val="005B033F"/>
    <w:rsid w:val="005B27A1"/>
    <w:rsid w:val="005B4044"/>
    <w:rsid w:val="005B40C4"/>
    <w:rsid w:val="005B4606"/>
    <w:rsid w:val="005B46D4"/>
    <w:rsid w:val="005B4D96"/>
    <w:rsid w:val="005B6D39"/>
    <w:rsid w:val="005B7175"/>
    <w:rsid w:val="005B790B"/>
    <w:rsid w:val="005C0A46"/>
    <w:rsid w:val="005C1716"/>
    <w:rsid w:val="005C1A8A"/>
    <w:rsid w:val="005C5E8F"/>
    <w:rsid w:val="005C6207"/>
    <w:rsid w:val="005C667A"/>
    <w:rsid w:val="005C7FBA"/>
    <w:rsid w:val="005D0694"/>
    <w:rsid w:val="005D0FA5"/>
    <w:rsid w:val="005D13CF"/>
    <w:rsid w:val="005D170A"/>
    <w:rsid w:val="005D2848"/>
    <w:rsid w:val="005D3515"/>
    <w:rsid w:val="005D3BBD"/>
    <w:rsid w:val="005D523C"/>
    <w:rsid w:val="005D6AC4"/>
    <w:rsid w:val="005E0F21"/>
    <w:rsid w:val="005E142F"/>
    <w:rsid w:val="005E336A"/>
    <w:rsid w:val="005E35D6"/>
    <w:rsid w:val="005E5406"/>
    <w:rsid w:val="005F2C1C"/>
    <w:rsid w:val="005F42E0"/>
    <w:rsid w:val="005F5C64"/>
    <w:rsid w:val="005F5D15"/>
    <w:rsid w:val="005F60AA"/>
    <w:rsid w:val="005F63DF"/>
    <w:rsid w:val="005F68A5"/>
    <w:rsid w:val="005F74E8"/>
    <w:rsid w:val="006009B5"/>
    <w:rsid w:val="0060109E"/>
    <w:rsid w:val="00602B3B"/>
    <w:rsid w:val="0060540E"/>
    <w:rsid w:val="00606068"/>
    <w:rsid w:val="00607358"/>
    <w:rsid w:val="00610C1C"/>
    <w:rsid w:val="0061187F"/>
    <w:rsid w:val="00612DD7"/>
    <w:rsid w:val="0061352E"/>
    <w:rsid w:val="00613B0E"/>
    <w:rsid w:val="00615859"/>
    <w:rsid w:val="006172FC"/>
    <w:rsid w:val="006200E4"/>
    <w:rsid w:val="006211BD"/>
    <w:rsid w:val="00624019"/>
    <w:rsid w:val="00625BFF"/>
    <w:rsid w:val="00631591"/>
    <w:rsid w:val="006322EB"/>
    <w:rsid w:val="00632627"/>
    <w:rsid w:val="00633330"/>
    <w:rsid w:val="00633F5C"/>
    <w:rsid w:val="00634703"/>
    <w:rsid w:val="00635FA8"/>
    <w:rsid w:val="00636656"/>
    <w:rsid w:val="00637B99"/>
    <w:rsid w:val="00640800"/>
    <w:rsid w:val="00641F84"/>
    <w:rsid w:val="006422C1"/>
    <w:rsid w:val="00644CD3"/>
    <w:rsid w:val="00646FFF"/>
    <w:rsid w:val="00650012"/>
    <w:rsid w:val="00653FCD"/>
    <w:rsid w:val="0065610E"/>
    <w:rsid w:val="00656593"/>
    <w:rsid w:val="006600A3"/>
    <w:rsid w:val="00660DEE"/>
    <w:rsid w:val="00660E17"/>
    <w:rsid w:val="006615EB"/>
    <w:rsid w:val="0066160A"/>
    <w:rsid w:val="00662AF1"/>
    <w:rsid w:val="00662FCA"/>
    <w:rsid w:val="00664B00"/>
    <w:rsid w:val="00664B10"/>
    <w:rsid w:val="00667887"/>
    <w:rsid w:val="006710A2"/>
    <w:rsid w:val="0067127E"/>
    <w:rsid w:val="0067152D"/>
    <w:rsid w:val="00674635"/>
    <w:rsid w:val="0067498E"/>
    <w:rsid w:val="00674C62"/>
    <w:rsid w:val="00674EB1"/>
    <w:rsid w:val="00676246"/>
    <w:rsid w:val="00680AE5"/>
    <w:rsid w:val="00681887"/>
    <w:rsid w:val="00683CB0"/>
    <w:rsid w:val="00684640"/>
    <w:rsid w:val="00684BE9"/>
    <w:rsid w:val="00686393"/>
    <w:rsid w:val="006864B8"/>
    <w:rsid w:val="00686506"/>
    <w:rsid w:val="0068690B"/>
    <w:rsid w:val="006906CD"/>
    <w:rsid w:val="006919DC"/>
    <w:rsid w:val="00691D0D"/>
    <w:rsid w:val="00693699"/>
    <w:rsid w:val="00694154"/>
    <w:rsid w:val="006948CC"/>
    <w:rsid w:val="00696CC2"/>
    <w:rsid w:val="0069767A"/>
    <w:rsid w:val="006A2C6C"/>
    <w:rsid w:val="006A4A6A"/>
    <w:rsid w:val="006A63C1"/>
    <w:rsid w:val="006B1011"/>
    <w:rsid w:val="006B1126"/>
    <w:rsid w:val="006B14BC"/>
    <w:rsid w:val="006B1854"/>
    <w:rsid w:val="006B35E5"/>
    <w:rsid w:val="006B39C6"/>
    <w:rsid w:val="006B3E67"/>
    <w:rsid w:val="006B445D"/>
    <w:rsid w:val="006B609E"/>
    <w:rsid w:val="006B6A74"/>
    <w:rsid w:val="006B70DB"/>
    <w:rsid w:val="006B7A3E"/>
    <w:rsid w:val="006B7C21"/>
    <w:rsid w:val="006C1B1B"/>
    <w:rsid w:val="006C2054"/>
    <w:rsid w:val="006C2071"/>
    <w:rsid w:val="006C2557"/>
    <w:rsid w:val="006C4B86"/>
    <w:rsid w:val="006C64DE"/>
    <w:rsid w:val="006D00D7"/>
    <w:rsid w:val="006D0598"/>
    <w:rsid w:val="006D166E"/>
    <w:rsid w:val="006D1E7B"/>
    <w:rsid w:val="006D2F04"/>
    <w:rsid w:val="006D3EA6"/>
    <w:rsid w:val="006D4884"/>
    <w:rsid w:val="006D567B"/>
    <w:rsid w:val="006D58D5"/>
    <w:rsid w:val="006E031E"/>
    <w:rsid w:val="006E361F"/>
    <w:rsid w:val="006E50D1"/>
    <w:rsid w:val="006E7A16"/>
    <w:rsid w:val="006F0405"/>
    <w:rsid w:val="006F07FF"/>
    <w:rsid w:val="006F21A8"/>
    <w:rsid w:val="006F4507"/>
    <w:rsid w:val="006F4703"/>
    <w:rsid w:val="006F547D"/>
    <w:rsid w:val="006F5480"/>
    <w:rsid w:val="00700C74"/>
    <w:rsid w:val="00701D11"/>
    <w:rsid w:val="00702EF0"/>
    <w:rsid w:val="00703387"/>
    <w:rsid w:val="00703BF6"/>
    <w:rsid w:val="007042DE"/>
    <w:rsid w:val="00704341"/>
    <w:rsid w:val="00706542"/>
    <w:rsid w:val="00710C88"/>
    <w:rsid w:val="0071450A"/>
    <w:rsid w:val="007148E9"/>
    <w:rsid w:val="00714F21"/>
    <w:rsid w:val="00716BBE"/>
    <w:rsid w:val="00716D58"/>
    <w:rsid w:val="0071737F"/>
    <w:rsid w:val="00717FA6"/>
    <w:rsid w:val="00720884"/>
    <w:rsid w:val="00722FD2"/>
    <w:rsid w:val="00723FE4"/>
    <w:rsid w:val="007256E0"/>
    <w:rsid w:val="00725EA1"/>
    <w:rsid w:val="007274B3"/>
    <w:rsid w:val="0072780B"/>
    <w:rsid w:val="007342AB"/>
    <w:rsid w:val="007368FB"/>
    <w:rsid w:val="00741B6B"/>
    <w:rsid w:val="00741BEA"/>
    <w:rsid w:val="00742281"/>
    <w:rsid w:val="0074489F"/>
    <w:rsid w:val="00744A5F"/>
    <w:rsid w:val="0075001D"/>
    <w:rsid w:val="00752513"/>
    <w:rsid w:val="00755147"/>
    <w:rsid w:val="00760103"/>
    <w:rsid w:val="00760E82"/>
    <w:rsid w:val="007629D4"/>
    <w:rsid w:val="00764C3F"/>
    <w:rsid w:val="00765B24"/>
    <w:rsid w:val="00766C8A"/>
    <w:rsid w:val="007675FB"/>
    <w:rsid w:val="00771091"/>
    <w:rsid w:val="007756ED"/>
    <w:rsid w:val="00777862"/>
    <w:rsid w:val="00780AF6"/>
    <w:rsid w:val="00780F52"/>
    <w:rsid w:val="00781CAC"/>
    <w:rsid w:val="00783B3B"/>
    <w:rsid w:val="007858A0"/>
    <w:rsid w:val="00786352"/>
    <w:rsid w:val="00786413"/>
    <w:rsid w:val="00790E00"/>
    <w:rsid w:val="00791A83"/>
    <w:rsid w:val="007923C6"/>
    <w:rsid w:val="007A35FB"/>
    <w:rsid w:val="007A57F9"/>
    <w:rsid w:val="007A5DD4"/>
    <w:rsid w:val="007A6A2A"/>
    <w:rsid w:val="007A778D"/>
    <w:rsid w:val="007A7B1F"/>
    <w:rsid w:val="007B0221"/>
    <w:rsid w:val="007B1357"/>
    <w:rsid w:val="007B378F"/>
    <w:rsid w:val="007B532E"/>
    <w:rsid w:val="007B55D5"/>
    <w:rsid w:val="007B5AE5"/>
    <w:rsid w:val="007B631E"/>
    <w:rsid w:val="007B701B"/>
    <w:rsid w:val="007B72E8"/>
    <w:rsid w:val="007C035D"/>
    <w:rsid w:val="007C0380"/>
    <w:rsid w:val="007C1EA1"/>
    <w:rsid w:val="007C26CE"/>
    <w:rsid w:val="007C4C3E"/>
    <w:rsid w:val="007C602C"/>
    <w:rsid w:val="007D0783"/>
    <w:rsid w:val="007D1103"/>
    <w:rsid w:val="007D23DF"/>
    <w:rsid w:val="007D2B34"/>
    <w:rsid w:val="007D3326"/>
    <w:rsid w:val="007D6B93"/>
    <w:rsid w:val="007E1CDD"/>
    <w:rsid w:val="007E288D"/>
    <w:rsid w:val="007E2C1B"/>
    <w:rsid w:val="007F0EC9"/>
    <w:rsid w:val="007F15BE"/>
    <w:rsid w:val="007F2736"/>
    <w:rsid w:val="007F2F09"/>
    <w:rsid w:val="007F43CF"/>
    <w:rsid w:val="007F44F9"/>
    <w:rsid w:val="007F4C74"/>
    <w:rsid w:val="007F5246"/>
    <w:rsid w:val="007F7810"/>
    <w:rsid w:val="007F7D7D"/>
    <w:rsid w:val="0080011C"/>
    <w:rsid w:val="00800DA9"/>
    <w:rsid w:val="00801638"/>
    <w:rsid w:val="00801EC7"/>
    <w:rsid w:val="008027D5"/>
    <w:rsid w:val="00804814"/>
    <w:rsid w:val="008077E8"/>
    <w:rsid w:val="0081305F"/>
    <w:rsid w:val="008135E7"/>
    <w:rsid w:val="00814F0D"/>
    <w:rsid w:val="00815F8E"/>
    <w:rsid w:val="00816EB8"/>
    <w:rsid w:val="00822273"/>
    <w:rsid w:val="008240EC"/>
    <w:rsid w:val="00824F7E"/>
    <w:rsid w:val="008253CD"/>
    <w:rsid w:val="00826575"/>
    <w:rsid w:val="00830499"/>
    <w:rsid w:val="00830EF8"/>
    <w:rsid w:val="008311A0"/>
    <w:rsid w:val="00831818"/>
    <w:rsid w:val="008345AB"/>
    <w:rsid w:val="00837251"/>
    <w:rsid w:val="008474D4"/>
    <w:rsid w:val="00847994"/>
    <w:rsid w:val="008502F5"/>
    <w:rsid w:val="00851664"/>
    <w:rsid w:val="0085183A"/>
    <w:rsid w:val="00851861"/>
    <w:rsid w:val="00855342"/>
    <w:rsid w:val="00855766"/>
    <w:rsid w:val="008569ED"/>
    <w:rsid w:val="008572A7"/>
    <w:rsid w:val="008602F0"/>
    <w:rsid w:val="00861DE3"/>
    <w:rsid w:val="008620F1"/>
    <w:rsid w:val="0086213E"/>
    <w:rsid w:val="0086332D"/>
    <w:rsid w:val="0086344E"/>
    <w:rsid w:val="00864364"/>
    <w:rsid w:val="008665A8"/>
    <w:rsid w:val="008668E6"/>
    <w:rsid w:val="00866C68"/>
    <w:rsid w:val="00870F0B"/>
    <w:rsid w:val="00873DA3"/>
    <w:rsid w:val="0087672A"/>
    <w:rsid w:val="00877443"/>
    <w:rsid w:val="0088118F"/>
    <w:rsid w:val="00881EA8"/>
    <w:rsid w:val="00883FF1"/>
    <w:rsid w:val="00884D69"/>
    <w:rsid w:val="0088552E"/>
    <w:rsid w:val="00886663"/>
    <w:rsid w:val="008869B0"/>
    <w:rsid w:val="008906CF"/>
    <w:rsid w:val="0089149F"/>
    <w:rsid w:val="0089271E"/>
    <w:rsid w:val="0089332F"/>
    <w:rsid w:val="0089510D"/>
    <w:rsid w:val="008965AE"/>
    <w:rsid w:val="00896630"/>
    <w:rsid w:val="00897355"/>
    <w:rsid w:val="008A0B79"/>
    <w:rsid w:val="008A183B"/>
    <w:rsid w:val="008A2C98"/>
    <w:rsid w:val="008A3D3B"/>
    <w:rsid w:val="008A4B4B"/>
    <w:rsid w:val="008A5579"/>
    <w:rsid w:val="008A5D2D"/>
    <w:rsid w:val="008A641C"/>
    <w:rsid w:val="008A798C"/>
    <w:rsid w:val="008B02FF"/>
    <w:rsid w:val="008B08DC"/>
    <w:rsid w:val="008B0B31"/>
    <w:rsid w:val="008B3AF3"/>
    <w:rsid w:val="008B4141"/>
    <w:rsid w:val="008B64A3"/>
    <w:rsid w:val="008C2C51"/>
    <w:rsid w:val="008C3A74"/>
    <w:rsid w:val="008C479B"/>
    <w:rsid w:val="008C576B"/>
    <w:rsid w:val="008C5DB7"/>
    <w:rsid w:val="008C78B5"/>
    <w:rsid w:val="008D26D4"/>
    <w:rsid w:val="008D4121"/>
    <w:rsid w:val="008D44A6"/>
    <w:rsid w:val="008D7D9E"/>
    <w:rsid w:val="008E011C"/>
    <w:rsid w:val="008E0282"/>
    <w:rsid w:val="008E03EC"/>
    <w:rsid w:val="008E17D4"/>
    <w:rsid w:val="008E204F"/>
    <w:rsid w:val="008E2637"/>
    <w:rsid w:val="008E2B2C"/>
    <w:rsid w:val="008E32A2"/>
    <w:rsid w:val="008E393B"/>
    <w:rsid w:val="008E3AC0"/>
    <w:rsid w:val="008E45D6"/>
    <w:rsid w:val="008E5B75"/>
    <w:rsid w:val="008E5E58"/>
    <w:rsid w:val="008F1171"/>
    <w:rsid w:val="008F1902"/>
    <w:rsid w:val="008F3621"/>
    <w:rsid w:val="008F42D8"/>
    <w:rsid w:val="008F51ED"/>
    <w:rsid w:val="008F5268"/>
    <w:rsid w:val="008F5956"/>
    <w:rsid w:val="008F62A5"/>
    <w:rsid w:val="008F7D04"/>
    <w:rsid w:val="00900404"/>
    <w:rsid w:val="00901F3F"/>
    <w:rsid w:val="00902551"/>
    <w:rsid w:val="00904167"/>
    <w:rsid w:val="009055DE"/>
    <w:rsid w:val="00905D08"/>
    <w:rsid w:val="00906D3E"/>
    <w:rsid w:val="00907D07"/>
    <w:rsid w:val="00912FAC"/>
    <w:rsid w:val="00914D5A"/>
    <w:rsid w:val="009209D5"/>
    <w:rsid w:val="009214C9"/>
    <w:rsid w:val="00924BCE"/>
    <w:rsid w:val="00926A3F"/>
    <w:rsid w:val="00927936"/>
    <w:rsid w:val="00930B4C"/>
    <w:rsid w:val="00931A0F"/>
    <w:rsid w:val="00931A60"/>
    <w:rsid w:val="009334F3"/>
    <w:rsid w:val="0093358A"/>
    <w:rsid w:val="00933619"/>
    <w:rsid w:val="009344B6"/>
    <w:rsid w:val="0093453F"/>
    <w:rsid w:val="00934BAD"/>
    <w:rsid w:val="00935248"/>
    <w:rsid w:val="00935B75"/>
    <w:rsid w:val="00940D4A"/>
    <w:rsid w:val="00943737"/>
    <w:rsid w:val="00943A3B"/>
    <w:rsid w:val="0094421C"/>
    <w:rsid w:val="00944271"/>
    <w:rsid w:val="009514ED"/>
    <w:rsid w:val="00951834"/>
    <w:rsid w:val="009520E9"/>
    <w:rsid w:val="0095233F"/>
    <w:rsid w:val="00953066"/>
    <w:rsid w:val="00953098"/>
    <w:rsid w:val="0095309F"/>
    <w:rsid w:val="0095355D"/>
    <w:rsid w:val="00953E36"/>
    <w:rsid w:val="0095492A"/>
    <w:rsid w:val="00955DB9"/>
    <w:rsid w:val="00960289"/>
    <w:rsid w:val="0096373C"/>
    <w:rsid w:val="009643D8"/>
    <w:rsid w:val="00964C0B"/>
    <w:rsid w:val="00965797"/>
    <w:rsid w:val="009666FC"/>
    <w:rsid w:val="00971147"/>
    <w:rsid w:val="00973B8F"/>
    <w:rsid w:val="009813FB"/>
    <w:rsid w:val="009820B9"/>
    <w:rsid w:val="00984A81"/>
    <w:rsid w:val="009856BB"/>
    <w:rsid w:val="00986B62"/>
    <w:rsid w:val="00991730"/>
    <w:rsid w:val="00994323"/>
    <w:rsid w:val="00994EFD"/>
    <w:rsid w:val="0099679A"/>
    <w:rsid w:val="009A009C"/>
    <w:rsid w:val="009A0687"/>
    <w:rsid w:val="009A1A7F"/>
    <w:rsid w:val="009A205F"/>
    <w:rsid w:val="009A26D7"/>
    <w:rsid w:val="009A273A"/>
    <w:rsid w:val="009A5057"/>
    <w:rsid w:val="009B0208"/>
    <w:rsid w:val="009B0864"/>
    <w:rsid w:val="009B2535"/>
    <w:rsid w:val="009B27D2"/>
    <w:rsid w:val="009B309C"/>
    <w:rsid w:val="009B5498"/>
    <w:rsid w:val="009B5EC6"/>
    <w:rsid w:val="009B642F"/>
    <w:rsid w:val="009B733F"/>
    <w:rsid w:val="009B7DF7"/>
    <w:rsid w:val="009C21AC"/>
    <w:rsid w:val="009C27EA"/>
    <w:rsid w:val="009C2D14"/>
    <w:rsid w:val="009C374B"/>
    <w:rsid w:val="009C40A2"/>
    <w:rsid w:val="009C7117"/>
    <w:rsid w:val="009C76E5"/>
    <w:rsid w:val="009C770D"/>
    <w:rsid w:val="009C7C11"/>
    <w:rsid w:val="009D0A81"/>
    <w:rsid w:val="009D0EC0"/>
    <w:rsid w:val="009D406D"/>
    <w:rsid w:val="009D502B"/>
    <w:rsid w:val="009D6444"/>
    <w:rsid w:val="009D6AF4"/>
    <w:rsid w:val="009D794C"/>
    <w:rsid w:val="009E0F6A"/>
    <w:rsid w:val="009E25CC"/>
    <w:rsid w:val="009E3191"/>
    <w:rsid w:val="009E4C3D"/>
    <w:rsid w:val="009E4D77"/>
    <w:rsid w:val="009E5D19"/>
    <w:rsid w:val="009E60A6"/>
    <w:rsid w:val="009F1EBE"/>
    <w:rsid w:val="009F2603"/>
    <w:rsid w:val="009F638D"/>
    <w:rsid w:val="00A01571"/>
    <w:rsid w:val="00A01596"/>
    <w:rsid w:val="00A021F1"/>
    <w:rsid w:val="00A02AA4"/>
    <w:rsid w:val="00A02B4F"/>
    <w:rsid w:val="00A0306F"/>
    <w:rsid w:val="00A032CF"/>
    <w:rsid w:val="00A032F4"/>
    <w:rsid w:val="00A04E7F"/>
    <w:rsid w:val="00A0605B"/>
    <w:rsid w:val="00A069B1"/>
    <w:rsid w:val="00A102BC"/>
    <w:rsid w:val="00A10E2A"/>
    <w:rsid w:val="00A16F3E"/>
    <w:rsid w:val="00A172FA"/>
    <w:rsid w:val="00A20DFE"/>
    <w:rsid w:val="00A22366"/>
    <w:rsid w:val="00A223BC"/>
    <w:rsid w:val="00A23292"/>
    <w:rsid w:val="00A24E62"/>
    <w:rsid w:val="00A25D74"/>
    <w:rsid w:val="00A30211"/>
    <w:rsid w:val="00A32A1D"/>
    <w:rsid w:val="00A335EA"/>
    <w:rsid w:val="00A33FC0"/>
    <w:rsid w:val="00A3423A"/>
    <w:rsid w:val="00A34245"/>
    <w:rsid w:val="00A35934"/>
    <w:rsid w:val="00A36CF5"/>
    <w:rsid w:val="00A37A1A"/>
    <w:rsid w:val="00A406F1"/>
    <w:rsid w:val="00A43693"/>
    <w:rsid w:val="00A4386F"/>
    <w:rsid w:val="00A44249"/>
    <w:rsid w:val="00A4430E"/>
    <w:rsid w:val="00A44DC3"/>
    <w:rsid w:val="00A46563"/>
    <w:rsid w:val="00A5407F"/>
    <w:rsid w:val="00A57638"/>
    <w:rsid w:val="00A643A4"/>
    <w:rsid w:val="00A64CE5"/>
    <w:rsid w:val="00A65FA3"/>
    <w:rsid w:val="00A6614E"/>
    <w:rsid w:val="00A679BB"/>
    <w:rsid w:val="00A70C8A"/>
    <w:rsid w:val="00A721A9"/>
    <w:rsid w:val="00A7235D"/>
    <w:rsid w:val="00A750EC"/>
    <w:rsid w:val="00A75A11"/>
    <w:rsid w:val="00A75A30"/>
    <w:rsid w:val="00A76E18"/>
    <w:rsid w:val="00A77001"/>
    <w:rsid w:val="00A81638"/>
    <w:rsid w:val="00A840A1"/>
    <w:rsid w:val="00A85A91"/>
    <w:rsid w:val="00A86629"/>
    <w:rsid w:val="00A878C3"/>
    <w:rsid w:val="00A905D4"/>
    <w:rsid w:val="00A91174"/>
    <w:rsid w:val="00A91EED"/>
    <w:rsid w:val="00A96FEB"/>
    <w:rsid w:val="00AA0E3B"/>
    <w:rsid w:val="00AA43CB"/>
    <w:rsid w:val="00AA4634"/>
    <w:rsid w:val="00AA4B03"/>
    <w:rsid w:val="00AA7F1F"/>
    <w:rsid w:val="00AB39A8"/>
    <w:rsid w:val="00AB3D75"/>
    <w:rsid w:val="00AB48FE"/>
    <w:rsid w:val="00AB56FA"/>
    <w:rsid w:val="00AB5DE3"/>
    <w:rsid w:val="00AC0E00"/>
    <w:rsid w:val="00AC39FB"/>
    <w:rsid w:val="00AC3B0C"/>
    <w:rsid w:val="00AC4AA6"/>
    <w:rsid w:val="00AD2535"/>
    <w:rsid w:val="00AD4D8E"/>
    <w:rsid w:val="00AD6066"/>
    <w:rsid w:val="00AD6AE8"/>
    <w:rsid w:val="00AD7318"/>
    <w:rsid w:val="00AE0FB0"/>
    <w:rsid w:val="00AE11B8"/>
    <w:rsid w:val="00AE2A88"/>
    <w:rsid w:val="00AE2EE4"/>
    <w:rsid w:val="00AE5B86"/>
    <w:rsid w:val="00AE69C4"/>
    <w:rsid w:val="00AE6C08"/>
    <w:rsid w:val="00AF086E"/>
    <w:rsid w:val="00AF08E3"/>
    <w:rsid w:val="00B00322"/>
    <w:rsid w:val="00B0145E"/>
    <w:rsid w:val="00B033C3"/>
    <w:rsid w:val="00B04401"/>
    <w:rsid w:val="00B04B70"/>
    <w:rsid w:val="00B078C3"/>
    <w:rsid w:val="00B07BAB"/>
    <w:rsid w:val="00B108D9"/>
    <w:rsid w:val="00B11FF3"/>
    <w:rsid w:val="00B12F40"/>
    <w:rsid w:val="00B139B1"/>
    <w:rsid w:val="00B14A82"/>
    <w:rsid w:val="00B14B4F"/>
    <w:rsid w:val="00B21719"/>
    <w:rsid w:val="00B2204A"/>
    <w:rsid w:val="00B32BD3"/>
    <w:rsid w:val="00B334B7"/>
    <w:rsid w:val="00B33976"/>
    <w:rsid w:val="00B33BD2"/>
    <w:rsid w:val="00B3535C"/>
    <w:rsid w:val="00B378F0"/>
    <w:rsid w:val="00B41E37"/>
    <w:rsid w:val="00B42DDA"/>
    <w:rsid w:val="00B441F4"/>
    <w:rsid w:val="00B4558B"/>
    <w:rsid w:val="00B458B6"/>
    <w:rsid w:val="00B458D2"/>
    <w:rsid w:val="00B45FD8"/>
    <w:rsid w:val="00B46658"/>
    <w:rsid w:val="00B466BF"/>
    <w:rsid w:val="00B473E5"/>
    <w:rsid w:val="00B47439"/>
    <w:rsid w:val="00B500D6"/>
    <w:rsid w:val="00B50A12"/>
    <w:rsid w:val="00B5142F"/>
    <w:rsid w:val="00B51E09"/>
    <w:rsid w:val="00B549A0"/>
    <w:rsid w:val="00B56776"/>
    <w:rsid w:val="00B57859"/>
    <w:rsid w:val="00B6054C"/>
    <w:rsid w:val="00B60FE9"/>
    <w:rsid w:val="00B63021"/>
    <w:rsid w:val="00B63BF6"/>
    <w:rsid w:val="00B64C45"/>
    <w:rsid w:val="00B65D6D"/>
    <w:rsid w:val="00B6655F"/>
    <w:rsid w:val="00B71F61"/>
    <w:rsid w:val="00B721CE"/>
    <w:rsid w:val="00B72237"/>
    <w:rsid w:val="00B723DC"/>
    <w:rsid w:val="00B74A6F"/>
    <w:rsid w:val="00B74F42"/>
    <w:rsid w:val="00B7531C"/>
    <w:rsid w:val="00B76E9B"/>
    <w:rsid w:val="00B806B8"/>
    <w:rsid w:val="00B811B1"/>
    <w:rsid w:val="00B8212A"/>
    <w:rsid w:val="00B84EFE"/>
    <w:rsid w:val="00B87A3D"/>
    <w:rsid w:val="00B87AA6"/>
    <w:rsid w:val="00B90AB1"/>
    <w:rsid w:val="00B91BC4"/>
    <w:rsid w:val="00B930A1"/>
    <w:rsid w:val="00B93B9E"/>
    <w:rsid w:val="00B93BEE"/>
    <w:rsid w:val="00B9695E"/>
    <w:rsid w:val="00BA248A"/>
    <w:rsid w:val="00BA284D"/>
    <w:rsid w:val="00BA2FBD"/>
    <w:rsid w:val="00BA36AE"/>
    <w:rsid w:val="00BA3A1A"/>
    <w:rsid w:val="00BA3B8F"/>
    <w:rsid w:val="00BA4C49"/>
    <w:rsid w:val="00BA5245"/>
    <w:rsid w:val="00BA62E4"/>
    <w:rsid w:val="00BA7641"/>
    <w:rsid w:val="00BA7FFC"/>
    <w:rsid w:val="00BB44F9"/>
    <w:rsid w:val="00BB48AF"/>
    <w:rsid w:val="00BB577F"/>
    <w:rsid w:val="00BB58D0"/>
    <w:rsid w:val="00BB7621"/>
    <w:rsid w:val="00BC258D"/>
    <w:rsid w:val="00BC2C4A"/>
    <w:rsid w:val="00BC45FD"/>
    <w:rsid w:val="00BC524F"/>
    <w:rsid w:val="00BC77DD"/>
    <w:rsid w:val="00BD0784"/>
    <w:rsid w:val="00BD3435"/>
    <w:rsid w:val="00BD38B2"/>
    <w:rsid w:val="00BD38D8"/>
    <w:rsid w:val="00BD4F28"/>
    <w:rsid w:val="00BE00CA"/>
    <w:rsid w:val="00BE1024"/>
    <w:rsid w:val="00BE1214"/>
    <w:rsid w:val="00BE2FF0"/>
    <w:rsid w:val="00BE4C96"/>
    <w:rsid w:val="00BE4F49"/>
    <w:rsid w:val="00BE501C"/>
    <w:rsid w:val="00BE5258"/>
    <w:rsid w:val="00BE54EA"/>
    <w:rsid w:val="00BE5B4C"/>
    <w:rsid w:val="00BE6A1C"/>
    <w:rsid w:val="00BE6F76"/>
    <w:rsid w:val="00BE72A2"/>
    <w:rsid w:val="00BE7488"/>
    <w:rsid w:val="00BE78B0"/>
    <w:rsid w:val="00BF0125"/>
    <w:rsid w:val="00BF0941"/>
    <w:rsid w:val="00BF14FC"/>
    <w:rsid w:val="00BF22C9"/>
    <w:rsid w:val="00BF44B8"/>
    <w:rsid w:val="00BF586B"/>
    <w:rsid w:val="00BF5882"/>
    <w:rsid w:val="00C01013"/>
    <w:rsid w:val="00C01401"/>
    <w:rsid w:val="00C0589B"/>
    <w:rsid w:val="00C07831"/>
    <w:rsid w:val="00C079D2"/>
    <w:rsid w:val="00C103E3"/>
    <w:rsid w:val="00C20509"/>
    <w:rsid w:val="00C2196E"/>
    <w:rsid w:val="00C2302D"/>
    <w:rsid w:val="00C238EF"/>
    <w:rsid w:val="00C24CAA"/>
    <w:rsid w:val="00C26400"/>
    <w:rsid w:val="00C26D56"/>
    <w:rsid w:val="00C271C2"/>
    <w:rsid w:val="00C27C78"/>
    <w:rsid w:val="00C27E51"/>
    <w:rsid w:val="00C3384D"/>
    <w:rsid w:val="00C33E95"/>
    <w:rsid w:val="00C348F4"/>
    <w:rsid w:val="00C37C69"/>
    <w:rsid w:val="00C403C8"/>
    <w:rsid w:val="00C40576"/>
    <w:rsid w:val="00C41A30"/>
    <w:rsid w:val="00C41ABC"/>
    <w:rsid w:val="00C41AD2"/>
    <w:rsid w:val="00C42DCD"/>
    <w:rsid w:val="00C44113"/>
    <w:rsid w:val="00C451E8"/>
    <w:rsid w:val="00C45AF7"/>
    <w:rsid w:val="00C466A6"/>
    <w:rsid w:val="00C47B87"/>
    <w:rsid w:val="00C47BAB"/>
    <w:rsid w:val="00C50DF4"/>
    <w:rsid w:val="00C512DE"/>
    <w:rsid w:val="00C51AAF"/>
    <w:rsid w:val="00C51C25"/>
    <w:rsid w:val="00C51D31"/>
    <w:rsid w:val="00C52C85"/>
    <w:rsid w:val="00C53ABD"/>
    <w:rsid w:val="00C553B6"/>
    <w:rsid w:val="00C606B8"/>
    <w:rsid w:val="00C612AF"/>
    <w:rsid w:val="00C61327"/>
    <w:rsid w:val="00C62230"/>
    <w:rsid w:val="00C62FE1"/>
    <w:rsid w:val="00C63F42"/>
    <w:rsid w:val="00C64406"/>
    <w:rsid w:val="00C6570C"/>
    <w:rsid w:val="00C65F5B"/>
    <w:rsid w:val="00C66E20"/>
    <w:rsid w:val="00C679B1"/>
    <w:rsid w:val="00C73BC7"/>
    <w:rsid w:val="00C740F1"/>
    <w:rsid w:val="00C74629"/>
    <w:rsid w:val="00C75BCD"/>
    <w:rsid w:val="00C7670B"/>
    <w:rsid w:val="00C80669"/>
    <w:rsid w:val="00C8130E"/>
    <w:rsid w:val="00C848DD"/>
    <w:rsid w:val="00C861EF"/>
    <w:rsid w:val="00C87193"/>
    <w:rsid w:val="00C872CD"/>
    <w:rsid w:val="00C873C3"/>
    <w:rsid w:val="00C936DE"/>
    <w:rsid w:val="00C95468"/>
    <w:rsid w:val="00C95B12"/>
    <w:rsid w:val="00C97509"/>
    <w:rsid w:val="00CA00F1"/>
    <w:rsid w:val="00CA1A56"/>
    <w:rsid w:val="00CA1B30"/>
    <w:rsid w:val="00CA33E6"/>
    <w:rsid w:val="00CA4B94"/>
    <w:rsid w:val="00CA605A"/>
    <w:rsid w:val="00CA6A6D"/>
    <w:rsid w:val="00CA7171"/>
    <w:rsid w:val="00CB1E71"/>
    <w:rsid w:val="00CB201E"/>
    <w:rsid w:val="00CB2DF7"/>
    <w:rsid w:val="00CB730B"/>
    <w:rsid w:val="00CB7689"/>
    <w:rsid w:val="00CC14B0"/>
    <w:rsid w:val="00CC2A3D"/>
    <w:rsid w:val="00CC48FB"/>
    <w:rsid w:val="00CD0D99"/>
    <w:rsid w:val="00CD1592"/>
    <w:rsid w:val="00CD2853"/>
    <w:rsid w:val="00CD364D"/>
    <w:rsid w:val="00CD4079"/>
    <w:rsid w:val="00CD4CDC"/>
    <w:rsid w:val="00CD5B95"/>
    <w:rsid w:val="00CE0696"/>
    <w:rsid w:val="00CE13F6"/>
    <w:rsid w:val="00CE223B"/>
    <w:rsid w:val="00CE2A4E"/>
    <w:rsid w:val="00CE6AE9"/>
    <w:rsid w:val="00CF0415"/>
    <w:rsid w:val="00CF20D8"/>
    <w:rsid w:val="00CF303C"/>
    <w:rsid w:val="00CF39E4"/>
    <w:rsid w:val="00CF3FA4"/>
    <w:rsid w:val="00CF7503"/>
    <w:rsid w:val="00CF7D57"/>
    <w:rsid w:val="00D012C9"/>
    <w:rsid w:val="00D016A7"/>
    <w:rsid w:val="00D01BC9"/>
    <w:rsid w:val="00D0248E"/>
    <w:rsid w:val="00D03872"/>
    <w:rsid w:val="00D03D94"/>
    <w:rsid w:val="00D045FC"/>
    <w:rsid w:val="00D06487"/>
    <w:rsid w:val="00D100E6"/>
    <w:rsid w:val="00D104B7"/>
    <w:rsid w:val="00D12B9A"/>
    <w:rsid w:val="00D1497C"/>
    <w:rsid w:val="00D14C4D"/>
    <w:rsid w:val="00D153DC"/>
    <w:rsid w:val="00D17E7B"/>
    <w:rsid w:val="00D207E2"/>
    <w:rsid w:val="00D21F46"/>
    <w:rsid w:val="00D226CD"/>
    <w:rsid w:val="00D23E8C"/>
    <w:rsid w:val="00D24B1F"/>
    <w:rsid w:val="00D25605"/>
    <w:rsid w:val="00D26915"/>
    <w:rsid w:val="00D273B8"/>
    <w:rsid w:val="00D3326D"/>
    <w:rsid w:val="00D33EF1"/>
    <w:rsid w:val="00D346FF"/>
    <w:rsid w:val="00D379BC"/>
    <w:rsid w:val="00D40529"/>
    <w:rsid w:val="00D4168D"/>
    <w:rsid w:val="00D449BB"/>
    <w:rsid w:val="00D44A1A"/>
    <w:rsid w:val="00D4525C"/>
    <w:rsid w:val="00D4533A"/>
    <w:rsid w:val="00D459FA"/>
    <w:rsid w:val="00D45C7A"/>
    <w:rsid w:val="00D460B9"/>
    <w:rsid w:val="00D47667"/>
    <w:rsid w:val="00D47F0A"/>
    <w:rsid w:val="00D55FB6"/>
    <w:rsid w:val="00D57E05"/>
    <w:rsid w:val="00D61785"/>
    <w:rsid w:val="00D61AB5"/>
    <w:rsid w:val="00D620D3"/>
    <w:rsid w:val="00D628A1"/>
    <w:rsid w:val="00D642AB"/>
    <w:rsid w:val="00D65491"/>
    <w:rsid w:val="00D65D05"/>
    <w:rsid w:val="00D67BFF"/>
    <w:rsid w:val="00D702C2"/>
    <w:rsid w:val="00D71797"/>
    <w:rsid w:val="00D72B26"/>
    <w:rsid w:val="00D72B88"/>
    <w:rsid w:val="00D7383B"/>
    <w:rsid w:val="00D73887"/>
    <w:rsid w:val="00D73C8B"/>
    <w:rsid w:val="00D75737"/>
    <w:rsid w:val="00D75E25"/>
    <w:rsid w:val="00D822C9"/>
    <w:rsid w:val="00D82507"/>
    <w:rsid w:val="00D83814"/>
    <w:rsid w:val="00D852E2"/>
    <w:rsid w:val="00D8685D"/>
    <w:rsid w:val="00D86CB7"/>
    <w:rsid w:val="00D90115"/>
    <w:rsid w:val="00D9048F"/>
    <w:rsid w:val="00D90C34"/>
    <w:rsid w:val="00D91327"/>
    <w:rsid w:val="00D92294"/>
    <w:rsid w:val="00D92564"/>
    <w:rsid w:val="00D94B05"/>
    <w:rsid w:val="00D961CE"/>
    <w:rsid w:val="00D96A5C"/>
    <w:rsid w:val="00D977A3"/>
    <w:rsid w:val="00D97F30"/>
    <w:rsid w:val="00D97FC7"/>
    <w:rsid w:val="00DA3654"/>
    <w:rsid w:val="00DA412A"/>
    <w:rsid w:val="00DA5232"/>
    <w:rsid w:val="00DA6D77"/>
    <w:rsid w:val="00DB1247"/>
    <w:rsid w:val="00DB1C70"/>
    <w:rsid w:val="00DB3D2B"/>
    <w:rsid w:val="00DB46A1"/>
    <w:rsid w:val="00DB5EBF"/>
    <w:rsid w:val="00DB689F"/>
    <w:rsid w:val="00DB6C41"/>
    <w:rsid w:val="00DB70B8"/>
    <w:rsid w:val="00DC0973"/>
    <w:rsid w:val="00DC3895"/>
    <w:rsid w:val="00DC7440"/>
    <w:rsid w:val="00DD0765"/>
    <w:rsid w:val="00DD3991"/>
    <w:rsid w:val="00DD3D1E"/>
    <w:rsid w:val="00DD5F69"/>
    <w:rsid w:val="00DD69E1"/>
    <w:rsid w:val="00DD7EA6"/>
    <w:rsid w:val="00DE4BB9"/>
    <w:rsid w:val="00DE5B93"/>
    <w:rsid w:val="00DE62FF"/>
    <w:rsid w:val="00DE7500"/>
    <w:rsid w:val="00DF01BE"/>
    <w:rsid w:val="00DF4E97"/>
    <w:rsid w:val="00DF6A3A"/>
    <w:rsid w:val="00DF6F54"/>
    <w:rsid w:val="00DF7A39"/>
    <w:rsid w:val="00E0050E"/>
    <w:rsid w:val="00E005AA"/>
    <w:rsid w:val="00E01784"/>
    <w:rsid w:val="00E01809"/>
    <w:rsid w:val="00E01E1F"/>
    <w:rsid w:val="00E02ECB"/>
    <w:rsid w:val="00E03ACF"/>
    <w:rsid w:val="00E0632F"/>
    <w:rsid w:val="00E06F09"/>
    <w:rsid w:val="00E06F4A"/>
    <w:rsid w:val="00E0716D"/>
    <w:rsid w:val="00E07175"/>
    <w:rsid w:val="00E07F7D"/>
    <w:rsid w:val="00E13017"/>
    <w:rsid w:val="00E13B80"/>
    <w:rsid w:val="00E14FC2"/>
    <w:rsid w:val="00E15FD1"/>
    <w:rsid w:val="00E17610"/>
    <w:rsid w:val="00E20B90"/>
    <w:rsid w:val="00E21D1E"/>
    <w:rsid w:val="00E22D32"/>
    <w:rsid w:val="00E23C59"/>
    <w:rsid w:val="00E257A2"/>
    <w:rsid w:val="00E27EC9"/>
    <w:rsid w:val="00E308AD"/>
    <w:rsid w:val="00E30AF3"/>
    <w:rsid w:val="00E31726"/>
    <w:rsid w:val="00E332B4"/>
    <w:rsid w:val="00E33546"/>
    <w:rsid w:val="00E34981"/>
    <w:rsid w:val="00E36621"/>
    <w:rsid w:val="00E36647"/>
    <w:rsid w:val="00E37C35"/>
    <w:rsid w:val="00E412ED"/>
    <w:rsid w:val="00E4260E"/>
    <w:rsid w:val="00E44215"/>
    <w:rsid w:val="00E442B1"/>
    <w:rsid w:val="00E4525B"/>
    <w:rsid w:val="00E45A5B"/>
    <w:rsid w:val="00E46EDF"/>
    <w:rsid w:val="00E50381"/>
    <w:rsid w:val="00E5333E"/>
    <w:rsid w:val="00E56107"/>
    <w:rsid w:val="00E5726F"/>
    <w:rsid w:val="00E574FF"/>
    <w:rsid w:val="00E57A58"/>
    <w:rsid w:val="00E603F4"/>
    <w:rsid w:val="00E60AEF"/>
    <w:rsid w:val="00E717C1"/>
    <w:rsid w:val="00E723D3"/>
    <w:rsid w:val="00E7624A"/>
    <w:rsid w:val="00E77977"/>
    <w:rsid w:val="00E80103"/>
    <w:rsid w:val="00E80717"/>
    <w:rsid w:val="00E851E6"/>
    <w:rsid w:val="00E85D5F"/>
    <w:rsid w:val="00E8707C"/>
    <w:rsid w:val="00E9054B"/>
    <w:rsid w:val="00E90B7E"/>
    <w:rsid w:val="00E90EAC"/>
    <w:rsid w:val="00E91A5E"/>
    <w:rsid w:val="00E92E00"/>
    <w:rsid w:val="00E9471C"/>
    <w:rsid w:val="00E94B98"/>
    <w:rsid w:val="00E9771A"/>
    <w:rsid w:val="00E97E28"/>
    <w:rsid w:val="00EA0910"/>
    <w:rsid w:val="00EA156E"/>
    <w:rsid w:val="00EA1C0D"/>
    <w:rsid w:val="00EA1C45"/>
    <w:rsid w:val="00EA1D36"/>
    <w:rsid w:val="00EA3851"/>
    <w:rsid w:val="00EA65A4"/>
    <w:rsid w:val="00EA78A8"/>
    <w:rsid w:val="00EB069B"/>
    <w:rsid w:val="00EB0C90"/>
    <w:rsid w:val="00EB3571"/>
    <w:rsid w:val="00EB3C81"/>
    <w:rsid w:val="00EB622B"/>
    <w:rsid w:val="00EB79C7"/>
    <w:rsid w:val="00EC0DE8"/>
    <w:rsid w:val="00EC320E"/>
    <w:rsid w:val="00EC3642"/>
    <w:rsid w:val="00EC3ABF"/>
    <w:rsid w:val="00EC560F"/>
    <w:rsid w:val="00EC57B9"/>
    <w:rsid w:val="00EC5A18"/>
    <w:rsid w:val="00EC5F15"/>
    <w:rsid w:val="00EC626C"/>
    <w:rsid w:val="00EC7B91"/>
    <w:rsid w:val="00ED272E"/>
    <w:rsid w:val="00ED3E82"/>
    <w:rsid w:val="00ED5506"/>
    <w:rsid w:val="00ED5B4B"/>
    <w:rsid w:val="00ED7522"/>
    <w:rsid w:val="00EE002B"/>
    <w:rsid w:val="00EE1493"/>
    <w:rsid w:val="00EE2A4C"/>
    <w:rsid w:val="00EE2F28"/>
    <w:rsid w:val="00EE3ACD"/>
    <w:rsid w:val="00EE6254"/>
    <w:rsid w:val="00EF03C4"/>
    <w:rsid w:val="00EF12A7"/>
    <w:rsid w:val="00EF17E7"/>
    <w:rsid w:val="00EF27D9"/>
    <w:rsid w:val="00EF2F6F"/>
    <w:rsid w:val="00EF5FA4"/>
    <w:rsid w:val="00EF640F"/>
    <w:rsid w:val="00EF64AE"/>
    <w:rsid w:val="00EF739D"/>
    <w:rsid w:val="00EF73B5"/>
    <w:rsid w:val="00EF7BAE"/>
    <w:rsid w:val="00F02312"/>
    <w:rsid w:val="00F03AC9"/>
    <w:rsid w:val="00F03B98"/>
    <w:rsid w:val="00F0422A"/>
    <w:rsid w:val="00F05220"/>
    <w:rsid w:val="00F05FF1"/>
    <w:rsid w:val="00F070A4"/>
    <w:rsid w:val="00F075CA"/>
    <w:rsid w:val="00F076E1"/>
    <w:rsid w:val="00F07AA9"/>
    <w:rsid w:val="00F07AFC"/>
    <w:rsid w:val="00F07F6F"/>
    <w:rsid w:val="00F1015C"/>
    <w:rsid w:val="00F109CD"/>
    <w:rsid w:val="00F12C20"/>
    <w:rsid w:val="00F144CD"/>
    <w:rsid w:val="00F158CF"/>
    <w:rsid w:val="00F168B2"/>
    <w:rsid w:val="00F16D99"/>
    <w:rsid w:val="00F21519"/>
    <w:rsid w:val="00F21A6F"/>
    <w:rsid w:val="00F22700"/>
    <w:rsid w:val="00F242FD"/>
    <w:rsid w:val="00F2630F"/>
    <w:rsid w:val="00F30B3C"/>
    <w:rsid w:val="00F3313A"/>
    <w:rsid w:val="00F337EB"/>
    <w:rsid w:val="00F354B5"/>
    <w:rsid w:val="00F35739"/>
    <w:rsid w:val="00F3659A"/>
    <w:rsid w:val="00F36C1B"/>
    <w:rsid w:val="00F37126"/>
    <w:rsid w:val="00F37915"/>
    <w:rsid w:val="00F37BD0"/>
    <w:rsid w:val="00F37C80"/>
    <w:rsid w:val="00F406A8"/>
    <w:rsid w:val="00F41E58"/>
    <w:rsid w:val="00F41E62"/>
    <w:rsid w:val="00F43719"/>
    <w:rsid w:val="00F4378F"/>
    <w:rsid w:val="00F45C8C"/>
    <w:rsid w:val="00F46159"/>
    <w:rsid w:val="00F46609"/>
    <w:rsid w:val="00F46779"/>
    <w:rsid w:val="00F50069"/>
    <w:rsid w:val="00F5085D"/>
    <w:rsid w:val="00F52D6C"/>
    <w:rsid w:val="00F53B1D"/>
    <w:rsid w:val="00F56C96"/>
    <w:rsid w:val="00F610C3"/>
    <w:rsid w:val="00F611AC"/>
    <w:rsid w:val="00F616B7"/>
    <w:rsid w:val="00F63CEF"/>
    <w:rsid w:val="00F66BB8"/>
    <w:rsid w:val="00F6725A"/>
    <w:rsid w:val="00F674EC"/>
    <w:rsid w:val="00F70877"/>
    <w:rsid w:val="00F7168D"/>
    <w:rsid w:val="00F736B4"/>
    <w:rsid w:val="00F747E7"/>
    <w:rsid w:val="00F748FB"/>
    <w:rsid w:val="00F760FF"/>
    <w:rsid w:val="00F80837"/>
    <w:rsid w:val="00F80934"/>
    <w:rsid w:val="00F842BB"/>
    <w:rsid w:val="00F86E4B"/>
    <w:rsid w:val="00F87280"/>
    <w:rsid w:val="00F874A6"/>
    <w:rsid w:val="00F90AD9"/>
    <w:rsid w:val="00F90E5B"/>
    <w:rsid w:val="00F94109"/>
    <w:rsid w:val="00F94D9C"/>
    <w:rsid w:val="00F95327"/>
    <w:rsid w:val="00FA1589"/>
    <w:rsid w:val="00FA61D5"/>
    <w:rsid w:val="00FB256D"/>
    <w:rsid w:val="00FB441E"/>
    <w:rsid w:val="00FC2956"/>
    <w:rsid w:val="00FC3D70"/>
    <w:rsid w:val="00FC3EDF"/>
    <w:rsid w:val="00FC43B1"/>
    <w:rsid w:val="00FC663A"/>
    <w:rsid w:val="00FC6AB7"/>
    <w:rsid w:val="00FD0C0E"/>
    <w:rsid w:val="00FD132B"/>
    <w:rsid w:val="00FD2083"/>
    <w:rsid w:val="00FD21DA"/>
    <w:rsid w:val="00FD2724"/>
    <w:rsid w:val="00FD2B3B"/>
    <w:rsid w:val="00FD3D2B"/>
    <w:rsid w:val="00FD5E2A"/>
    <w:rsid w:val="00FD691F"/>
    <w:rsid w:val="00FD6F83"/>
    <w:rsid w:val="00FD7632"/>
    <w:rsid w:val="00FD76F2"/>
    <w:rsid w:val="00FE0CF2"/>
    <w:rsid w:val="00FE3B47"/>
    <w:rsid w:val="00FE758C"/>
    <w:rsid w:val="00FF043E"/>
    <w:rsid w:val="00FF0DF6"/>
    <w:rsid w:val="00FF1BE6"/>
    <w:rsid w:val="00FF3F7D"/>
    <w:rsid w:val="00FF55B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58274"/>
  <w15:docId w15:val="{DCEDDC02-B481-9F45-B736-5907250B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F27D9"/>
    <w:pPr>
      <w:spacing w:line="360" w:lineRule="auto"/>
      <w:jc w:val="both"/>
    </w:pPr>
    <w:rPr>
      <w:rFonts w:ascii="Times New Roman" w:hAnsi="Times New Roman"/>
      <w:sz w:val="24"/>
      <w:szCs w:val="22"/>
      <w:lang w:eastAsia="en-US"/>
    </w:rPr>
  </w:style>
  <w:style w:type="paragraph" w:styleId="1">
    <w:name w:val="heading 1"/>
    <w:basedOn w:val="a"/>
    <w:next w:val="a"/>
    <w:link w:val="10"/>
    <w:uiPriority w:val="99"/>
    <w:qFormat/>
    <w:rsid w:val="00AA4B03"/>
    <w:pPr>
      <w:keepNext/>
      <w:keepLines/>
      <w:spacing w:before="360" w:after="240"/>
      <w:jc w:val="center"/>
      <w:outlineLvl w:val="0"/>
    </w:pPr>
    <w:rPr>
      <w:rFonts w:ascii="Times New Roman CYR" w:eastAsia="Times New Roman" w:hAnsi="Times New Roman CYR" w:cs="Times New Roman CYR"/>
      <w:b/>
      <w:color w:val="000000"/>
      <w:sz w:val="28"/>
      <w:szCs w:val="28"/>
    </w:rPr>
  </w:style>
  <w:style w:type="paragraph" w:styleId="2">
    <w:name w:val="heading 2"/>
    <w:basedOn w:val="a"/>
    <w:next w:val="a"/>
    <w:link w:val="20"/>
    <w:uiPriority w:val="9"/>
    <w:unhideWhenUsed/>
    <w:qFormat/>
    <w:rsid w:val="00BE6A1C"/>
    <w:pPr>
      <w:keepNext/>
      <w:keepLines/>
      <w:spacing w:before="240"/>
      <w:outlineLvl w:val="1"/>
    </w:pPr>
    <w:rPr>
      <w:rFonts w:eastAsia="Times New Roman"/>
      <w:b/>
      <w:szCs w:val="26"/>
      <w:u w:val="single"/>
    </w:rPr>
  </w:style>
  <w:style w:type="paragraph" w:styleId="3">
    <w:name w:val="heading 3"/>
    <w:basedOn w:val="a"/>
    <w:next w:val="a"/>
    <w:link w:val="30"/>
    <w:uiPriority w:val="9"/>
    <w:unhideWhenUsed/>
    <w:qFormat/>
    <w:rsid w:val="00371E34"/>
    <w:pPr>
      <w:keepNext/>
      <w:keepLines/>
      <w:spacing w:before="240"/>
      <w:jc w:val="left"/>
      <w:outlineLvl w:val="2"/>
    </w:pPr>
    <w:rPr>
      <w:rFonts w:eastAsia="Times New Roman"/>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9"/>
    <w:rsid w:val="00AA4B03"/>
    <w:rPr>
      <w:rFonts w:ascii="Times New Roman CYR" w:eastAsia="Times New Roman" w:hAnsi="Times New Roman CYR" w:cs="Times New Roman CYR"/>
      <w:b/>
      <w:color w:val="000000"/>
      <w:sz w:val="28"/>
      <w:szCs w:val="28"/>
      <w:lang w:eastAsia="en-US"/>
    </w:rPr>
  </w:style>
  <w:style w:type="character" w:customStyle="1" w:styleId="20">
    <w:name w:val="Заголовок 2 Знак"/>
    <w:link w:val="2"/>
    <w:uiPriority w:val="9"/>
    <w:rsid w:val="00BE6A1C"/>
    <w:rPr>
      <w:rFonts w:ascii="Times New Roman" w:eastAsia="Times New Roman" w:hAnsi="Times New Roman"/>
      <w:b/>
      <w:sz w:val="24"/>
      <w:szCs w:val="26"/>
      <w:u w:val="single"/>
      <w:lang w:eastAsia="en-US"/>
    </w:rPr>
  </w:style>
  <w:style w:type="character" w:customStyle="1" w:styleId="30">
    <w:name w:val="Заголовок 3 Знак"/>
    <w:link w:val="3"/>
    <w:uiPriority w:val="9"/>
    <w:rsid w:val="00371E34"/>
    <w:rPr>
      <w:rFonts w:ascii="Times New Roman" w:eastAsia="Times New Roman" w:hAnsi="Times New Roman"/>
      <w:b/>
      <w:sz w:val="24"/>
      <w:szCs w:val="24"/>
      <w:lang w:eastAsia="en-US"/>
    </w:rPr>
  </w:style>
  <w:style w:type="paragraph" w:customStyle="1" w:styleId="11">
    <w:name w:val="Обычный (веб)1"/>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3">
    <w:name w:val="Emphasis"/>
    <w:uiPriority w:val="20"/>
    <w:qFormat/>
    <w:rsid w:val="00B11FF3"/>
    <w:rPr>
      <w:i/>
      <w:iCs/>
    </w:rPr>
  </w:style>
  <w:style w:type="paragraph" w:styleId="a4">
    <w:name w:val="List Paragraph"/>
    <w:basedOn w:val="a"/>
    <w:link w:val="a5"/>
    <w:uiPriority w:val="34"/>
    <w:qFormat/>
    <w:rsid w:val="00BE6A1C"/>
    <w:pPr>
      <w:spacing w:before="240"/>
      <w:ind w:hanging="284"/>
    </w:pPr>
  </w:style>
  <w:style w:type="character" w:customStyle="1" w:styleId="a5">
    <w:name w:val="Абзац списка Знак"/>
    <w:link w:val="a4"/>
    <w:uiPriority w:val="34"/>
    <w:rsid w:val="00BE6A1C"/>
    <w:rPr>
      <w:rFonts w:ascii="Times New Roman" w:hAnsi="Times New Roman"/>
      <w:sz w:val="24"/>
      <w:szCs w:val="22"/>
      <w:lang w:eastAsia="en-US"/>
    </w:rPr>
  </w:style>
  <w:style w:type="paragraph" w:styleId="a6">
    <w:name w:val="header"/>
    <w:basedOn w:val="a"/>
    <w:link w:val="a7"/>
    <w:uiPriority w:val="99"/>
    <w:unhideWhenUsed/>
    <w:rsid w:val="00383556"/>
    <w:pPr>
      <w:tabs>
        <w:tab w:val="center" w:pos="4677"/>
        <w:tab w:val="right" w:pos="9355"/>
      </w:tabs>
      <w:spacing w:line="240" w:lineRule="auto"/>
    </w:pPr>
  </w:style>
  <w:style w:type="character" w:customStyle="1" w:styleId="a7">
    <w:name w:val="Верхний колонтитул Знак"/>
    <w:link w:val="a6"/>
    <w:uiPriority w:val="99"/>
    <w:rsid w:val="00383556"/>
    <w:rPr>
      <w:rFonts w:ascii="Times New Roman" w:hAnsi="Times New Roman"/>
      <w:sz w:val="24"/>
    </w:rPr>
  </w:style>
  <w:style w:type="paragraph" w:styleId="a8">
    <w:name w:val="footer"/>
    <w:basedOn w:val="a"/>
    <w:link w:val="a9"/>
    <w:uiPriority w:val="99"/>
    <w:unhideWhenUsed/>
    <w:rsid w:val="00383556"/>
    <w:pPr>
      <w:tabs>
        <w:tab w:val="center" w:pos="4677"/>
        <w:tab w:val="right" w:pos="9355"/>
      </w:tabs>
      <w:spacing w:line="240" w:lineRule="auto"/>
    </w:pPr>
  </w:style>
  <w:style w:type="character" w:customStyle="1" w:styleId="a9">
    <w:name w:val="Нижний колонтитул Знак"/>
    <w:link w:val="a8"/>
    <w:uiPriority w:val="99"/>
    <w:rsid w:val="00383556"/>
    <w:rPr>
      <w:rFonts w:ascii="Times New Roman" w:hAnsi="Times New Roman"/>
      <w:sz w:val="24"/>
    </w:rPr>
  </w:style>
  <w:style w:type="character" w:styleId="aa">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b">
    <w:name w:val="Содержимое врезки"/>
    <w:basedOn w:val="a"/>
    <w:uiPriority w:val="99"/>
    <w:qFormat/>
    <w:rsid w:val="008F3621"/>
    <w:pPr>
      <w:jc w:val="left"/>
    </w:pPr>
  </w:style>
  <w:style w:type="table" w:styleId="ac">
    <w:name w:val="Table Grid"/>
    <w:basedOn w:val="a1"/>
    <w:uiPriority w:val="5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Текст примечания Знак"/>
    <w:uiPriority w:val="99"/>
    <w:semiHidden/>
    <w:qFormat/>
    <w:rsid w:val="008F3621"/>
    <w:rPr>
      <w:rFonts w:ascii="Times New Roman" w:hAnsi="Times New Roman"/>
      <w:sz w:val="20"/>
      <w:szCs w:val="20"/>
    </w:rPr>
  </w:style>
  <w:style w:type="paragraph" w:styleId="ae">
    <w:name w:val="No Spacing"/>
    <w:uiPriority w:val="1"/>
    <w:qFormat/>
    <w:rsid w:val="008F3621"/>
    <w:pPr>
      <w:jc w:val="both"/>
    </w:pPr>
    <w:rPr>
      <w:rFonts w:ascii="Times New Roman" w:hAnsi="Times New Roman"/>
      <w:sz w:val="24"/>
      <w:szCs w:val="22"/>
      <w:lang w:eastAsia="en-US"/>
    </w:rPr>
  </w:style>
  <w:style w:type="paragraph" w:styleId="af">
    <w:name w:val="TOC Heading"/>
    <w:basedOn w:val="1"/>
    <w:next w:val="a"/>
    <w:uiPriority w:val="39"/>
    <w:unhideWhenUsed/>
    <w:qFormat/>
    <w:rsid w:val="008F3621"/>
    <w:pPr>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8F3621"/>
    <w:pPr>
      <w:spacing w:after="100"/>
    </w:pPr>
  </w:style>
  <w:style w:type="paragraph" w:styleId="21">
    <w:name w:val="toc 2"/>
    <w:basedOn w:val="a"/>
    <w:next w:val="a"/>
    <w:autoRedefine/>
    <w:uiPriority w:val="39"/>
    <w:unhideWhenUsed/>
    <w:rsid w:val="008F3621"/>
    <w:pPr>
      <w:spacing w:after="100"/>
      <w:ind w:left="240"/>
    </w:pPr>
  </w:style>
  <w:style w:type="character" w:styleId="af0">
    <w:name w:val="Hyperlink"/>
    <w:uiPriority w:val="99"/>
    <w:unhideWhenUsed/>
    <w:rsid w:val="008F3621"/>
    <w:rPr>
      <w:color w:val="0563C1"/>
      <w:u w:val="single"/>
    </w:rPr>
  </w:style>
  <w:style w:type="character" w:styleId="af1">
    <w:name w:val="annotation reference"/>
    <w:uiPriority w:val="99"/>
    <w:semiHidden/>
    <w:unhideWhenUsed/>
    <w:qFormat/>
    <w:rsid w:val="00EF27D9"/>
    <w:rPr>
      <w:sz w:val="16"/>
      <w:szCs w:val="16"/>
    </w:rPr>
  </w:style>
  <w:style w:type="paragraph" w:styleId="af2">
    <w:name w:val="annotation text"/>
    <w:basedOn w:val="a"/>
    <w:link w:val="13"/>
    <w:uiPriority w:val="99"/>
    <w:unhideWhenUsed/>
    <w:qFormat/>
    <w:rsid w:val="00EF27D9"/>
    <w:pPr>
      <w:spacing w:line="240" w:lineRule="auto"/>
    </w:pPr>
    <w:rPr>
      <w:sz w:val="20"/>
      <w:szCs w:val="20"/>
    </w:rPr>
  </w:style>
  <w:style w:type="character" w:customStyle="1" w:styleId="13">
    <w:name w:val="Текст примечания Знак1"/>
    <w:link w:val="af2"/>
    <w:uiPriority w:val="99"/>
    <w:rsid w:val="00367667"/>
    <w:rPr>
      <w:rFonts w:ascii="Times New Roman" w:hAnsi="Times New Roman"/>
      <w:lang w:eastAsia="en-US"/>
    </w:rPr>
  </w:style>
  <w:style w:type="paragraph" w:styleId="af3">
    <w:name w:val="annotation subject"/>
    <w:basedOn w:val="af2"/>
    <w:next w:val="af2"/>
    <w:link w:val="af4"/>
    <w:uiPriority w:val="99"/>
    <w:semiHidden/>
    <w:unhideWhenUsed/>
    <w:rsid w:val="00367667"/>
    <w:rPr>
      <w:b/>
      <w:bCs/>
    </w:rPr>
  </w:style>
  <w:style w:type="character" w:customStyle="1" w:styleId="af4">
    <w:name w:val="Тема примечания Знак"/>
    <w:link w:val="af3"/>
    <w:uiPriority w:val="99"/>
    <w:qFormat/>
    <w:rsid w:val="00367667"/>
    <w:rPr>
      <w:rFonts w:ascii="Times New Roman" w:hAnsi="Times New Roman"/>
      <w:b/>
      <w:bCs/>
      <w:sz w:val="20"/>
      <w:szCs w:val="20"/>
    </w:rPr>
  </w:style>
  <w:style w:type="paragraph" w:styleId="af5">
    <w:name w:val="Balloon Text"/>
    <w:basedOn w:val="a"/>
    <w:link w:val="af6"/>
    <w:uiPriority w:val="99"/>
    <w:semiHidden/>
    <w:unhideWhenUsed/>
    <w:rsid w:val="00367667"/>
    <w:pPr>
      <w:spacing w:line="240" w:lineRule="auto"/>
    </w:pPr>
    <w:rPr>
      <w:rFonts w:ascii="Segoe UI" w:hAnsi="Segoe UI" w:cs="Segoe UI"/>
      <w:sz w:val="18"/>
      <w:szCs w:val="18"/>
    </w:rPr>
  </w:style>
  <w:style w:type="character" w:customStyle="1" w:styleId="af6">
    <w:name w:val="Текст выноски Знак"/>
    <w:link w:val="af5"/>
    <w:uiPriority w:val="99"/>
    <w:semiHidden/>
    <w:rsid w:val="00367667"/>
    <w:rPr>
      <w:rFonts w:ascii="Segoe UI" w:hAnsi="Segoe UI" w:cs="Segoe UI"/>
      <w:sz w:val="18"/>
      <w:szCs w:val="18"/>
    </w:rPr>
  </w:style>
  <w:style w:type="character" w:customStyle="1" w:styleId="af7">
    <w:name w:val="Памятки Знак"/>
    <w:link w:val="af8"/>
    <w:uiPriority w:val="99"/>
    <w:locked/>
    <w:rsid w:val="00020931"/>
    <w:rPr>
      <w:i/>
      <w:iCs/>
      <w:color w:val="FF0000"/>
    </w:rPr>
  </w:style>
  <w:style w:type="paragraph" w:customStyle="1" w:styleId="af8">
    <w:name w:val="Памятки"/>
    <w:basedOn w:val="a"/>
    <w:link w:val="af7"/>
    <w:uiPriority w:val="99"/>
    <w:qFormat/>
    <w:rsid w:val="00020931"/>
    <w:pPr>
      <w:ind w:firstLine="709"/>
    </w:pPr>
    <w:rPr>
      <w:rFonts w:ascii="Calibri" w:hAnsi="Calibri"/>
      <w:i/>
      <w:iCs/>
      <w:color w:val="FF0000"/>
      <w:sz w:val="22"/>
    </w:rPr>
  </w:style>
  <w:style w:type="paragraph" w:customStyle="1" w:styleId="14">
    <w:name w:val="Оглавление 1 Знак"/>
    <w:basedOn w:val="a"/>
    <w:qFormat/>
    <w:rsid w:val="0025616A"/>
    <w:pPr>
      <w:widowControl w:val="0"/>
      <w:ind w:left="709" w:hanging="283"/>
    </w:pPr>
    <w:rPr>
      <w:rFonts w:eastAsia="Times New Roman"/>
      <w:szCs w:val="24"/>
      <w:lang w:eastAsia="ru-RU"/>
    </w:rPr>
  </w:style>
  <w:style w:type="paragraph" w:customStyle="1" w:styleId="af9">
    <w:name w:val="Наим. раздела"/>
    <w:basedOn w:val="a"/>
    <w:link w:val="afa"/>
    <w:qFormat/>
    <w:rsid w:val="0025616A"/>
    <w:pPr>
      <w:keepNext/>
      <w:keepLines/>
      <w:spacing w:before="240"/>
      <w:contextualSpacing/>
      <w:jc w:val="center"/>
      <w:outlineLvl w:val="0"/>
    </w:pPr>
    <w:rPr>
      <w:rFonts w:eastAsia="Sans"/>
      <w:b/>
      <w:sz w:val="28"/>
    </w:rPr>
  </w:style>
  <w:style w:type="character" w:customStyle="1" w:styleId="afa">
    <w:name w:val="Наим. раздела Знак"/>
    <w:link w:val="af9"/>
    <w:rsid w:val="0025616A"/>
    <w:rPr>
      <w:rFonts w:ascii="Times New Roman" w:eastAsia="Sans" w:hAnsi="Times New Roman"/>
      <w:b/>
      <w:sz w:val="28"/>
    </w:rPr>
  </w:style>
  <w:style w:type="paragraph" w:customStyle="1" w:styleId="15">
    <w:name w:val="Название1"/>
    <w:aliases w:val="Заголовок мой"/>
    <w:basedOn w:val="a"/>
    <w:next w:val="a"/>
    <w:link w:val="afb"/>
    <w:qFormat/>
    <w:rsid w:val="00D226CD"/>
    <w:pPr>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15"/>
    <w:rsid w:val="00D226CD"/>
    <w:rPr>
      <w:rFonts w:ascii="Times New Roman" w:eastAsia="Times New Roman" w:hAnsi="Times New Roman" w:cs="Times New Roman"/>
      <w:spacing w:val="-10"/>
      <w:kern w:val="28"/>
      <w:sz w:val="28"/>
      <w:szCs w:val="56"/>
      <w:u w:val="single"/>
    </w:rPr>
  </w:style>
  <w:style w:type="character" w:customStyle="1" w:styleId="jrnl">
    <w:name w:val="jrnl"/>
    <w:basedOn w:val="a0"/>
    <w:rsid w:val="00553794"/>
  </w:style>
  <w:style w:type="character" w:customStyle="1" w:styleId="highlight1">
    <w:name w:val="highlight1"/>
    <w:basedOn w:val="a0"/>
    <w:rsid w:val="00127E46"/>
  </w:style>
  <w:style w:type="table" w:customStyle="1" w:styleId="16">
    <w:name w:val="Сетка таблицы1"/>
    <w:basedOn w:val="a1"/>
    <w:next w:val="ac"/>
    <w:uiPriority w:val="59"/>
    <w:rsid w:val="000A442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a0"/>
    <w:rsid w:val="00025CCB"/>
  </w:style>
  <w:style w:type="character" w:customStyle="1" w:styleId="ref-journal">
    <w:name w:val="ref-journal"/>
    <w:basedOn w:val="a0"/>
    <w:rsid w:val="00025CCB"/>
  </w:style>
  <w:style w:type="character" w:customStyle="1" w:styleId="ref-vol">
    <w:name w:val="ref-vol"/>
    <w:basedOn w:val="a0"/>
    <w:rsid w:val="00025CCB"/>
  </w:style>
  <w:style w:type="character" w:customStyle="1" w:styleId="nowrap">
    <w:name w:val="nowrap"/>
    <w:basedOn w:val="a0"/>
    <w:rsid w:val="00025CCB"/>
  </w:style>
  <w:style w:type="paragraph" w:styleId="afc">
    <w:name w:val="Revision"/>
    <w:hidden/>
    <w:uiPriority w:val="99"/>
    <w:semiHidden/>
    <w:rsid w:val="00D207E2"/>
    <w:rPr>
      <w:rFonts w:ascii="Times New Roman" w:hAnsi="Times New Roman"/>
      <w:sz w:val="24"/>
      <w:szCs w:val="22"/>
      <w:lang w:eastAsia="en-US"/>
    </w:rPr>
  </w:style>
  <w:style w:type="paragraph" w:styleId="afd">
    <w:name w:val="footnote text"/>
    <w:basedOn w:val="a"/>
    <w:link w:val="afe"/>
    <w:uiPriority w:val="99"/>
    <w:qFormat/>
    <w:rsid w:val="00DE62FF"/>
    <w:pPr>
      <w:spacing w:line="240" w:lineRule="auto"/>
      <w:jc w:val="left"/>
    </w:pPr>
    <w:rPr>
      <w:rFonts w:ascii="Calibri" w:hAnsi="Calibri"/>
      <w:sz w:val="20"/>
      <w:szCs w:val="20"/>
    </w:rPr>
  </w:style>
  <w:style w:type="character" w:customStyle="1" w:styleId="afe">
    <w:name w:val="Текст сноски Знак"/>
    <w:link w:val="afd"/>
    <w:uiPriority w:val="99"/>
    <w:rsid w:val="00DE62FF"/>
    <w:rPr>
      <w:lang w:eastAsia="en-US"/>
    </w:rPr>
  </w:style>
  <w:style w:type="character" w:styleId="aff">
    <w:name w:val="footnote reference"/>
    <w:uiPriority w:val="99"/>
    <w:rsid w:val="00DE62FF"/>
    <w:rPr>
      <w:rFonts w:cs="Times New Roman"/>
      <w:vertAlign w:val="superscript"/>
    </w:rPr>
  </w:style>
  <w:style w:type="paragraph" w:styleId="aff0">
    <w:name w:val="Title"/>
    <w:basedOn w:val="a"/>
    <w:next w:val="a"/>
    <w:link w:val="17"/>
    <w:qFormat/>
    <w:rsid w:val="00D4168D"/>
    <w:pPr>
      <w:spacing w:before="240" w:after="60"/>
      <w:jc w:val="center"/>
      <w:outlineLvl w:val="0"/>
    </w:pPr>
    <w:rPr>
      <w:rFonts w:ascii="Calibri Light" w:eastAsia="Times New Roman" w:hAnsi="Calibri Light"/>
      <w:b/>
      <w:bCs/>
      <w:kern w:val="28"/>
      <w:sz w:val="32"/>
      <w:szCs w:val="32"/>
    </w:rPr>
  </w:style>
  <w:style w:type="character" w:customStyle="1" w:styleId="17">
    <w:name w:val="Название Знак1"/>
    <w:link w:val="aff0"/>
    <w:rsid w:val="00D4168D"/>
    <w:rPr>
      <w:rFonts w:ascii="Calibri Light" w:eastAsia="Times New Roman" w:hAnsi="Calibri Light" w:cs="Times New Roman"/>
      <w:b/>
      <w:bCs/>
      <w:kern w:val="28"/>
      <w:sz w:val="32"/>
      <w:szCs w:val="32"/>
      <w:lang w:eastAsia="en-US"/>
    </w:rPr>
  </w:style>
  <w:style w:type="paragraph" w:customStyle="1" w:styleId="Default">
    <w:name w:val="Default"/>
    <w:rsid w:val="0030568B"/>
    <w:pPr>
      <w:autoSpaceDE w:val="0"/>
      <w:autoSpaceDN w:val="0"/>
      <w:adjustRightInd w:val="0"/>
    </w:pPr>
    <w:rPr>
      <w:rFonts w:ascii="Times New Roman" w:hAnsi="Times New Roman"/>
      <w:color w:val="000000"/>
      <w:sz w:val="24"/>
      <w:szCs w:val="24"/>
      <w:lang w:eastAsia="en-US"/>
    </w:rPr>
  </w:style>
  <w:style w:type="character" w:customStyle="1" w:styleId="aff1">
    <w:name w:val="Без интервала Знак"/>
    <w:uiPriority w:val="1"/>
    <w:rsid w:val="00953098"/>
    <w:rPr>
      <w:rFonts w:ascii="Times New Roman" w:hAnsi="Times New Roman" w:cs="Times New Roman"/>
      <w:sz w:val="24"/>
      <w:szCs w:val="24"/>
    </w:rPr>
  </w:style>
  <w:style w:type="character" w:customStyle="1" w:styleId="apple-converted-space">
    <w:name w:val="apple-converted-space"/>
    <w:basedOn w:val="a0"/>
    <w:rsid w:val="00953098"/>
  </w:style>
  <w:style w:type="paragraph" w:customStyle="1" w:styleId="aff2">
    <w:basedOn w:val="a"/>
    <w:next w:val="aff3"/>
    <w:link w:val="aff4"/>
    <w:uiPriority w:val="99"/>
    <w:unhideWhenUsed/>
    <w:qFormat/>
    <w:rsid w:val="00953098"/>
    <w:pPr>
      <w:ind w:firstLine="709"/>
    </w:pPr>
    <w:rPr>
      <w:rFonts w:eastAsia="Times New Roman"/>
      <w:szCs w:val="24"/>
      <w:lang w:eastAsia="ru-RU"/>
    </w:rPr>
  </w:style>
  <w:style w:type="paragraph" w:styleId="aff3">
    <w:name w:val="Normal (Web)"/>
    <w:basedOn w:val="a"/>
    <w:uiPriority w:val="99"/>
    <w:unhideWhenUsed/>
    <w:qFormat/>
    <w:rsid w:val="00953098"/>
    <w:rPr>
      <w:szCs w:val="24"/>
    </w:rPr>
  </w:style>
  <w:style w:type="character" w:customStyle="1" w:styleId="aff4">
    <w:name w:val="Обычный (веб) Знак"/>
    <w:link w:val="aff2"/>
    <w:rsid w:val="00953098"/>
    <w:rPr>
      <w:rFonts w:ascii="Times New Roman" w:eastAsia="Times New Roman" w:hAnsi="Times New Roman"/>
      <w:sz w:val="24"/>
      <w:szCs w:val="24"/>
    </w:rPr>
  </w:style>
  <w:style w:type="paragraph" w:customStyle="1" w:styleId="18">
    <w:name w:val="Заголовок оглавления1"/>
    <w:basedOn w:val="1"/>
    <w:rsid w:val="00FD2083"/>
    <w:pPr>
      <w:keepNext w:val="0"/>
      <w:keepLines w:val="0"/>
      <w:spacing w:before="240" w:after="120" w:line="276" w:lineRule="auto"/>
    </w:pPr>
    <w:rPr>
      <w:rFonts w:ascii="Times New Roman" w:hAnsi="Times New Roman" w:cs="Times New Roman"/>
      <w:color w:val="auto"/>
      <w:sz w:val="22"/>
      <w:szCs w:val="20"/>
    </w:rPr>
  </w:style>
  <w:style w:type="paragraph" w:customStyle="1" w:styleId="31">
    <w:name w:val="3"/>
    <w:basedOn w:val="a"/>
    <w:link w:val="32"/>
    <w:qFormat/>
    <w:rsid w:val="00555233"/>
    <w:pPr>
      <w:ind w:left="142"/>
      <w:contextualSpacing/>
    </w:pPr>
  </w:style>
  <w:style w:type="character" w:customStyle="1" w:styleId="32">
    <w:name w:val="3 Знак"/>
    <w:basedOn w:val="a0"/>
    <w:link w:val="31"/>
    <w:rsid w:val="00555233"/>
    <w:rPr>
      <w:rFonts w:ascii="Times New Roman" w:hAnsi="Times New Roman"/>
      <w:sz w:val="24"/>
      <w:szCs w:val="22"/>
      <w:lang w:eastAsia="en-US"/>
    </w:rPr>
  </w:style>
  <w:style w:type="character" w:styleId="aff5">
    <w:name w:val="endnote reference"/>
    <w:basedOn w:val="a0"/>
    <w:uiPriority w:val="99"/>
    <w:semiHidden/>
    <w:unhideWhenUsed/>
    <w:rsid w:val="000536CB"/>
    <w:rPr>
      <w:vertAlign w:val="superscript"/>
    </w:rPr>
  </w:style>
  <w:style w:type="character" w:customStyle="1" w:styleId="19">
    <w:name w:val="Абзац списка Знак1"/>
    <w:basedOn w:val="a0"/>
    <w:uiPriority w:val="34"/>
    <w:rsid w:val="00ED5B4B"/>
    <w:rPr>
      <w:rFonts w:ascii="Times New Roman" w:hAnsi="Times New Roman"/>
      <w:sz w:val="24"/>
    </w:rPr>
  </w:style>
  <w:style w:type="character" w:customStyle="1" w:styleId="al-author-delim">
    <w:name w:val="al-author-delim"/>
    <w:basedOn w:val="a0"/>
    <w:rsid w:val="00944271"/>
  </w:style>
  <w:style w:type="character" w:styleId="aff6">
    <w:name w:val="FollowedHyperlink"/>
    <w:basedOn w:val="a0"/>
    <w:uiPriority w:val="99"/>
    <w:semiHidden/>
    <w:unhideWhenUsed/>
    <w:rsid w:val="00D4525C"/>
    <w:rPr>
      <w:color w:val="954F72" w:themeColor="followedHyperlink"/>
      <w:u w:val="single"/>
    </w:rPr>
  </w:style>
  <w:style w:type="character" w:styleId="aff7">
    <w:name w:val="page number"/>
    <w:basedOn w:val="a0"/>
    <w:uiPriority w:val="99"/>
    <w:semiHidden/>
    <w:unhideWhenUsed/>
    <w:rsid w:val="006615EB"/>
  </w:style>
  <w:style w:type="paragraph" w:customStyle="1" w:styleId="Normal1">
    <w:name w:val="Normal 1"/>
    <w:uiPriority w:val="99"/>
    <w:rsid w:val="00E01784"/>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customStyle="1" w:styleId="sokr">
    <w:name w:val="sokr"/>
    <w:basedOn w:val="a0"/>
    <w:rsid w:val="00E01784"/>
  </w:style>
  <w:style w:type="paragraph" w:customStyle="1" w:styleId="opisdvfld">
    <w:name w:val="opis_dvfld"/>
    <w:basedOn w:val="a"/>
    <w:rsid w:val="00E22D32"/>
    <w:pPr>
      <w:spacing w:before="100" w:beforeAutospacing="1" w:after="100" w:afterAutospacing="1" w:line="240" w:lineRule="auto"/>
      <w:jc w:val="left"/>
    </w:pPr>
    <w:rPr>
      <w:rFonts w:eastAsia="Times New Roman"/>
      <w:szCs w:val="24"/>
      <w:lang w:eastAsia="ru-RU"/>
    </w:rPr>
  </w:style>
  <w:style w:type="character" w:customStyle="1" w:styleId="author-sup-separator">
    <w:name w:val="author-sup-separator"/>
    <w:rsid w:val="00E22D32"/>
  </w:style>
  <w:style w:type="character" w:customStyle="1" w:styleId="comma">
    <w:name w:val="comma"/>
    <w:rsid w:val="00E22D32"/>
  </w:style>
  <w:style w:type="character" w:customStyle="1" w:styleId="cit">
    <w:name w:val="cit"/>
    <w:rsid w:val="00E22D32"/>
  </w:style>
  <w:style w:type="character" w:customStyle="1" w:styleId="citation-doi">
    <w:name w:val="citation-doi"/>
    <w:rsid w:val="00E22D32"/>
  </w:style>
  <w:style w:type="character" w:customStyle="1" w:styleId="st">
    <w:name w:val="st"/>
    <w:rsid w:val="00E22D32"/>
  </w:style>
  <w:style w:type="character" w:customStyle="1" w:styleId="1a">
    <w:name w:val="Строгий1"/>
    <w:rsid w:val="00E22D32"/>
  </w:style>
  <w:style w:type="paragraph" w:styleId="HTML">
    <w:name w:val="HTML Preformatted"/>
    <w:basedOn w:val="a"/>
    <w:link w:val="HTML0"/>
    <w:uiPriority w:val="99"/>
    <w:unhideWhenUsed/>
    <w:rsid w:val="00FD27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FD2724"/>
    <w:rPr>
      <w:rFonts w:ascii="Courier New" w:eastAsia="Times New Roman" w:hAnsi="Courier New" w:cs="Courier New"/>
    </w:rPr>
  </w:style>
  <w:style w:type="character" w:customStyle="1" w:styleId="y2iqfc">
    <w:name w:val="y2iqfc"/>
    <w:basedOn w:val="a0"/>
    <w:rsid w:val="00FD2724"/>
  </w:style>
  <w:style w:type="paragraph" w:customStyle="1" w:styleId="table-text-0">
    <w:name w:val="table-text-0"/>
    <w:basedOn w:val="a"/>
    <w:rsid w:val="00BE72A2"/>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FitzBullet">
    <w:name w:val="FitzBullet"/>
    <w:basedOn w:val="a"/>
    <w:rsid w:val="00BE72A2"/>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
    <w:rsid w:val="00BE72A2"/>
    <w:pPr>
      <w:widowControl w:val="0"/>
      <w:shd w:val="clear" w:color="auto" w:fill="FFFFFF"/>
      <w:autoSpaceDE w:val="0"/>
      <w:autoSpaceDN w:val="0"/>
      <w:adjustRightInd w:val="0"/>
      <w:spacing w:line="240" w:lineRule="auto"/>
      <w:jc w:val="left"/>
    </w:pPr>
    <w:rPr>
      <w:rFonts w:eastAsia="Times New Roman"/>
      <w:i/>
      <w:iCs/>
      <w:sz w:val="18"/>
      <w:szCs w:val="18"/>
      <w:lang w:val="en-US" w:eastAsia="ru-RU"/>
    </w:rPr>
  </w:style>
  <w:style w:type="paragraph" w:customStyle="1" w:styleId="table-text-1">
    <w:name w:val="table-text-1"/>
    <w:basedOn w:val="a"/>
    <w:rsid w:val="00BE72A2"/>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
    <w:rsid w:val="00BE72A2"/>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8369">
      <w:bodyDiv w:val="1"/>
      <w:marLeft w:val="0"/>
      <w:marRight w:val="0"/>
      <w:marTop w:val="0"/>
      <w:marBottom w:val="0"/>
      <w:divBdr>
        <w:top w:val="none" w:sz="0" w:space="0" w:color="auto"/>
        <w:left w:val="none" w:sz="0" w:space="0" w:color="auto"/>
        <w:bottom w:val="none" w:sz="0" w:space="0" w:color="auto"/>
        <w:right w:val="none" w:sz="0" w:space="0" w:color="auto"/>
      </w:divBdr>
    </w:div>
    <w:div w:id="84347295">
      <w:bodyDiv w:val="1"/>
      <w:marLeft w:val="0"/>
      <w:marRight w:val="0"/>
      <w:marTop w:val="0"/>
      <w:marBottom w:val="0"/>
      <w:divBdr>
        <w:top w:val="none" w:sz="0" w:space="0" w:color="auto"/>
        <w:left w:val="none" w:sz="0" w:space="0" w:color="auto"/>
        <w:bottom w:val="none" w:sz="0" w:space="0" w:color="auto"/>
        <w:right w:val="none" w:sz="0" w:space="0" w:color="auto"/>
      </w:divBdr>
    </w:div>
    <w:div w:id="164243731">
      <w:bodyDiv w:val="1"/>
      <w:marLeft w:val="0"/>
      <w:marRight w:val="0"/>
      <w:marTop w:val="0"/>
      <w:marBottom w:val="0"/>
      <w:divBdr>
        <w:top w:val="none" w:sz="0" w:space="0" w:color="auto"/>
        <w:left w:val="none" w:sz="0" w:space="0" w:color="auto"/>
        <w:bottom w:val="none" w:sz="0" w:space="0" w:color="auto"/>
        <w:right w:val="none" w:sz="0" w:space="0" w:color="auto"/>
      </w:divBdr>
    </w:div>
    <w:div w:id="347874348">
      <w:bodyDiv w:val="1"/>
      <w:marLeft w:val="0"/>
      <w:marRight w:val="0"/>
      <w:marTop w:val="0"/>
      <w:marBottom w:val="0"/>
      <w:divBdr>
        <w:top w:val="none" w:sz="0" w:space="0" w:color="auto"/>
        <w:left w:val="none" w:sz="0" w:space="0" w:color="auto"/>
        <w:bottom w:val="none" w:sz="0" w:space="0" w:color="auto"/>
        <w:right w:val="none" w:sz="0" w:space="0" w:color="auto"/>
      </w:divBdr>
    </w:div>
    <w:div w:id="524564487">
      <w:bodyDiv w:val="1"/>
      <w:marLeft w:val="0"/>
      <w:marRight w:val="0"/>
      <w:marTop w:val="0"/>
      <w:marBottom w:val="0"/>
      <w:divBdr>
        <w:top w:val="none" w:sz="0" w:space="0" w:color="auto"/>
        <w:left w:val="none" w:sz="0" w:space="0" w:color="auto"/>
        <w:bottom w:val="none" w:sz="0" w:space="0" w:color="auto"/>
        <w:right w:val="none" w:sz="0" w:space="0" w:color="auto"/>
      </w:divBdr>
      <w:divsChild>
        <w:div w:id="557084860">
          <w:marLeft w:val="360"/>
          <w:marRight w:val="0"/>
          <w:marTop w:val="240"/>
          <w:marBottom w:val="0"/>
          <w:divBdr>
            <w:top w:val="none" w:sz="0" w:space="0" w:color="auto"/>
            <w:left w:val="none" w:sz="0" w:space="0" w:color="auto"/>
            <w:bottom w:val="none" w:sz="0" w:space="0" w:color="auto"/>
            <w:right w:val="none" w:sz="0" w:space="0" w:color="auto"/>
          </w:divBdr>
        </w:div>
        <w:div w:id="13388364">
          <w:marLeft w:val="720"/>
          <w:marRight w:val="0"/>
          <w:marTop w:val="160"/>
          <w:marBottom w:val="0"/>
          <w:divBdr>
            <w:top w:val="none" w:sz="0" w:space="0" w:color="auto"/>
            <w:left w:val="none" w:sz="0" w:space="0" w:color="auto"/>
            <w:bottom w:val="none" w:sz="0" w:space="0" w:color="auto"/>
            <w:right w:val="none" w:sz="0" w:space="0" w:color="auto"/>
          </w:divBdr>
        </w:div>
        <w:div w:id="1336221858">
          <w:marLeft w:val="360"/>
          <w:marRight w:val="0"/>
          <w:marTop w:val="240"/>
          <w:marBottom w:val="0"/>
          <w:divBdr>
            <w:top w:val="none" w:sz="0" w:space="0" w:color="auto"/>
            <w:left w:val="none" w:sz="0" w:space="0" w:color="auto"/>
            <w:bottom w:val="none" w:sz="0" w:space="0" w:color="auto"/>
            <w:right w:val="none" w:sz="0" w:space="0" w:color="auto"/>
          </w:divBdr>
        </w:div>
        <w:div w:id="1724939216">
          <w:marLeft w:val="259"/>
          <w:marRight w:val="0"/>
          <w:marTop w:val="240"/>
          <w:marBottom w:val="0"/>
          <w:divBdr>
            <w:top w:val="none" w:sz="0" w:space="0" w:color="auto"/>
            <w:left w:val="none" w:sz="0" w:space="0" w:color="auto"/>
            <w:bottom w:val="none" w:sz="0" w:space="0" w:color="auto"/>
            <w:right w:val="none" w:sz="0" w:space="0" w:color="auto"/>
          </w:divBdr>
        </w:div>
        <w:div w:id="1387560391">
          <w:marLeft w:val="720"/>
          <w:marRight w:val="0"/>
          <w:marTop w:val="160"/>
          <w:marBottom w:val="0"/>
          <w:divBdr>
            <w:top w:val="none" w:sz="0" w:space="0" w:color="auto"/>
            <w:left w:val="none" w:sz="0" w:space="0" w:color="auto"/>
            <w:bottom w:val="none" w:sz="0" w:space="0" w:color="auto"/>
            <w:right w:val="none" w:sz="0" w:space="0" w:color="auto"/>
          </w:divBdr>
        </w:div>
        <w:div w:id="764309092">
          <w:marLeft w:val="720"/>
          <w:marRight w:val="0"/>
          <w:marTop w:val="160"/>
          <w:marBottom w:val="0"/>
          <w:divBdr>
            <w:top w:val="none" w:sz="0" w:space="0" w:color="auto"/>
            <w:left w:val="none" w:sz="0" w:space="0" w:color="auto"/>
            <w:bottom w:val="none" w:sz="0" w:space="0" w:color="auto"/>
            <w:right w:val="none" w:sz="0" w:space="0" w:color="auto"/>
          </w:divBdr>
        </w:div>
      </w:divsChild>
    </w:div>
    <w:div w:id="616564915">
      <w:bodyDiv w:val="1"/>
      <w:marLeft w:val="0"/>
      <w:marRight w:val="0"/>
      <w:marTop w:val="0"/>
      <w:marBottom w:val="0"/>
      <w:divBdr>
        <w:top w:val="none" w:sz="0" w:space="0" w:color="auto"/>
        <w:left w:val="none" w:sz="0" w:space="0" w:color="auto"/>
        <w:bottom w:val="none" w:sz="0" w:space="0" w:color="auto"/>
        <w:right w:val="none" w:sz="0" w:space="0" w:color="auto"/>
      </w:divBdr>
    </w:div>
    <w:div w:id="644972396">
      <w:bodyDiv w:val="1"/>
      <w:marLeft w:val="0"/>
      <w:marRight w:val="0"/>
      <w:marTop w:val="0"/>
      <w:marBottom w:val="0"/>
      <w:divBdr>
        <w:top w:val="none" w:sz="0" w:space="0" w:color="auto"/>
        <w:left w:val="none" w:sz="0" w:space="0" w:color="auto"/>
        <w:bottom w:val="none" w:sz="0" w:space="0" w:color="auto"/>
        <w:right w:val="none" w:sz="0" w:space="0" w:color="auto"/>
      </w:divBdr>
    </w:div>
    <w:div w:id="729423566">
      <w:bodyDiv w:val="1"/>
      <w:marLeft w:val="0"/>
      <w:marRight w:val="0"/>
      <w:marTop w:val="0"/>
      <w:marBottom w:val="0"/>
      <w:divBdr>
        <w:top w:val="none" w:sz="0" w:space="0" w:color="auto"/>
        <w:left w:val="none" w:sz="0" w:space="0" w:color="auto"/>
        <w:bottom w:val="none" w:sz="0" w:space="0" w:color="auto"/>
        <w:right w:val="none" w:sz="0" w:space="0" w:color="auto"/>
      </w:divBdr>
    </w:div>
    <w:div w:id="1241057316">
      <w:bodyDiv w:val="1"/>
      <w:marLeft w:val="0"/>
      <w:marRight w:val="0"/>
      <w:marTop w:val="0"/>
      <w:marBottom w:val="0"/>
      <w:divBdr>
        <w:top w:val="none" w:sz="0" w:space="0" w:color="auto"/>
        <w:left w:val="none" w:sz="0" w:space="0" w:color="auto"/>
        <w:bottom w:val="none" w:sz="0" w:space="0" w:color="auto"/>
        <w:right w:val="none" w:sz="0" w:space="0" w:color="auto"/>
      </w:divBdr>
    </w:div>
    <w:div w:id="1735855255">
      <w:bodyDiv w:val="1"/>
      <w:marLeft w:val="0"/>
      <w:marRight w:val="0"/>
      <w:marTop w:val="0"/>
      <w:marBottom w:val="0"/>
      <w:divBdr>
        <w:top w:val="none" w:sz="0" w:space="0" w:color="auto"/>
        <w:left w:val="none" w:sz="0" w:space="0" w:color="auto"/>
        <w:bottom w:val="none" w:sz="0" w:space="0" w:color="auto"/>
        <w:right w:val="none" w:sz="0" w:space="0" w:color="auto"/>
      </w:divBdr>
      <w:divsChild>
        <w:div w:id="325255621">
          <w:marLeft w:val="0"/>
          <w:marRight w:val="0"/>
          <w:marTop w:val="0"/>
          <w:marBottom w:val="0"/>
          <w:divBdr>
            <w:top w:val="none" w:sz="0" w:space="0" w:color="auto"/>
            <w:left w:val="none" w:sz="0" w:space="0" w:color="auto"/>
            <w:bottom w:val="none" w:sz="0" w:space="0" w:color="auto"/>
            <w:right w:val="none" w:sz="0" w:space="0" w:color="auto"/>
          </w:divBdr>
          <w:divsChild>
            <w:div w:id="540753618">
              <w:marLeft w:val="0"/>
              <w:marRight w:val="0"/>
              <w:marTop w:val="0"/>
              <w:marBottom w:val="0"/>
              <w:divBdr>
                <w:top w:val="none" w:sz="0" w:space="0" w:color="auto"/>
                <w:left w:val="none" w:sz="0" w:space="0" w:color="auto"/>
                <w:bottom w:val="none" w:sz="0" w:space="0" w:color="auto"/>
                <w:right w:val="none" w:sz="0" w:space="0" w:color="auto"/>
              </w:divBdr>
            </w:div>
            <w:div w:id="22668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89513">
      <w:bodyDiv w:val="1"/>
      <w:marLeft w:val="0"/>
      <w:marRight w:val="0"/>
      <w:marTop w:val="0"/>
      <w:marBottom w:val="0"/>
      <w:divBdr>
        <w:top w:val="none" w:sz="0" w:space="0" w:color="auto"/>
        <w:left w:val="none" w:sz="0" w:space="0" w:color="auto"/>
        <w:bottom w:val="none" w:sz="0" w:space="0" w:color="auto"/>
        <w:right w:val="none" w:sz="0" w:space="0" w:color="auto"/>
      </w:divBdr>
    </w:div>
    <w:div w:id="2021660190">
      <w:bodyDiv w:val="1"/>
      <w:marLeft w:val="0"/>
      <w:marRight w:val="0"/>
      <w:marTop w:val="0"/>
      <w:marBottom w:val="0"/>
      <w:divBdr>
        <w:top w:val="none" w:sz="0" w:space="0" w:color="auto"/>
        <w:left w:val="none" w:sz="0" w:space="0" w:color="auto"/>
        <w:bottom w:val="none" w:sz="0" w:space="0" w:color="auto"/>
        <w:right w:val="none" w:sz="0" w:space="0" w:color="auto"/>
      </w:divBdr>
    </w:div>
    <w:div w:id="2043439954">
      <w:bodyDiv w:val="1"/>
      <w:marLeft w:val="0"/>
      <w:marRight w:val="0"/>
      <w:marTop w:val="0"/>
      <w:marBottom w:val="0"/>
      <w:divBdr>
        <w:top w:val="none" w:sz="0" w:space="0" w:color="auto"/>
        <w:left w:val="none" w:sz="0" w:space="0" w:color="auto"/>
        <w:bottom w:val="none" w:sz="0" w:space="0" w:color="auto"/>
        <w:right w:val="none" w:sz="0" w:space="0" w:color="auto"/>
      </w:divBdr>
    </w:div>
    <w:div w:id="2097676779">
      <w:bodyDiv w:val="1"/>
      <w:marLeft w:val="0"/>
      <w:marRight w:val="0"/>
      <w:marTop w:val="0"/>
      <w:marBottom w:val="0"/>
      <w:divBdr>
        <w:top w:val="none" w:sz="0" w:space="0" w:color="auto"/>
        <w:left w:val="none" w:sz="0" w:space="0" w:color="auto"/>
        <w:bottom w:val="none" w:sz="0" w:space="0" w:color="auto"/>
        <w:right w:val="none" w:sz="0" w:space="0" w:color="auto"/>
      </w:divBdr>
      <w:divsChild>
        <w:div w:id="897939364">
          <w:marLeft w:val="0"/>
          <w:marRight w:val="0"/>
          <w:marTop w:val="166"/>
          <w:marBottom w:val="166"/>
          <w:divBdr>
            <w:top w:val="none" w:sz="0" w:space="0" w:color="auto"/>
            <w:left w:val="none" w:sz="0" w:space="0" w:color="auto"/>
            <w:bottom w:val="none" w:sz="0" w:space="0" w:color="auto"/>
            <w:right w:val="none" w:sz="0" w:space="0" w:color="auto"/>
          </w:divBdr>
        </w:div>
        <w:div w:id="1173295904">
          <w:marLeft w:val="0"/>
          <w:marRight w:val="0"/>
          <w:marTop w:val="166"/>
          <w:marBottom w:val="166"/>
          <w:divBdr>
            <w:top w:val="none" w:sz="0" w:space="0" w:color="auto"/>
            <w:left w:val="none" w:sz="0" w:space="0" w:color="auto"/>
            <w:bottom w:val="none" w:sz="0" w:space="0" w:color="auto"/>
            <w:right w:val="none" w:sz="0" w:space="0" w:color="auto"/>
          </w:divBdr>
        </w:div>
      </w:divsChild>
    </w:div>
    <w:div w:id="213752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93DA2A90E5BFB4995B078CAD766F7F0" ma:contentTypeVersion="10" ma:contentTypeDescription="Create a new document." ma:contentTypeScope="" ma:versionID="b680f913d15fdfb08a3aaa506ab7bfb5">
  <xsd:schema xmlns:xsd="http://www.w3.org/2001/XMLSchema" xmlns:xs="http://www.w3.org/2001/XMLSchema" xmlns:p="http://schemas.microsoft.com/office/2006/metadata/properties" xmlns:ns3="4dd1d9b5-5164-4cf2-9743-117112110649" targetNamespace="http://schemas.microsoft.com/office/2006/metadata/properties" ma:root="true" ma:fieldsID="a1cc08e2c8931aad1349bf58398abe88" ns3:_="">
    <xsd:import namespace="4dd1d9b5-5164-4cf2-9743-11711211064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d1d9b5-5164-4cf2-9743-1171121106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A3E3A-64F5-4D90-AB2A-73470700BC0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994738-725F-4395-88DD-744811290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d1d9b5-5164-4cf2-9743-1171121106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285E8C-2D70-4A74-89D0-1E1C4B9FCA9F}">
  <ds:schemaRefs>
    <ds:schemaRef ds:uri="http://schemas.microsoft.com/sharepoint/v3/contenttype/forms"/>
  </ds:schemaRefs>
</ds:datastoreItem>
</file>

<file path=customXml/itemProps4.xml><?xml version="1.0" encoding="utf-8"?>
<ds:datastoreItem xmlns:ds="http://schemas.openxmlformats.org/officeDocument/2006/customXml" ds:itemID="{ABF43A0C-E019-44ED-9205-C52CC05A5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155683</Words>
  <Characters>887397</Characters>
  <Application>Microsoft Office Word</Application>
  <DocSecurity>0</DocSecurity>
  <Lines>7394</Lines>
  <Paragraphs>208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040999</CharactersWithSpaces>
  <SharedDoc>false</SharedDoc>
  <HLinks>
    <vt:vector size="246" baseType="variant">
      <vt:variant>
        <vt:i4>1245244</vt:i4>
      </vt:variant>
      <vt:variant>
        <vt:i4>242</vt:i4>
      </vt:variant>
      <vt:variant>
        <vt:i4>0</vt:i4>
      </vt:variant>
      <vt:variant>
        <vt:i4>5</vt:i4>
      </vt:variant>
      <vt:variant>
        <vt:lpwstr/>
      </vt:variant>
      <vt:variant>
        <vt:lpwstr>_Toc19629629</vt:lpwstr>
      </vt:variant>
      <vt:variant>
        <vt:i4>1179708</vt:i4>
      </vt:variant>
      <vt:variant>
        <vt:i4>236</vt:i4>
      </vt:variant>
      <vt:variant>
        <vt:i4>0</vt:i4>
      </vt:variant>
      <vt:variant>
        <vt:i4>5</vt:i4>
      </vt:variant>
      <vt:variant>
        <vt:lpwstr/>
      </vt:variant>
      <vt:variant>
        <vt:lpwstr>_Toc19629628</vt:lpwstr>
      </vt:variant>
      <vt:variant>
        <vt:i4>1900604</vt:i4>
      </vt:variant>
      <vt:variant>
        <vt:i4>230</vt:i4>
      </vt:variant>
      <vt:variant>
        <vt:i4>0</vt:i4>
      </vt:variant>
      <vt:variant>
        <vt:i4>5</vt:i4>
      </vt:variant>
      <vt:variant>
        <vt:lpwstr/>
      </vt:variant>
      <vt:variant>
        <vt:lpwstr>_Toc19629627</vt:lpwstr>
      </vt:variant>
      <vt:variant>
        <vt:i4>1835068</vt:i4>
      </vt:variant>
      <vt:variant>
        <vt:i4>224</vt:i4>
      </vt:variant>
      <vt:variant>
        <vt:i4>0</vt:i4>
      </vt:variant>
      <vt:variant>
        <vt:i4>5</vt:i4>
      </vt:variant>
      <vt:variant>
        <vt:lpwstr/>
      </vt:variant>
      <vt:variant>
        <vt:lpwstr>_Toc19629626</vt:lpwstr>
      </vt:variant>
      <vt:variant>
        <vt:i4>2031676</vt:i4>
      </vt:variant>
      <vt:variant>
        <vt:i4>218</vt:i4>
      </vt:variant>
      <vt:variant>
        <vt:i4>0</vt:i4>
      </vt:variant>
      <vt:variant>
        <vt:i4>5</vt:i4>
      </vt:variant>
      <vt:variant>
        <vt:lpwstr/>
      </vt:variant>
      <vt:variant>
        <vt:lpwstr>_Toc19629625</vt:lpwstr>
      </vt:variant>
      <vt:variant>
        <vt:i4>1966140</vt:i4>
      </vt:variant>
      <vt:variant>
        <vt:i4>212</vt:i4>
      </vt:variant>
      <vt:variant>
        <vt:i4>0</vt:i4>
      </vt:variant>
      <vt:variant>
        <vt:i4>5</vt:i4>
      </vt:variant>
      <vt:variant>
        <vt:lpwstr/>
      </vt:variant>
      <vt:variant>
        <vt:lpwstr>_Toc19629624</vt:lpwstr>
      </vt:variant>
      <vt:variant>
        <vt:i4>1638460</vt:i4>
      </vt:variant>
      <vt:variant>
        <vt:i4>206</vt:i4>
      </vt:variant>
      <vt:variant>
        <vt:i4>0</vt:i4>
      </vt:variant>
      <vt:variant>
        <vt:i4>5</vt:i4>
      </vt:variant>
      <vt:variant>
        <vt:lpwstr/>
      </vt:variant>
      <vt:variant>
        <vt:lpwstr>_Toc19629623</vt:lpwstr>
      </vt:variant>
      <vt:variant>
        <vt:i4>1572924</vt:i4>
      </vt:variant>
      <vt:variant>
        <vt:i4>200</vt:i4>
      </vt:variant>
      <vt:variant>
        <vt:i4>0</vt:i4>
      </vt:variant>
      <vt:variant>
        <vt:i4>5</vt:i4>
      </vt:variant>
      <vt:variant>
        <vt:lpwstr/>
      </vt:variant>
      <vt:variant>
        <vt:lpwstr>_Toc19629622</vt:lpwstr>
      </vt:variant>
      <vt:variant>
        <vt:i4>1769532</vt:i4>
      </vt:variant>
      <vt:variant>
        <vt:i4>194</vt:i4>
      </vt:variant>
      <vt:variant>
        <vt:i4>0</vt:i4>
      </vt:variant>
      <vt:variant>
        <vt:i4>5</vt:i4>
      </vt:variant>
      <vt:variant>
        <vt:lpwstr/>
      </vt:variant>
      <vt:variant>
        <vt:lpwstr>_Toc19629621</vt:lpwstr>
      </vt:variant>
      <vt:variant>
        <vt:i4>1703996</vt:i4>
      </vt:variant>
      <vt:variant>
        <vt:i4>188</vt:i4>
      </vt:variant>
      <vt:variant>
        <vt:i4>0</vt:i4>
      </vt:variant>
      <vt:variant>
        <vt:i4>5</vt:i4>
      </vt:variant>
      <vt:variant>
        <vt:lpwstr/>
      </vt:variant>
      <vt:variant>
        <vt:lpwstr>_Toc19629620</vt:lpwstr>
      </vt:variant>
      <vt:variant>
        <vt:i4>1245247</vt:i4>
      </vt:variant>
      <vt:variant>
        <vt:i4>182</vt:i4>
      </vt:variant>
      <vt:variant>
        <vt:i4>0</vt:i4>
      </vt:variant>
      <vt:variant>
        <vt:i4>5</vt:i4>
      </vt:variant>
      <vt:variant>
        <vt:lpwstr/>
      </vt:variant>
      <vt:variant>
        <vt:lpwstr>_Toc19629619</vt:lpwstr>
      </vt:variant>
      <vt:variant>
        <vt:i4>1179711</vt:i4>
      </vt:variant>
      <vt:variant>
        <vt:i4>176</vt:i4>
      </vt:variant>
      <vt:variant>
        <vt:i4>0</vt:i4>
      </vt:variant>
      <vt:variant>
        <vt:i4>5</vt:i4>
      </vt:variant>
      <vt:variant>
        <vt:lpwstr/>
      </vt:variant>
      <vt:variant>
        <vt:lpwstr>_Toc19629618</vt:lpwstr>
      </vt:variant>
      <vt:variant>
        <vt:i4>1900607</vt:i4>
      </vt:variant>
      <vt:variant>
        <vt:i4>170</vt:i4>
      </vt:variant>
      <vt:variant>
        <vt:i4>0</vt:i4>
      </vt:variant>
      <vt:variant>
        <vt:i4>5</vt:i4>
      </vt:variant>
      <vt:variant>
        <vt:lpwstr/>
      </vt:variant>
      <vt:variant>
        <vt:lpwstr>_Toc19629617</vt:lpwstr>
      </vt:variant>
      <vt:variant>
        <vt:i4>1835071</vt:i4>
      </vt:variant>
      <vt:variant>
        <vt:i4>164</vt:i4>
      </vt:variant>
      <vt:variant>
        <vt:i4>0</vt:i4>
      </vt:variant>
      <vt:variant>
        <vt:i4>5</vt:i4>
      </vt:variant>
      <vt:variant>
        <vt:lpwstr/>
      </vt:variant>
      <vt:variant>
        <vt:lpwstr>_Toc19629616</vt:lpwstr>
      </vt:variant>
      <vt:variant>
        <vt:i4>2031679</vt:i4>
      </vt:variant>
      <vt:variant>
        <vt:i4>158</vt:i4>
      </vt:variant>
      <vt:variant>
        <vt:i4>0</vt:i4>
      </vt:variant>
      <vt:variant>
        <vt:i4>5</vt:i4>
      </vt:variant>
      <vt:variant>
        <vt:lpwstr/>
      </vt:variant>
      <vt:variant>
        <vt:lpwstr>_Toc19629615</vt:lpwstr>
      </vt:variant>
      <vt:variant>
        <vt:i4>1966143</vt:i4>
      </vt:variant>
      <vt:variant>
        <vt:i4>152</vt:i4>
      </vt:variant>
      <vt:variant>
        <vt:i4>0</vt:i4>
      </vt:variant>
      <vt:variant>
        <vt:i4>5</vt:i4>
      </vt:variant>
      <vt:variant>
        <vt:lpwstr/>
      </vt:variant>
      <vt:variant>
        <vt:lpwstr>_Toc19629614</vt:lpwstr>
      </vt:variant>
      <vt:variant>
        <vt:i4>1638463</vt:i4>
      </vt:variant>
      <vt:variant>
        <vt:i4>146</vt:i4>
      </vt:variant>
      <vt:variant>
        <vt:i4>0</vt:i4>
      </vt:variant>
      <vt:variant>
        <vt:i4>5</vt:i4>
      </vt:variant>
      <vt:variant>
        <vt:lpwstr/>
      </vt:variant>
      <vt:variant>
        <vt:lpwstr>_Toc19629613</vt:lpwstr>
      </vt:variant>
      <vt:variant>
        <vt:i4>1572927</vt:i4>
      </vt:variant>
      <vt:variant>
        <vt:i4>140</vt:i4>
      </vt:variant>
      <vt:variant>
        <vt:i4>0</vt:i4>
      </vt:variant>
      <vt:variant>
        <vt:i4>5</vt:i4>
      </vt:variant>
      <vt:variant>
        <vt:lpwstr/>
      </vt:variant>
      <vt:variant>
        <vt:lpwstr>_Toc19629612</vt:lpwstr>
      </vt:variant>
      <vt:variant>
        <vt:i4>1769535</vt:i4>
      </vt:variant>
      <vt:variant>
        <vt:i4>134</vt:i4>
      </vt:variant>
      <vt:variant>
        <vt:i4>0</vt:i4>
      </vt:variant>
      <vt:variant>
        <vt:i4>5</vt:i4>
      </vt:variant>
      <vt:variant>
        <vt:lpwstr/>
      </vt:variant>
      <vt:variant>
        <vt:lpwstr>_Toc19629611</vt:lpwstr>
      </vt:variant>
      <vt:variant>
        <vt:i4>1703999</vt:i4>
      </vt:variant>
      <vt:variant>
        <vt:i4>128</vt:i4>
      </vt:variant>
      <vt:variant>
        <vt:i4>0</vt:i4>
      </vt:variant>
      <vt:variant>
        <vt:i4>5</vt:i4>
      </vt:variant>
      <vt:variant>
        <vt:lpwstr/>
      </vt:variant>
      <vt:variant>
        <vt:lpwstr>_Toc19629610</vt:lpwstr>
      </vt:variant>
      <vt:variant>
        <vt:i4>1245246</vt:i4>
      </vt:variant>
      <vt:variant>
        <vt:i4>122</vt:i4>
      </vt:variant>
      <vt:variant>
        <vt:i4>0</vt:i4>
      </vt:variant>
      <vt:variant>
        <vt:i4>5</vt:i4>
      </vt:variant>
      <vt:variant>
        <vt:lpwstr/>
      </vt:variant>
      <vt:variant>
        <vt:lpwstr>_Toc19629609</vt:lpwstr>
      </vt:variant>
      <vt:variant>
        <vt:i4>1179710</vt:i4>
      </vt:variant>
      <vt:variant>
        <vt:i4>116</vt:i4>
      </vt:variant>
      <vt:variant>
        <vt:i4>0</vt:i4>
      </vt:variant>
      <vt:variant>
        <vt:i4>5</vt:i4>
      </vt:variant>
      <vt:variant>
        <vt:lpwstr/>
      </vt:variant>
      <vt:variant>
        <vt:lpwstr>_Toc19629608</vt:lpwstr>
      </vt:variant>
      <vt:variant>
        <vt:i4>1900606</vt:i4>
      </vt:variant>
      <vt:variant>
        <vt:i4>110</vt:i4>
      </vt:variant>
      <vt:variant>
        <vt:i4>0</vt:i4>
      </vt:variant>
      <vt:variant>
        <vt:i4>5</vt:i4>
      </vt:variant>
      <vt:variant>
        <vt:lpwstr/>
      </vt:variant>
      <vt:variant>
        <vt:lpwstr>_Toc19629607</vt:lpwstr>
      </vt:variant>
      <vt:variant>
        <vt:i4>1835070</vt:i4>
      </vt:variant>
      <vt:variant>
        <vt:i4>104</vt:i4>
      </vt:variant>
      <vt:variant>
        <vt:i4>0</vt:i4>
      </vt:variant>
      <vt:variant>
        <vt:i4>5</vt:i4>
      </vt:variant>
      <vt:variant>
        <vt:lpwstr/>
      </vt:variant>
      <vt:variant>
        <vt:lpwstr>_Toc19629606</vt:lpwstr>
      </vt:variant>
      <vt:variant>
        <vt:i4>2031678</vt:i4>
      </vt:variant>
      <vt:variant>
        <vt:i4>98</vt:i4>
      </vt:variant>
      <vt:variant>
        <vt:i4>0</vt:i4>
      </vt:variant>
      <vt:variant>
        <vt:i4>5</vt:i4>
      </vt:variant>
      <vt:variant>
        <vt:lpwstr/>
      </vt:variant>
      <vt:variant>
        <vt:lpwstr>_Toc19629605</vt:lpwstr>
      </vt:variant>
      <vt:variant>
        <vt:i4>1966142</vt:i4>
      </vt:variant>
      <vt:variant>
        <vt:i4>92</vt:i4>
      </vt:variant>
      <vt:variant>
        <vt:i4>0</vt:i4>
      </vt:variant>
      <vt:variant>
        <vt:i4>5</vt:i4>
      </vt:variant>
      <vt:variant>
        <vt:lpwstr/>
      </vt:variant>
      <vt:variant>
        <vt:lpwstr>_Toc19629604</vt:lpwstr>
      </vt:variant>
      <vt:variant>
        <vt:i4>1638462</vt:i4>
      </vt:variant>
      <vt:variant>
        <vt:i4>86</vt:i4>
      </vt:variant>
      <vt:variant>
        <vt:i4>0</vt:i4>
      </vt:variant>
      <vt:variant>
        <vt:i4>5</vt:i4>
      </vt:variant>
      <vt:variant>
        <vt:lpwstr/>
      </vt:variant>
      <vt:variant>
        <vt:lpwstr>_Toc19629603</vt:lpwstr>
      </vt:variant>
      <vt:variant>
        <vt:i4>1572926</vt:i4>
      </vt:variant>
      <vt:variant>
        <vt:i4>80</vt:i4>
      </vt:variant>
      <vt:variant>
        <vt:i4>0</vt:i4>
      </vt:variant>
      <vt:variant>
        <vt:i4>5</vt:i4>
      </vt:variant>
      <vt:variant>
        <vt:lpwstr/>
      </vt:variant>
      <vt:variant>
        <vt:lpwstr>_Toc19629602</vt:lpwstr>
      </vt:variant>
      <vt:variant>
        <vt:i4>1769534</vt:i4>
      </vt:variant>
      <vt:variant>
        <vt:i4>74</vt:i4>
      </vt:variant>
      <vt:variant>
        <vt:i4>0</vt:i4>
      </vt:variant>
      <vt:variant>
        <vt:i4>5</vt:i4>
      </vt:variant>
      <vt:variant>
        <vt:lpwstr/>
      </vt:variant>
      <vt:variant>
        <vt:lpwstr>_Toc19629601</vt:lpwstr>
      </vt:variant>
      <vt:variant>
        <vt:i4>1703998</vt:i4>
      </vt:variant>
      <vt:variant>
        <vt:i4>68</vt:i4>
      </vt:variant>
      <vt:variant>
        <vt:i4>0</vt:i4>
      </vt:variant>
      <vt:variant>
        <vt:i4>5</vt:i4>
      </vt:variant>
      <vt:variant>
        <vt:lpwstr/>
      </vt:variant>
      <vt:variant>
        <vt:lpwstr>_Toc19629600</vt:lpwstr>
      </vt:variant>
      <vt:variant>
        <vt:i4>1048631</vt:i4>
      </vt:variant>
      <vt:variant>
        <vt:i4>62</vt:i4>
      </vt:variant>
      <vt:variant>
        <vt:i4>0</vt:i4>
      </vt:variant>
      <vt:variant>
        <vt:i4>5</vt:i4>
      </vt:variant>
      <vt:variant>
        <vt:lpwstr/>
      </vt:variant>
      <vt:variant>
        <vt:lpwstr>_Toc19629599</vt:lpwstr>
      </vt:variant>
      <vt:variant>
        <vt:i4>1114167</vt:i4>
      </vt:variant>
      <vt:variant>
        <vt:i4>56</vt:i4>
      </vt:variant>
      <vt:variant>
        <vt:i4>0</vt:i4>
      </vt:variant>
      <vt:variant>
        <vt:i4>5</vt:i4>
      </vt:variant>
      <vt:variant>
        <vt:lpwstr/>
      </vt:variant>
      <vt:variant>
        <vt:lpwstr>_Toc19629598</vt:lpwstr>
      </vt:variant>
      <vt:variant>
        <vt:i4>1966135</vt:i4>
      </vt:variant>
      <vt:variant>
        <vt:i4>50</vt:i4>
      </vt:variant>
      <vt:variant>
        <vt:i4>0</vt:i4>
      </vt:variant>
      <vt:variant>
        <vt:i4>5</vt:i4>
      </vt:variant>
      <vt:variant>
        <vt:lpwstr/>
      </vt:variant>
      <vt:variant>
        <vt:lpwstr>_Toc19629597</vt:lpwstr>
      </vt:variant>
      <vt:variant>
        <vt:i4>2031671</vt:i4>
      </vt:variant>
      <vt:variant>
        <vt:i4>44</vt:i4>
      </vt:variant>
      <vt:variant>
        <vt:i4>0</vt:i4>
      </vt:variant>
      <vt:variant>
        <vt:i4>5</vt:i4>
      </vt:variant>
      <vt:variant>
        <vt:lpwstr/>
      </vt:variant>
      <vt:variant>
        <vt:lpwstr>_Toc19629596</vt:lpwstr>
      </vt:variant>
      <vt:variant>
        <vt:i4>1835063</vt:i4>
      </vt:variant>
      <vt:variant>
        <vt:i4>38</vt:i4>
      </vt:variant>
      <vt:variant>
        <vt:i4>0</vt:i4>
      </vt:variant>
      <vt:variant>
        <vt:i4>5</vt:i4>
      </vt:variant>
      <vt:variant>
        <vt:lpwstr/>
      </vt:variant>
      <vt:variant>
        <vt:lpwstr>_Toc19629595</vt:lpwstr>
      </vt:variant>
      <vt:variant>
        <vt:i4>1900599</vt:i4>
      </vt:variant>
      <vt:variant>
        <vt:i4>32</vt:i4>
      </vt:variant>
      <vt:variant>
        <vt:i4>0</vt:i4>
      </vt:variant>
      <vt:variant>
        <vt:i4>5</vt:i4>
      </vt:variant>
      <vt:variant>
        <vt:lpwstr/>
      </vt:variant>
      <vt:variant>
        <vt:lpwstr>_Toc19629594</vt:lpwstr>
      </vt:variant>
      <vt:variant>
        <vt:i4>1703991</vt:i4>
      </vt:variant>
      <vt:variant>
        <vt:i4>26</vt:i4>
      </vt:variant>
      <vt:variant>
        <vt:i4>0</vt:i4>
      </vt:variant>
      <vt:variant>
        <vt:i4>5</vt:i4>
      </vt:variant>
      <vt:variant>
        <vt:lpwstr/>
      </vt:variant>
      <vt:variant>
        <vt:lpwstr>_Toc19629593</vt:lpwstr>
      </vt:variant>
      <vt:variant>
        <vt:i4>1769527</vt:i4>
      </vt:variant>
      <vt:variant>
        <vt:i4>20</vt:i4>
      </vt:variant>
      <vt:variant>
        <vt:i4>0</vt:i4>
      </vt:variant>
      <vt:variant>
        <vt:i4>5</vt:i4>
      </vt:variant>
      <vt:variant>
        <vt:lpwstr/>
      </vt:variant>
      <vt:variant>
        <vt:lpwstr>_Toc19629592</vt:lpwstr>
      </vt:variant>
      <vt:variant>
        <vt:i4>1572919</vt:i4>
      </vt:variant>
      <vt:variant>
        <vt:i4>14</vt:i4>
      </vt:variant>
      <vt:variant>
        <vt:i4>0</vt:i4>
      </vt:variant>
      <vt:variant>
        <vt:i4>5</vt:i4>
      </vt:variant>
      <vt:variant>
        <vt:lpwstr/>
      </vt:variant>
      <vt:variant>
        <vt:lpwstr>_Toc19629591</vt:lpwstr>
      </vt:variant>
      <vt:variant>
        <vt:i4>1638455</vt:i4>
      </vt:variant>
      <vt:variant>
        <vt:i4>8</vt:i4>
      </vt:variant>
      <vt:variant>
        <vt:i4>0</vt:i4>
      </vt:variant>
      <vt:variant>
        <vt:i4>5</vt:i4>
      </vt:variant>
      <vt:variant>
        <vt:lpwstr/>
      </vt:variant>
      <vt:variant>
        <vt:lpwstr>_Toc19629590</vt:lpwstr>
      </vt:variant>
      <vt:variant>
        <vt:i4>1048630</vt:i4>
      </vt:variant>
      <vt:variant>
        <vt:i4>2</vt:i4>
      </vt:variant>
      <vt:variant>
        <vt:i4>0</vt:i4>
      </vt:variant>
      <vt:variant>
        <vt:i4>5</vt:i4>
      </vt:variant>
      <vt:variant>
        <vt:lpwstr/>
      </vt:variant>
      <vt:variant>
        <vt:lpwstr>_Toc1962958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Аль-Ради Любовь Саттаровна</cp:lastModifiedBy>
  <cp:revision>2</cp:revision>
  <cp:lastPrinted>2022-04-13T09:24:00Z</cp:lastPrinted>
  <dcterms:created xsi:type="dcterms:W3CDTF">2022-04-21T08:13:00Z</dcterms:created>
  <dcterms:modified xsi:type="dcterms:W3CDTF">2022-04-2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65073341/hematology-and-transfusiology-ver2</vt:lpwstr>
  </property>
  <property fmtid="{D5CDD505-2E9C-101B-9397-08002B2CF9AE}" pid="11" name="Mendeley Recent Style Name 4_1">
    <vt:lpwstr>Hematology and Transfus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csl.mendeley.com/styles/507103441/RussianPediatricOncology3</vt:lpwstr>
  </property>
  <property fmtid="{D5CDD505-2E9C-101B-9397-08002B2CF9AE}" pid="21" name="Mendeley Recent Style Name 9_1">
    <vt:lpwstr>Russian Pediatric Oncology Journal</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y fmtid="{D5CDD505-2E9C-101B-9397-08002B2CF9AE}" pid="25" name="ContentTypeId">
    <vt:lpwstr>0x010100893DA2A90E5BFB4995B078CAD766F7F0</vt:lpwstr>
  </property>
</Properties>
</file>